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CFFEF2" w14:textId="77777777" w:rsidR="00E04431" w:rsidRPr="008D612F" w:rsidRDefault="00E04431" w:rsidP="00E04431">
      <w:pPr>
        <w:pStyle w:val="NoSpacing"/>
        <w:rPr>
          <w:rFonts w:eastAsia="Arial"/>
          <w:sz w:val="22"/>
        </w:rPr>
      </w:pPr>
      <w:r w:rsidRPr="008D612F">
        <w:rPr>
          <w:szCs w:val="36"/>
          <w:lang w:val="en-US"/>
        </w:rPr>
        <w:t xml:space="preserve">Reliability, Variability, and Minimal Detectable Change </w:t>
      </w:r>
      <w:r w:rsidRPr="008D612F">
        <w:rPr>
          <w:lang w:val="en-US"/>
        </w:rPr>
        <w:t>of Bilateral and Unilateral Lower Extremity Isometric Force Tests</w:t>
      </w:r>
    </w:p>
    <w:p w14:paraId="7D744B8C" w14:textId="77777777" w:rsidR="00E04431" w:rsidRPr="008D612F" w:rsidRDefault="00E04431" w:rsidP="00E04431">
      <w:pPr>
        <w:spacing w:after="0" w:line="276" w:lineRule="auto"/>
        <w:rPr>
          <w:rFonts w:eastAsia="Arial" w:cs="Times New Roman"/>
          <w:szCs w:val="24"/>
        </w:rPr>
      </w:pPr>
    </w:p>
    <w:p w14:paraId="71833E8E" w14:textId="77777777" w:rsidR="00E04431" w:rsidRPr="008D612F" w:rsidRDefault="00E04431" w:rsidP="00E04431">
      <w:pPr>
        <w:pStyle w:val="normal2"/>
        <w:rPr>
          <w:sz w:val="24"/>
          <w:szCs w:val="32"/>
        </w:rPr>
      </w:pPr>
      <w:r w:rsidRPr="008D612F">
        <w:rPr>
          <w:sz w:val="24"/>
          <w:szCs w:val="32"/>
        </w:rPr>
        <w:t>Original Investigation</w:t>
      </w:r>
    </w:p>
    <w:p w14:paraId="5303C1CD" w14:textId="77777777" w:rsidR="00E04431" w:rsidRPr="008D612F" w:rsidRDefault="00E04431" w:rsidP="00E04431">
      <w:pPr>
        <w:pStyle w:val="normal2"/>
        <w:rPr>
          <w:szCs w:val="32"/>
        </w:rPr>
      </w:pPr>
    </w:p>
    <w:p w14:paraId="522EA4D2" w14:textId="77777777" w:rsidR="00E04431" w:rsidRPr="008D612F" w:rsidRDefault="00E04431" w:rsidP="00E04431">
      <w:pPr>
        <w:pStyle w:val="normal2"/>
        <w:rPr>
          <w:szCs w:val="20"/>
          <w:vertAlign w:val="superscript"/>
        </w:rPr>
      </w:pPr>
      <w:r w:rsidRPr="008D612F">
        <w:rPr>
          <w:szCs w:val="20"/>
        </w:rPr>
        <w:t>Adam Mattiussi</w:t>
      </w:r>
      <w:r w:rsidRPr="008D612F">
        <w:rPr>
          <w:szCs w:val="20"/>
          <w:vertAlign w:val="superscript"/>
        </w:rPr>
        <w:t>1, 2, *</w:t>
      </w:r>
      <w:r w:rsidRPr="008D612F">
        <w:rPr>
          <w:szCs w:val="20"/>
        </w:rPr>
        <w:t>, Joseph W. Shaw</w:t>
      </w:r>
      <w:r w:rsidRPr="008D612F">
        <w:rPr>
          <w:szCs w:val="20"/>
          <w:vertAlign w:val="superscript"/>
        </w:rPr>
        <w:t>1, 2</w:t>
      </w:r>
      <w:r w:rsidRPr="008D612F">
        <w:rPr>
          <w:szCs w:val="20"/>
        </w:rPr>
        <w:t>, Daniel D. Cohen</w:t>
      </w:r>
      <w:r w:rsidRPr="008D612F">
        <w:rPr>
          <w:szCs w:val="20"/>
          <w:vertAlign w:val="superscript"/>
        </w:rPr>
        <w:t>3, 4</w:t>
      </w:r>
      <w:r w:rsidRPr="008D612F">
        <w:rPr>
          <w:szCs w:val="20"/>
        </w:rPr>
        <w:t>, Phil Price</w:t>
      </w:r>
      <w:r w:rsidRPr="008D612F">
        <w:rPr>
          <w:szCs w:val="20"/>
          <w:vertAlign w:val="superscript"/>
        </w:rPr>
        <w:t>1</w:t>
      </w:r>
      <w:r w:rsidRPr="008D612F">
        <w:rPr>
          <w:szCs w:val="20"/>
        </w:rPr>
        <w:t>, Derrick D. Brown</w:t>
      </w:r>
      <w:r w:rsidRPr="008D612F">
        <w:rPr>
          <w:szCs w:val="20"/>
          <w:vertAlign w:val="superscript"/>
        </w:rPr>
        <w:t>5</w:t>
      </w:r>
      <w:r w:rsidRPr="008D612F">
        <w:rPr>
          <w:szCs w:val="20"/>
        </w:rPr>
        <w:t>, Charles R. Pedlar</w:t>
      </w:r>
      <w:r w:rsidRPr="008D612F">
        <w:rPr>
          <w:szCs w:val="20"/>
          <w:vertAlign w:val="superscript"/>
        </w:rPr>
        <w:t>1, 6</w:t>
      </w:r>
      <w:r w:rsidRPr="008D612F">
        <w:rPr>
          <w:szCs w:val="20"/>
        </w:rPr>
        <w:t>, Jamie Tallent</w:t>
      </w:r>
      <w:r w:rsidRPr="008D612F">
        <w:rPr>
          <w:szCs w:val="20"/>
          <w:vertAlign w:val="superscript"/>
        </w:rPr>
        <w:t>7, 8</w:t>
      </w:r>
    </w:p>
    <w:p w14:paraId="6275F3D7" w14:textId="77777777" w:rsidR="00E04431" w:rsidRPr="008D612F" w:rsidRDefault="00E04431" w:rsidP="00E04431">
      <w:pPr>
        <w:pStyle w:val="normal2"/>
        <w:rPr>
          <w:b/>
          <w:bCs/>
          <w:szCs w:val="20"/>
        </w:rPr>
      </w:pPr>
    </w:p>
    <w:p w14:paraId="621859FE" w14:textId="77777777" w:rsidR="00E04431" w:rsidRPr="008D612F" w:rsidRDefault="00E04431" w:rsidP="00E04431">
      <w:pPr>
        <w:pStyle w:val="normal2"/>
        <w:rPr>
          <w:szCs w:val="20"/>
        </w:rPr>
      </w:pPr>
      <w:r w:rsidRPr="008D612F">
        <w:rPr>
          <w:szCs w:val="20"/>
          <w:vertAlign w:val="superscript"/>
        </w:rPr>
        <w:t>1</w:t>
      </w:r>
      <w:r w:rsidRPr="008D612F">
        <w:rPr>
          <w:szCs w:val="20"/>
        </w:rPr>
        <w:t xml:space="preserve"> Faculty of Sport, Allied Health and Performance Science, St Mary’s University, Twickenham, UK</w:t>
      </w:r>
    </w:p>
    <w:p w14:paraId="5B414BC6" w14:textId="77777777" w:rsidR="00E04431" w:rsidRPr="008D612F" w:rsidRDefault="00E04431" w:rsidP="00E04431">
      <w:pPr>
        <w:pStyle w:val="normal2"/>
        <w:rPr>
          <w:szCs w:val="20"/>
        </w:rPr>
      </w:pPr>
      <w:r w:rsidRPr="008D612F">
        <w:rPr>
          <w:szCs w:val="20"/>
          <w:vertAlign w:val="superscript"/>
        </w:rPr>
        <w:t>2</w:t>
      </w:r>
      <w:r w:rsidRPr="008D612F">
        <w:rPr>
          <w:szCs w:val="20"/>
        </w:rPr>
        <w:t xml:space="preserve"> Ballet Healthcare, The Royal Ballet, Royal Opera House, London, UK</w:t>
      </w:r>
    </w:p>
    <w:p w14:paraId="7304D759" w14:textId="77777777" w:rsidR="00E04431" w:rsidRPr="008D612F" w:rsidRDefault="00E04431" w:rsidP="00E04431">
      <w:pPr>
        <w:pStyle w:val="normal2"/>
        <w:rPr>
          <w:szCs w:val="20"/>
        </w:rPr>
      </w:pPr>
      <w:r w:rsidRPr="008D612F">
        <w:rPr>
          <w:szCs w:val="20"/>
          <w:vertAlign w:val="superscript"/>
        </w:rPr>
        <w:t>3</w:t>
      </w:r>
      <w:r w:rsidRPr="008D612F">
        <w:rPr>
          <w:szCs w:val="20"/>
        </w:rPr>
        <w:t xml:space="preserve"> Faculty of Life Sciences, University of Santander, Bucaramanga, Colombia</w:t>
      </w:r>
    </w:p>
    <w:p w14:paraId="1BC66B2B" w14:textId="77777777" w:rsidR="00E04431" w:rsidRPr="008D612F" w:rsidRDefault="00E04431" w:rsidP="00E04431">
      <w:pPr>
        <w:pStyle w:val="normal2"/>
        <w:rPr>
          <w:rFonts w:eastAsia="Times New Roman"/>
          <w:szCs w:val="20"/>
        </w:rPr>
      </w:pPr>
      <w:r w:rsidRPr="008D612F">
        <w:rPr>
          <w:szCs w:val="20"/>
          <w:vertAlign w:val="superscript"/>
        </w:rPr>
        <w:t>4</w:t>
      </w:r>
      <w:r w:rsidRPr="008D612F">
        <w:rPr>
          <w:szCs w:val="20"/>
        </w:rPr>
        <w:t xml:space="preserve"> </w:t>
      </w:r>
      <w:proofErr w:type="spellStart"/>
      <w:r w:rsidRPr="008D612F">
        <w:rPr>
          <w:rFonts w:eastAsia="Times New Roman"/>
          <w:szCs w:val="20"/>
        </w:rPr>
        <w:t>Mindeporte</w:t>
      </w:r>
      <w:proofErr w:type="spellEnd"/>
      <w:r w:rsidRPr="008D612F">
        <w:rPr>
          <w:rFonts w:eastAsia="Times New Roman"/>
          <w:szCs w:val="20"/>
        </w:rPr>
        <w:t xml:space="preserve"> (Colombian Ministry of Sport), High Performance Centre, Bogotá, Colombia</w:t>
      </w:r>
    </w:p>
    <w:p w14:paraId="260A1196" w14:textId="77777777" w:rsidR="00E04431" w:rsidRPr="008D612F" w:rsidRDefault="00E04431" w:rsidP="00E04431">
      <w:pPr>
        <w:pStyle w:val="normal2"/>
        <w:rPr>
          <w:szCs w:val="20"/>
        </w:rPr>
      </w:pPr>
      <w:r w:rsidRPr="008D612F">
        <w:rPr>
          <w:szCs w:val="20"/>
          <w:vertAlign w:val="superscript"/>
        </w:rPr>
        <w:t>5</w:t>
      </w:r>
      <w:r w:rsidRPr="008D612F">
        <w:rPr>
          <w:szCs w:val="20"/>
        </w:rPr>
        <w:t xml:space="preserve"> Institute of Sport Science, Dance Science, University of Bern, Bern, Switzerland</w:t>
      </w:r>
    </w:p>
    <w:p w14:paraId="6B516D79" w14:textId="77777777" w:rsidR="00E04431" w:rsidRPr="008D612F" w:rsidRDefault="00E04431" w:rsidP="00E04431">
      <w:pPr>
        <w:pStyle w:val="normal2"/>
        <w:rPr>
          <w:szCs w:val="20"/>
        </w:rPr>
      </w:pPr>
      <w:r w:rsidRPr="008D612F">
        <w:rPr>
          <w:szCs w:val="20"/>
          <w:vertAlign w:val="superscript"/>
        </w:rPr>
        <w:t>6</w:t>
      </w:r>
      <w:r w:rsidRPr="008D612F">
        <w:rPr>
          <w:szCs w:val="20"/>
        </w:rPr>
        <w:t xml:space="preserve"> Division of Surgery and Interventional Science, University College London, UK</w:t>
      </w:r>
    </w:p>
    <w:p w14:paraId="2DE1ADD3" w14:textId="77777777" w:rsidR="00E04431" w:rsidRPr="008D612F" w:rsidRDefault="00E04431" w:rsidP="00E04431">
      <w:pPr>
        <w:pStyle w:val="normal2"/>
        <w:rPr>
          <w:szCs w:val="20"/>
        </w:rPr>
      </w:pPr>
      <w:r w:rsidRPr="008D612F">
        <w:rPr>
          <w:szCs w:val="20"/>
          <w:vertAlign w:val="superscript"/>
        </w:rPr>
        <w:t>7</w:t>
      </w:r>
      <w:r w:rsidRPr="008D612F">
        <w:rPr>
          <w:szCs w:val="20"/>
        </w:rPr>
        <w:t xml:space="preserve"> School of </w:t>
      </w:r>
      <w:r w:rsidRPr="008D612F">
        <w:rPr>
          <w:color w:val="222222"/>
          <w:szCs w:val="20"/>
          <w:shd w:val="clear" w:color="auto" w:fill="FFFFFF"/>
        </w:rPr>
        <w:t>Sport, Rehabilitation and Exercise Sciences</w:t>
      </w:r>
      <w:r w:rsidRPr="008D612F">
        <w:rPr>
          <w:szCs w:val="20"/>
        </w:rPr>
        <w:t>, University of Essex, Colchester, UK</w:t>
      </w:r>
    </w:p>
    <w:p w14:paraId="45D63CA9" w14:textId="77777777" w:rsidR="00E04431" w:rsidRPr="008D612F" w:rsidRDefault="00E04431" w:rsidP="00E04431">
      <w:pPr>
        <w:pStyle w:val="normal2"/>
        <w:rPr>
          <w:szCs w:val="20"/>
        </w:rPr>
      </w:pPr>
      <w:r w:rsidRPr="008D612F">
        <w:rPr>
          <w:szCs w:val="20"/>
          <w:vertAlign w:val="superscript"/>
        </w:rPr>
        <w:t xml:space="preserve">8 </w:t>
      </w:r>
      <w:r w:rsidRPr="008D612F">
        <w:rPr>
          <w:szCs w:val="20"/>
        </w:rPr>
        <w:t>Department of Physiotherapy, School of Primary and Allied Health Care, Faculty of Medicine, Nursing and Health Science, Monash University, Melbourne, Australia</w:t>
      </w:r>
    </w:p>
    <w:p w14:paraId="46E20466" w14:textId="77777777" w:rsidR="00E04431" w:rsidRPr="008D612F" w:rsidRDefault="00E04431" w:rsidP="00E04431">
      <w:pPr>
        <w:pStyle w:val="normal2"/>
        <w:rPr>
          <w:szCs w:val="20"/>
        </w:rPr>
      </w:pPr>
    </w:p>
    <w:p w14:paraId="67CF9132" w14:textId="77777777" w:rsidR="00E04431" w:rsidRPr="008D612F" w:rsidRDefault="00E04431" w:rsidP="00E04431">
      <w:pPr>
        <w:pStyle w:val="normal2"/>
        <w:rPr>
          <w:szCs w:val="20"/>
          <w:lang w:val="en-US"/>
        </w:rPr>
      </w:pPr>
      <w:r w:rsidRPr="008D612F">
        <w:rPr>
          <w:b/>
          <w:bCs/>
          <w:szCs w:val="20"/>
          <w:vertAlign w:val="superscript"/>
          <w:lang w:val="en-US"/>
        </w:rPr>
        <w:t>*</w:t>
      </w:r>
      <w:r w:rsidRPr="008D612F">
        <w:rPr>
          <w:szCs w:val="20"/>
          <w:lang w:val="en-US"/>
        </w:rPr>
        <w:t xml:space="preserve">Correspondence: </w:t>
      </w:r>
    </w:p>
    <w:p w14:paraId="21022AB2" w14:textId="77777777" w:rsidR="00E04431" w:rsidRPr="008D612F" w:rsidRDefault="00E04431" w:rsidP="00E04431">
      <w:pPr>
        <w:pStyle w:val="normal2"/>
        <w:rPr>
          <w:b/>
          <w:bCs/>
          <w:szCs w:val="20"/>
          <w:lang w:val="en-US"/>
        </w:rPr>
      </w:pPr>
      <w:r w:rsidRPr="008D612F">
        <w:rPr>
          <w:szCs w:val="20"/>
          <w:lang w:val="en-US"/>
        </w:rPr>
        <w:t>Adam Mattiussi</w:t>
      </w:r>
    </w:p>
    <w:p w14:paraId="6B2CA7FB" w14:textId="77777777" w:rsidR="00E04431" w:rsidRPr="008D612F" w:rsidRDefault="005C2D93" w:rsidP="00E04431">
      <w:pPr>
        <w:pStyle w:val="normal2"/>
        <w:rPr>
          <w:szCs w:val="20"/>
          <w:lang w:val="en-US"/>
        </w:rPr>
      </w:pPr>
      <w:hyperlink r:id="rId8" w:history="1">
        <w:r w:rsidR="00E04431" w:rsidRPr="008D612F">
          <w:rPr>
            <w:rStyle w:val="Hyperlink"/>
            <w:szCs w:val="20"/>
            <w:lang w:val="en-US"/>
          </w:rPr>
          <w:t>Mattiussi.adam@gmail.com</w:t>
        </w:r>
      </w:hyperlink>
    </w:p>
    <w:p w14:paraId="2B3546AA" w14:textId="77777777" w:rsidR="00E04431" w:rsidRPr="008D612F" w:rsidRDefault="00E04431" w:rsidP="00E04431">
      <w:pPr>
        <w:pStyle w:val="normal2"/>
        <w:rPr>
          <w:szCs w:val="20"/>
          <w:lang w:val="en-US"/>
        </w:rPr>
      </w:pPr>
      <w:r w:rsidRPr="008D612F">
        <w:rPr>
          <w:szCs w:val="20"/>
          <w:lang w:val="en-US"/>
        </w:rPr>
        <w:t xml:space="preserve">Royal Opera House, Bow Street, London, </w:t>
      </w:r>
      <w:r w:rsidRPr="008D612F">
        <w:rPr>
          <w:szCs w:val="20"/>
        </w:rPr>
        <w:t>WC2E 9DD</w:t>
      </w:r>
      <w:r w:rsidRPr="008D612F">
        <w:rPr>
          <w:szCs w:val="20"/>
          <w:lang w:val="en-US"/>
        </w:rPr>
        <w:t>, UK</w:t>
      </w:r>
    </w:p>
    <w:p w14:paraId="35E4B29D" w14:textId="77777777" w:rsidR="00E04431" w:rsidRPr="008D612F" w:rsidRDefault="00E04431" w:rsidP="00E04431">
      <w:pPr>
        <w:pStyle w:val="normal2"/>
        <w:rPr>
          <w:szCs w:val="20"/>
          <w:lang w:val="en-US"/>
        </w:rPr>
      </w:pPr>
    </w:p>
    <w:p w14:paraId="21A4F61F" w14:textId="77777777" w:rsidR="00E04431" w:rsidRPr="008D612F" w:rsidRDefault="00E04431" w:rsidP="00E04431">
      <w:pPr>
        <w:pStyle w:val="normal2"/>
        <w:rPr>
          <w:b/>
          <w:bCs/>
          <w:szCs w:val="20"/>
        </w:rPr>
      </w:pPr>
      <w:r w:rsidRPr="008D612F">
        <w:rPr>
          <w:szCs w:val="20"/>
        </w:rPr>
        <w:t>Preferred running head: Reliability of Bilateral and Unilateral Isometric Force Testing</w:t>
      </w:r>
    </w:p>
    <w:p w14:paraId="5082C8DF" w14:textId="77777777" w:rsidR="00E04431" w:rsidRPr="008D612F" w:rsidRDefault="00E04431" w:rsidP="00E04431">
      <w:pPr>
        <w:pStyle w:val="normal2"/>
        <w:rPr>
          <w:szCs w:val="18"/>
        </w:rPr>
      </w:pPr>
    </w:p>
    <w:p w14:paraId="4460E309" w14:textId="77777777" w:rsidR="00E04431" w:rsidRPr="008D612F" w:rsidRDefault="00E04431" w:rsidP="00E04431">
      <w:pPr>
        <w:pStyle w:val="normal2"/>
        <w:rPr>
          <w:szCs w:val="20"/>
        </w:rPr>
      </w:pPr>
      <w:r w:rsidRPr="008D612F">
        <w:rPr>
          <w:szCs w:val="20"/>
        </w:rPr>
        <w:t>No. figures: 3</w:t>
      </w:r>
    </w:p>
    <w:p w14:paraId="53F2A9CF" w14:textId="77777777" w:rsidR="00E04431" w:rsidRPr="008D612F" w:rsidRDefault="00E04431" w:rsidP="00E04431">
      <w:pPr>
        <w:pStyle w:val="normal2"/>
        <w:rPr>
          <w:color w:val="FF0000"/>
          <w:szCs w:val="20"/>
        </w:rPr>
      </w:pPr>
      <w:r w:rsidRPr="008D612F">
        <w:rPr>
          <w:szCs w:val="20"/>
        </w:rPr>
        <w:t>No. tables: 3</w:t>
      </w:r>
    </w:p>
    <w:p w14:paraId="1F69465D" w14:textId="58034AC7" w:rsidR="00E04431" w:rsidRPr="008D612F" w:rsidRDefault="00E04431" w:rsidP="00E04431">
      <w:pPr>
        <w:pStyle w:val="normal2"/>
        <w:rPr>
          <w:color w:val="FF0000"/>
          <w:szCs w:val="20"/>
          <w:lang w:val="en-US"/>
        </w:rPr>
      </w:pPr>
      <w:r w:rsidRPr="008D612F">
        <w:rPr>
          <w:szCs w:val="20"/>
          <w:lang w:val="en-US"/>
        </w:rPr>
        <w:t>Word count: 3</w:t>
      </w:r>
      <w:r w:rsidR="00227209" w:rsidRPr="008D612F">
        <w:rPr>
          <w:szCs w:val="20"/>
          <w:lang w:val="en-US"/>
        </w:rPr>
        <w:t>601</w:t>
      </w:r>
    </w:p>
    <w:p w14:paraId="24BD214C" w14:textId="77777777" w:rsidR="00E04431" w:rsidRPr="008D612F" w:rsidRDefault="00E04431" w:rsidP="00E04431">
      <w:pPr>
        <w:pStyle w:val="normal2"/>
        <w:rPr>
          <w:color w:val="FF0000"/>
          <w:szCs w:val="20"/>
          <w:lang w:val="en-US"/>
        </w:rPr>
      </w:pPr>
    </w:p>
    <w:p w14:paraId="06B32D57" w14:textId="77777777" w:rsidR="00E04431" w:rsidRPr="008D612F" w:rsidRDefault="00E04431" w:rsidP="00E04431">
      <w:pPr>
        <w:pStyle w:val="normal2"/>
        <w:rPr>
          <w:lang w:val="en-US"/>
        </w:rPr>
      </w:pPr>
      <w:r w:rsidRPr="008D612F">
        <w:rPr>
          <w:lang w:val="en-US"/>
        </w:rPr>
        <w:t xml:space="preserve">Adam </w:t>
      </w:r>
      <w:proofErr w:type="spellStart"/>
      <w:r w:rsidRPr="008D612F">
        <w:rPr>
          <w:lang w:val="en-US"/>
        </w:rPr>
        <w:t>Mattiussi</w:t>
      </w:r>
      <w:proofErr w:type="spellEnd"/>
      <w:r w:rsidRPr="008D612F">
        <w:rPr>
          <w:lang w:val="en-US"/>
        </w:rPr>
        <w:tab/>
      </w:r>
      <w:r w:rsidRPr="008D612F">
        <w:rPr>
          <w:lang w:val="en-US"/>
        </w:rPr>
        <w:tab/>
        <w:t>Twitter: @adammattiussi</w:t>
      </w:r>
      <w:r w:rsidRPr="008D612F">
        <w:rPr>
          <w:lang w:val="en-US"/>
        </w:rPr>
        <w:tab/>
      </w:r>
      <w:r w:rsidRPr="008D612F">
        <w:rPr>
          <w:lang w:val="en-US"/>
        </w:rPr>
        <w:tab/>
      </w:r>
      <w:proofErr w:type="spellStart"/>
      <w:r w:rsidRPr="008D612F">
        <w:rPr>
          <w:lang w:val="en-US"/>
        </w:rPr>
        <w:t>Orcid</w:t>
      </w:r>
      <w:proofErr w:type="spellEnd"/>
      <w:r w:rsidRPr="008D612F">
        <w:rPr>
          <w:lang w:val="en-US"/>
        </w:rPr>
        <w:t xml:space="preserve"> ID: </w:t>
      </w:r>
      <w:r w:rsidRPr="008D612F">
        <w:rPr>
          <w:shd w:val="clear" w:color="auto" w:fill="FFFFFF"/>
        </w:rPr>
        <w:t>0000-0001-7287-6501</w:t>
      </w:r>
    </w:p>
    <w:p w14:paraId="22DF1615" w14:textId="77777777" w:rsidR="00E04431" w:rsidRPr="008D612F" w:rsidRDefault="00E04431" w:rsidP="00E04431">
      <w:pPr>
        <w:pStyle w:val="normal2"/>
        <w:rPr>
          <w:lang w:val="en-US"/>
        </w:rPr>
      </w:pPr>
      <w:r w:rsidRPr="008D612F">
        <w:rPr>
          <w:lang w:val="en-US"/>
        </w:rPr>
        <w:t>Joseph Shaw</w:t>
      </w:r>
      <w:r w:rsidRPr="008D612F">
        <w:rPr>
          <w:lang w:val="en-US"/>
        </w:rPr>
        <w:tab/>
      </w:r>
      <w:r w:rsidRPr="008D612F">
        <w:rPr>
          <w:lang w:val="en-US"/>
        </w:rPr>
        <w:tab/>
        <w:t>Twitter: @josephshaw</w:t>
      </w:r>
      <w:r w:rsidRPr="008D612F">
        <w:rPr>
          <w:lang w:val="en-US"/>
        </w:rPr>
        <w:tab/>
      </w:r>
      <w:r w:rsidRPr="008D612F">
        <w:rPr>
          <w:lang w:val="en-US"/>
        </w:rPr>
        <w:tab/>
      </w:r>
      <w:proofErr w:type="spellStart"/>
      <w:r w:rsidRPr="008D612F">
        <w:rPr>
          <w:lang w:val="en-US"/>
        </w:rPr>
        <w:t>Orcid</w:t>
      </w:r>
      <w:proofErr w:type="spellEnd"/>
      <w:r w:rsidRPr="008D612F">
        <w:rPr>
          <w:lang w:val="en-US"/>
        </w:rPr>
        <w:t xml:space="preserve"> ID: </w:t>
      </w:r>
      <w:r w:rsidRPr="008D612F">
        <w:t>0000-0002-1538-9966</w:t>
      </w:r>
    </w:p>
    <w:p w14:paraId="635EF54D" w14:textId="77777777" w:rsidR="00E04431" w:rsidRPr="008D612F" w:rsidRDefault="00E04431" w:rsidP="00E04431">
      <w:pPr>
        <w:pStyle w:val="normal2"/>
        <w:rPr>
          <w:lang w:val="en-US"/>
        </w:rPr>
      </w:pPr>
      <w:r w:rsidRPr="008D612F">
        <w:rPr>
          <w:lang w:val="en-US"/>
        </w:rPr>
        <w:t xml:space="preserve">Daniel Cohen </w:t>
      </w:r>
      <w:r w:rsidRPr="008D612F">
        <w:rPr>
          <w:lang w:val="en-US"/>
        </w:rPr>
        <w:tab/>
      </w:r>
      <w:r w:rsidRPr="008D612F">
        <w:rPr>
          <w:lang w:val="en-US"/>
        </w:rPr>
        <w:tab/>
        <w:t xml:space="preserve">Twitter: @danielcohen1971 </w:t>
      </w:r>
      <w:r w:rsidRPr="008D612F">
        <w:rPr>
          <w:lang w:val="en-US"/>
        </w:rPr>
        <w:tab/>
      </w:r>
      <w:proofErr w:type="spellStart"/>
      <w:r w:rsidRPr="008D612F">
        <w:rPr>
          <w:lang w:val="en-US"/>
        </w:rPr>
        <w:t>Orcid</w:t>
      </w:r>
      <w:proofErr w:type="spellEnd"/>
      <w:r w:rsidRPr="008D612F">
        <w:rPr>
          <w:lang w:val="en-US"/>
        </w:rPr>
        <w:t xml:space="preserve"> ID: </w:t>
      </w:r>
      <w:r w:rsidRPr="008D612F">
        <w:t>0000-0002-0899-4623</w:t>
      </w:r>
    </w:p>
    <w:p w14:paraId="4CF5645D" w14:textId="77777777" w:rsidR="00E04431" w:rsidRPr="008D612F" w:rsidRDefault="00E04431" w:rsidP="00E04431">
      <w:pPr>
        <w:pStyle w:val="normal2"/>
        <w:rPr>
          <w:lang w:val="en-US"/>
        </w:rPr>
      </w:pPr>
      <w:r w:rsidRPr="008D612F">
        <w:rPr>
          <w:lang w:val="en-US"/>
        </w:rPr>
        <w:t xml:space="preserve">Phil Price </w:t>
      </w:r>
      <w:r w:rsidRPr="008D612F">
        <w:rPr>
          <w:lang w:val="en-US"/>
        </w:rPr>
        <w:tab/>
      </w:r>
      <w:r w:rsidRPr="008D612F">
        <w:rPr>
          <w:lang w:val="en-US"/>
        </w:rPr>
        <w:tab/>
        <w:t xml:space="preserve">Twitter: @thepricep </w:t>
      </w:r>
      <w:r w:rsidRPr="008D612F">
        <w:rPr>
          <w:lang w:val="en-US"/>
        </w:rPr>
        <w:tab/>
      </w:r>
      <w:r w:rsidRPr="008D612F">
        <w:rPr>
          <w:lang w:val="en-US"/>
        </w:rPr>
        <w:tab/>
      </w:r>
      <w:proofErr w:type="spellStart"/>
      <w:r w:rsidRPr="008D612F">
        <w:rPr>
          <w:lang w:val="en-US"/>
        </w:rPr>
        <w:t>Orcid</w:t>
      </w:r>
      <w:proofErr w:type="spellEnd"/>
      <w:r w:rsidRPr="008D612F">
        <w:rPr>
          <w:lang w:val="en-US"/>
        </w:rPr>
        <w:t xml:space="preserve"> ID: </w:t>
      </w:r>
      <w:r w:rsidRPr="008D612F">
        <w:t>0000-0001-8849-2959</w:t>
      </w:r>
    </w:p>
    <w:p w14:paraId="7D181202" w14:textId="77777777" w:rsidR="00E04431" w:rsidRPr="008D612F" w:rsidRDefault="00E04431" w:rsidP="00E04431">
      <w:pPr>
        <w:pStyle w:val="normal2"/>
        <w:rPr>
          <w:lang w:val="en-US"/>
        </w:rPr>
      </w:pPr>
      <w:r w:rsidRPr="008D612F">
        <w:rPr>
          <w:lang w:val="en-US"/>
        </w:rPr>
        <w:t xml:space="preserve">Derrick Brown </w:t>
      </w:r>
      <w:r w:rsidRPr="008D612F">
        <w:rPr>
          <w:lang w:val="en-US"/>
        </w:rPr>
        <w:tab/>
      </w:r>
      <w:r w:rsidRPr="008D612F">
        <w:rPr>
          <w:lang w:val="en-US"/>
        </w:rPr>
        <w:tab/>
        <w:t xml:space="preserve">Twitter: @ddbrown__ </w:t>
      </w:r>
      <w:r w:rsidRPr="008D612F">
        <w:rPr>
          <w:lang w:val="en-US"/>
        </w:rPr>
        <w:tab/>
      </w:r>
      <w:r w:rsidRPr="008D612F">
        <w:rPr>
          <w:lang w:val="en-US"/>
        </w:rPr>
        <w:tab/>
      </w:r>
      <w:proofErr w:type="spellStart"/>
      <w:r w:rsidRPr="008D612F">
        <w:rPr>
          <w:lang w:val="en-US"/>
        </w:rPr>
        <w:t>Orcid</w:t>
      </w:r>
      <w:proofErr w:type="spellEnd"/>
      <w:r w:rsidRPr="008D612F">
        <w:rPr>
          <w:lang w:val="en-US"/>
        </w:rPr>
        <w:t xml:space="preserve"> ID: </w:t>
      </w:r>
      <w:r w:rsidRPr="008D612F">
        <w:t>0000-0001-9220-8025</w:t>
      </w:r>
    </w:p>
    <w:p w14:paraId="1F77C8D8" w14:textId="77777777" w:rsidR="00E04431" w:rsidRPr="008D612F" w:rsidRDefault="00E04431" w:rsidP="00E04431">
      <w:pPr>
        <w:pStyle w:val="normal2"/>
        <w:rPr>
          <w:lang w:val="en-US"/>
        </w:rPr>
      </w:pPr>
      <w:r w:rsidRPr="008D612F">
        <w:rPr>
          <w:lang w:val="en-US"/>
        </w:rPr>
        <w:t xml:space="preserve">Charles Pedlar </w:t>
      </w:r>
      <w:r w:rsidRPr="008D612F">
        <w:rPr>
          <w:lang w:val="en-US"/>
        </w:rPr>
        <w:tab/>
      </w:r>
      <w:r w:rsidRPr="008D612F">
        <w:rPr>
          <w:lang w:val="en-US"/>
        </w:rPr>
        <w:tab/>
        <w:t xml:space="preserve">Twitter: @pedlarcr </w:t>
      </w:r>
      <w:r w:rsidRPr="008D612F">
        <w:rPr>
          <w:lang w:val="en-US"/>
        </w:rPr>
        <w:tab/>
      </w:r>
      <w:r w:rsidRPr="008D612F">
        <w:rPr>
          <w:lang w:val="en-US"/>
        </w:rPr>
        <w:tab/>
      </w:r>
      <w:proofErr w:type="spellStart"/>
      <w:r w:rsidRPr="008D612F">
        <w:rPr>
          <w:lang w:val="en-US"/>
        </w:rPr>
        <w:t>Orcid</w:t>
      </w:r>
      <w:proofErr w:type="spellEnd"/>
      <w:r w:rsidRPr="008D612F">
        <w:rPr>
          <w:lang w:val="en-US"/>
        </w:rPr>
        <w:t xml:space="preserve"> ID: </w:t>
      </w:r>
      <w:r w:rsidRPr="008D612F">
        <w:t>0000-0002-3075-9101</w:t>
      </w:r>
    </w:p>
    <w:p w14:paraId="5160D285" w14:textId="5554297B" w:rsidR="00E04431" w:rsidRPr="008D612F" w:rsidRDefault="00E04431" w:rsidP="00E04431">
      <w:pPr>
        <w:pStyle w:val="normal2"/>
      </w:pPr>
      <w:r w:rsidRPr="008D612F">
        <w:rPr>
          <w:lang w:val="en-US"/>
        </w:rPr>
        <w:t xml:space="preserve">Jamie </w:t>
      </w:r>
      <w:proofErr w:type="spellStart"/>
      <w:r w:rsidRPr="008D612F">
        <w:rPr>
          <w:lang w:val="en-US"/>
        </w:rPr>
        <w:t>Tallent</w:t>
      </w:r>
      <w:proofErr w:type="spellEnd"/>
      <w:r w:rsidRPr="008D612F">
        <w:rPr>
          <w:lang w:val="en-US"/>
        </w:rPr>
        <w:t xml:space="preserve"> </w:t>
      </w:r>
      <w:r w:rsidRPr="008D612F">
        <w:rPr>
          <w:lang w:val="en-US"/>
        </w:rPr>
        <w:tab/>
      </w:r>
      <w:r w:rsidRPr="008D612F">
        <w:rPr>
          <w:lang w:val="en-US"/>
        </w:rPr>
        <w:tab/>
        <w:t xml:space="preserve">Twitter: @jamietallent </w:t>
      </w:r>
      <w:r w:rsidRPr="008D612F">
        <w:rPr>
          <w:lang w:val="en-US"/>
        </w:rPr>
        <w:tab/>
      </w:r>
      <w:r w:rsidRPr="008D612F">
        <w:rPr>
          <w:lang w:val="en-US"/>
        </w:rPr>
        <w:tab/>
      </w:r>
      <w:proofErr w:type="spellStart"/>
      <w:r w:rsidRPr="008D612F">
        <w:rPr>
          <w:lang w:val="en-US"/>
        </w:rPr>
        <w:t>Orcid</w:t>
      </w:r>
      <w:proofErr w:type="spellEnd"/>
      <w:r w:rsidRPr="008D612F">
        <w:rPr>
          <w:lang w:val="en-US"/>
        </w:rPr>
        <w:t xml:space="preserve"> ID: </w:t>
      </w:r>
      <w:r w:rsidRPr="008D612F">
        <w:t>0000-0002-4354-9912</w:t>
      </w:r>
    </w:p>
    <w:p w14:paraId="2060E00C" w14:textId="3CEBFAB5" w:rsidR="00CD5F8A" w:rsidRPr="008D612F" w:rsidRDefault="00E04431" w:rsidP="00E06A9A">
      <w:pPr>
        <w:pStyle w:val="Heading1"/>
        <w:rPr>
          <w:lang w:val="en-US"/>
        </w:rPr>
      </w:pPr>
      <w:r w:rsidRPr="008D612F">
        <w:br w:type="page"/>
      </w:r>
      <w:r w:rsidR="00031214" w:rsidRPr="008D612F">
        <w:lastRenderedPageBreak/>
        <w:t>ABSTRACT</w:t>
      </w:r>
    </w:p>
    <w:p w14:paraId="58CC3FCB" w14:textId="4A5AFE3B" w:rsidR="000D538A" w:rsidRPr="008D612F" w:rsidRDefault="000D538A" w:rsidP="00E06A9A">
      <w:pPr>
        <w:rPr>
          <w:rFonts w:cs="Times New Roman"/>
          <w:szCs w:val="24"/>
          <w:lang w:val="en-US"/>
        </w:rPr>
      </w:pPr>
      <w:r w:rsidRPr="008D612F">
        <w:rPr>
          <w:rFonts w:cs="Times New Roman"/>
          <w:szCs w:val="24"/>
          <w:lang w:val="en-US"/>
        </w:rPr>
        <w:t>This study aimed to investigate the within- and between-session reliability, variability</w:t>
      </w:r>
      <w:r w:rsidR="008D4689" w:rsidRPr="008D612F">
        <w:rPr>
          <w:rFonts w:cs="Times New Roman"/>
          <w:szCs w:val="24"/>
          <w:lang w:val="en-US"/>
        </w:rPr>
        <w:t>,</w:t>
      </w:r>
      <w:r w:rsidRPr="008D612F">
        <w:rPr>
          <w:rFonts w:cs="Times New Roman"/>
          <w:szCs w:val="24"/>
          <w:lang w:val="en-US"/>
        </w:rPr>
        <w:t xml:space="preserve"> and minimal detectable change (MDC) of vertical ground reaction force (vGRF) during bilateral and unilateral lower extremity maximal isometric force tests.</w:t>
      </w:r>
      <w:r w:rsidRPr="008D612F">
        <w:rPr>
          <w:rFonts w:cs="Times New Roman"/>
          <w:b/>
          <w:bCs/>
          <w:szCs w:val="24"/>
          <w:lang w:val="en-US"/>
        </w:rPr>
        <w:t xml:space="preserve"> </w:t>
      </w:r>
      <w:r w:rsidR="00154F3A" w:rsidRPr="008D612F">
        <w:rPr>
          <w:rFonts w:cs="Times New Roman"/>
          <w:szCs w:val="24"/>
          <w:lang w:val="en-US"/>
        </w:rPr>
        <w:t>Eighteen</w:t>
      </w:r>
      <w:r w:rsidRPr="008D612F">
        <w:rPr>
          <w:rFonts w:cs="Times New Roman"/>
          <w:szCs w:val="24"/>
          <w:lang w:val="en-US"/>
        </w:rPr>
        <w:t xml:space="preserve"> </w:t>
      </w:r>
      <w:r w:rsidR="005646FA" w:rsidRPr="008D612F">
        <w:rPr>
          <w:rFonts w:cs="Times New Roman"/>
          <w:szCs w:val="24"/>
          <w:lang w:val="en-US"/>
        </w:rPr>
        <w:t xml:space="preserve">participants </w:t>
      </w:r>
      <w:r w:rsidR="0095719B" w:rsidRPr="008D612F">
        <w:rPr>
          <w:rFonts w:cs="Times New Roman"/>
          <w:szCs w:val="24"/>
          <w:lang w:val="en-US"/>
        </w:rPr>
        <w:t xml:space="preserve">(men: </w:t>
      </w:r>
      <w:r w:rsidR="0095719B" w:rsidRPr="008D612F">
        <w:rPr>
          <w:rFonts w:cs="Times New Roman"/>
          <w:i/>
          <w:iCs/>
          <w:szCs w:val="24"/>
          <w:lang w:val="en-US"/>
        </w:rPr>
        <w:t xml:space="preserve">n </w:t>
      </w:r>
      <w:r w:rsidR="0095719B" w:rsidRPr="008D612F">
        <w:rPr>
          <w:rFonts w:cs="Times New Roman"/>
          <w:szCs w:val="24"/>
          <w:lang w:val="en-US"/>
        </w:rPr>
        <w:t xml:space="preserve">= 9, age: 27.9 ± 6.3 y, height: 1.82 ± 0.06 m, mass: 82.4 ± 10.4 kg, strength training experience: 10.4 ± 7.7 y; women: </w:t>
      </w:r>
      <w:r w:rsidR="0095719B" w:rsidRPr="008D612F">
        <w:rPr>
          <w:rFonts w:cs="Times New Roman"/>
          <w:i/>
          <w:iCs/>
          <w:szCs w:val="24"/>
          <w:lang w:val="en-US"/>
        </w:rPr>
        <w:t xml:space="preserve">n </w:t>
      </w:r>
      <w:r w:rsidR="0095719B" w:rsidRPr="008D612F">
        <w:rPr>
          <w:rFonts w:cs="Times New Roman"/>
          <w:szCs w:val="24"/>
          <w:lang w:val="en-US"/>
        </w:rPr>
        <w:t xml:space="preserve">= 9, age: 29.3 ± 8.6 y, height: 1.68 ± 0.01 m, mass: 58.0 ± 5.8 kg, strength training experience: 5.5 ± 3.6 y) </w:t>
      </w:r>
      <w:r w:rsidRPr="008D612F">
        <w:rPr>
          <w:rFonts w:cs="Times New Roman"/>
          <w:szCs w:val="24"/>
          <w:lang w:val="en-US"/>
        </w:rPr>
        <w:t xml:space="preserve">attended </w:t>
      </w:r>
      <w:r w:rsidR="00154F3A" w:rsidRPr="008D612F">
        <w:rPr>
          <w:rFonts w:cs="Times New Roman"/>
          <w:szCs w:val="24"/>
          <w:lang w:val="en-US"/>
        </w:rPr>
        <w:t xml:space="preserve">two </w:t>
      </w:r>
      <w:r w:rsidRPr="008D612F">
        <w:rPr>
          <w:rFonts w:cs="Times New Roman"/>
          <w:szCs w:val="24"/>
          <w:lang w:val="en-US"/>
        </w:rPr>
        <w:t>data collection session</w:t>
      </w:r>
      <w:r w:rsidR="00154F3A" w:rsidRPr="008D612F">
        <w:rPr>
          <w:rFonts w:cs="Times New Roman"/>
          <w:szCs w:val="24"/>
          <w:lang w:val="en-US"/>
        </w:rPr>
        <w:t xml:space="preserve">s </w:t>
      </w:r>
      <w:r w:rsidRPr="008D612F">
        <w:rPr>
          <w:rFonts w:cs="Times New Roman"/>
          <w:szCs w:val="24"/>
          <w:lang w:val="en-US"/>
        </w:rPr>
        <w:t xml:space="preserve">separated by 48 </w:t>
      </w:r>
      <w:r w:rsidR="003238C0" w:rsidRPr="008D612F">
        <w:rPr>
          <w:rFonts w:cs="Times New Roman"/>
          <w:szCs w:val="24"/>
          <w:lang w:val="en-US"/>
        </w:rPr>
        <w:t>h</w:t>
      </w:r>
      <w:r w:rsidRPr="008D612F">
        <w:rPr>
          <w:rFonts w:cs="Times New Roman"/>
          <w:szCs w:val="24"/>
          <w:lang w:val="en-US"/>
        </w:rPr>
        <w:t>.</w:t>
      </w:r>
      <w:r w:rsidR="00013645" w:rsidRPr="008D612F">
        <w:rPr>
          <w:rFonts w:cs="Times New Roman"/>
          <w:szCs w:val="24"/>
          <w:lang w:val="en-US"/>
        </w:rPr>
        <w:t xml:space="preserve"> </w:t>
      </w:r>
      <w:r w:rsidR="00631C29" w:rsidRPr="008D612F">
        <w:rPr>
          <w:rFonts w:cs="Times New Roman"/>
          <w:szCs w:val="24"/>
          <w:lang w:val="en-US"/>
        </w:rPr>
        <w:t>The a</w:t>
      </w:r>
      <w:r w:rsidR="00154F3A" w:rsidRPr="008D612F">
        <w:rPr>
          <w:rFonts w:cs="Times New Roman"/>
          <w:szCs w:val="24"/>
          <w:lang w:val="en-US"/>
        </w:rPr>
        <w:t xml:space="preserve">bsolute, </w:t>
      </w:r>
      <w:r w:rsidR="006E6928" w:rsidRPr="008D612F">
        <w:rPr>
          <w:rFonts w:cs="Times New Roman"/>
          <w:szCs w:val="24"/>
          <w:lang w:val="en-US"/>
        </w:rPr>
        <w:t xml:space="preserve">net, and </w:t>
      </w:r>
      <w:r w:rsidR="00154F3A" w:rsidRPr="008D612F">
        <w:rPr>
          <w:rFonts w:cs="Times New Roman"/>
          <w:szCs w:val="24"/>
          <w:lang w:val="en-US"/>
        </w:rPr>
        <w:t>relative</w:t>
      </w:r>
      <w:r w:rsidR="006E6928" w:rsidRPr="008D612F">
        <w:rPr>
          <w:rFonts w:cs="Times New Roman"/>
          <w:szCs w:val="24"/>
          <w:lang w:val="en-US"/>
        </w:rPr>
        <w:t xml:space="preserve"> </w:t>
      </w:r>
      <w:r w:rsidRPr="008D612F">
        <w:rPr>
          <w:rFonts w:cs="Times New Roman"/>
          <w:szCs w:val="24"/>
          <w:lang w:val="en-US"/>
        </w:rPr>
        <w:t xml:space="preserve">vGRF </w:t>
      </w:r>
      <w:r w:rsidR="00AA03F0" w:rsidRPr="008D612F">
        <w:rPr>
          <w:rFonts w:cs="Times New Roman"/>
          <w:szCs w:val="24"/>
          <w:lang w:val="en-US"/>
        </w:rPr>
        <w:t xml:space="preserve">were </w:t>
      </w:r>
      <w:r w:rsidRPr="008D612F">
        <w:rPr>
          <w:rFonts w:cs="Times New Roman"/>
          <w:szCs w:val="24"/>
          <w:lang w:val="en-US"/>
        </w:rPr>
        <w:t>calculated across bilateral and unilateral variations of the squat, standing plantarflexion</w:t>
      </w:r>
      <w:r w:rsidR="008D4689" w:rsidRPr="008D612F">
        <w:rPr>
          <w:rFonts w:cs="Times New Roman"/>
          <w:szCs w:val="24"/>
          <w:lang w:val="en-US"/>
        </w:rPr>
        <w:t>,</w:t>
      </w:r>
      <w:r w:rsidRPr="008D612F">
        <w:rPr>
          <w:rFonts w:cs="Times New Roman"/>
          <w:szCs w:val="24"/>
          <w:lang w:val="en-US"/>
        </w:rPr>
        <w:t xml:space="preserve"> and seated plantarflexion </w:t>
      </w:r>
      <w:r w:rsidR="005646FA" w:rsidRPr="008D612F">
        <w:rPr>
          <w:rFonts w:cs="Times New Roman"/>
          <w:szCs w:val="24"/>
          <w:lang w:val="en-US"/>
        </w:rPr>
        <w:t>positions</w:t>
      </w:r>
      <w:r w:rsidRPr="008D612F">
        <w:rPr>
          <w:rFonts w:cs="Times New Roman"/>
          <w:szCs w:val="24"/>
          <w:lang w:val="en-US"/>
        </w:rPr>
        <w:t>.</w:t>
      </w:r>
      <w:r w:rsidRPr="008D612F">
        <w:rPr>
          <w:rFonts w:cs="Times New Roman"/>
          <w:b/>
          <w:bCs/>
          <w:szCs w:val="24"/>
          <w:lang w:val="en-US"/>
        </w:rPr>
        <w:t xml:space="preserve"> </w:t>
      </w:r>
      <w:r w:rsidR="001336B7" w:rsidRPr="008D612F">
        <w:rPr>
          <w:rFonts w:cs="Times New Roman"/>
          <w:szCs w:val="24"/>
          <w:lang w:val="en-US"/>
        </w:rPr>
        <w:t>All measures of</w:t>
      </w:r>
      <w:r w:rsidR="00154F3A" w:rsidRPr="008D612F">
        <w:rPr>
          <w:rFonts w:cs="Times New Roman"/>
          <w:szCs w:val="24"/>
          <w:lang w:val="en-US"/>
        </w:rPr>
        <w:t xml:space="preserve"> </w:t>
      </w:r>
      <w:r w:rsidRPr="008D612F">
        <w:rPr>
          <w:rFonts w:cs="Times New Roman"/>
          <w:szCs w:val="24"/>
          <w:lang w:val="en-US"/>
        </w:rPr>
        <w:t xml:space="preserve">vGRF demonstrated </w:t>
      </w:r>
      <w:r w:rsidR="007A3DD1" w:rsidRPr="008D612F">
        <w:rPr>
          <w:rFonts w:cs="Times New Roman"/>
          <w:szCs w:val="24"/>
          <w:lang w:val="en-US"/>
        </w:rPr>
        <w:t>excellent</w:t>
      </w:r>
      <w:r w:rsidRPr="008D612F">
        <w:rPr>
          <w:rFonts w:cs="Times New Roman"/>
          <w:szCs w:val="24"/>
          <w:lang w:val="en-US"/>
        </w:rPr>
        <w:t xml:space="preserve"> reliability and low variability within (intraclass correlation coefficients (ICC): </w:t>
      </w:r>
      <w:r w:rsidR="004641BE" w:rsidRPr="008D612F">
        <w:rPr>
          <w:rFonts w:cs="Times New Roman"/>
          <w:szCs w:val="24"/>
          <w:lang w:val="en-US"/>
        </w:rPr>
        <w:t>0</w:t>
      </w:r>
      <w:r w:rsidRPr="008D612F">
        <w:rPr>
          <w:rFonts w:cs="Times New Roman"/>
          <w:szCs w:val="24"/>
          <w:lang w:val="en-US"/>
        </w:rPr>
        <w:t>.</w:t>
      </w:r>
      <w:r w:rsidR="002F3110" w:rsidRPr="008D612F">
        <w:rPr>
          <w:rFonts w:cs="Times New Roman"/>
          <w:szCs w:val="24"/>
          <w:lang w:val="en-US"/>
        </w:rPr>
        <w:t>9</w:t>
      </w:r>
      <w:r w:rsidR="003E66C1" w:rsidRPr="008D612F">
        <w:rPr>
          <w:rFonts w:cs="Times New Roman"/>
          <w:szCs w:val="24"/>
          <w:lang w:val="en-US"/>
        </w:rPr>
        <w:t>2</w:t>
      </w:r>
      <w:r w:rsidRPr="008D612F">
        <w:rPr>
          <w:rFonts w:cs="Times New Roman"/>
          <w:szCs w:val="24"/>
          <w:lang w:val="en-US"/>
        </w:rPr>
        <w:t>–</w:t>
      </w:r>
      <w:r w:rsidR="002B2989" w:rsidRPr="008D612F">
        <w:rPr>
          <w:rFonts w:cs="Times New Roman"/>
          <w:szCs w:val="24"/>
          <w:lang w:val="en-US"/>
        </w:rPr>
        <w:t>0</w:t>
      </w:r>
      <w:r w:rsidRPr="008D612F">
        <w:rPr>
          <w:rFonts w:cs="Times New Roman"/>
          <w:szCs w:val="24"/>
          <w:lang w:val="en-US"/>
        </w:rPr>
        <w:t>.</w:t>
      </w:r>
      <w:r w:rsidR="002B2989" w:rsidRPr="008D612F">
        <w:rPr>
          <w:rFonts w:cs="Times New Roman"/>
          <w:szCs w:val="24"/>
          <w:lang w:val="en-US"/>
        </w:rPr>
        <w:t>99</w:t>
      </w:r>
      <w:r w:rsidRPr="008D612F">
        <w:rPr>
          <w:rFonts w:cs="Times New Roman"/>
          <w:szCs w:val="24"/>
          <w:lang w:val="en-US"/>
        </w:rPr>
        <w:t>; coefficient of variation (CV): 2.9–</w:t>
      </w:r>
      <w:r w:rsidR="00D50269" w:rsidRPr="008D612F">
        <w:rPr>
          <w:rFonts w:cs="Times New Roman"/>
          <w:szCs w:val="24"/>
          <w:lang w:val="en-US"/>
        </w:rPr>
        <w:t>6.</w:t>
      </w:r>
      <w:r w:rsidRPr="008D612F">
        <w:rPr>
          <w:rFonts w:cs="Times New Roman"/>
          <w:szCs w:val="24"/>
          <w:lang w:val="en-US"/>
        </w:rPr>
        <w:t>5%) and between</w:t>
      </w:r>
      <w:r w:rsidR="008336D6" w:rsidRPr="008D612F">
        <w:rPr>
          <w:rFonts w:cs="Times New Roman"/>
          <w:szCs w:val="24"/>
          <w:lang w:val="en-US"/>
        </w:rPr>
        <w:t xml:space="preserve"> </w:t>
      </w:r>
      <w:r w:rsidRPr="008D612F">
        <w:rPr>
          <w:rFonts w:cs="Times New Roman"/>
          <w:szCs w:val="24"/>
          <w:lang w:val="en-US"/>
        </w:rPr>
        <w:t xml:space="preserve">sessions (ICC: </w:t>
      </w:r>
      <w:r w:rsidR="007A7B8E" w:rsidRPr="008D612F">
        <w:rPr>
          <w:rFonts w:cs="Times New Roman"/>
          <w:szCs w:val="24"/>
          <w:lang w:val="en-US"/>
        </w:rPr>
        <w:t>0</w:t>
      </w:r>
      <w:r w:rsidRPr="008D612F">
        <w:rPr>
          <w:rFonts w:cs="Times New Roman"/>
          <w:szCs w:val="24"/>
          <w:lang w:val="en-US"/>
        </w:rPr>
        <w:t>.</w:t>
      </w:r>
      <w:r w:rsidR="007A7B8E" w:rsidRPr="008D612F">
        <w:rPr>
          <w:rFonts w:cs="Times New Roman"/>
          <w:szCs w:val="24"/>
          <w:lang w:val="en-US"/>
        </w:rPr>
        <w:t>95</w:t>
      </w:r>
      <w:r w:rsidRPr="008D612F">
        <w:rPr>
          <w:rFonts w:cs="Times New Roman"/>
          <w:szCs w:val="24"/>
          <w:lang w:val="en-US"/>
        </w:rPr>
        <w:t>–</w:t>
      </w:r>
      <w:r w:rsidR="007A7B8E" w:rsidRPr="008D612F">
        <w:rPr>
          <w:rFonts w:cs="Times New Roman"/>
          <w:szCs w:val="24"/>
          <w:lang w:val="en-US"/>
        </w:rPr>
        <w:t>1</w:t>
      </w:r>
      <w:r w:rsidRPr="008D612F">
        <w:rPr>
          <w:rFonts w:cs="Times New Roman"/>
          <w:szCs w:val="24"/>
          <w:lang w:val="en-US"/>
        </w:rPr>
        <w:t>.</w:t>
      </w:r>
      <w:r w:rsidR="007A7B8E" w:rsidRPr="008D612F">
        <w:rPr>
          <w:rFonts w:cs="Times New Roman"/>
          <w:szCs w:val="24"/>
          <w:lang w:val="en-US"/>
        </w:rPr>
        <w:t>00</w:t>
      </w:r>
      <w:r w:rsidRPr="008D612F">
        <w:rPr>
          <w:rFonts w:cs="Times New Roman"/>
          <w:szCs w:val="24"/>
          <w:lang w:val="en-US"/>
        </w:rPr>
        <w:t xml:space="preserve">; CV: </w:t>
      </w:r>
      <w:r w:rsidR="0008281F" w:rsidRPr="008D612F">
        <w:rPr>
          <w:rFonts w:cs="Times New Roman"/>
          <w:szCs w:val="24"/>
          <w:lang w:val="en-US"/>
        </w:rPr>
        <w:t>2</w:t>
      </w:r>
      <w:r w:rsidRPr="008D612F">
        <w:rPr>
          <w:rFonts w:cs="Times New Roman"/>
          <w:szCs w:val="24"/>
          <w:lang w:val="en-US"/>
        </w:rPr>
        <w:t>.</w:t>
      </w:r>
      <w:r w:rsidR="0008281F" w:rsidRPr="008D612F">
        <w:rPr>
          <w:rFonts w:cs="Times New Roman"/>
          <w:szCs w:val="24"/>
          <w:lang w:val="en-US"/>
        </w:rPr>
        <w:t>0</w:t>
      </w:r>
      <w:r w:rsidRPr="008D612F">
        <w:rPr>
          <w:rFonts w:cs="Times New Roman"/>
          <w:szCs w:val="24"/>
          <w:lang w:val="en-US"/>
        </w:rPr>
        <w:t>–</w:t>
      </w:r>
      <w:r w:rsidR="00366361" w:rsidRPr="008D612F">
        <w:rPr>
          <w:rFonts w:cs="Times New Roman"/>
          <w:szCs w:val="24"/>
          <w:lang w:val="en-US"/>
        </w:rPr>
        <w:t>6</w:t>
      </w:r>
      <w:r w:rsidRPr="008D612F">
        <w:rPr>
          <w:rFonts w:cs="Times New Roman"/>
          <w:szCs w:val="24"/>
          <w:lang w:val="en-US"/>
        </w:rPr>
        <w:t xml:space="preserve">.0%), </w:t>
      </w:r>
      <w:r w:rsidR="00154F3A" w:rsidRPr="008D612F">
        <w:rPr>
          <w:rFonts w:cs="Times New Roman"/>
          <w:szCs w:val="24"/>
          <w:lang w:val="en-US"/>
        </w:rPr>
        <w:t xml:space="preserve">across </w:t>
      </w:r>
      <w:r w:rsidRPr="008D612F">
        <w:rPr>
          <w:rFonts w:cs="Times New Roman"/>
          <w:szCs w:val="24"/>
          <w:lang w:val="en-US"/>
        </w:rPr>
        <w:t xml:space="preserve">all positions. The MDC ranged between </w:t>
      </w:r>
      <w:r w:rsidR="00154F3A" w:rsidRPr="008D612F">
        <w:rPr>
          <w:rFonts w:cs="Times New Roman"/>
          <w:szCs w:val="24"/>
          <w:lang w:val="en-US"/>
        </w:rPr>
        <w:t>1</w:t>
      </w:r>
      <w:r w:rsidR="00366361" w:rsidRPr="008D612F">
        <w:rPr>
          <w:rFonts w:cs="Times New Roman"/>
          <w:szCs w:val="24"/>
          <w:lang w:val="en-US"/>
        </w:rPr>
        <w:t>35</w:t>
      </w:r>
      <w:r w:rsidRPr="008D612F">
        <w:rPr>
          <w:rFonts w:cs="Times New Roman"/>
          <w:szCs w:val="24"/>
          <w:lang w:val="en-US"/>
        </w:rPr>
        <w:t>–</w:t>
      </w:r>
      <w:r w:rsidR="00154F3A" w:rsidRPr="008D612F">
        <w:rPr>
          <w:rFonts w:cs="Times New Roman"/>
          <w:szCs w:val="24"/>
          <w:lang w:val="en-US"/>
        </w:rPr>
        <w:t>2</w:t>
      </w:r>
      <w:r w:rsidR="00780BAA" w:rsidRPr="008D612F">
        <w:rPr>
          <w:rFonts w:cs="Times New Roman"/>
          <w:szCs w:val="24"/>
          <w:lang w:val="en-US"/>
        </w:rPr>
        <w:t>76</w:t>
      </w:r>
      <w:r w:rsidR="00154F3A" w:rsidRPr="008D612F">
        <w:rPr>
          <w:rFonts w:cs="Times New Roman"/>
          <w:szCs w:val="24"/>
          <w:lang w:val="en-US"/>
        </w:rPr>
        <w:t xml:space="preserve"> </w:t>
      </w:r>
      <w:r w:rsidRPr="008D612F">
        <w:rPr>
          <w:rFonts w:cs="Times New Roman"/>
          <w:szCs w:val="24"/>
          <w:lang w:val="en-US"/>
        </w:rPr>
        <w:t>N (</w:t>
      </w:r>
      <w:r w:rsidR="00780BAA" w:rsidRPr="008D612F">
        <w:rPr>
          <w:rFonts w:cs="Times New Roman"/>
          <w:szCs w:val="24"/>
          <w:lang w:val="en-US"/>
        </w:rPr>
        <w:t>5.1</w:t>
      </w:r>
      <w:r w:rsidRPr="008D612F">
        <w:rPr>
          <w:rFonts w:cs="Times New Roman"/>
          <w:szCs w:val="24"/>
          <w:lang w:val="en-US"/>
        </w:rPr>
        <w:t>–14.</w:t>
      </w:r>
      <w:r w:rsidR="00780BAA" w:rsidRPr="008D612F">
        <w:rPr>
          <w:rFonts w:cs="Times New Roman"/>
          <w:szCs w:val="24"/>
          <w:lang w:val="en-US"/>
        </w:rPr>
        <w:t>5</w:t>
      </w:r>
      <w:r w:rsidRPr="008D612F">
        <w:rPr>
          <w:rFonts w:cs="Times New Roman"/>
          <w:szCs w:val="24"/>
          <w:lang w:val="en-US"/>
        </w:rPr>
        <w:t>%)</w:t>
      </w:r>
      <w:r w:rsidR="001336B7" w:rsidRPr="008D612F">
        <w:rPr>
          <w:rFonts w:cs="Times New Roman"/>
          <w:szCs w:val="24"/>
          <w:lang w:val="en-US"/>
        </w:rPr>
        <w:t xml:space="preserve">, </w:t>
      </w:r>
      <w:r w:rsidR="005646FA" w:rsidRPr="008D612F">
        <w:rPr>
          <w:rFonts w:cs="Times New Roman"/>
          <w:szCs w:val="24"/>
          <w:lang w:val="en-US"/>
        </w:rPr>
        <w:t>with the seated plantarflexion positions demonstrating the highest values as a percentage of the group mean</w:t>
      </w:r>
      <w:r w:rsidR="00262996" w:rsidRPr="008D612F">
        <w:rPr>
          <w:rFonts w:cs="Times New Roman"/>
          <w:szCs w:val="24"/>
          <w:lang w:val="en-US"/>
        </w:rPr>
        <w:t xml:space="preserve"> (13.3</w:t>
      </w:r>
      <w:r w:rsidR="008C3F13" w:rsidRPr="008D612F">
        <w:rPr>
          <w:rFonts w:cs="Times New Roman"/>
          <w:szCs w:val="24"/>
          <w:lang w:val="en-US"/>
        </w:rPr>
        <w:softHyphen/>
      </w:r>
      <w:r w:rsidR="008C3F13" w:rsidRPr="008D612F">
        <w:rPr>
          <w:rFonts w:cs="Times New Roman"/>
          <w:szCs w:val="24"/>
          <w:lang w:val="en-US"/>
        </w:rPr>
        <w:softHyphen/>
        <w:t>–14.</w:t>
      </w:r>
      <w:r w:rsidR="00530E60" w:rsidRPr="008D612F">
        <w:rPr>
          <w:rFonts w:cs="Times New Roman"/>
          <w:szCs w:val="24"/>
          <w:lang w:val="en-US"/>
        </w:rPr>
        <w:t>5</w:t>
      </w:r>
      <w:r w:rsidR="008C3F13" w:rsidRPr="008D612F">
        <w:rPr>
          <w:rFonts w:cs="Times New Roman"/>
          <w:szCs w:val="24"/>
          <w:lang w:val="en-US"/>
        </w:rPr>
        <w:t>%)</w:t>
      </w:r>
      <w:r w:rsidRPr="008D612F">
        <w:rPr>
          <w:rFonts w:cs="Times New Roman"/>
          <w:szCs w:val="24"/>
          <w:lang w:val="en-US"/>
        </w:rPr>
        <w:t>. Maximal isometric force testing during bilateral and unilateral variations of the squat, standing plantarflexion</w:t>
      </w:r>
      <w:r w:rsidR="008D4689" w:rsidRPr="008D612F">
        <w:rPr>
          <w:rFonts w:cs="Times New Roman"/>
          <w:szCs w:val="24"/>
          <w:lang w:val="en-US"/>
        </w:rPr>
        <w:t>,</w:t>
      </w:r>
      <w:r w:rsidRPr="008D612F">
        <w:rPr>
          <w:rFonts w:cs="Times New Roman"/>
          <w:szCs w:val="24"/>
          <w:lang w:val="en-US"/>
        </w:rPr>
        <w:t xml:space="preserve"> and seated plantarflexion positions provide reliable measures of vGRF in men and women.</w:t>
      </w:r>
    </w:p>
    <w:p w14:paraId="3C7153C4" w14:textId="77777777" w:rsidR="00C34387" w:rsidRPr="008D612F" w:rsidRDefault="00C34387" w:rsidP="00273A41">
      <w:pPr>
        <w:rPr>
          <w:lang w:val="en-US"/>
        </w:rPr>
      </w:pPr>
    </w:p>
    <w:p w14:paraId="4490F198" w14:textId="38EBEEB5" w:rsidR="00524678" w:rsidRPr="008D612F" w:rsidRDefault="00C34387" w:rsidP="00043DB4">
      <w:pPr>
        <w:pStyle w:val="normal2"/>
        <w:rPr>
          <w:lang w:val="en-US"/>
        </w:rPr>
      </w:pPr>
      <w:r w:rsidRPr="008D612F">
        <w:rPr>
          <w:b/>
          <w:bCs/>
          <w:sz w:val="24"/>
          <w:szCs w:val="32"/>
          <w:lang w:val="en-US"/>
        </w:rPr>
        <w:t>Keywords:</w:t>
      </w:r>
      <w:r w:rsidRPr="008D612F">
        <w:rPr>
          <w:sz w:val="24"/>
          <w:szCs w:val="32"/>
          <w:lang w:val="en-US"/>
        </w:rPr>
        <w:t xml:space="preserve"> Ankle, Knee, </w:t>
      </w:r>
      <w:r w:rsidR="004E2B14" w:rsidRPr="008D612F">
        <w:rPr>
          <w:sz w:val="24"/>
          <w:szCs w:val="32"/>
          <w:lang w:val="en-US"/>
        </w:rPr>
        <w:t>Plantarflexion</w:t>
      </w:r>
      <w:r w:rsidRPr="008D612F">
        <w:rPr>
          <w:sz w:val="24"/>
          <w:szCs w:val="32"/>
          <w:lang w:val="en-US"/>
        </w:rPr>
        <w:t>, Squat</w:t>
      </w:r>
      <w:r w:rsidR="00524678" w:rsidRPr="008D612F">
        <w:rPr>
          <w:lang w:val="en-US"/>
        </w:rPr>
        <w:br w:type="page"/>
      </w:r>
    </w:p>
    <w:p w14:paraId="1564444B" w14:textId="19D249B1" w:rsidR="001C29FE" w:rsidRPr="008D612F" w:rsidRDefault="00031214" w:rsidP="0006451C">
      <w:pPr>
        <w:pStyle w:val="Heading1"/>
        <w:rPr>
          <w:lang w:val="en-US"/>
        </w:rPr>
      </w:pPr>
      <w:r w:rsidRPr="008D612F">
        <w:lastRenderedPageBreak/>
        <w:t>INTRODUCTION</w:t>
      </w:r>
    </w:p>
    <w:p w14:paraId="4F665544" w14:textId="3E8E1328" w:rsidR="00761DFC" w:rsidRPr="008D612F" w:rsidRDefault="00B92598" w:rsidP="00043DB4">
      <w:pPr>
        <w:rPr>
          <w:lang w:val="en-US"/>
        </w:rPr>
      </w:pPr>
      <w:r w:rsidRPr="008D612F">
        <w:rPr>
          <w:lang w:val="en-US"/>
        </w:rPr>
        <w:t>Maximal</w:t>
      </w:r>
      <w:r w:rsidR="00CA2F75" w:rsidRPr="008D612F">
        <w:rPr>
          <w:lang w:val="en-US"/>
        </w:rPr>
        <w:t xml:space="preserve"> isometric force</w:t>
      </w:r>
      <w:r w:rsidR="0013076B" w:rsidRPr="008D612F">
        <w:rPr>
          <w:lang w:val="en-US"/>
        </w:rPr>
        <w:t xml:space="preserve"> testing</w:t>
      </w:r>
      <w:r w:rsidR="00924188" w:rsidRPr="008D612F">
        <w:rPr>
          <w:lang w:val="en-US"/>
        </w:rPr>
        <w:t xml:space="preserve"> </w:t>
      </w:r>
      <w:r w:rsidR="00CA2F75" w:rsidRPr="008D612F">
        <w:rPr>
          <w:rStyle w:val="cf01"/>
          <w:rFonts w:ascii="Times New Roman" w:hAnsi="Times New Roman" w:cs="Times New Roman"/>
          <w:sz w:val="24"/>
          <w:szCs w:val="24"/>
        </w:rPr>
        <w:t>is a c</w:t>
      </w:r>
      <w:r w:rsidR="00F661CC" w:rsidRPr="008D612F">
        <w:rPr>
          <w:rStyle w:val="cf01"/>
          <w:rFonts w:ascii="Times New Roman" w:hAnsi="Times New Roman" w:cs="Times New Roman"/>
          <w:sz w:val="24"/>
          <w:szCs w:val="24"/>
        </w:rPr>
        <w:t xml:space="preserve">ommon method </w:t>
      </w:r>
      <w:r w:rsidR="008336D6" w:rsidRPr="008D612F">
        <w:rPr>
          <w:rStyle w:val="cf01"/>
          <w:rFonts w:ascii="Times New Roman" w:hAnsi="Times New Roman" w:cs="Times New Roman"/>
          <w:sz w:val="24"/>
          <w:szCs w:val="24"/>
        </w:rPr>
        <w:t xml:space="preserve">used </w:t>
      </w:r>
      <w:r w:rsidR="00F661CC" w:rsidRPr="008D612F">
        <w:rPr>
          <w:rStyle w:val="cf01"/>
          <w:rFonts w:ascii="Times New Roman" w:hAnsi="Times New Roman" w:cs="Times New Roman"/>
          <w:sz w:val="24"/>
          <w:szCs w:val="24"/>
        </w:rPr>
        <w:t>to measure lower extremity strength</w:t>
      </w:r>
      <w:r w:rsidR="007A7D35" w:rsidRPr="008D612F">
        <w:rPr>
          <w:rStyle w:val="cf01"/>
          <w:rFonts w:ascii="Times New Roman" w:hAnsi="Times New Roman" w:cs="Times New Roman"/>
          <w:sz w:val="24"/>
          <w:szCs w:val="24"/>
        </w:rPr>
        <w:t>.</w:t>
      </w:r>
      <w:r w:rsidR="00462283" w:rsidRPr="008D612F">
        <w:rPr>
          <w:lang w:val="en-US"/>
        </w:rPr>
        <w:t xml:space="preserve"> </w:t>
      </w:r>
      <w:r w:rsidR="008433CF" w:rsidRPr="008D612F">
        <w:rPr>
          <w:lang w:val="en-US"/>
        </w:rPr>
        <w:t>R</w:t>
      </w:r>
      <w:r w:rsidR="00F5344D" w:rsidRPr="008D612F">
        <w:rPr>
          <w:lang w:val="en-US"/>
        </w:rPr>
        <w:t xml:space="preserve">esearch </w:t>
      </w:r>
      <w:r w:rsidR="008B02C1" w:rsidRPr="008D612F">
        <w:rPr>
          <w:lang w:val="en-US"/>
        </w:rPr>
        <w:t xml:space="preserve">investigating the reliability </w:t>
      </w:r>
      <w:r w:rsidR="00E010A3" w:rsidRPr="008D612F">
        <w:rPr>
          <w:lang w:val="en-US"/>
        </w:rPr>
        <w:t xml:space="preserve">of </w:t>
      </w:r>
      <w:r w:rsidR="008B02C1" w:rsidRPr="008D612F">
        <w:rPr>
          <w:lang w:val="en-US"/>
        </w:rPr>
        <w:t>maximal isometric force test</w:t>
      </w:r>
      <w:r w:rsidR="005B1173" w:rsidRPr="008D612F">
        <w:rPr>
          <w:lang w:val="en-US"/>
        </w:rPr>
        <w:t>s</w:t>
      </w:r>
      <w:r w:rsidR="008B02C1" w:rsidRPr="008D612F">
        <w:rPr>
          <w:lang w:val="en-US"/>
        </w:rPr>
        <w:t xml:space="preserve"> </w:t>
      </w:r>
      <w:r w:rsidR="00F916F0" w:rsidRPr="008D612F">
        <w:rPr>
          <w:lang w:val="en-US"/>
        </w:rPr>
        <w:t>has largely</w:t>
      </w:r>
      <w:r w:rsidR="00F5344D" w:rsidRPr="008D612F">
        <w:rPr>
          <w:lang w:val="en-US"/>
        </w:rPr>
        <w:t xml:space="preserve"> been conducted on the</w:t>
      </w:r>
      <w:r w:rsidR="00A00D20" w:rsidRPr="008D612F">
        <w:rPr>
          <w:lang w:val="en-US"/>
        </w:rPr>
        <w:t xml:space="preserve"> </w:t>
      </w:r>
      <w:r w:rsidR="00F5344D" w:rsidRPr="008D612F">
        <w:rPr>
          <w:lang w:val="en-US"/>
        </w:rPr>
        <w:t>isometric mid</w:t>
      </w:r>
      <w:r w:rsidR="00BA656C" w:rsidRPr="008D612F">
        <w:rPr>
          <w:lang w:val="en-US"/>
        </w:rPr>
        <w:t>-</w:t>
      </w:r>
      <w:r w:rsidR="00F5344D" w:rsidRPr="008D612F">
        <w:rPr>
          <w:lang w:val="en-US"/>
        </w:rPr>
        <w:t>thigh pull</w:t>
      </w:r>
      <w:r w:rsidR="00E010A3" w:rsidRPr="008D612F">
        <w:rPr>
          <w:lang w:val="en-US"/>
        </w:rPr>
        <w:t xml:space="preserve"> </w:t>
      </w:r>
      <w:r w:rsidR="00E95BFB" w:rsidRPr="008D612F">
        <w:rPr>
          <w:lang w:val="en-US"/>
        </w:rPr>
        <w:t>using</w:t>
      </w:r>
      <w:r w:rsidR="00E010A3" w:rsidRPr="008D612F">
        <w:rPr>
          <w:lang w:val="en-US"/>
        </w:rPr>
        <w:t xml:space="preserve"> a force platform and</w:t>
      </w:r>
      <w:r w:rsidR="006336FA" w:rsidRPr="008D612F">
        <w:rPr>
          <w:lang w:val="en-US"/>
        </w:rPr>
        <w:t xml:space="preserve"> general</w:t>
      </w:r>
      <w:r w:rsidR="00E010A3" w:rsidRPr="008D612F">
        <w:rPr>
          <w:lang w:val="en-US"/>
        </w:rPr>
        <w:t xml:space="preserve"> isomet</w:t>
      </w:r>
      <w:r w:rsidR="006336FA" w:rsidRPr="008D612F">
        <w:rPr>
          <w:lang w:val="en-US"/>
        </w:rPr>
        <w:t>r</w:t>
      </w:r>
      <w:r w:rsidR="00E010A3" w:rsidRPr="008D612F">
        <w:rPr>
          <w:lang w:val="en-US"/>
        </w:rPr>
        <w:t>ic rig</w:t>
      </w:r>
      <w:r w:rsidR="008152E9" w:rsidRPr="008D612F">
        <w:rPr>
          <w:lang w:val="en-US"/>
        </w:rPr>
        <w:t xml:space="preserve"> </w:t>
      </w:r>
      <w:r w:rsidR="008152E9" w:rsidRPr="008D612F">
        <w:rPr>
          <w:lang w:val="en-US"/>
        </w:rPr>
        <w:fldChar w:fldCharType="begin" w:fldLock="1"/>
      </w:r>
      <w:r w:rsidR="008510E7" w:rsidRPr="008D612F">
        <w:rPr>
          <w:lang w:val="en-US"/>
        </w:rPr>
        <w:instrText>ADDIN CSL_CITATION {"citationItems":[{"id":"ITEM-1","itemData":{"DOI":"10.1080/14763141.2018.1452968","ISSN":"17526116","PMID":"29781788","abstract":"The use of isometric strength testing, particularly the isometric mid-thigh pull (IMTP) has increased dramatically over the last decade. The IMTP and isometric squat (ISqT) provide one aspect of performance monitoring with variables such as peak force and rate of force development being derived from the force–time curve. The reliability of some of these variables is conflicting in the literature, and the reporting of the reliability is not standardised across the research. The majority of research only reports intraclass correlation coefficients with very few studies reporting coefficient of variation and 90% confidence intervals. Additionally, methods used to calculate variables from the force–time curve differ across studies. An aim of muscle strength testing is to provide normative values for specific sports, allowing coaches to distinguish between performance levels or evaluate the effects of training on performance. This narrative review aims to evaluate studies that have researched the reliability and/or reported normative data for both tests. Additionally, the testing protocols and the force–time curve analysis techniques utilised are discussed, concluding with practical applications for coaches on the uses and limitations of these tests. Results demonstrate that peak force is the most reliable measure and can be used to determine maximum strength capabilities.","author":[{"dropping-particle":"","family":"Brady","given":"Claire J.","non-dropping-particle":"","parse-names":false,"suffix":""},{"dropping-particle":"","family":"Harrison","given":"Andrew J.","non-dropping-particle":"","parse-names":false,"suffix":""},{"dropping-particle":"","family":"Comyns","given":"Thomas M.","non-dropping-particle":"","parse-names":false,"suffix":""}],"container-title":"Sports Biomechanics","id":"ITEM-1","issue":"1","issued":{"date-parts":[["2020"]]},"page":"1-25","title":"A review of the reliability of biomechanical variables produced during the isometric mid-thigh pull and isometric squat and the reporting of normative data","type":"article-journal","volume":"19"},"uris":["http://www.mendeley.com/documents/?uuid=98135e9c-4f35-4f46-ad64-b78532a54aa9"]}],"mendeley":{"formattedCitation":"(Brady et al., 2020)","plainTextFormattedCitation":"(Brady et al., 2020)","previouslyFormattedCitation":"(Brady et al., 2020)"},"properties":{"noteIndex":0},"schema":"https://github.com/citation-style-language/schema/raw/master/csl-citation.json"}</w:instrText>
      </w:r>
      <w:r w:rsidR="008152E9" w:rsidRPr="008D612F">
        <w:rPr>
          <w:lang w:val="en-US"/>
        </w:rPr>
        <w:fldChar w:fldCharType="separate"/>
      </w:r>
      <w:r w:rsidR="00361D0F" w:rsidRPr="008D612F">
        <w:rPr>
          <w:noProof/>
          <w:lang w:val="en-US"/>
        </w:rPr>
        <w:t>(Brady et al., 2020)</w:t>
      </w:r>
      <w:r w:rsidR="008152E9" w:rsidRPr="008D612F">
        <w:rPr>
          <w:lang w:val="en-US"/>
        </w:rPr>
        <w:fldChar w:fldCharType="end"/>
      </w:r>
      <w:r w:rsidR="00297BA7" w:rsidRPr="008D612F">
        <w:rPr>
          <w:lang w:val="en-US"/>
        </w:rPr>
        <w:t xml:space="preserve">. </w:t>
      </w:r>
      <w:r w:rsidR="007E2BC5" w:rsidRPr="008D612F">
        <w:rPr>
          <w:lang w:val="en-US"/>
        </w:rPr>
        <w:t>T</w:t>
      </w:r>
      <w:r w:rsidR="00FD1E70" w:rsidRPr="008D612F">
        <w:rPr>
          <w:lang w:val="en-US"/>
        </w:rPr>
        <w:t xml:space="preserve">he </w:t>
      </w:r>
      <w:r w:rsidR="00F72C1C" w:rsidRPr="008D612F">
        <w:rPr>
          <w:lang w:val="en-US"/>
        </w:rPr>
        <w:t xml:space="preserve">isometric squat </w:t>
      </w:r>
      <w:r w:rsidR="00793939" w:rsidRPr="008D612F">
        <w:rPr>
          <w:lang w:val="en-US"/>
        </w:rPr>
        <w:t>and</w:t>
      </w:r>
      <w:r w:rsidR="00F72C1C" w:rsidRPr="008D612F">
        <w:rPr>
          <w:lang w:val="en-US"/>
        </w:rPr>
        <w:t xml:space="preserve"> </w:t>
      </w:r>
      <w:r w:rsidR="002D7BC5" w:rsidRPr="008D612F">
        <w:rPr>
          <w:lang w:val="en-US"/>
        </w:rPr>
        <w:t xml:space="preserve">seated and standing </w:t>
      </w:r>
      <w:r w:rsidR="008F5606" w:rsidRPr="008D612F">
        <w:rPr>
          <w:lang w:val="en-US"/>
        </w:rPr>
        <w:t>ankle</w:t>
      </w:r>
      <w:r w:rsidR="00F72C1C" w:rsidRPr="008D612F">
        <w:rPr>
          <w:lang w:val="en-US"/>
        </w:rPr>
        <w:t xml:space="preserve"> plantarflexion</w:t>
      </w:r>
      <w:r w:rsidR="00F460A7" w:rsidRPr="008D612F">
        <w:rPr>
          <w:lang w:val="en-US"/>
        </w:rPr>
        <w:t xml:space="preserve"> </w:t>
      </w:r>
      <w:r w:rsidR="0098612A" w:rsidRPr="008D612F">
        <w:rPr>
          <w:lang w:val="en-US"/>
        </w:rPr>
        <w:t>have been reported in the literature, however,</w:t>
      </w:r>
      <w:r w:rsidR="00FC720E" w:rsidRPr="008D612F">
        <w:rPr>
          <w:lang w:val="en-US"/>
        </w:rPr>
        <w:t xml:space="preserve"> </w:t>
      </w:r>
      <w:r w:rsidR="008A14E1" w:rsidRPr="008D612F">
        <w:rPr>
          <w:lang w:val="en-US"/>
        </w:rPr>
        <w:t>these</w:t>
      </w:r>
      <w:r w:rsidR="00A05CB7" w:rsidRPr="008D612F">
        <w:rPr>
          <w:lang w:val="en-US"/>
        </w:rPr>
        <w:t xml:space="preserve"> </w:t>
      </w:r>
      <w:r w:rsidR="00E30B8B" w:rsidRPr="008D612F">
        <w:rPr>
          <w:lang w:val="en-US"/>
        </w:rPr>
        <w:t>investigations</w:t>
      </w:r>
      <w:r w:rsidR="00171324" w:rsidRPr="008D612F">
        <w:rPr>
          <w:lang w:val="en-US"/>
        </w:rPr>
        <w:t xml:space="preserve"> have</w:t>
      </w:r>
      <w:r w:rsidR="00574463" w:rsidRPr="008D612F">
        <w:rPr>
          <w:lang w:val="en-US"/>
        </w:rPr>
        <w:t xml:space="preserve"> </w:t>
      </w:r>
      <w:r w:rsidR="0098612A" w:rsidRPr="008D612F">
        <w:rPr>
          <w:lang w:val="en-US"/>
        </w:rPr>
        <w:t>used</w:t>
      </w:r>
      <w:r w:rsidR="00A05CB7" w:rsidRPr="008D612F">
        <w:rPr>
          <w:lang w:val="en-US"/>
        </w:rPr>
        <w:t xml:space="preserve"> </w:t>
      </w:r>
      <w:r w:rsidR="00411C79" w:rsidRPr="008D612F">
        <w:rPr>
          <w:lang w:val="en-US"/>
        </w:rPr>
        <w:t xml:space="preserve">highly specialized </w:t>
      </w:r>
      <w:r w:rsidR="007040C5" w:rsidRPr="008D612F">
        <w:rPr>
          <w:lang w:val="en-US"/>
        </w:rPr>
        <w:t>equipment such as</w:t>
      </w:r>
      <w:r w:rsidR="004A2F13" w:rsidRPr="008D612F">
        <w:rPr>
          <w:lang w:val="en-US"/>
        </w:rPr>
        <w:t xml:space="preserve"> hack squat machines</w:t>
      </w:r>
      <w:r w:rsidR="003507BA" w:rsidRPr="008D612F">
        <w:rPr>
          <w:lang w:val="en-US"/>
        </w:rPr>
        <w:t xml:space="preserve"> </w:t>
      </w:r>
      <w:r w:rsidR="003507BA" w:rsidRPr="008D612F">
        <w:rPr>
          <w:lang w:val="en-US"/>
        </w:rPr>
        <w:fldChar w:fldCharType="begin" w:fldLock="1"/>
      </w:r>
      <w:r w:rsidR="00E33DFD" w:rsidRPr="008D612F">
        <w:rPr>
          <w:lang w:val="en-US"/>
        </w:rPr>
        <w:instrText>ADDIN CSL_CITATION {"citationItems":[{"id":"ITEM-1","itemData":{"DOI":"10.1123/jab.2017-0213","ISSN":"15432688","PMID":"29017410","abstract":"This study aimed to examine the effects of knee position on the reliability and production of peak force (PF) and rate of force development (RFD) characteristics during an isometric squat. Fourteen resistance-trained females performed isometric squats at 90, 120, and 150° knee angles (corresponding to parallel, half, and quarter squat positions, respectively) on 2 different occasions, from which PF, peak RFD, and early (RFD30, RFD50, RFD100) and late (RFD200) phase RFD variables were extracted. PF and RFD200 were highly consistent across trials for all 3 squat positions, with intraclass correlation coefficients (ICCs) ranging between 0.812-0.904 and coefficients of variation (CVs) between 6.6-19.4%. For peak and early RFD characteristics, higher ICCs and lower CV values were observed for the quarter squat (ICCs = 0.818-0.852, CVs = 17.3-19.4%) compared to the parallel (ICCs = 0.591-0.649, CVs = 30.1-55.9%) and half squats (ICCs = 0.547-0.598,CVs = 31.1-34.2%). In addition, isometric PF and RFD200 increased (P ≤ .001-0.04) with squat position (parallel &lt; half &lt; quarter); however, there were no differences for peak RFD (P ≥ .27), RFD30 (P ≥ .99), RFD50 (P ≥ .99), and RFD100 (P ≥ .09). These findings suggest that performing isometric squats at higher (150°) rather than lower knee joint angles (90-120°) may provide for an improved capacity to produce greater PF and RFD200 as well as a more reliable testing position for measuring peak and early RFD characteristics.","author":[{"dropping-particle":"","family":"Palmer","given":"Ty B.","non-dropping-particle":"","parse-names":false,"suffix":""},{"dropping-particle":"","family":"Pineda","given":"Jose G.","non-dropping-particle":"","parse-names":false,"suffix":""},{"dropping-particle":"","family":"Durham","given":"Rachel M.","non-dropping-particle":"","parse-names":false,"suffix":""}],"container-title":"Journal of Applied Biomechanics","id":"ITEM-1","issue":"2","issued":{"date-parts":[["2018"]]},"page":"111-117","title":"Effects of knee position on the reliability and production of maximal and rapid strength characteristics during an isometric squat test","type":"article-journal","volume":"34"},"uris":["http://www.mendeley.com/documents/?uuid=2fcea8cd-0416-4eac-b924-29fecea0c58f"]},{"id":"ITEM-2","itemData":{"DOI":"10.1519/R-14613.1","ISSN":"1064-8011","author":[{"dropping-particle":"","family":"Blazevich","given":"Anthony J.","non-dropping-particle":"","parse-names":false,"suffix":""},{"dropping-particle":"","family":"Gill","given":"Nicholas D.","non-dropping-particle":"","parse-names":false,"suffix":""}],"container-title":"The Journal of Strength and Conditioning Research","id":"ITEM-2","issue":"1","issued":{"date-parts":[["2006"]]},"page":"226","title":"Reliability of unfamiliar, multijoint, uni- and bilateral strength tests: Effects of load and laterality","type":"article-journal","volume":"20"},"uris":["http://www.mendeley.com/documents/?uuid=09f2c694-6a52-4924-99d6-dff86860137d"]}],"mendeley":{"formattedCitation":"(Blazevich &amp; Gill, 2006; Palmer et al., 2018)","plainTextFormattedCitation":"(Blazevich &amp; Gill, 2006; Palmer et al., 2018)","previouslyFormattedCitation":"(Blazevich &amp; Gill, 2006; Palmer et al., 2018)"},"properties":{"noteIndex":0},"schema":"https://github.com/citation-style-language/schema/raw/master/csl-citation.json"}</w:instrText>
      </w:r>
      <w:r w:rsidR="003507BA" w:rsidRPr="008D612F">
        <w:rPr>
          <w:lang w:val="en-US"/>
        </w:rPr>
        <w:fldChar w:fldCharType="separate"/>
      </w:r>
      <w:r w:rsidR="00361D0F" w:rsidRPr="008D612F">
        <w:rPr>
          <w:noProof/>
          <w:lang w:val="en-US"/>
        </w:rPr>
        <w:t>(Blazevich &amp; Gill, 2006; Palmer et al., 2018)</w:t>
      </w:r>
      <w:r w:rsidR="003507BA" w:rsidRPr="008D612F">
        <w:rPr>
          <w:lang w:val="en-US"/>
        </w:rPr>
        <w:fldChar w:fldCharType="end"/>
      </w:r>
      <w:r w:rsidR="004A2F13" w:rsidRPr="008D612F">
        <w:rPr>
          <w:lang w:val="en-US"/>
        </w:rPr>
        <w:t xml:space="preserve">, </w:t>
      </w:r>
      <w:r w:rsidR="00FF3347" w:rsidRPr="008D612F">
        <w:rPr>
          <w:lang w:val="en-US"/>
        </w:rPr>
        <w:t>wall</w:t>
      </w:r>
      <w:r w:rsidR="00D65D80" w:rsidRPr="008D612F">
        <w:rPr>
          <w:lang w:val="en-US"/>
        </w:rPr>
        <w:t>-</w:t>
      </w:r>
      <w:r w:rsidR="00FF3347" w:rsidRPr="008D612F">
        <w:rPr>
          <w:lang w:val="en-US"/>
        </w:rPr>
        <w:t>mounted force platforms</w:t>
      </w:r>
      <w:r w:rsidR="003507BA" w:rsidRPr="008D612F">
        <w:rPr>
          <w:lang w:val="en-US"/>
        </w:rPr>
        <w:t xml:space="preserve"> </w:t>
      </w:r>
      <w:r w:rsidR="003507BA" w:rsidRPr="008D612F">
        <w:rPr>
          <w:lang w:val="en-US"/>
        </w:rPr>
        <w:fldChar w:fldCharType="begin" w:fldLock="1"/>
      </w:r>
      <w:r w:rsidR="008510E7" w:rsidRPr="008D612F">
        <w:rPr>
          <w:lang w:val="en-US"/>
        </w:rPr>
        <w:instrText>ADDIN CSL_CITATION {"citationItems":[{"id":"ITEM-1","itemData":{"DOI":"10.1097/MD.0000000000000031","ISBN":"0000000000000","ISSN":"15365964","PMID":"25068950","abstract":"Ordinal-scale strength assessment methods currently used in Paralympic athletics classification prevent the development of evidence-based classification systems. This study evaluated a battery of 7, ratio-scale, isometric tests with the aim of facilitating the development of evidence-based methods of classification. This study aimed to report sex-specific normal performance ranges, evaluate test-retest reliability, and evaluate the relationship between the measures and body mass.Body mass and strength measures were obtained from 118 participants - 63 males and 55 females - ages 23.2 years±3.7 (mean±SD). Seventeen participants completed the battery twice to evaluate test-retest reliability. The body mass-strength relationship was evaluated using Pearson correlations and allometric exponents.Conventional patterns of force production were observed. Reliability was acceptable (mean intraclass correlation=0.85). Eight measures had moderate significant correlations with body size (r=0.30-61). Allometric exponents were higher in males than in females (mean 0.99 vs 0.30).Results indicate that this comprehensive and parsimonious battery is an important methodological advance because it has psychometric properties critical for the development of evidence-based classification. Measures were interrelated with body size, indicating further research is required to determine whether raw measures require normalization in order to be validly applied in classification. Copyright © 2014 Wolters Kluwer Health | Lippincott Williams &amp; Wilkins.","author":[{"dropping-particle":"","family":"Beckman","given":"E. M.","non-dropping-particle":"","parse-names":false,"suffix":""},{"dropping-particle":"","family":"Newcombe","given":"P","non-dropping-particle":"","parse-names":false,"suffix":""},{"dropping-particle":"","family":"Vanlandewijck","given":"Y","non-dropping-particle":"","parse-names":false,"suffix":""},{"dropping-particle":"","family":"Connick","given":"M. J.","non-dropping-particle":"","parse-names":false,"suffix":""},{"dropping-particle":"","family":"Tweedy","given":"S. M.","non-dropping-particle":"","parse-names":false,"suffix":""}],"container-title":"Medicine","id":"ITEM-1","issue":"4","issued":{"date-parts":[["2014"]]},"page":"1-8","title":"Novel strength test battery to permit evidence-based paralympic classification","type":"article-journal","volume":"93"},"uris":["http://www.mendeley.com/documents/?uuid=ccb92537-48c0-4ff3-9758-2aec37fed575"]}],"mendeley":{"formattedCitation":"(Beckman et al., 2014)","plainTextFormattedCitation":"(Beckman et al., 2014)","previouslyFormattedCitation":"(Beckman et al., 2014)"},"properties":{"noteIndex":0},"schema":"https://github.com/citation-style-language/schema/raw/master/csl-citation.json"}</w:instrText>
      </w:r>
      <w:r w:rsidR="003507BA" w:rsidRPr="008D612F">
        <w:rPr>
          <w:lang w:val="en-US"/>
        </w:rPr>
        <w:fldChar w:fldCharType="separate"/>
      </w:r>
      <w:r w:rsidR="00361D0F" w:rsidRPr="008D612F">
        <w:rPr>
          <w:noProof/>
          <w:lang w:val="en-US"/>
        </w:rPr>
        <w:t>(Beckman et al., 2014)</w:t>
      </w:r>
      <w:r w:rsidR="003507BA" w:rsidRPr="008D612F">
        <w:rPr>
          <w:lang w:val="en-US"/>
        </w:rPr>
        <w:fldChar w:fldCharType="end"/>
      </w:r>
      <w:r w:rsidR="00FF3347" w:rsidRPr="008D612F">
        <w:rPr>
          <w:lang w:val="en-US"/>
        </w:rPr>
        <w:t xml:space="preserve">, </w:t>
      </w:r>
      <w:r w:rsidR="004A2F13" w:rsidRPr="008D612F">
        <w:rPr>
          <w:lang w:val="en-US"/>
        </w:rPr>
        <w:t>or bespoke seated force transducers</w:t>
      </w:r>
      <w:r w:rsidR="008152E9" w:rsidRPr="008D612F">
        <w:rPr>
          <w:lang w:val="en-US"/>
        </w:rPr>
        <w:t xml:space="preserve"> </w:t>
      </w:r>
      <w:r w:rsidR="008152E9" w:rsidRPr="008D612F">
        <w:rPr>
          <w:lang w:val="en-US"/>
        </w:rPr>
        <w:fldChar w:fldCharType="begin" w:fldLock="1"/>
      </w:r>
      <w:r w:rsidR="008510E7" w:rsidRPr="008D612F">
        <w:rPr>
          <w:lang w:val="en-US"/>
        </w:rPr>
        <w:instrText>ADDIN CSL_CITATION {"citationItems":[{"id":"ITEM-1","itemData":{"DOI":"10.1046/j.1365-201X.2000.00753.x","ISSN":"00016772","PMID":"10971223","abstract":"This study compared maximal voluntary isometric strength and electrically evoked twitch characteristics of the plantarflexor muscles among the groups of women of the 3rd (n = 14), 4th (n = 13), 5th (n = 11), 6th (n = 12) and 8th (n = 13) decade. A significant decrease (P &lt; 0.05-0.001) has been found in isometric maximal voluntary contraction (MVC) force from the 5th decade and in twitch maximal force from the 6th decade. The 3rd decade group produced 72% greater MVC force and 43% greater twitch maximal force than the 8th decade group (P &lt; 0.001). A prolongation (P &lt; 0.01) in twitch contraction time was observed from the 5th decade. Twitch contraction time in the 3rd decade group was 16% shorter (P &lt; 0.001) compared with the 8th decade group (P &lt; 0.01). Twitch half-relaxation time did not differ significantly (P &gt; 0.05) among the groups. A decrease (P &lt; 0.050.001) has been found in twitch maximal rate of force development from the 5th decade and in twitch maximal rate of relaxation from the 6th decade. The 3rd decade group produced 63% greater (P &lt; 0.001) twitch maximal rate of force development than the 8th decade group. It was concluded that in women a marked age-related reduction in maximal voluntary force-generating capacity of the plantarflexor muscles and speed of contraction of the electrically evoked twitch takes place after 40 years of age, while reduction in maximal force-generating capacity and speed of relaxation of the twitch occurs after 50 years of age.","author":[{"dropping-particle":"","family":"Pääsuke","given":"M.","non-dropping-particle":"","parse-names":false,"suffix":""},{"dropping-particle":"","family":"Ereline","given":"J.","non-dropping-particle":"","parse-names":false,"suffix":""},{"dropping-particle":"","family":"Gapeyeva","given":"H.","non-dropping-particle":"","parse-names":false,"suffix":""},{"dropping-particle":"","family":"Sirkel","given":"S.","non-dropping-particle":"","parse-names":false,"suffix":""},{"dropping-particle":"","family":"Sander","given":"P.","non-dropping-particle":"","parse-names":false,"suffix":""}],"container-title":"Acta Physiologica Scandinavica","id":"ITEM-1","issue":"1","issued":{"date-parts":[["2000"]]},"page":"51-57","title":"Age-related differences in twitch contractile properties of plantarflexor muscles in women","type":"article-journal","volume":"170"},"uris":["http://www.mendeley.com/documents/?uuid=f0c1d3b7-06f5-47e0-9bd9-675e00ca48a8"]}],"mendeley":{"formattedCitation":"(Pääsuke et al., 2000)","plainTextFormattedCitation":"(Pääsuke et al., 2000)","previouslyFormattedCitation":"(Pääsuke et al., 2000)"},"properties":{"noteIndex":0},"schema":"https://github.com/citation-style-language/schema/raw/master/csl-citation.json"}</w:instrText>
      </w:r>
      <w:r w:rsidR="008152E9" w:rsidRPr="008D612F">
        <w:rPr>
          <w:lang w:val="en-US"/>
        </w:rPr>
        <w:fldChar w:fldCharType="separate"/>
      </w:r>
      <w:r w:rsidR="00361D0F" w:rsidRPr="008D612F">
        <w:rPr>
          <w:noProof/>
          <w:lang w:val="en-US"/>
        </w:rPr>
        <w:t>(Pääsuke et al., 2000)</w:t>
      </w:r>
      <w:r w:rsidR="008152E9" w:rsidRPr="008D612F">
        <w:rPr>
          <w:lang w:val="en-US"/>
        </w:rPr>
        <w:fldChar w:fldCharType="end"/>
      </w:r>
      <w:r w:rsidR="004A2F13" w:rsidRPr="008D612F">
        <w:rPr>
          <w:lang w:val="en-US"/>
        </w:rPr>
        <w:t>.</w:t>
      </w:r>
      <w:r w:rsidR="007A62AE" w:rsidRPr="008D612F">
        <w:rPr>
          <w:lang w:val="en-US"/>
        </w:rPr>
        <w:t xml:space="preserve"> </w:t>
      </w:r>
      <w:r w:rsidR="008D4689" w:rsidRPr="008D612F">
        <w:rPr>
          <w:lang w:val="en-US"/>
        </w:rPr>
        <w:t xml:space="preserve">Specialized </w:t>
      </w:r>
      <w:r w:rsidR="00E96EAF" w:rsidRPr="008D612F">
        <w:rPr>
          <w:lang w:val="en-US"/>
        </w:rPr>
        <w:t xml:space="preserve">equipment </w:t>
      </w:r>
      <w:r w:rsidR="006B2489" w:rsidRPr="008D612F">
        <w:rPr>
          <w:lang w:val="en-US"/>
        </w:rPr>
        <w:t xml:space="preserve">for these tests may </w:t>
      </w:r>
      <w:r w:rsidR="00E96EAF" w:rsidRPr="008D612F">
        <w:rPr>
          <w:lang w:val="en-US"/>
        </w:rPr>
        <w:t>offer limited utility in applied envi</w:t>
      </w:r>
      <w:r w:rsidR="00BA656C" w:rsidRPr="008D612F">
        <w:rPr>
          <w:lang w:val="en-US"/>
        </w:rPr>
        <w:t>r</w:t>
      </w:r>
      <w:r w:rsidR="00E96EAF" w:rsidRPr="008D612F">
        <w:rPr>
          <w:lang w:val="en-US"/>
        </w:rPr>
        <w:t xml:space="preserve">onments </w:t>
      </w:r>
      <w:r w:rsidR="003049F2" w:rsidRPr="008D612F">
        <w:rPr>
          <w:lang w:val="en-US"/>
        </w:rPr>
        <w:t xml:space="preserve">due to cost and space restrictions. Conversely, </w:t>
      </w:r>
      <w:r w:rsidR="003279A2" w:rsidRPr="008D612F">
        <w:rPr>
          <w:lang w:val="en-US"/>
        </w:rPr>
        <w:t>t</w:t>
      </w:r>
      <w:r w:rsidR="008A14E1" w:rsidRPr="008D612F">
        <w:rPr>
          <w:lang w:val="en-US"/>
        </w:rPr>
        <w:t>he ability</w:t>
      </w:r>
      <w:r w:rsidR="008E5899" w:rsidRPr="008D612F">
        <w:rPr>
          <w:lang w:val="en-US"/>
        </w:rPr>
        <w:t xml:space="preserve"> to test across various positions </w:t>
      </w:r>
      <w:r w:rsidR="00F908F0" w:rsidRPr="008D612F">
        <w:rPr>
          <w:lang w:val="en-US"/>
        </w:rPr>
        <w:t>using</w:t>
      </w:r>
      <w:r w:rsidR="00294FF5" w:rsidRPr="008D612F">
        <w:rPr>
          <w:lang w:val="en-US"/>
        </w:rPr>
        <w:t xml:space="preserve"> a</w:t>
      </w:r>
      <w:r w:rsidR="003279A2" w:rsidRPr="008D612F">
        <w:rPr>
          <w:lang w:val="en-US"/>
        </w:rPr>
        <w:t xml:space="preserve"> </w:t>
      </w:r>
      <w:r w:rsidR="00F908F0" w:rsidRPr="008D612F">
        <w:rPr>
          <w:lang w:val="en-US"/>
        </w:rPr>
        <w:t>force platform and</w:t>
      </w:r>
      <w:r w:rsidR="00294FF5" w:rsidRPr="008D612F">
        <w:rPr>
          <w:lang w:val="en-US"/>
        </w:rPr>
        <w:t xml:space="preserve"> general </w:t>
      </w:r>
      <w:r w:rsidR="00F908F0" w:rsidRPr="008D612F">
        <w:rPr>
          <w:lang w:val="en-US"/>
        </w:rPr>
        <w:t xml:space="preserve">isometric rig offers </w:t>
      </w:r>
      <w:r w:rsidR="00826C94" w:rsidRPr="008D612F">
        <w:rPr>
          <w:lang w:val="en-US"/>
        </w:rPr>
        <w:t xml:space="preserve">science and medicine practitioners </w:t>
      </w:r>
      <w:r w:rsidR="009C7376" w:rsidRPr="008D612F">
        <w:rPr>
          <w:lang w:val="en-US"/>
        </w:rPr>
        <w:t xml:space="preserve">a practical </w:t>
      </w:r>
      <w:r w:rsidR="0052722B" w:rsidRPr="008D612F">
        <w:rPr>
          <w:lang w:val="en-US"/>
        </w:rPr>
        <w:t>approach to isometric force testing</w:t>
      </w:r>
      <w:r w:rsidR="00AC5B2C" w:rsidRPr="008D612F">
        <w:rPr>
          <w:lang w:val="en-US"/>
        </w:rPr>
        <w:t>.</w:t>
      </w:r>
    </w:p>
    <w:p w14:paraId="161B91CD" w14:textId="30EDC83F" w:rsidR="009E4677" w:rsidRPr="008D612F" w:rsidRDefault="00FA7EEF" w:rsidP="009E4677">
      <w:pPr>
        <w:rPr>
          <w:rFonts w:cs="Times New Roman"/>
          <w:szCs w:val="24"/>
          <w:lang w:val="en-US"/>
        </w:rPr>
      </w:pPr>
      <w:r w:rsidRPr="008D612F">
        <w:rPr>
          <w:rFonts w:cs="Times New Roman"/>
          <w:szCs w:val="24"/>
          <w:lang w:val="en-US"/>
        </w:rPr>
        <w:t>Whilst</w:t>
      </w:r>
      <w:r w:rsidR="00CB0F9F" w:rsidRPr="008D612F">
        <w:rPr>
          <w:rFonts w:cs="Times New Roman"/>
          <w:szCs w:val="24"/>
          <w:lang w:val="en-US"/>
        </w:rPr>
        <w:t xml:space="preserve"> b</w:t>
      </w:r>
      <w:r w:rsidR="00A267B2" w:rsidRPr="008D612F">
        <w:rPr>
          <w:rFonts w:cs="Times New Roman"/>
          <w:szCs w:val="24"/>
          <w:lang w:val="en-US"/>
        </w:rPr>
        <w:t xml:space="preserve">ilateral variations of </w:t>
      </w:r>
      <w:r w:rsidR="00873C68" w:rsidRPr="008D612F">
        <w:rPr>
          <w:rFonts w:cs="Times New Roman"/>
          <w:szCs w:val="24"/>
          <w:lang w:val="en-US"/>
        </w:rPr>
        <w:t>maxi</w:t>
      </w:r>
      <w:r w:rsidR="007F3B8E" w:rsidRPr="008D612F">
        <w:rPr>
          <w:rFonts w:cs="Times New Roman"/>
          <w:szCs w:val="24"/>
          <w:lang w:val="en-US"/>
        </w:rPr>
        <w:t>mal</w:t>
      </w:r>
      <w:r w:rsidR="00873C68" w:rsidRPr="008D612F">
        <w:rPr>
          <w:rFonts w:cs="Times New Roman"/>
          <w:szCs w:val="24"/>
          <w:lang w:val="en-US"/>
        </w:rPr>
        <w:t xml:space="preserve"> </w:t>
      </w:r>
      <w:r w:rsidR="007B3D80" w:rsidRPr="008D612F">
        <w:rPr>
          <w:rFonts w:cs="Times New Roman"/>
          <w:szCs w:val="24"/>
          <w:lang w:val="en-US"/>
        </w:rPr>
        <w:t>isometric force tests</w:t>
      </w:r>
      <w:r w:rsidR="00F57B2D" w:rsidRPr="008D612F">
        <w:rPr>
          <w:rFonts w:cs="Times New Roman"/>
          <w:szCs w:val="24"/>
          <w:lang w:val="en-US"/>
        </w:rPr>
        <w:t xml:space="preserve"> </w:t>
      </w:r>
      <w:r w:rsidR="008336D6" w:rsidRPr="008D612F">
        <w:rPr>
          <w:rFonts w:cs="Times New Roman"/>
          <w:szCs w:val="24"/>
          <w:lang w:val="en-US"/>
        </w:rPr>
        <w:t xml:space="preserve">have been </w:t>
      </w:r>
      <w:r w:rsidR="00A267B2" w:rsidRPr="008D612F">
        <w:rPr>
          <w:rFonts w:cs="Times New Roman"/>
          <w:szCs w:val="24"/>
          <w:lang w:val="en-US"/>
        </w:rPr>
        <w:t xml:space="preserve">the most common </w:t>
      </w:r>
      <w:r w:rsidR="003B062D" w:rsidRPr="008D612F">
        <w:rPr>
          <w:rFonts w:cs="Times New Roman"/>
          <w:szCs w:val="24"/>
          <w:lang w:val="en-US"/>
        </w:rPr>
        <w:t xml:space="preserve">positions investigated </w:t>
      </w:r>
      <w:r w:rsidR="00EE5F0D" w:rsidRPr="008D612F">
        <w:rPr>
          <w:rFonts w:cs="Times New Roman"/>
          <w:szCs w:val="24"/>
          <w:lang w:val="en-US"/>
        </w:rPr>
        <w:t>when establishing the</w:t>
      </w:r>
      <w:r w:rsidR="00C06877" w:rsidRPr="008D612F">
        <w:rPr>
          <w:rFonts w:cs="Times New Roman"/>
          <w:szCs w:val="24"/>
          <w:lang w:val="en-US"/>
        </w:rPr>
        <w:t xml:space="preserve"> reliability of</w:t>
      </w:r>
      <w:r w:rsidR="00A267B2" w:rsidRPr="008D612F">
        <w:rPr>
          <w:rFonts w:cs="Times New Roman"/>
          <w:szCs w:val="24"/>
          <w:lang w:val="en-US"/>
        </w:rPr>
        <w:t xml:space="preserve"> </w:t>
      </w:r>
      <w:r w:rsidR="007C06FB" w:rsidRPr="008D612F">
        <w:rPr>
          <w:rFonts w:cs="Times New Roman"/>
          <w:szCs w:val="24"/>
          <w:lang w:val="en-US"/>
        </w:rPr>
        <w:t xml:space="preserve">lower extremity </w:t>
      </w:r>
      <w:r w:rsidR="001538FF" w:rsidRPr="008D612F">
        <w:rPr>
          <w:rFonts w:cs="Times New Roman"/>
          <w:szCs w:val="24"/>
          <w:lang w:val="en-US"/>
        </w:rPr>
        <w:t>strength</w:t>
      </w:r>
      <w:r w:rsidR="00CD2235" w:rsidRPr="008D612F">
        <w:rPr>
          <w:rFonts w:cs="Times New Roman"/>
          <w:szCs w:val="24"/>
          <w:lang w:val="en-US"/>
        </w:rPr>
        <w:t xml:space="preserve"> characteristics </w:t>
      </w:r>
      <w:r w:rsidR="00A267B2"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080/14763141.2018.1452968","ISSN":"17526116","PMID":"29781788","abstract":"The use of isometric strength testing, particularly the isometric mid-thigh pull (IMTP) has increased dramatically over the last decade. The IMTP and isometric squat (ISqT) provide one aspect of performance monitoring with variables such as peak force and rate of force development being derived from the force–time curve. The reliability of some of these variables is conflicting in the literature, and the reporting of the reliability is not standardised across the research. The majority of research only reports intraclass correlation coefficients with very few studies reporting coefficient of variation and 90% confidence intervals. Additionally, methods used to calculate variables from the force–time curve differ across studies. An aim of muscle strength testing is to provide normative values for specific sports, allowing coaches to distinguish between performance levels or evaluate the effects of training on performance. This narrative review aims to evaluate studies that have researched the reliability and/or reported normative data for both tests. Additionally, the testing protocols and the force–time curve analysis techniques utilised are discussed, concluding with practical applications for coaches on the uses and limitations of these tests. Results demonstrate that peak force is the most reliable measure and can be used to determine maximum strength capabilities.","author":[{"dropping-particle":"","family":"Brady","given":"Claire J.","non-dropping-particle":"","parse-names":false,"suffix":""},{"dropping-particle":"","family":"Harrison","given":"Andrew J.","non-dropping-particle":"","parse-names":false,"suffix":""},{"dropping-particle":"","family":"Comyns","given":"Thomas M.","non-dropping-particle":"","parse-names":false,"suffix":""}],"container-title":"Sports Biomechanics","id":"ITEM-1","issue":"1","issued":{"date-parts":[["2020"]]},"page":"1-25","title":"A review of the reliability of biomechanical variables produced during the isometric mid-thigh pull and isometric squat and the reporting of normative data","type":"article-journal","volume":"19"},"uris":["http://www.mendeley.com/documents/?uuid=98135e9c-4f35-4f46-ad64-b78532a54aa9"]}],"mendeley":{"formattedCitation":"(Brady et al., 2020)","plainTextFormattedCitation":"(Brady et al., 2020)","previouslyFormattedCitation":"(Brady et al., 2020)"},"properties":{"noteIndex":0},"schema":"https://github.com/citation-style-language/schema/raw/master/csl-citation.json"}</w:instrText>
      </w:r>
      <w:r w:rsidR="00A267B2" w:rsidRPr="008D612F">
        <w:rPr>
          <w:rFonts w:cs="Times New Roman"/>
          <w:szCs w:val="24"/>
          <w:lang w:val="en-US"/>
        </w:rPr>
        <w:fldChar w:fldCharType="separate"/>
      </w:r>
      <w:r w:rsidR="00361D0F" w:rsidRPr="008D612F">
        <w:rPr>
          <w:rFonts w:cs="Times New Roman"/>
          <w:noProof/>
          <w:szCs w:val="24"/>
          <w:lang w:val="en-US"/>
        </w:rPr>
        <w:t>(Brady et al., 2020)</w:t>
      </w:r>
      <w:r w:rsidR="00A267B2" w:rsidRPr="008D612F">
        <w:rPr>
          <w:rFonts w:cs="Times New Roman"/>
          <w:szCs w:val="24"/>
          <w:lang w:val="en-US"/>
        </w:rPr>
        <w:fldChar w:fldCharType="end"/>
      </w:r>
      <w:r w:rsidR="005A5FD7" w:rsidRPr="008D612F">
        <w:rPr>
          <w:rFonts w:cs="Times New Roman"/>
          <w:szCs w:val="24"/>
          <w:lang w:val="en-US"/>
        </w:rPr>
        <w:t>,</w:t>
      </w:r>
      <w:r w:rsidR="00A267B2" w:rsidRPr="008D612F">
        <w:rPr>
          <w:rFonts w:cs="Times New Roman"/>
          <w:szCs w:val="24"/>
          <w:lang w:val="en-US"/>
        </w:rPr>
        <w:t xml:space="preserve"> </w:t>
      </w:r>
      <w:r w:rsidR="002C0E81" w:rsidRPr="008D612F">
        <w:rPr>
          <w:rFonts w:cs="Times New Roman"/>
          <w:szCs w:val="24"/>
          <w:lang w:val="en-US"/>
        </w:rPr>
        <w:t xml:space="preserve">there is increasing interest in </w:t>
      </w:r>
      <w:r w:rsidR="00A267B2" w:rsidRPr="008D612F">
        <w:rPr>
          <w:rFonts w:cs="Times New Roman"/>
          <w:szCs w:val="24"/>
          <w:lang w:val="en-US"/>
        </w:rPr>
        <w:t xml:space="preserve">unilateral </w:t>
      </w:r>
      <w:r w:rsidR="00223C6D" w:rsidRPr="008D612F">
        <w:rPr>
          <w:rFonts w:cs="Times New Roman"/>
          <w:szCs w:val="24"/>
          <w:lang w:val="en-US"/>
        </w:rPr>
        <w:t>variations</w:t>
      </w:r>
      <w:r w:rsidR="0008230B" w:rsidRPr="008D612F">
        <w:rPr>
          <w:rFonts w:cs="Times New Roman"/>
          <w:szCs w:val="24"/>
          <w:lang w:val="en-US"/>
        </w:rPr>
        <w:t xml:space="preserve"> </w:t>
      </w:r>
      <w:r w:rsidR="0008230B" w:rsidRPr="008D612F">
        <w:rPr>
          <w:rFonts w:cs="Times New Roman"/>
          <w:szCs w:val="24"/>
          <w:lang w:val="en-US"/>
        </w:rPr>
        <w:fldChar w:fldCharType="begin" w:fldLock="1"/>
      </w:r>
      <w:r w:rsidR="005C016C" w:rsidRPr="008D612F">
        <w:rPr>
          <w:rFonts w:cs="Times New Roman"/>
          <w:szCs w:val="24"/>
          <w:lang w:val="en-US"/>
        </w:rPr>
        <w:instrText>ADDIN CSL_CITATION {"citationItems":[{"id":"ITEM-1","itemData":{"DOI":"10.1519/jsc.0000000000003079","ISSN":"1064-8011","author":[{"dropping-particle":"","family":"Bishop","given":"Chris","non-dropping-particle":"","parse-names":false,"suffix":""},{"dropping-particle":"","family":"Read","given":"Paul","non-dropping-particle":"","parse-names":false,"suffix":""},{"dropping-particle":"","family":"Lake","given":"Jason","non-dropping-particle":"","parse-names":false,"suffix":""},{"dropping-particle":"","family":"Loturco","given":"Irineu","non-dropping-particle":"","parse-names":false,"suffix":""},{"dropping-particle":"","family":"Dawes","given":"Jay","non-dropping-particle":"","parse-names":false,"suffix":""},{"dropping-particle":"","family":"Madruga","given":"Marc","non-dropping-particle":"","parse-names":false,"suffix":""},{"dropping-particle":"","family":"Romero-Rodrigues","given":"Daniel","non-dropping-particle":"","parse-names":false,"suffix":""},{"dropping-particle":"","family":"Chavda","given":"Shyam","non-dropping-particle":"","parse-names":false,"suffix":""},{"dropping-particle":"","family":"Turner","given":"Anthony","non-dropping-particle":"","parse-names":false,"suffix":""}],"container-title":"Journal of Strength and Conditioning Research","id":"ITEM-1","issued":{"date-parts":[["2019"]]},"page":"1-8","title":"Unilateral isometric squat: Test reliability, interlimb asymmetries, and relationships with limb dominance","type":"article-journal"},"uris":["http://www.mendeley.com/documents/?uuid=24f090bb-a9cd-42e4-ac98-0e755238db1c"]},{"id":"ITEM-2","itemData":{"DOI":"10.1519/JSC.0000000000002871","ISSN":"1064-8011","author":[{"dropping-particle":"","family":"Bishop","given":"Chris","non-dropping-particle":"","parse-names":false,"suffix":""},{"dropping-particle":"","family":"Read","given":"Paul","non-dropping-particle":"","parse-names":false,"suffix":""},{"dropping-particle":"","family":"Lake","given":"Jason","non-dropping-particle":"","parse-names":false,"suffix":""},{"dropping-particle":"","family":"Loturco","given":"Irineu","non-dropping-particle":"","parse-names":false,"suffix":""},{"dropping-particle":"","family":"Turner","given":"Anthony","non-dropping-particle":"","parse-names":false,"suffix":""}],"container-title":"Journal of Strength and Conditioning Research","id":"ITEM-2","issue":"4","issued":{"date-parts":[["2021","4"]]},"page":"1023-1029","title":"A novel approach for athlete profiling: The unilateral dynamic strength index","type":"article-journal","volume":"35"},"uris":["http://www.mendeley.com/documents/?uuid=2937465b-9eec-4034-a12b-13b0f787759d"]},{"id":"ITEM-3","itemData":{"DOI":"10.1519/JSC.0000000000004012","ISSN":"1064-8011","author":[{"dropping-particle":"","family":"Goodwin","given":"Jon E.","non-dropping-particle":"","parse-names":false,"suffix":""},{"dropping-particle":"","family":"Bull","given":"Anthony M. J.","non-dropping-particle":"","parse-names":false,"suffix":""}],"container-title":"Journal of Strength and Conditioning Research","id":"ITEM-3","issued":{"date-parts":[["2021"]]},"title":"Novel assessment of isometric hip extensor function","type":"article-journal","volume":"Publish Ah"},"uris":["http://www.mendeley.com/documents/?uuid=6e6ed613-2ce8-41be-8f6e-99310b9e698f"]}],"mendeley":{"formattedCitation":"(Bishop et al., 2019, 2021; Goodwin &amp; Bull, 2021)","plainTextFormattedCitation":"(Bishop et al., 2019, 2021; Goodwin &amp; Bull, 2021)","previouslyFormattedCitation":"(Bishop et al., 2019, 2021; Goodwin &amp; Bull, 2021)"},"properties":{"noteIndex":0},"schema":"https://github.com/citation-style-language/schema/raw/master/csl-citation.json"}</w:instrText>
      </w:r>
      <w:r w:rsidR="0008230B" w:rsidRPr="008D612F">
        <w:rPr>
          <w:rFonts w:cs="Times New Roman"/>
          <w:szCs w:val="24"/>
          <w:lang w:val="en-US"/>
        </w:rPr>
        <w:fldChar w:fldCharType="separate"/>
      </w:r>
      <w:r w:rsidR="007D59E1" w:rsidRPr="008D612F">
        <w:rPr>
          <w:rFonts w:cs="Times New Roman"/>
          <w:noProof/>
          <w:szCs w:val="24"/>
          <w:lang w:val="en-US"/>
        </w:rPr>
        <w:t>(Bishop et al., 2019, 2021; Goodwin &amp; Bull, 2021)</w:t>
      </w:r>
      <w:r w:rsidR="0008230B" w:rsidRPr="008D612F">
        <w:rPr>
          <w:rFonts w:cs="Times New Roman"/>
          <w:szCs w:val="24"/>
          <w:lang w:val="en-US"/>
        </w:rPr>
        <w:fldChar w:fldCharType="end"/>
      </w:r>
      <w:r w:rsidR="00CB0F9F" w:rsidRPr="008D612F">
        <w:rPr>
          <w:rFonts w:cs="Times New Roman"/>
          <w:szCs w:val="24"/>
          <w:lang w:val="en-US"/>
        </w:rPr>
        <w:t>.</w:t>
      </w:r>
      <w:r w:rsidR="00B11BFE" w:rsidRPr="008D612F">
        <w:rPr>
          <w:rFonts w:cs="Times New Roman"/>
          <w:szCs w:val="24"/>
          <w:lang w:val="en-US"/>
        </w:rPr>
        <w:t xml:space="preserve"> </w:t>
      </w:r>
      <w:r w:rsidR="00B2205C" w:rsidRPr="008D612F">
        <w:rPr>
          <w:rFonts w:cs="Times New Roman"/>
          <w:szCs w:val="24"/>
          <w:lang w:val="en-US"/>
        </w:rPr>
        <w:t xml:space="preserve">Unilateral variations </w:t>
      </w:r>
      <w:r w:rsidR="00BF3C1D" w:rsidRPr="008D612F">
        <w:rPr>
          <w:rFonts w:cs="Times New Roman"/>
          <w:szCs w:val="24"/>
          <w:lang w:val="en-US"/>
        </w:rPr>
        <w:t>of</w:t>
      </w:r>
      <w:r w:rsidR="006B2AF6" w:rsidRPr="008D612F">
        <w:rPr>
          <w:rFonts w:cs="Times New Roman"/>
          <w:szCs w:val="24"/>
          <w:lang w:val="en-US"/>
        </w:rPr>
        <w:t xml:space="preserve"> maximal</w:t>
      </w:r>
      <w:r w:rsidR="00BF3C1D" w:rsidRPr="008D612F">
        <w:rPr>
          <w:rFonts w:cs="Times New Roman"/>
          <w:szCs w:val="24"/>
          <w:lang w:val="en-US"/>
        </w:rPr>
        <w:t xml:space="preserve"> isometric force tests </w:t>
      </w:r>
      <w:r w:rsidR="00B2205C" w:rsidRPr="008D612F">
        <w:rPr>
          <w:rFonts w:cs="Times New Roman"/>
          <w:szCs w:val="24"/>
          <w:lang w:val="en-US"/>
        </w:rPr>
        <w:t xml:space="preserve">offer insights into </w:t>
      </w:r>
      <w:r w:rsidR="00CD2235" w:rsidRPr="008D612F">
        <w:rPr>
          <w:rFonts w:cs="Times New Roman"/>
          <w:szCs w:val="24"/>
          <w:lang w:val="en-US"/>
        </w:rPr>
        <w:t xml:space="preserve">the </w:t>
      </w:r>
      <w:r w:rsidR="00B2205C" w:rsidRPr="008D612F">
        <w:rPr>
          <w:rFonts w:cs="Times New Roman"/>
          <w:szCs w:val="24"/>
          <w:lang w:val="en-US"/>
        </w:rPr>
        <w:t xml:space="preserve">strength characteristics </w:t>
      </w:r>
      <w:r w:rsidR="00CD2235" w:rsidRPr="008D612F">
        <w:rPr>
          <w:rFonts w:cs="Times New Roman"/>
          <w:szCs w:val="24"/>
          <w:lang w:val="en-US"/>
        </w:rPr>
        <w:t xml:space="preserve">of the limb </w:t>
      </w:r>
      <w:r w:rsidR="00626466" w:rsidRPr="008D612F">
        <w:rPr>
          <w:rFonts w:cs="Times New Roman"/>
          <w:szCs w:val="24"/>
          <w:lang w:val="en-US"/>
        </w:rPr>
        <w:t>and</w:t>
      </w:r>
      <w:r w:rsidR="00B2205C" w:rsidRPr="008D612F">
        <w:rPr>
          <w:rFonts w:cs="Times New Roman"/>
          <w:szCs w:val="24"/>
          <w:lang w:val="en-US"/>
        </w:rPr>
        <w:t xml:space="preserve"> inter-limb asymmetries</w:t>
      </w:r>
      <w:r w:rsidR="007F143D" w:rsidRPr="008D612F">
        <w:rPr>
          <w:rFonts w:cs="Times New Roman"/>
          <w:szCs w:val="24"/>
          <w:lang w:val="en-US"/>
        </w:rPr>
        <w:t xml:space="preserve"> </w:t>
      </w:r>
      <w:r w:rsidR="00E22AD0" w:rsidRPr="008D612F">
        <w:rPr>
          <w:rFonts w:cs="Times New Roman"/>
          <w:szCs w:val="24"/>
          <w:lang w:val="en-US"/>
        </w:rPr>
        <w:t xml:space="preserve">thereof </w:t>
      </w:r>
      <w:r w:rsidR="007F143D"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519/jsc.0000000000003079","ISSN":"1064-8011","author":[{"dropping-particle":"","family":"Bishop","given":"Chris","non-dropping-particle":"","parse-names":false,"suffix":""},{"dropping-particle":"","family":"Read","given":"Paul","non-dropping-particle":"","parse-names":false,"suffix":""},{"dropping-particle":"","family":"Lake","given":"Jason","non-dropping-particle":"","parse-names":false,"suffix":""},{"dropping-particle":"","family":"Loturco","given":"Irineu","non-dropping-particle":"","parse-names":false,"suffix":""},{"dropping-particle":"","family":"Dawes","given":"Jay","non-dropping-particle":"","parse-names":false,"suffix":""},{"dropping-particle":"","family":"Madruga","given":"Marc","non-dropping-particle":"","parse-names":false,"suffix":""},{"dropping-particle":"","family":"Romero-Rodrigues","given":"Daniel","non-dropping-particle":"","parse-names":false,"suffix":""},{"dropping-particle":"","family":"Chavda","given":"Shyam","non-dropping-particle":"","parse-names":false,"suffix":""},{"dropping-particle":"","family":"Turner","given":"Anthony","non-dropping-particle":"","parse-names":false,"suffix":""}],"container-title":"Journal of Strength and Conditioning Research","id":"ITEM-1","issued":{"date-parts":[["2019"]]},"page":"1-8","title":"Unilateral isometric squat: Test reliability, interlimb asymmetries, and relationships with limb dominance","type":"article-journal"},"uris":["http://www.mendeley.com/documents/?uuid=24f090bb-a9cd-42e4-ac98-0e755238db1c"]}],"mendeley":{"formattedCitation":"(Bishop et al., 2019)","plainTextFormattedCitation":"(Bishop et al., 2019)","previouslyFormattedCitation":"(Bishop et al., 2019)"},"properties":{"noteIndex":0},"schema":"https://github.com/citation-style-language/schema/raw/master/csl-citation.json"}</w:instrText>
      </w:r>
      <w:r w:rsidR="007F143D" w:rsidRPr="008D612F">
        <w:rPr>
          <w:rFonts w:cs="Times New Roman"/>
          <w:szCs w:val="24"/>
          <w:lang w:val="en-US"/>
        </w:rPr>
        <w:fldChar w:fldCharType="separate"/>
      </w:r>
      <w:r w:rsidR="00361D0F" w:rsidRPr="008D612F">
        <w:rPr>
          <w:rFonts w:cs="Times New Roman"/>
          <w:noProof/>
          <w:szCs w:val="24"/>
          <w:lang w:val="en-US"/>
        </w:rPr>
        <w:t>(Bishop et al., 2019)</w:t>
      </w:r>
      <w:r w:rsidR="007F143D" w:rsidRPr="008D612F">
        <w:rPr>
          <w:rFonts w:cs="Times New Roman"/>
          <w:szCs w:val="24"/>
          <w:lang w:val="en-US"/>
        </w:rPr>
        <w:fldChar w:fldCharType="end"/>
      </w:r>
      <w:r w:rsidR="0094332C" w:rsidRPr="008D612F">
        <w:rPr>
          <w:rFonts w:cs="Times New Roman"/>
          <w:szCs w:val="24"/>
          <w:lang w:val="en-US"/>
        </w:rPr>
        <w:t>.</w:t>
      </w:r>
      <w:r w:rsidR="00BA656C" w:rsidRPr="008D612F">
        <w:rPr>
          <w:rFonts w:cs="Times New Roman"/>
          <w:szCs w:val="24"/>
          <w:lang w:val="en-US"/>
        </w:rPr>
        <w:t xml:space="preserve"> I</w:t>
      </w:r>
      <w:r w:rsidR="003B76F7" w:rsidRPr="008D612F">
        <w:rPr>
          <w:rFonts w:cs="Times New Roman"/>
          <w:szCs w:val="24"/>
          <w:lang w:val="en-US"/>
        </w:rPr>
        <w:t>nter</w:t>
      </w:r>
      <w:r w:rsidR="00A92DC4" w:rsidRPr="008D612F">
        <w:rPr>
          <w:rFonts w:cs="Times New Roman"/>
          <w:szCs w:val="24"/>
          <w:lang w:val="en-US"/>
        </w:rPr>
        <w:t>-</w:t>
      </w:r>
      <w:r w:rsidR="003B76F7" w:rsidRPr="008D612F">
        <w:rPr>
          <w:rFonts w:cs="Times New Roman"/>
          <w:szCs w:val="24"/>
          <w:lang w:val="en-US"/>
        </w:rPr>
        <w:t xml:space="preserve">limb asymmetries are particularly valuable </w:t>
      </w:r>
      <w:r w:rsidR="002B7A34" w:rsidRPr="008D612F">
        <w:rPr>
          <w:rFonts w:cs="Times New Roman"/>
          <w:szCs w:val="24"/>
          <w:lang w:val="en-US"/>
        </w:rPr>
        <w:t xml:space="preserve">when developing </w:t>
      </w:r>
      <w:r w:rsidR="008D4689" w:rsidRPr="008D612F">
        <w:rPr>
          <w:rFonts w:cs="Times New Roman"/>
          <w:szCs w:val="24"/>
          <w:lang w:val="en-US"/>
        </w:rPr>
        <w:t>criteria-</w:t>
      </w:r>
      <w:r w:rsidR="002B7A34" w:rsidRPr="008D612F">
        <w:rPr>
          <w:rFonts w:cs="Times New Roman"/>
          <w:szCs w:val="24"/>
          <w:lang w:val="en-US"/>
        </w:rPr>
        <w:t>led return</w:t>
      </w:r>
      <w:r w:rsidR="0094332C" w:rsidRPr="008D612F">
        <w:rPr>
          <w:rFonts w:cs="Times New Roman"/>
          <w:szCs w:val="24"/>
          <w:lang w:val="en-US"/>
        </w:rPr>
        <w:t>-</w:t>
      </w:r>
      <w:r w:rsidR="002B7A34" w:rsidRPr="008D612F">
        <w:rPr>
          <w:rFonts w:cs="Times New Roman"/>
          <w:szCs w:val="24"/>
          <w:lang w:val="en-US"/>
        </w:rPr>
        <w:t>to</w:t>
      </w:r>
      <w:r w:rsidR="0094332C" w:rsidRPr="008D612F">
        <w:rPr>
          <w:rFonts w:cs="Times New Roman"/>
          <w:szCs w:val="24"/>
          <w:lang w:val="en-US"/>
        </w:rPr>
        <w:t>-</w:t>
      </w:r>
      <w:r w:rsidR="002B7A34" w:rsidRPr="008D612F">
        <w:rPr>
          <w:rFonts w:cs="Times New Roman"/>
          <w:szCs w:val="24"/>
          <w:lang w:val="en-US"/>
        </w:rPr>
        <w:t>sport p</w:t>
      </w:r>
      <w:r w:rsidR="0094332C" w:rsidRPr="008D612F">
        <w:rPr>
          <w:rFonts w:cs="Times New Roman"/>
          <w:szCs w:val="24"/>
          <w:lang w:val="en-US"/>
        </w:rPr>
        <w:t>r</w:t>
      </w:r>
      <w:r w:rsidR="00B573A2" w:rsidRPr="008D612F">
        <w:rPr>
          <w:rFonts w:cs="Times New Roman"/>
          <w:szCs w:val="24"/>
          <w:lang w:val="en-US"/>
        </w:rPr>
        <w:t>otocols following</w:t>
      </w:r>
      <w:r w:rsidR="00804646" w:rsidRPr="008D612F">
        <w:rPr>
          <w:rFonts w:cs="Times New Roman"/>
          <w:szCs w:val="24"/>
          <w:lang w:val="en-US"/>
        </w:rPr>
        <w:t xml:space="preserve"> unilateral</w:t>
      </w:r>
      <w:r w:rsidR="00B573A2" w:rsidRPr="008D612F">
        <w:rPr>
          <w:rFonts w:cs="Times New Roman"/>
          <w:szCs w:val="24"/>
          <w:lang w:val="en-US"/>
        </w:rPr>
        <w:t xml:space="preserve"> injury</w:t>
      </w:r>
      <w:r w:rsidR="00677E59" w:rsidRPr="008D612F">
        <w:rPr>
          <w:rFonts w:cs="Times New Roman"/>
          <w:szCs w:val="24"/>
          <w:lang w:val="en-US"/>
        </w:rPr>
        <w:t xml:space="preserve"> </w:t>
      </w:r>
      <w:r w:rsidR="005E077D" w:rsidRPr="008D612F">
        <w:rPr>
          <w:rFonts w:cs="Times New Roman"/>
          <w:szCs w:val="24"/>
          <w:lang w:val="en-US"/>
        </w:rPr>
        <w:fldChar w:fldCharType="begin" w:fldLock="1"/>
      </w:r>
      <w:r w:rsidR="00135ADC" w:rsidRPr="008D612F">
        <w:rPr>
          <w:rFonts w:cs="Times New Roman"/>
          <w:szCs w:val="24"/>
          <w:lang w:val="en-US"/>
        </w:rPr>
        <w:instrText>ADDIN CSL_CITATION {"citationItems":[{"id":"ITEM-1","itemData":{"DOI":"10.1177/0363546515576127","ISBN":"0363546515576","ISSN":"0363-5465","PMID":"25828078","author":[{"dropping-particle":"","family":"Rohman","given":"Eric","non-dropping-particle":"","parse-names":false,"suffix":""},{"dropping-particle":"","family":"Steubs","given":"J. Tyler","non-dropping-particle":"","parse-names":false,"suffix":""},{"dropping-particle":"","family":"Tompkins","given":"Marc","non-dropping-particle":"","parse-names":false,"suffix":""}],"container-title":"The American Journal of Sports Medicine","id":"ITEM-1","issue":"6","issued":{"date-parts":[["2015","6"]]},"page":"1391-1398","title":"Changes in involved and uninvolved limb function during rehabilitation after anterior cruciate ligament reconstruction","type":"article-journal","volume":"43"},"uris":["http://www.mendeley.com/documents/?uuid=d36f1527-dcbb-416c-b87e-0fbd8230084f"]}],"mendeley":{"formattedCitation":"(Rohman et al., 2015)","plainTextFormattedCitation":"(Rohman et al., 2015)","previouslyFormattedCitation":"(Rohman et al., 2015)"},"properties":{"noteIndex":0},"schema":"https://github.com/citation-style-language/schema/raw/master/csl-citation.json"}</w:instrText>
      </w:r>
      <w:r w:rsidR="005E077D" w:rsidRPr="008D612F">
        <w:rPr>
          <w:rFonts w:cs="Times New Roman"/>
          <w:szCs w:val="24"/>
          <w:lang w:val="en-US"/>
        </w:rPr>
        <w:fldChar w:fldCharType="separate"/>
      </w:r>
      <w:r w:rsidR="00361D0F" w:rsidRPr="008D612F">
        <w:rPr>
          <w:rFonts w:cs="Times New Roman"/>
          <w:noProof/>
          <w:szCs w:val="24"/>
          <w:lang w:val="en-US"/>
        </w:rPr>
        <w:t>(Rohman et al., 2015)</w:t>
      </w:r>
      <w:r w:rsidR="005E077D" w:rsidRPr="008D612F">
        <w:rPr>
          <w:rFonts w:cs="Times New Roman"/>
          <w:szCs w:val="24"/>
          <w:lang w:val="en-US"/>
        </w:rPr>
        <w:fldChar w:fldCharType="end"/>
      </w:r>
      <w:r w:rsidR="008336D6" w:rsidRPr="008D612F">
        <w:rPr>
          <w:rFonts w:cs="Times New Roman"/>
          <w:szCs w:val="24"/>
          <w:lang w:val="en-US"/>
        </w:rPr>
        <w:t>,</w:t>
      </w:r>
      <w:r w:rsidR="005E077D" w:rsidRPr="008D612F">
        <w:rPr>
          <w:rFonts w:cs="Times New Roman"/>
          <w:szCs w:val="24"/>
          <w:lang w:val="en-US"/>
        </w:rPr>
        <w:t xml:space="preserve"> </w:t>
      </w:r>
      <w:r w:rsidR="005F3975" w:rsidRPr="008D612F">
        <w:rPr>
          <w:rFonts w:cs="Times New Roman"/>
          <w:szCs w:val="24"/>
          <w:lang w:val="en-US"/>
        </w:rPr>
        <w:t xml:space="preserve">or when directing the emphasis of training </w:t>
      </w:r>
      <w:r w:rsidR="00FF2514" w:rsidRPr="008D612F">
        <w:rPr>
          <w:rFonts w:cs="Times New Roman"/>
          <w:szCs w:val="24"/>
          <w:lang w:val="en-US"/>
        </w:rPr>
        <w:t>in non-injured individuals</w:t>
      </w:r>
      <w:r w:rsidR="00290D7A" w:rsidRPr="008D612F">
        <w:rPr>
          <w:rFonts w:cs="Times New Roman"/>
          <w:szCs w:val="24"/>
          <w:lang w:val="en-US"/>
        </w:rPr>
        <w:t xml:space="preserve"> </w:t>
      </w:r>
      <w:r w:rsidR="006A1792" w:rsidRPr="008D612F">
        <w:rPr>
          <w:rFonts w:cs="Times New Roman"/>
          <w:szCs w:val="24"/>
          <w:lang w:val="en-US"/>
        </w:rPr>
        <w:fldChar w:fldCharType="begin" w:fldLock="1"/>
      </w:r>
      <w:r w:rsidR="00570CA3" w:rsidRPr="008D612F">
        <w:rPr>
          <w:rFonts w:cs="Times New Roman"/>
          <w:szCs w:val="24"/>
          <w:lang w:val="en-US"/>
        </w:rPr>
        <w:instrText>ADDIN CSL_CITATION {"citationItems":[{"id":"ITEM-1","itemData":{"DOI":"10.1519/JSC.0000000000002871","ISSN":"1064-8011","author":[{"dropping-particle":"","family":"Bishop","given":"Chris","non-dropping-particle":"","parse-names":false,"suffix":""},{"dropping-particle":"","family":"Read","given":"Paul","non-dropping-particle":"","parse-names":false,"suffix":""},{"dropping-particle":"","family":"Lake","given":"Jason","non-dropping-particle":"","parse-names":false,"suffix":""},{"dropping-particle":"","family":"Loturco","given":"Irineu","non-dropping-particle":"","parse-names":false,"suffix":""},{"dropping-particle":"","family":"Turner","given":"Anthony","non-dropping-particle":"","parse-names":false,"suffix":""}],"container-title":"Journal of Strength and Conditioning Research","id":"ITEM-1","issue":"4","issued":{"date-parts":[["2021","4"]]},"page":"1023-1029","title":"A novel approach for athlete profiling: The unilateral dynamic strength index","type":"article-journal","volume":"35"},"uris":["http://www.mendeley.com/documents/?uuid=2937465b-9eec-4034-a12b-13b0f787759d"]}],"mendeley":{"formattedCitation":"(Bishop et al., 2021)","plainTextFormattedCitation":"(Bishop et al., 2021)","previouslyFormattedCitation":"(Bishop et al., 2021)"},"properties":{"noteIndex":0},"schema":"https://github.com/citation-style-language/schema/raw/master/csl-citation.json"}</w:instrText>
      </w:r>
      <w:r w:rsidR="006A1792" w:rsidRPr="008D612F">
        <w:rPr>
          <w:rFonts w:cs="Times New Roman"/>
          <w:szCs w:val="24"/>
          <w:lang w:val="en-US"/>
        </w:rPr>
        <w:fldChar w:fldCharType="separate"/>
      </w:r>
      <w:r w:rsidR="00361D0F" w:rsidRPr="008D612F">
        <w:rPr>
          <w:rFonts w:cs="Times New Roman"/>
          <w:noProof/>
          <w:szCs w:val="24"/>
          <w:lang w:val="en-US"/>
        </w:rPr>
        <w:t>(Bishop et al., 2021)</w:t>
      </w:r>
      <w:r w:rsidR="006A1792" w:rsidRPr="008D612F">
        <w:rPr>
          <w:rFonts w:cs="Times New Roman"/>
          <w:szCs w:val="24"/>
          <w:lang w:val="en-US"/>
        </w:rPr>
        <w:fldChar w:fldCharType="end"/>
      </w:r>
      <w:r w:rsidR="00B573A2" w:rsidRPr="008D612F">
        <w:rPr>
          <w:rFonts w:cs="Times New Roman"/>
          <w:szCs w:val="24"/>
          <w:lang w:val="en-US"/>
        </w:rPr>
        <w:t xml:space="preserve">. </w:t>
      </w:r>
      <w:r w:rsidR="008336D6" w:rsidRPr="008D612F">
        <w:rPr>
          <w:rFonts w:cs="Times New Roman"/>
          <w:szCs w:val="24"/>
          <w:lang w:val="en-US"/>
        </w:rPr>
        <w:t>A combination of b</w:t>
      </w:r>
      <w:r w:rsidR="000743DC" w:rsidRPr="008D612F">
        <w:rPr>
          <w:rFonts w:cs="Times New Roman"/>
          <w:szCs w:val="24"/>
          <w:lang w:val="en-US"/>
        </w:rPr>
        <w:t xml:space="preserve">ilateral and unilateral </w:t>
      </w:r>
      <w:r w:rsidR="009F1621" w:rsidRPr="008D612F">
        <w:rPr>
          <w:rFonts w:cs="Times New Roman"/>
          <w:szCs w:val="24"/>
          <w:lang w:val="en-US"/>
        </w:rPr>
        <w:t>strength characteristics</w:t>
      </w:r>
      <w:r w:rsidR="002D4794" w:rsidRPr="008D612F">
        <w:rPr>
          <w:rFonts w:cs="Times New Roman"/>
          <w:szCs w:val="24"/>
          <w:lang w:val="en-US"/>
        </w:rPr>
        <w:t xml:space="preserve"> and asymmetries</w:t>
      </w:r>
      <w:r w:rsidR="007F5EF9" w:rsidRPr="008D612F">
        <w:rPr>
          <w:rFonts w:cs="Times New Roman"/>
          <w:szCs w:val="24"/>
          <w:lang w:val="en-US"/>
        </w:rPr>
        <w:t xml:space="preserve"> </w:t>
      </w:r>
      <w:r w:rsidR="009F1621" w:rsidRPr="008D612F">
        <w:rPr>
          <w:rFonts w:cs="Times New Roman"/>
          <w:szCs w:val="24"/>
          <w:lang w:val="en-US"/>
        </w:rPr>
        <w:t>can</w:t>
      </w:r>
      <w:r w:rsidR="00570FC5" w:rsidRPr="008D612F">
        <w:rPr>
          <w:rFonts w:cs="Times New Roman"/>
          <w:szCs w:val="24"/>
          <w:lang w:val="en-US"/>
        </w:rPr>
        <w:t xml:space="preserve"> also</w:t>
      </w:r>
      <w:r w:rsidR="009F1621" w:rsidRPr="008D612F">
        <w:rPr>
          <w:rFonts w:cs="Times New Roman"/>
          <w:szCs w:val="24"/>
          <w:lang w:val="en-US"/>
        </w:rPr>
        <w:t xml:space="preserve"> be used to inform </w:t>
      </w:r>
      <w:r w:rsidR="00B26E70" w:rsidRPr="008D612F">
        <w:rPr>
          <w:rFonts w:cs="Times New Roman"/>
          <w:szCs w:val="24"/>
          <w:lang w:val="en-US"/>
        </w:rPr>
        <w:t xml:space="preserve">programming decisions relating to </w:t>
      </w:r>
      <w:r w:rsidR="00401CAC" w:rsidRPr="008D612F">
        <w:rPr>
          <w:rFonts w:cs="Times New Roman"/>
          <w:szCs w:val="24"/>
          <w:lang w:val="en-US"/>
        </w:rPr>
        <w:t>exercise selection</w:t>
      </w:r>
      <w:r w:rsidR="007D16ED" w:rsidRPr="008D612F">
        <w:rPr>
          <w:rFonts w:cs="Times New Roman"/>
          <w:szCs w:val="24"/>
          <w:lang w:val="en-US"/>
        </w:rPr>
        <w:t xml:space="preserve"> </w:t>
      </w:r>
      <w:r w:rsidR="00041994" w:rsidRPr="008D612F">
        <w:rPr>
          <w:rFonts w:cs="Times New Roman"/>
          <w:szCs w:val="24"/>
          <w:lang w:val="en-US"/>
        </w:rPr>
        <w:fldChar w:fldCharType="begin" w:fldLock="1"/>
      </w:r>
      <w:r w:rsidR="008A06F7" w:rsidRPr="008D612F">
        <w:rPr>
          <w:rFonts w:cs="Times New Roman"/>
          <w:szCs w:val="24"/>
          <w:lang w:val="en-US"/>
        </w:rPr>
        <w:instrText>ADDIN CSL_CITATION {"citationItems":[{"id":"ITEM-1","itemData":{"DOI":"10.1519/JSC.0000000000003659","ISSN":"15334287","PMID":"32541618","abstract":"Stern, D, Gonzalo-Skok, O, Loturco, I, Turner, A, and Bishop, C. A comparison of bilateral vs. unilateral-biased strength and power training interventions on measures of physical performance in elite youth soccer players. J Strength Cond Res 34(8): 2105-2111, 2020-The aim of the present study was to compare the effects of bilateral and unilateral-biased strength and power training programs on measures of physical performance in male youth soccer players. Twenty-three elite youth players (age: 17.6 ± 1.2 years) were randomly assigned to either a unilateral (n = 11) or a bilateral (n = 12) group, who completed a strength and power intervention, twice per week for 6 weeks. The unilateral group completed rear foot elevated split squats (RFESS), single-leg countermovement jumps (SLCMJs), single-leg drop jumps (SLDJs), and single-leg broad jumps (SLBJs). The bilateral group intervention performed back squats, CMJs, drop jumps (DJ), and broad jumps (BJ). A 2 × 2 repeated measures analysis of variance showed no between-group differences. However, within-group differences were evident. The bilateral training group showed significant (p &lt; 0.05) improvements in back squat strength (d = 1.27; %Δ = 26.01), RFESS strength (d = 1.64; %Δ = 23.34), BJ (d = 0.76; %Δ = 5.12), 10-m (d = -1.17; %Δ = 4.29), and 30-m (d = -0.88; %Δ = 2.10) performance. The unilateral group showed significant (p &lt; 0.05) improvements in RFESS strength (d = 1.40; %Δ = 33.29), SLCMJ on the left leg (d = 0.76; %Δ = 9.84), SLBJ on the left leg (d = 0.97; %Δ = 6.50), 10 m (d = -1.50; %Δ = 5.20), and 505 on the right leg (d = -0.78; %Δ = 2.80). Standardized mean differences showed that bilateral training favored improvements in back squat strength and unilateral training favored improvements in RFESS strength, SLDJ on the right leg and 505 on the right leg. These results show that although both training interventions demonstrated trivial-to-large improvements in physical performance, the notion of training specificity was evident with unilateral training showing greater improvements in unilateral test measures.","author":[{"dropping-particle":"","family":"Stern","given":"Darren","non-dropping-particle":"","parse-names":false,"suffix":""},{"dropping-particle":"","family":"Gonzalo-Skok","given":"Oliver","non-dropping-particle":"","parse-names":false,"suffix":""},{"dropping-particle":"","family":"Loturco","given":"Irineu","non-dropping-particle":"","parse-names":false,"suffix":""},{"dropping-particle":"","family":"Turner","given":"Anthony","non-dropping-particle":"","parse-names":false,"suffix":""},{"dropping-particle":"","family":"Bishop","given":"Chris","non-dropping-particle":"","parse-names":false,"suffix":""}],"container-title":"Journal of Strength and Conditioning Research","id":"ITEM-1","issue":"8","issued":{"date-parts":[["2020"]]},"page":"2105-2111","title":"A comparison of bilateral vs. unilateral-biased strength and power training interventions on measures of physical performance in elite youth soccer players","type":"article-journal","volume":"34"},"uris":["http://www.mendeley.com/documents/?uuid=d750cf5b-fb44-449b-99f2-b762c2451c7f"]},{"id":"ITEM-2","itemData":{"author":[{"dropping-particle":"","family":"Cohen","given":"Daniel","non-dropping-particle":"","parse-names":false,"suffix":""},{"dropping-particle":"","family":"Burton","given":"Adam","non-dropping-particle":"","parse-names":false,"suffix":""},{"dropping-particle":"","family":"Wells","given":"Carl","non-dropping-particle":"","parse-names":false,"suffix":""},{"dropping-particle":"","family":"Taberner","given":"Matt","non-dropping-particle":"","parse-names":false,"suffix":""},{"dropping-particle":"","family":"Diaz","given":"Maria Alejandra","non-dropping-particle":"","parse-names":false,"suffix":""},{"dropping-particle":"","family":"Graham-Smith","given":"Philip","non-dropping-particle":"","parse-names":false,"suffix":""}],"container-title":"Aspetar Sports Medicine Journal","id":"ITEM-2","issued":{"date-parts":[["2020"]]},"page":"34-41","title":"Single vs double leg countermovement jump tests; not half an apple!","type":"article-journal","volume":"9"},"uris":["http://www.mendeley.com/documents/?uuid=989871dd-5ed8-4bf6-8dbf-64e1a4f8afbc"]}],"mendeley":{"formattedCitation":"(Cohen et al., 2020; Stern et al., 2020)","plainTextFormattedCitation":"(Cohen et al., 2020; Stern et al., 2020)","previouslyFormattedCitation":"(Cohen et al., 2020; Stern et al., 2020)"},"properties":{"noteIndex":0},"schema":"https://github.com/citation-style-language/schema/raw/master/csl-citation.json"}</w:instrText>
      </w:r>
      <w:r w:rsidR="00041994" w:rsidRPr="008D612F">
        <w:rPr>
          <w:rFonts w:cs="Times New Roman"/>
          <w:szCs w:val="24"/>
          <w:lang w:val="en-US"/>
        </w:rPr>
        <w:fldChar w:fldCharType="separate"/>
      </w:r>
      <w:r w:rsidR="007B6167" w:rsidRPr="008D612F">
        <w:rPr>
          <w:rFonts w:cs="Times New Roman"/>
          <w:noProof/>
          <w:szCs w:val="24"/>
          <w:lang w:val="en-US"/>
        </w:rPr>
        <w:t>(Cohen et al., 2020; Stern et al., 2020)</w:t>
      </w:r>
      <w:r w:rsidR="00041994" w:rsidRPr="008D612F">
        <w:rPr>
          <w:rFonts w:cs="Times New Roman"/>
          <w:szCs w:val="24"/>
          <w:lang w:val="en-US"/>
        </w:rPr>
        <w:fldChar w:fldCharType="end"/>
      </w:r>
      <w:r w:rsidR="00401CAC" w:rsidRPr="008D612F">
        <w:rPr>
          <w:rFonts w:cs="Times New Roman"/>
          <w:szCs w:val="24"/>
          <w:lang w:val="en-US"/>
        </w:rPr>
        <w:t xml:space="preserve">. </w:t>
      </w:r>
      <w:r w:rsidR="00F577CF" w:rsidRPr="008D612F">
        <w:rPr>
          <w:rFonts w:cs="Times New Roman"/>
          <w:szCs w:val="24"/>
          <w:lang w:val="en-US"/>
        </w:rPr>
        <w:t>L</w:t>
      </w:r>
      <w:r w:rsidR="008A7479" w:rsidRPr="008D612F">
        <w:rPr>
          <w:rFonts w:cs="Times New Roman"/>
          <w:szCs w:val="24"/>
          <w:lang w:val="en-US"/>
        </w:rPr>
        <w:t>imited research</w:t>
      </w:r>
      <w:r w:rsidR="004311C3" w:rsidRPr="008D612F">
        <w:rPr>
          <w:rFonts w:cs="Times New Roman"/>
          <w:szCs w:val="24"/>
          <w:lang w:val="en-US"/>
        </w:rPr>
        <w:t xml:space="preserve">, however, has </w:t>
      </w:r>
      <w:r w:rsidR="008A7479" w:rsidRPr="008D612F">
        <w:rPr>
          <w:rFonts w:cs="Times New Roman"/>
          <w:szCs w:val="24"/>
          <w:lang w:val="en-US"/>
        </w:rPr>
        <w:t>investigate</w:t>
      </w:r>
      <w:r w:rsidR="00A52E82" w:rsidRPr="008D612F">
        <w:rPr>
          <w:rFonts w:cs="Times New Roman"/>
          <w:szCs w:val="24"/>
          <w:lang w:val="en-US"/>
        </w:rPr>
        <w:t>d</w:t>
      </w:r>
      <w:r w:rsidR="008A7479" w:rsidRPr="008D612F">
        <w:rPr>
          <w:rFonts w:cs="Times New Roman"/>
          <w:szCs w:val="24"/>
          <w:lang w:val="en-US"/>
        </w:rPr>
        <w:t xml:space="preserve"> the </w:t>
      </w:r>
      <w:r w:rsidR="00F577CF" w:rsidRPr="008D612F">
        <w:rPr>
          <w:rFonts w:cs="Times New Roman"/>
          <w:szCs w:val="24"/>
          <w:lang w:val="en-US"/>
        </w:rPr>
        <w:t>effect of</w:t>
      </w:r>
      <w:r w:rsidR="00004283" w:rsidRPr="008D612F">
        <w:rPr>
          <w:rFonts w:cs="Times New Roman"/>
          <w:szCs w:val="24"/>
          <w:lang w:val="en-US"/>
        </w:rPr>
        <w:t xml:space="preserve"> </w:t>
      </w:r>
      <w:r w:rsidR="00412B18" w:rsidRPr="008D612F">
        <w:rPr>
          <w:rFonts w:cs="Times New Roman"/>
          <w:szCs w:val="24"/>
          <w:lang w:val="en-US"/>
        </w:rPr>
        <w:t>both</w:t>
      </w:r>
      <w:r w:rsidR="008336D6" w:rsidRPr="008D612F">
        <w:rPr>
          <w:rFonts w:cs="Times New Roman"/>
          <w:szCs w:val="24"/>
          <w:lang w:val="en-US"/>
        </w:rPr>
        <w:t xml:space="preserve"> </w:t>
      </w:r>
      <w:r w:rsidR="005963A6" w:rsidRPr="008D612F">
        <w:rPr>
          <w:rFonts w:cs="Times New Roman"/>
          <w:szCs w:val="24"/>
          <w:lang w:val="en-US"/>
        </w:rPr>
        <w:t xml:space="preserve">bilateral and </w:t>
      </w:r>
      <w:r w:rsidR="00F577CF" w:rsidRPr="008D612F">
        <w:rPr>
          <w:rFonts w:cs="Times New Roman"/>
          <w:szCs w:val="24"/>
          <w:lang w:val="en-US"/>
        </w:rPr>
        <w:lastRenderedPageBreak/>
        <w:t>unilateral stance on</w:t>
      </w:r>
      <w:r w:rsidR="00004283" w:rsidRPr="008D612F">
        <w:rPr>
          <w:rFonts w:cs="Times New Roman"/>
          <w:szCs w:val="24"/>
          <w:lang w:val="en-US"/>
        </w:rPr>
        <w:t xml:space="preserve"> </w:t>
      </w:r>
      <w:r w:rsidR="007B69D8" w:rsidRPr="008D612F">
        <w:rPr>
          <w:rFonts w:cs="Times New Roman"/>
          <w:szCs w:val="24"/>
          <w:lang w:val="en-US"/>
        </w:rPr>
        <w:t xml:space="preserve">the reliability of </w:t>
      </w:r>
      <w:r w:rsidR="00004283" w:rsidRPr="008D612F">
        <w:rPr>
          <w:rFonts w:cs="Times New Roman"/>
          <w:szCs w:val="24"/>
          <w:lang w:val="en-US"/>
        </w:rPr>
        <w:t xml:space="preserve">strength characteristics </w:t>
      </w:r>
      <w:r w:rsidR="00CC7114" w:rsidRPr="008D612F">
        <w:rPr>
          <w:rFonts w:cs="Times New Roman"/>
          <w:szCs w:val="24"/>
          <w:lang w:val="en-US"/>
        </w:rPr>
        <w:t xml:space="preserve">during </w:t>
      </w:r>
      <w:r w:rsidR="00E53FF5" w:rsidRPr="008D612F">
        <w:rPr>
          <w:rFonts w:cs="Times New Roman"/>
          <w:szCs w:val="24"/>
          <w:lang w:val="en-US"/>
        </w:rPr>
        <w:t xml:space="preserve">various </w:t>
      </w:r>
      <w:r w:rsidR="00CC7114" w:rsidRPr="008D612F">
        <w:rPr>
          <w:rFonts w:cs="Times New Roman"/>
          <w:szCs w:val="24"/>
          <w:lang w:val="en-US"/>
        </w:rPr>
        <w:t>isometric force test</w:t>
      </w:r>
      <w:r w:rsidR="007B69D8" w:rsidRPr="008D612F">
        <w:rPr>
          <w:rFonts w:cs="Times New Roman"/>
          <w:szCs w:val="24"/>
          <w:lang w:val="en-US"/>
        </w:rPr>
        <w:t>s</w:t>
      </w:r>
      <w:r w:rsidR="00202010" w:rsidRPr="008D612F">
        <w:rPr>
          <w:rFonts w:cs="Times New Roman"/>
          <w:szCs w:val="24"/>
          <w:lang w:val="en-US"/>
        </w:rPr>
        <w:t xml:space="preserve"> </w:t>
      </w:r>
      <w:r w:rsidR="008D4A07" w:rsidRPr="008D612F">
        <w:rPr>
          <w:rFonts w:cs="Times New Roman"/>
          <w:szCs w:val="24"/>
          <w:lang w:val="en-US"/>
        </w:rPr>
        <w:fldChar w:fldCharType="begin" w:fldLock="1"/>
      </w:r>
      <w:r w:rsidR="00E33DFD" w:rsidRPr="008D612F">
        <w:rPr>
          <w:rFonts w:cs="Times New Roman"/>
          <w:szCs w:val="24"/>
          <w:lang w:val="en-US"/>
        </w:rPr>
        <w:instrText>ADDIN CSL_CITATION {"citationItems":[{"id":"ITEM-1","itemData":{"DOI":"10.1519/R-14613.1","ISSN":"1064-8011","author":[{"dropping-particle":"","family":"Blazevich","given":"Anthony J.","non-dropping-particle":"","parse-names":false,"suffix":""},{"dropping-particle":"","family":"Gill","given":"Nicholas D.","non-dropping-particle":"","parse-names":false,"suffix":""}],"container-title":"The Journal of Strength and Conditioning Research","id":"ITEM-1","issue":"1","issued":{"date-parts":[["2006"]]},"page":"226","title":"Reliability of unfamiliar, multijoint, uni- and bilateral strength tests: Effects of load and laterality","type":"article-journal","volume":"20"},"uris":["http://www.mendeley.com/documents/?uuid=09f2c694-6a52-4924-99d6-dff86860137d"]}],"mendeley":{"formattedCitation":"(Blazevich &amp; Gill, 2006)","plainTextFormattedCitation":"(Blazevich &amp; Gill, 2006)","previouslyFormattedCitation":"(Blazevich &amp; Gill, 2006)"},"properties":{"noteIndex":0},"schema":"https://github.com/citation-style-language/schema/raw/master/csl-citation.json"}</w:instrText>
      </w:r>
      <w:r w:rsidR="008D4A07" w:rsidRPr="008D612F">
        <w:rPr>
          <w:rFonts w:cs="Times New Roman"/>
          <w:szCs w:val="24"/>
          <w:lang w:val="en-US"/>
        </w:rPr>
        <w:fldChar w:fldCharType="separate"/>
      </w:r>
      <w:r w:rsidR="00361D0F" w:rsidRPr="008D612F">
        <w:rPr>
          <w:rFonts w:cs="Times New Roman"/>
          <w:noProof/>
          <w:szCs w:val="24"/>
          <w:lang w:val="en-US"/>
        </w:rPr>
        <w:t>(Blazevich &amp; Gill, 2006)</w:t>
      </w:r>
      <w:r w:rsidR="008D4A07" w:rsidRPr="008D612F">
        <w:rPr>
          <w:rFonts w:cs="Times New Roman"/>
          <w:szCs w:val="24"/>
          <w:lang w:val="en-US"/>
        </w:rPr>
        <w:fldChar w:fldCharType="end"/>
      </w:r>
      <w:r w:rsidR="00CC7114" w:rsidRPr="008D612F">
        <w:rPr>
          <w:rFonts w:cs="Times New Roman"/>
          <w:szCs w:val="24"/>
          <w:lang w:val="en-US"/>
        </w:rPr>
        <w:t>.</w:t>
      </w:r>
    </w:p>
    <w:p w14:paraId="431AB7D9" w14:textId="5D9B24DF" w:rsidR="00962152" w:rsidRPr="008D612F" w:rsidRDefault="001F3F01" w:rsidP="00E06A9A">
      <w:pPr>
        <w:rPr>
          <w:rFonts w:cs="Times New Roman"/>
          <w:szCs w:val="24"/>
          <w:lang w:val="en-US"/>
        </w:rPr>
      </w:pPr>
      <w:r w:rsidRPr="008D612F">
        <w:rPr>
          <w:rFonts w:cs="Times New Roman"/>
          <w:szCs w:val="24"/>
          <w:lang w:val="en-US"/>
        </w:rPr>
        <w:t xml:space="preserve">The within-session reliability </w:t>
      </w:r>
      <w:r w:rsidR="0083098F" w:rsidRPr="008D612F">
        <w:rPr>
          <w:rFonts w:cs="Times New Roman"/>
          <w:szCs w:val="24"/>
          <w:lang w:val="en-US"/>
        </w:rPr>
        <w:t xml:space="preserve">and variability </w:t>
      </w:r>
      <w:r w:rsidRPr="008D612F">
        <w:rPr>
          <w:rFonts w:cs="Times New Roman"/>
          <w:szCs w:val="24"/>
          <w:lang w:val="en-US"/>
        </w:rPr>
        <w:t>of isometric force test</w:t>
      </w:r>
      <w:r w:rsidR="00643CF1" w:rsidRPr="008D612F">
        <w:rPr>
          <w:rFonts w:cs="Times New Roman"/>
          <w:szCs w:val="24"/>
          <w:lang w:val="en-US"/>
        </w:rPr>
        <w:t>s</w:t>
      </w:r>
      <w:r w:rsidRPr="008D612F">
        <w:rPr>
          <w:rFonts w:cs="Times New Roman"/>
          <w:szCs w:val="24"/>
          <w:lang w:val="en-US"/>
        </w:rPr>
        <w:t xml:space="preserve"> </w:t>
      </w:r>
      <w:r w:rsidR="007A78F6" w:rsidRPr="008D612F">
        <w:rPr>
          <w:rFonts w:cs="Times New Roman"/>
          <w:szCs w:val="24"/>
          <w:lang w:val="en-US"/>
        </w:rPr>
        <w:t xml:space="preserve">are </w:t>
      </w:r>
      <w:r w:rsidRPr="008D612F">
        <w:rPr>
          <w:rFonts w:cs="Times New Roman"/>
          <w:szCs w:val="24"/>
          <w:lang w:val="en-US"/>
        </w:rPr>
        <w:t>well documented</w:t>
      </w:r>
      <w:r w:rsidR="00527D95" w:rsidRPr="008D612F">
        <w:rPr>
          <w:rFonts w:cs="Times New Roman"/>
          <w:szCs w:val="24"/>
          <w:lang w:val="en-US"/>
        </w:rPr>
        <w:t>,</w:t>
      </w:r>
      <w:r w:rsidR="00CD3225" w:rsidRPr="008D612F">
        <w:rPr>
          <w:rFonts w:cs="Times New Roman"/>
          <w:szCs w:val="24"/>
          <w:lang w:val="en-US"/>
        </w:rPr>
        <w:t xml:space="preserve"> with peak </w:t>
      </w:r>
      <w:r w:rsidR="00A50546" w:rsidRPr="008D612F">
        <w:rPr>
          <w:rFonts w:cs="Times New Roman"/>
          <w:szCs w:val="24"/>
          <w:lang w:val="en-US"/>
        </w:rPr>
        <w:t>vertical ground reaction force (</w:t>
      </w:r>
      <w:r w:rsidR="006E5B4D" w:rsidRPr="008D612F">
        <w:rPr>
          <w:rFonts w:cs="Times New Roman"/>
          <w:szCs w:val="24"/>
          <w:lang w:val="en-US"/>
        </w:rPr>
        <w:t>vGRF</w:t>
      </w:r>
      <w:r w:rsidR="00A50546" w:rsidRPr="008D612F">
        <w:rPr>
          <w:rFonts w:cs="Times New Roman"/>
          <w:szCs w:val="24"/>
          <w:lang w:val="en-US"/>
        </w:rPr>
        <w:t>)</w:t>
      </w:r>
      <w:r w:rsidR="00CD3225" w:rsidRPr="008D612F">
        <w:rPr>
          <w:rFonts w:cs="Times New Roman"/>
          <w:szCs w:val="24"/>
          <w:lang w:val="en-US"/>
        </w:rPr>
        <w:t xml:space="preserve"> demonstrating the greatest </w:t>
      </w:r>
      <w:r w:rsidR="00205543" w:rsidRPr="008D612F">
        <w:rPr>
          <w:rFonts w:cs="Times New Roman"/>
          <w:szCs w:val="24"/>
          <w:lang w:val="en-US"/>
        </w:rPr>
        <w:t>int</w:t>
      </w:r>
      <w:r w:rsidR="00D27C8A" w:rsidRPr="008D612F">
        <w:rPr>
          <w:rFonts w:cs="Times New Roman"/>
          <w:szCs w:val="24"/>
          <w:lang w:val="en-US"/>
        </w:rPr>
        <w:t>ra</w:t>
      </w:r>
      <w:r w:rsidR="00205543" w:rsidRPr="008D612F">
        <w:rPr>
          <w:rFonts w:cs="Times New Roman"/>
          <w:szCs w:val="24"/>
          <w:lang w:val="en-US"/>
        </w:rPr>
        <w:t>class correlation coefficients (ICC)</w:t>
      </w:r>
      <w:r w:rsidR="0083098F" w:rsidRPr="008D612F">
        <w:rPr>
          <w:rFonts w:cs="Times New Roman"/>
          <w:szCs w:val="24"/>
          <w:lang w:val="en-US"/>
        </w:rPr>
        <w:t xml:space="preserve"> and smallest co</w:t>
      </w:r>
      <w:r w:rsidR="004021D3" w:rsidRPr="008D612F">
        <w:rPr>
          <w:rFonts w:cs="Times New Roman"/>
          <w:szCs w:val="24"/>
          <w:lang w:val="en-US"/>
        </w:rPr>
        <w:t>efficient</w:t>
      </w:r>
      <w:r w:rsidR="004325EA" w:rsidRPr="008D612F">
        <w:rPr>
          <w:rFonts w:cs="Times New Roman"/>
          <w:szCs w:val="24"/>
          <w:lang w:val="en-US"/>
        </w:rPr>
        <w:t>s</w:t>
      </w:r>
      <w:r w:rsidR="004021D3" w:rsidRPr="008D612F">
        <w:rPr>
          <w:rFonts w:cs="Times New Roman"/>
          <w:szCs w:val="24"/>
          <w:lang w:val="en-US"/>
        </w:rPr>
        <w:t xml:space="preserve"> of variation (CV)</w:t>
      </w:r>
      <w:r w:rsidR="00CD3225" w:rsidRPr="008D612F">
        <w:rPr>
          <w:rFonts w:cs="Times New Roman"/>
          <w:szCs w:val="24"/>
          <w:lang w:val="en-US"/>
        </w:rPr>
        <w:t xml:space="preserve"> compared </w:t>
      </w:r>
      <w:r w:rsidR="004C113D" w:rsidRPr="008D612F">
        <w:rPr>
          <w:rFonts w:cs="Times New Roman"/>
          <w:szCs w:val="24"/>
          <w:lang w:val="en-US"/>
        </w:rPr>
        <w:t>with</w:t>
      </w:r>
      <w:r w:rsidR="00CD3225" w:rsidRPr="008D612F">
        <w:rPr>
          <w:rFonts w:cs="Times New Roman"/>
          <w:szCs w:val="24"/>
          <w:lang w:val="en-US"/>
        </w:rPr>
        <w:t xml:space="preserve"> </w:t>
      </w:r>
      <w:r w:rsidR="00036D4A" w:rsidRPr="008D612F">
        <w:rPr>
          <w:rFonts w:cs="Times New Roman"/>
          <w:szCs w:val="24"/>
          <w:lang w:val="en-US"/>
        </w:rPr>
        <w:t>other variables</w:t>
      </w:r>
      <w:r w:rsidR="00541712" w:rsidRPr="008D612F">
        <w:rPr>
          <w:rFonts w:cs="Times New Roman"/>
          <w:szCs w:val="24"/>
          <w:lang w:val="en-US"/>
        </w:rPr>
        <w:t xml:space="preserve"> (e.g., </w:t>
      </w:r>
      <w:r w:rsidR="00036D4A" w:rsidRPr="008D612F">
        <w:rPr>
          <w:rFonts w:cs="Times New Roman"/>
          <w:szCs w:val="24"/>
          <w:lang w:val="en-US"/>
        </w:rPr>
        <w:t>rate of force development</w:t>
      </w:r>
      <w:r w:rsidR="00541712" w:rsidRPr="008D612F">
        <w:rPr>
          <w:rFonts w:cs="Times New Roman"/>
          <w:szCs w:val="24"/>
          <w:lang w:val="en-US"/>
        </w:rPr>
        <w:t>)</w:t>
      </w:r>
      <w:r w:rsidR="00447337" w:rsidRPr="008D612F">
        <w:rPr>
          <w:rFonts w:cs="Times New Roman"/>
          <w:szCs w:val="24"/>
          <w:lang w:val="en-US"/>
        </w:rPr>
        <w:t xml:space="preserve"> </w:t>
      </w:r>
      <w:r w:rsidR="003049F0"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080/14763141.2018.1452968","ISSN":"17526116","PMID":"29781788","abstract":"The use of isometric strength testing, particularly the isometric mid-thigh pull (IMTP) has increased dramatically over the last decade. The IMTP and isometric squat (ISqT) provide one aspect of performance monitoring with variables such as peak force and rate of force development being derived from the force–time curve. The reliability of some of these variables is conflicting in the literature, and the reporting of the reliability is not standardised across the research. The majority of research only reports intraclass correlation coefficients with very few studies reporting coefficient of variation and 90% confidence intervals. Additionally, methods used to calculate variables from the force–time curve differ across studies. An aim of muscle strength testing is to provide normative values for specific sports, allowing coaches to distinguish between performance levels or evaluate the effects of training on performance. This narrative review aims to evaluate studies that have researched the reliability and/or reported normative data for both tests. Additionally, the testing protocols and the force–time curve analysis techniques utilised are discussed, concluding with practical applications for coaches on the uses and limitations of these tests. Results demonstrate that peak force is the most reliable measure and can be used to determine maximum strength capabilities.","author":[{"dropping-particle":"","family":"Brady","given":"Claire J.","non-dropping-particle":"","parse-names":false,"suffix":""},{"dropping-particle":"","family":"Harrison","given":"Andrew J.","non-dropping-particle":"","parse-names":false,"suffix":""},{"dropping-particle":"","family":"Comyns","given":"Thomas M.","non-dropping-particle":"","parse-names":false,"suffix":""}],"container-title":"Sports Biomechanics","id":"ITEM-1","issue":"1","issued":{"date-parts":[["2020"]]},"page":"1-25","title":"A review of the reliability of biomechanical variables produced during the isometric mid-thigh pull and isometric squat and the reporting of normative data","type":"article-journal","volume":"19"},"uris":["http://www.mendeley.com/documents/?uuid=98135e9c-4f35-4f46-ad64-b78532a54aa9"]}],"mendeley":{"formattedCitation":"(Brady et al., 2020)","plainTextFormattedCitation":"(Brady et al., 2020)","previouslyFormattedCitation":"(Brady et al., 2020)"},"properties":{"noteIndex":0},"schema":"https://github.com/citation-style-language/schema/raw/master/csl-citation.json"}</w:instrText>
      </w:r>
      <w:r w:rsidR="003049F0" w:rsidRPr="008D612F">
        <w:rPr>
          <w:rFonts w:cs="Times New Roman"/>
          <w:szCs w:val="24"/>
          <w:lang w:val="en-US"/>
        </w:rPr>
        <w:fldChar w:fldCharType="separate"/>
      </w:r>
      <w:r w:rsidR="00361D0F" w:rsidRPr="008D612F">
        <w:rPr>
          <w:rFonts w:cs="Times New Roman"/>
          <w:noProof/>
          <w:szCs w:val="24"/>
          <w:lang w:val="en-US"/>
        </w:rPr>
        <w:t>(Brady et al., 2020)</w:t>
      </w:r>
      <w:r w:rsidR="003049F0" w:rsidRPr="008D612F">
        <w:rPr>
          <w:rFonts w:cs="Times New Roman"/>
          <w:szCs w:val="24"/>
          <w:lang w:val="en-US"/>
        </w:rPr>
        <w:fldChar w:fldCharType="end"/>
      </w:r>
      <w:r w:rsidR="00447337" w:rsidRPr="008D612F">
        <w:rPr>
          <w:rFonts w:cs="Times New Roman"/>
          <w:szCs w:val="24"/>
          <w:lang w:val="en-US"/>
        </w:rPr>
        <w:t>.</w:t>
      </w:r>
      <w:r w:rsidRPr="008D612F">
        <w:rPr>
          <w:rFonts w:cs="Times New Roman"/>
          <w:szCs w:val="24"/>
          <w:lang w:val="en-US"/>
        </w:rPr>
        <w:t xml:space="preserve"> </w:t>
      </w:r>
      <w:r w:rsidR="00D2026E" w:rsidRPr="008D612F">
        <w:rPr>
          <w:rFonts w:cs="Times New Roman"/>
          <w:szCs w:val="24"/>
          <w:lang w:val="en-US"/>
        </w:rPr>
        <w:t>T</w:t>
      </w:r>
      <w:r w:rsidR="005E3DB7" w:rsidRPr="008D612F">
        <w:rPr>
          <w:rFonts w:cs="Times New Roman"/>
          <w:szCs w:val="24"/>
          <w:lang w:val="en-US"/>
        </w:rPr>
        <w:t>he between-session reliability</w:t>
      </w:r>
      <w:r w:rsidR="00520F90" w:rsidRPr="008D612F">
        <w:rPr>
          <w:rFonts w:cs="Times New Roman"/>
          <w:szCs w:val="24"/>
          <w:lang w:val="en-US"/>
        </w:rPr>
        <w:t xml:space="preserve"> </w:t>
      </w:r>
      <w:r w:rsidR="004021D3" w:rsidRPr="008D612F">
        <w:rPr>
          <w:rFonts w:cs="Times New Roman"/>
          <w:szCs w:val="24"/>
          <w:lang w:val="en-US"/>
        </w:rPr>
        <w:t xml:space="preserve">and variability </w:t>
      </w:r>
      <w:r w:rsidR="00520F90" w:rsidRPr="008D612F">
        <w:rPr>
          <w:rFonts w:cs="Times New Roman"/>
          <w:szCs w:val="24"/>
          <w:lang w:val="en-US"/>
        </w:rPr>
        <w:t xml:space="preserve">of peak </w:t>
      </w:r>
      <w:r w:rsidR="006E5B4D" w:rsidRPr="008D612F">
        <w:rPr>
          <w:rFonts w:cs="Times New Roman"/>
          <w:szCs w:val="24"/>
          <w:lang w:val="en-US"/>
        </w:rPr>
        <w:t>vGRF</w:t>
      </w:r>
      <w:r w:rsidR="00C82B27" w:rsidRPr="008D612F">
        <w:rPr>
          <w:rFonts w:cs="Times New Roman"/>
          <w:szCs w:val="24"/>
          <w:lang w:val="en-US"/>
        </w:rPr>
        <w:t xml:space="preserve"> during isometric force testing</w:t>
      </w:r>
      <w:r w:rsidR="00D2026E" w:rsidRPr="008D612F">
        <w:rPr>
          <w:rFonts w:cs="Times New Roman"/>
          <w:szCs w:val="24"/>
          <w:lang w:val="en-US"/>
        </w:rPr>
        <w:t>, however,</w:t>
      </w:r>
      <w:r w:rsidR="001023CA" w:rsidRPr="008D612F">
        <w:rPr>
          <w:rFonts w:cs="Times New Roman"/>
          <w:szCs w:val="24"/>
          <w:lang w:val="en-US"/>
        </w:rPr>
        <w:t xml:space="preserve"> </w:t>
      </w:r>
      <w:r w:rsidR="007A78F6" w:rsidRPr="008D612F">
        <w:rPr>
          <w:rFonts w:cs="Times New Roman"/>
          <w:szCs w:val="24"/>
          <w:lang w:val="en-US"/>
        </w:rPr>
        <w:t>are</w:t>
      </w:r>
      <w:r w:rsidR="00701704" w:rsidRPr="008D612F">
        <w:rPr>
          <w:rFonts w:cs="Times New Roman"/>
          <w:szCs w:val="24"/>
          <w:lang w:val="en-US"/>
        </w:rPr>
        <w:t xml:space="preserve"> </w:t>
      </w:r>
      <w:r w:rsidR="005E3DB7" w:rsidRPr="008D612F">
        <w:rPr>
          <w:rFonts w:cs="Times New Roman"/>
          <w:szCs w:val="24"/>
          <w:lang w:val="en-US"/>
        </w:rPr>
        <w:t>less well documented</w:t>
      </w:r>
      <w:r w:rsidR="00594F54" w:rsidRPr="008D612F">
        <w:rPr>
          <w:rFonts w:cs="Times New Roman"/>
          <w:szCs w:val="24"/>
          <w:lang w:val="en-US"/>
        </w:rPr>
        <w:t xml:space="preserve"> </w:t>
      </w:r>
      <w:r w:rsidR="00427967"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080/14763141.2018.1452968","ISSN":"17526116","PMID":"29781788","abstract":"The use of isometric strength testing, particularly the isometric mid-thigh pull (IMTP) has increased dramatically over the last decade. The IMTP and isometric squat (ISqT) provide one aspect of performance monitoring with variables such as peak force and rate of force development being derived from the force–time curve. The reliability of some of these variables is conflicting in the literature, and the reporting of the reliability is not standardised across the research. The majority of research only reports intraclass correlation coefficients with very few studies reporting coefficient of variation and 90% confidence intervals. Additionally, methods used to calculate variables from the force–time curve differ across studies. An aim of muscle strength testing is to provide normative values for specific sports, allowing coaches to distinguish between performance levels or evaluate the effects of training on performance. This narrative review aims to evaluate studies that have researched the reliability and/or reported normative data for both tests. Additionally, the testing protocols and the force–time curve analysis techniques utilised are discussed, concluding with practical applications for coaches on the uses and limitations of these tests. Results demonstrate that peak force is the most reliable measure and can be used to determine maximum strength capabilities.","author":[{"dropping-particle":"","family":"Brady","given":"Claire J.","non-dropping-particle":"","parse-names":false,"suffix":""},{"dropping-particle":"","family":"Harrison","given":"Andrew J.","non-dropping-particle":"","parse-names":false,"suffix":""},{"dropping-particle":"","family":"Comyns","given":"Thomas M.","non-dropping-particle":"","parse-names":false,"suffix":""}],"container-title":"Sports Biomechanics","id":"ITEM-1","issue":"1","issued":{"date-parts":[["2020"]]},"page":"1-25","title":"A review of the reliability of biomechanical variables produced during the isometric mid-thigh pull and isometric squat and the reporting of normative data","type":"article-journal","volume":"19"},"uris":["http://www.mendeley.com/documents/?uuid=98135e9c-4f35-4f46-ad64-b78532a54aa9"]}],"mendeley":{"formattedCitation":"(Brady et al., 2020)","plainTextFormattedCitation":"(Brady et al., 2020)","previouslyFormattedCitation":"(Brady et al., 2020)"},"properties":{"noteIndex":0},"schema":"https://github.com/citation-style-language/schema/raw/master/csl-citation.json"}</w:instrText>
      </w:r>
      <w:r w:rsidR="00427967" w:rsidRPr="008D612F">
        <w:rPr>
          <w:rFonts w:cs="Times New Roman"/>
          <w:szCs w:val="24"/>
          <w:lang w:val="en-US"/>
        </w:rPr>
        <w:fldChar w:fldCharType="separate"/>
      </w:r>
      <w:r w:rsidR="00361D0F" w:rsidRPr="008D612F">
        <w:rPr>
          <w:rFonts w:cs="Times New Roman"/>
          <w:noProof/>
          <w:szCs w:val="24"/>
          <w:lang w:val="en-US"/>
        </w:rPr>
        <w:t>(Brady et al., 2020)</w:t>
      </w:r>
      <w:r w:rsidR="00427967" w:rsidRPr="008D612F">
        <w:rPr>
          <w:rFonts w:cs="Times New Roman"/>
          <w:szCs w:val="24"/>
          <w:lang w:val="en-US"/>
        </w:rPr>
        <w:fldChar w:fldCharType="end"/>
      </w:r>
      <w:r w:rsidR="00447337" w:rsidRPr="008D612F">
        <w:rPr>
          <w:rFonts w:cs="Times New Roman"/>
          <w:szCs w:val="24"/>
          <w:lang w:val="en-US"/>
        </w:rPr>
        <w:t>.</w:t>
      </w:r>
      <w:r w:rsidR="00E4080F" w:rsidRPr="008D612F">
        <w:rPr>
          <w:rFonts w:cs="Times New Roman"/>
          <w:szCs w:val="24"/>
          <w:lang w:val="en-US"/>
        </w:rPr>
        <w:t xml:space="preserve"> </w:t>
      </w:r>
      <w:r w:rsidR="00CA43B5" w:rsidRPr="008D612F">
        <w:rPr>
          <w:rFonts w:cs="Times New Roman"/>
          <w:szCs w:val="24"/>
          <w:lang w:val="en-US"/>
        </w:rPr>
        <w:t xml:space="preserve">In addition to </w:t>
      </w:r>
      <w:r w:rsidR="00BF2FA9" w:rsidRPr="008D612F">
        <w:rPr>
          <w:rFonts w:cs="Times New Roman"/>
          <w:szCs w:val="24"/>
          <w:lang w:val="en-US"/>
        </w:rPr>
        <w:t xml:space="preserve">characterizing </w:t>
      </w:r>
      <w:r w:rsidR="00CA43B5" w:rsidRPr="008D612F">
        <w:rPr>
          <w:rFonts w:cs="Times New Roman"/>
          <w:szCs w:val="24"/>
          <w:lang w:val="en-US"/>
        </w:rPr>
        <w:t xml:space="preserve">reliability, </w:t>
      </w:r>
      <w:r w:rsidR="00A141F8" w:rsidRPr="008D612F">
        <w:rPr>
          <w:rFonts w:cs="Times New Roman"/>
          <w:szCs w:val="24"/>
          <w:lang w:val="en-US"/>
        </w:rPr>
        <w:t>between</w:t>
      </w:r>
      <w:r w:rsidR="00800569" w:rsidRPr="008D612F">
        <w:rPr>
          <w:rFonts w:cs="Times New Roman"/>
          <w:szCs w:val="24"/>
          <w:lang w:val="en-US"/>
        </w:rPr>
        <w:t>-</w:t>
      </w:r>
      <w:r w:rsidR="00A141F8" w:rsidRPr="008D612F">
        <w:rPr>
          <w:rFonts w:cs="Times New Roman"/>
          <w:szCs w:val="24"/>
          <w:lang w:val="en-US"/>
        </w:rPr>
        <w:t>session ICC</w:t>
      </w:r>
      <w:r w:rsidR="00AF03E6" w:rsidRPr="008D612F">
        <w:rPr>
          <w:rFonts w:cs="Times New Roman"/>
          <w:szCs w:val="24"/>
          <w:lang w:val="en-US"/>
        </w:rPr>
        <w:t>s</w:t>
      </w:r>
      <w:r w:rsidR="00800569" w:rsidRPr="008D612F">
        <w:rPr>
          <w:rFonts w:cs="Times New Roman"/>
          <w:szCs w:val="24"/>
          <w:lang w:val="en-US"/>
        </w:rPr>
        <w:t xml:space="preserve"> can be used to calculate </w:t>
      </w:r>
      <w:r w:rsidR="00AF03E6" w:rsidRPr="008D612F">
        <w:rPr>
          <w:rFonts w:cs="Times New Roman"/>
          <w:szCs w:val="24"/>
          <w:lang w:val="en-US"/>
        </w:rPr>
        <w:t>the minimal detectable change (MDC)</w:t>
      </w:r>
      <w:r w:rsidR="00E7262D" w:rsidRPr="008D612F">
        <w:rPr>
          <w:rFonts w:cs="Times New Roman"/>
          <w:szCs w:val="24"/>
          <w:lang w:val="en-US"/>
        </w:rPr>
        <w:t>.</w:t>
      </w:r>
      <w:r w:rsidR="00D62B43" w:rsidRPr="008D612F">
        <w:rPr>
          <w:rFonts w:cs="Times New Roman"/>
          <w:szCs w:val="24"/>
          <w:lang w:val="en-US"/>
        </w:rPr>
        <w:t xml:space="preserve"> </w:t>
      </w:r>
      <w:r w:rsidR="00005CC6" w:rsidRPr="008D612F">
        <w:rPr>
          <w:rFonts w:cs="Times New Roman"/>
          <w:szCs w:val="24"/>
          <w:lang w:val="en-US"/>
        </w:rPr>
        <w:t>T</w:t>
      </w:r>
      <w:r w:rsidR="00766716" w:rsidRPr="008D612F">
        <w:rPr>
          <w:rFonts w:cs="Times New Roman"/>
          <w:szCs w:val="24"/>
          <w:lang w:val="en-US"/>
        </w:rPr>
        <w:t xml:space="preserve">he </w:t>
      </w:r>
      <w:r w:rsidR="00CB5853" w:rsidRPr="008D612F">
        <w:rPr>
          <w:rFonts w:cs="Times New Roman"/>
          <w:szCs w:val="24"/>
          <w:lang w:val="en-US"/>
        </w:rPr>
        <w:t>MDC</w:t>
      </w:r>
      <w:r w:rsidR="0080511A" w:rsidRPr="008D612F">
        <w:rPr>
          <w:rFonts w:cs="Times New Roman"/>
          <w:szCs w:val="24"/>
          <w:lang w:val="en-US"/>
        </w:rPr>
        <w:t xml:space="preserve"> </w:t>
      </w:r>
      <w:r w:rsidR="00CD03CA" w:rsidRPr="008D612F">
        <w:rPr>
          <w:rFonts w:cs="Times New Roman"/>
          <w:szCs w:val="24"/>
          <w:lang w:val="en-US"/>
        </w:rPr>
        <w:t xml:space="preserve">has </w:t>
      </w:r>
      <w:r w:rsidR="0080511A" w:rsidRPr="008D612F">
        <w:rPr>
          <w:rFonts w:cs="Times New Roman"/>
          <w:szCs w:val="24"/>
          <w:lang w:val="en-US"/>
        </w:rPr>
        <w:t xml:space="preserve">been </w:t>
      </w:r>
      <w:r w:rsidR="00FB6992" w:rsidRPr="008D612F">
        <w:rPr>
          <w:rFonts w:cs="Times New Roman"/>
          <w:szCs w:val="24"/>
          <w:lang w:val="en-US"/>
        </w:rPr>
        <w:t xml:space="preserve">used </w:t>
      </w:r>
      <w:r w:rsidR="00AC1C15" w:rsidRPr="008D612F">
        <w:rPr>
          <w:rFonts w:cs="Times New Roman"/>
          <w:szCs w:val="24"/>
          <w:lang w:val="en-US"/>
        </w:rPr>
        <w:t>to establish threshold</w:t>
      </w:r>
      <w:r w:rsidR="002A447A" w:rsidRPr="008D612F">
        <w:rPr>
          <w:rFonts w:cs="Times New Roman"/>
          <w:szCs w:val="24"/>
          <w:lang w:val="en-US"/>
        </w:rPr>
        <w:t>s</w:t>
      </w:r>
      <w:r w:rsidR="00AC1C15" w:rsidRPr="008D612F">
        <w:rPr>
          <w:rFonts w:cs="Times New Roman"/>
          <w:szCs w:val="24"/>
          <w:lang w:val="en-US"/>
        </w:rPr>
        <w:t xml:space="preserve"> for</w:t>
      </w:r>
      <w:r w:rsidR="00C32325" w:rsidRPr="008D612F">
        <w:rPr>
          <w:rFonts w:cs="Times New Roman"/>
          <w:szCs w:val="24"/>
          <w:lang w:val="en-US"/>
        </w:rPr>
        <w:t xml:space="preserve"> </w:t>
      </w:r>
      <w:r w:rsidR="00587CBE" w:rsidRPr="008D612F">
        <w:rPr>
          <w:rFonts w:cs="Times New Roman"/>
          <w:szCs w:val="24"/>
          <w:lang w:val="en-US"/>
        </w:rPr>
        <w:t>outcome variables</w:t>
      </w:r>
      <w:r w:rsidR="00BA590E" w:rsidRPr="008D612F">
        <w:rPr>
          <w:rFonts w:cs="Times New Roman"/>
          <w:szCs w:val="24"/>
          <w:lang w:val="en-US"/>
        </w:rPr>
        <w:t>,</w:t>
      </w:r>
      <w:r w:rsidR="008E036F" w:rsidRPr="008D612F">
        <w:rPr>
          <w:rFonts w:cs="Times New Roman"/>
          <w:szCs w:val="24"/>
          <w:lang w:val="en-US"/>
        </w:rPr>
        <w:t xml:space="preserve"> </w:t>
      </w:r>
      <w:r w:rsidR="00B65226" w:rsidRPr="008D612F">
        <w:rPr>
          <w:rFonts w:cs="Times New Roman"/>
          <w:szCs w:val="24"/>
          <w:lang w:val="en-US"/>
        </w:rPr>
        <w:t xml:space="preserve">such as vGRF, </w:t>
      </w:r>
      <w:r w:rsidR="008E036F" w:rsidRPr="008D612F">
        <w:rPr>
          <w:rFonts w:cs="Times New Roman"/>
          <w:szCs w:val="24"/>
          <w:lang w:val="en-US"/>
        </w:rPr>
        <w:t xml:space="preserve">enabling </w:t>
      </w:r>
      <w:r w:rsidR="00C34DE4" w:rsidRPr="008D612F">
        <w:rPr>
          <w:rFonts w:cs="Times New Roman"/>
          <w:szCs w:val="24"/>
          <w:lang w:val="en-US"/>
        </w:rPr>
        <w:t xml:space="preserve">practitioners to differentiate signal from noise and </w:t>
      </w:r>
      <w:r w:rsidR="005C0A95" w:rsidRPr="008D612F">
        <w:rPr>
          <w:rFonts w:cs="Times New Roman"/>
          <w:szCs w:val="24"/>
          <w:lang w:val="en-US"/>
        </w:rPr>
        <w:t xml:space="preserve">identify </w:t>
      </w:r>
      <w:r w:rsidR="00F36CB0" w:rsidRPr="008D612F">
        <w:rPr>
          <w:rFonts w:cs="Times New Roman"/>
          <w:szCs w:val="24"/>
          <w:lang w:val="en-US"/>
        </w:rPr>
        <w:t xml:space="preserve">a </w:t>
      </w:r>
      <w:r w:rsidR="005C0A95" w:rsidRPr="008D612F">
        <w:rPr>
          <w:rFonts w:cs="Times New Roman"/>
          <w:szCs w:val="24"/>
          <w:lang w:val="en-US"/>
        </w:rPr>
        <w:t xml:space="preserve">meaningful </w:t>
      </w:r>
      <w:r w:rsidR="00F36CB0" w:rsidRPr="008D612F">
        <w:rPr>
          <w:rFonts w:cs="Times New Roman"/>
          <w:szCs w:val="24"/>
          <w:lang w:val="en-US"/>
        </w:rPr>
        <w:t>change</w:t>
      </w:r>
      <w:r w:rsidR="00447337" w:rsidRPr="008D612F">
        <w:rPr>
          <w:rFonts w:cs="Times New Roman"/>
          <w:szCs w:val="24"/>
          <w:lang w:val="en-US"/>
        </w:rPr>
        <w:t xml:space="preserve"> </w:t>
      </w:r>
      <w:r w:rsidR="002C7314" w:rsidRPr="008D612F">
        <w:rPr>
          <w:rFonts w:cs="Times New Roman"/>
          <w:szCs w:val="24"/>
          <w:lang w:val="en-US"/>
        </w:rPr>
        <w:fldChar w:fldCharType="begin" w:fldLock="1"/>
      </w:r>
      <w:r w:rsidR="00135ADC" w:rsidRPr="008D612F">
        <w:rPr>
          <w:rFonts w:cs="Times New Roman"/>
          <w:szCs w:val="24"/>
          <w:lang w:val="en-US"/>
        </w:rPr>
        <w:instrText>ADDIN CSL_CITATION {"citationItems":[{"id":"ITEM-1","itemData":{"DOI":"10.1519/JSC.0000000000004037","ISSN":"1064-8011","author":[{"dropping-particle":"","family":"Howarth","given":"David J.","non-dropping-particle":"","parse-names":false,"suffix":""},{"dropping-particle":"","family":"Cohen","given":"Daniel D.","non-dropping-particle":"","parse-names":false,"suffix":""},{"dropping-particle":"","family":"McLean","given":"Blake D.","non-dropping-particle":"","parse-names":false,"suffix":""},{"dropping-particle":"","family":"Coutts","given":"Aaron J.","non-dropping-particle":"","parse-names":false,"suffix":""}],"container-title":"Journal of Strength and Conditioning Research","id":"ITEM-1","issued":{"date-parts":[["2021","5","5"]]},"title":"Establishing the noise: Interday ecological reliability of countermovement jump variables in professional rugby union players","type":"article-journal","volume":"Publish Ah"},"uris":["http://www.mendeley.com/documents/?uuid=f7a2b212-d6b2-4c26-a2f4-1eb2edd17635"]}],"mendeley":{"formattedCitation":"(Howarth et al., 2021)","plainTextFormattedCitation":"(Howarth et al., 2021)","previouslyFormattedCitation":"(Howarth et al., 2021)"},"properties":{"noteIndex":0},"schema":"https://github.com/citation-style-language/schema/raw/master/csl-citation.json"}</w:instrText>
      </w:r>
      <w:r w:rsidR="002C7314" w:rsidRPr="008D612F">
        <w:rPr>
          <w:rFonts w:cs="Times New Roman"/>
          <w:szCs w:val="24"/>
          <w:lang w:val="en-US"/>
        </w:rPr>
        <w:fldChar w:fldCharType="separate"/>
      </w:r>
      <w:r w:rsidR="00361D0F" w:rsidRPr="008D612F">
        <w:rPr>
          <w:rFonts w:cs="Times New Roman"/>
          <w:noProof/>
          <w:szCs w:val="24"/>
          <w:lang w:val="en-US"/>
        </w:rPr>
        <w:t>(Howarth et al., 2021)</w:t>
      </w:r>
      <w:r w:rsidR="002C7314" w:rsidRPr="008D612F">
        <w:rPr>
          <w:rFonts w:cs="Times New Roman"/>
          <w:szCs w:val="24"/>
          <w:lang w:val="en-US"/>
        </w:rPr>
        <w:fldChar w:fldCharType="end"/>
      </w:r>
      <w:r w:rsidR="00447337" w:rsidRPr="008D612F">
        <w:rPr>
          <w:rFonts w:cs="Times New Roman"/>
          <w:szCs w:val="24"/>
          <w:lang w:val="en-US"/>
        </w:rPr>
        <w:t>.</w:t>
      </w:r>
      <w:r w:rsidR="003539AE" w:rsidRPr="008D612F">
        <w:rPr>
          <w:rFonts w:cs="Times New Roman"/>
          <w:szCs w:val="24"/>
          <w:lang w:val="en-US"/>
        </w:rPr>
        <w:t xml:space="preserve"> </w:t>
      </w:r>
      <w:r w:rsidR="000C281E" w:rsidRPr="008D612F">
        <w:rPr>
          <w:rFonts w:cs="Times New Roman"/>
          <w:szCs w:val="24"/>
          <w:lang w:val="en-US"/>
        </w:rPr>
        <w:t xml:space="preserve">No </w:t>
      </w:r>
      <w:r w:rsidR="00854958" w:rsidRPr="008D612F">
        <w:rPr>
          <w:rFonts w:cs="Times New Roman"/>
          <w:szCs w:val="24"/>
          <w:lang w:val="en-US"/>
        </w:rPr>
        <w:t>studies</w:t>
      </w:r>
      <w:r w:rsidR="003539AE" w:rsidRPr="008D612F">
        <w:rPr>
          <w:rFonts w:cs="Times New Roman"/>
          <w:szCs w:val="24"/>
          <w:lang w:val="en-US"/>
        </w:rPr>
        <w:t>, however</w:t>
      </w:r>
      <w:r w:rsidR="0094332C" w:rsidRPr="008D612F">
        <w:rPr>
          <w:rFonts w:cs="Times New Roman"/>
          <w:szCs w:val="24"/>
          <w:lang w:val="en-US"/>
        </w:rPr>
        <w:t>,</w:t>
      </w:r>
      <w:r w:rsidR="003539AE" w:rsidRPr="008D612F">
        <w:rPr>
          <w:rFonts w:cs="Times New Roman"/>
          <w:szCs w:val="24"/>
          <w:lang w:val="en-US"/>
        </w:rPr>
        <w:t xml:space="preserve"> </w:t>
      </w:r>
      <w:r w:rsidR="00854958" w:rsidRPr="008D612F">
        <w:rPr>
          <w:rFonts w:cs="Times New Roman"/>
          <w:szCs w:val="24"/>
          <w:lang w:val="en-US"/>
        </w:rPr>
        <w:t>have</w:t>
      </w:r>
      <w:r w:rsidR="002D4879" w:rsidRPr="008D612F">
        <w:rPr>
          <w:rFonts w:cs="Times New Roman"/>
          <w:szCs w:val="24"/>
          <w:lang w:val="en-US"/>
        </w:rPr>
        <w:t xml:space="preserve"> determined the</w:t>
      </w:r>
      <w:r w:rsidR="006A516C" w:rsidRPr="008D612F">
        <w:rPr>
          <w:rFonts w:cs="Times New Roman"/>
          <w:szCs w:val="24"/>
          <w:lang w:val="en-US"/>
        </w:rPr>
        <w:t xml:space="preserve"> MDC</w:t>
      </w:r>
      <w:r w:rsidR="00230680" w:rsidRPr="008D612F">
        <w:rPr>
          <w:rFonts w:cs="Times New Roman"/>
          <w:szCs w:val="24"/>
          <w:lang w:val="en-US"/>
        </w:rPr>
        <w:t xml:space="preserve"> </w:t>
      </w:r>
      <w:r w:rsidR="00C61FAA" w:rsidRPr="008D612F">
        <w:rPr>
          <w:rFonts w:cs="Times New Roman"/>
          <w:szCs w:val="24"/>
          <w:lang w:val="en-US"/>
        </w:rPr>
        <w:t xml:space="preserve">during </w:t>
      </w:r>
      <w:r w:rsidR="00A802A0" w:rsidRPr="008D612F">
        <w:rPr>
          <w:rFonts w:cs="Times New Roman"/>
          <w:szCs w:val="24"/>
          <w:lang w:val="en-US"/>
        </w:rPr>
        <w:t xml:space="preserve">the </w:t>
      </w:r>
      <w:r w:rsidR="008E1DC0" w:rsidRPr="008D612F">
        <w:rPr>
          <w:rFonts w:cs="Times New Roman"/>
          <w:szCs w:val="24"/>
          <w:lang w:val="en-US"/>
        </w:rPr>
        <w:t xml:space="preserve">unilateral </w:t>
      </w:r>
      <w:r w:rsidR="00A802A0" w:rsidRPr="008D612F">
        <w:rPr>
          <w:rFonts w:cs="Times New Roman"/>
          <w:szCs w:val="24"/>
          <w:lang w:val="en-US"/>
        </w:rPr>
        <w:t xml:space="preserve">squat </w:t>
      </w:r>
      <w:r w:rsidR="008E1DC0" w:rsidRPr="008D612F">
        <w:rPr>
          <w:rFonts w:cs="Times New Roman"/>
          <w:szCs w:val="24"/>
          <w:lang w:val="en-US"/>
        </w:rPr>
        <w:t xml:space="preserve">or </w:t>
      </w:r>
      <w:r w:rsidR="00A73C8D" w:rsidRPr="008D612F">
        <w:rPr>
          <w:rFonts w:cs="Times New Roman"/>
          <w:szCs w:val="24"/>
          <w:lang w:val="en-US"/>
        </w:rPr>
        <w:t xml:space="preserve">bilateral or unilateral </w:t>
      </w:r>
      <w:r w:rsidR="008C5CF0" w:rsidRPr="008D612F">
        <w:rPr>
          <w:rFonts w:cs="Times New Roman"/>
          <w:szCs w:val="24"/>
          <w:lang w:val="en-US"/>
        </w:rPr>
        <w:t xml:space="preserve">ankle </w:t>
      </w:r>
      <w:r w:rsidR="00A73755" w:rsidRPr="008D612F">
        <w:rPr>
          <w:rFonts w:cs="Times New Roman"/>
          <w:szCs w:val="24"/>
          <w:lang w:val="en-US"/>
        </w:rPr>
        <w:t xml:space="preserve">plantarflexion </w:t>
      </w:r>
      <w:r w:rsidR="005D751F" w:rsidRPr="008D612F">
        <w:rPr>
          <w:rFonts w:cs="Times New Roman"/>
          <w:szCs w:val="24"/>
          <w:lang w:val="en-US"/>
        </w:rPr>
        <w:t>variations</w:t>
      </w:r>
      <w:r w:rsidR="008E1DC0" w:rsidRPr="008D612F">
        <w:rPr>
          <w:rFonts w:cs="Times New Roman"/>
          <w:szCs w:val="24"/>
          <w:lang w:val="en-US"/>
        </w:rPr>
        <w:t xml:space="preserve"> </w:t>
      </w:r>
      <w:r w:rsidR="009E1C41" w:rsidRPr="008D612F">
        <w:rPr>
          <w:rFonts w:cs="Times New Roman"/>
          <w:szCs w:val="24"/>
          <w:lang w:val="en-US"/>
        </w:rPr>
        <w:t>of</w:t>
      </w:r>
      <w:r w:rsidR="00C61FAA" w:rsidRPr="008D612F">
        <w:rPr>
          <w:rFonts w:cs="Times New Roman"/>
          <w:szCs w:val="24"/>
          <w:lang w:val="en-US"/>
        </w:rPr>
        <w:t xml:space="preserve"> maximal</w:t>
      </w:r>
      <w:r w:rsidR="009E442D" w:rsidRPr="008D612F">
        <w:rPr>
          <w:rFonts w:cs="Times New Roman"/>
          <w:szCs w:val="24"/>
          <w:lang w:val="en-US"/>
        </w:rPr>
        <w:t xml:space="preserve"> isometric force </w:t>
      </w:r>
      <w:r w:rsidR="003E68BD" w:rsidRPr="008D612F">
        <w:rPr>
          <w:rFonts w:cs="Times New Roman"/>
          <w:szCs w:val="24"/>
          <w:lang w:val="en-US"/>
        </w:rPr>
        <w:t>tests</w:t>
      </w:r>
      <w:r w:rsidR="00447337" w:rsidRPr="008D612F">
        <w:rPr>
          <w:rFonts w:cs="Times New Roman"/>
          <w:szCs w:val="24"/>
          <w:lang w:val="en-US"/>
        </w:rPr>
        <w:t xml:space="preserve"> </w:t>
      </w:r>
      <w:r w:rsidR="00D37BC8"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080/14763141.2018.1452968","ISSN":"17526116","PMID":"29781788","abstract":"The use of isometric strength testing, particularly the isometric mid-thigh pull (IMTP) has increased dramatically over the last decade. The IMTP and isometric squat (ISqT) provide one aspect of performance monitoring with variables such as peak force and rate of force development being derived from the force–time curve. The reliability of some of these variables is conflicting in the literature, and the reporting of the reliability is not standardised across the research. The majority of research only reports intraclass correlation coefficients with very few studies reporting coefficient of variation and 90% confidence intervals. Additionally, methods used to calculate variables from the force–time curve differ across studies. An aim of muscle strength testing is to provide normative values for specific sports, allowing coaches to distinguish between performance levels or evaluate the effects of training on performance. This narrative review aims to evaluate studies that have researched the reliability and/or reported normative data for both tests. Additionally, the testing protocols and the force–time curve analysis techniques utilised are discussed, concluding with practical applications for coaches on the uses and limitations of these tests. Results demonstrate that peak force is the most reliable measure and can be used to determine maximum strength capabilities.","author":[{"dropping-particle":"","family":"Brady","given":"Claire J.","non-dropping-particle":"","parse-names":false,"suffix":""},{"dropping-particle":"","family":"Harrison","given":"Andrew J.","non-dropping-particle":"","parse-names":false,"suffix":""},{"dropping-particle":"","family":"Comyns","given":"Thomas M.","non-dropping-particle":"","parse-names":false,"suffix":""}],"container-title":"Sports Biomechanics","id":"ITEM-1","issue":"1","issued":{"date-parts":[["2020"]]},"page":"1-25","title":"A review of the reliability of biomechanical variables produced during the isometric mid-thigh pull and isometric squat and the reporting of normative data","type":"article-journal","volume":"19"},"uris":["http://www.mendeley.com/documents/?uuid=98135e9c-4f35-4f46-ad64-b78532a54aa9"]}],"mendeley":{"formattedCitation":"(Brady et al., 2020)","plainTextFormattedCitation":"(Brady et al., 2020)","previouslyFormattedCitation":"(Brady et al., 2020)"},"properties":{"noteIndex":0},"schema":"https://github.com/citation-style-language/schema/raw/master/csl-citation.json"}</w:instrText>
      </w:r>
      <w:r w:rsidR="00D37BC8" w:rsidRPr="008D612F">
        <w:rPr>
          <w:rFonts w:cs="Times New Roman"/>
          <w:szCs w:val="24"/>
          <w:lang w:val="en-US"/>
        </w:rPr>
        <w:fldChar w:fldCharType="separate"/>
      </w:r>
      <w:r w:rsidR="00361D0F" w:rsidRPr="008D612F">
        <w:rPr>
          <w:rFonts w:cs="Times New Roman"/>
          <w:noProof/>
          <w:szCs w:val="24"/>
          <w:lang w:val="en-US"/>
        </w:rPr>
        <w:t>(Brady et al., 2020)</w:t>
      </w:r>
      <w:r w:rsidR="00D37BC8" w:rsidRPr="008D612F">
        <w:rPr>
          <w:rFonts w:cs="Times New Roman"/>
          <w:szCs w:val="24"/>
          <w:lang w:val="en-US"/>
        </w:rPr>
        <w:fldChar w:fldCharType="end"/>
      </w:r>
      <w:r w:rsidR="00447337" w:rsidRPr="008D612F">
        <w:rPr>
          <w:rFonts w:cs="Times New Roman"/>
          <w:szCs w:val="24"/>
          <w:lang w:val="en-US"/>
        </w:rPr>
        <w:t>.</w:t>
      </w:r>
      <w:r w:rsidR="00764239" w:rsidRPr="008D612F">
        <w:rPr>
          <w:rFonts w:cs="Times New Roman"/>
          <w:szCs w:val="24"/>
          <w:lang w:val="en-US"/>
        </w:rPr>
        <w:t xml:space="preserve"> </w:t>
      </w:r>
      <w:r w:rsidR="00231494" w:rsidRPr="008D612F">
        <w:rPr>
          <w:rFonts w:cs="Times New Roman"/>
          <w:szCs w:val="24"/>
          <w:lang w:val="en-US"/>
        </w:rPr>
        <w:t>Data pertaining to the r</w:t>
      </w:r>
      <w:r w:rsidR="00C532A3" w:rsidRPr="008D612F">
        <w:rPr>
          <w:rFonts w:cs="Times New Roman"/>
          <w:szCs w:val="24"/>
          <w:lang w:val="en-US"/>
        </w:rPr>
        <w:t>e</w:t>
      </w:r>
      <w:r w:rsidR="00231494" w:rsidRPr="008D612F">
        <w:rPr>
          <w:rFonts w:cs="Times New Roman"/>
          <w:szCs w:val="24"/>
          <w:lang w:val="en-US"/>
        </w:rPr>
        <w:t>liability, variability</w:t>
      </w:r>
      <w:r w:rsidR="00571913" w:rsidRPr="008D612F">
        <w:rPr>
          <w:rFonts w:cs="Times New Roman"/>
          <w:szCs w:val="24"/>
          <w:lang w:val="en-US"/>
        </w:rPr>
        <w:t>,</w:t>
      </w:r>
      <w:r w:rsidR="00231494" w:rsidRPr="008D612F">
        <w:rPr>
          <w:rFonts w:cs="Times New Roman"/>
          <w:szCs w:val="24"/>
          <w:lang w:val="en-US"/>
        </w:rPr>
        <w:t xml:space="preserve"> and MDC in these positions would provide </w:t>
      </w:r>
      <w:r w:rsidR="00442383" w:rsidRPr="008D612F">
        <w:rPr>
          <w:rFonts w:cs="Times New Roman"/>
          <w:szCs w:val="24"/>
          <w:lang w:val="en-US"/>
        </w:rPr>
        <w:t xml:space="preserve">a basis for applied practitioners to </w:t>
      </w:r>
      <w:r w:rsidR="00DA3747" w:rsidRPr="008D612F">
        <w:rPr>
          <w:rFonts w:cs="Times New Roman"/>
          <w:szCs w:val="24"/>
          <w:lang w:val="en-US"/>
        </w:rPr>
        <w:t xml:space="preserve">use </w:t>
      </w:r>
      <w:r w:rsidR="00442383" w:rsidRPr="008D612F">
        <w:rPr>
          <w:rFonts w:cs="Times New Roman"/>
          <w:szCs w:val="24"/>
          <w:lang w:val="en-US"/>
        </w:rPr>
        <w:t xml:space="preserve">such </w:t>
      </w:r>
      <w:r w:rsidR="002E45A8" w:rsidRPr="008D612F">
        <w:rPr>
          <w:rFonts w:cs="Times New Roman"/>
          <w:szCs w:val="24"/>
          <w:lang w:val="en-US"/>
        </w:rPr>
        <w:t xml:space="preserve">methods </w:t>
      </w:r>
      <w:r w:rsidR="00801F1D" w:rsidRPr="008D612F">
        <w:rPr>
          <w:rFonts w:cs="Times New Roman"/>
          <w:szCs w:val="24"/>
          <w:lang w:val="en-US"/>
        </w:rPr>
        <w:t xml:space="preserve">to monitor </w:t>
      </w:r>
      <w:r w:rsidR="00073AD2" w:rsidRPr="008D612F">
        <w:rPr>
          <w:rFonts w:cs="Times New Roman"/>
          <w:szCs w:val="24"/>
          <w:lang w:val="en-US"/>
        </w:rPr>
        <w:t>ne</w:t>
      </w:r>
      <w:r w:rsidR="006D0ADB" w:rsidRPr="008D612F">
        <w:rPr>
          <w:rFonts w:cs="Times New Roman"/>
          <w:szCs w:val="24"/>
          <w:lang w:val="en-US"/>
        </w:rPr>
        <w:t>u</w:t>
      </w:r>
      <w:r w:rsidR="00073AD2" w:rsidRPr="008D612F">
        <w:rPr>
          <w:rFonts w:cs="Times New Roman"/>
          <w:szCs w:val="24"/>
          <w:lang w:val="en-US"/>
        </w:rPr>
        <w:t xml:space="preserve">romuscular </w:t>
      </w:r>
      <w:r w:rsidR="00801F1D" w:rsidRPr="008D612F">
        <w:rPr>
          <w:rFonts w:cs="Times New Roman"/>
          <w:szCs w:val="24"/>
          <w:lang w:val="en-US"/>
        </w:rPr>
        <w:t xml:space="preserve">changes </w:t>
      </w:r>
      <w:r w:rsidR="00673190" w:rsidRPr="008D612F">
        <w:rPr>
          <w:rFonts w:cs="Times New Roman"/>
          <w:szCs w:val="24"/>
          <w:lang w:val="en-US"/>
        </w:rPr>
        <w:t>specific to these</w:t>
      </w:r>
      <w:r w:rsidR="007375A0" w:rsidRPr="008D612F">
        <w:rPr>
          <w:rFonts w:cs="Times New Roman"/>
          <w:szCs w:val="24"/>
          <w:lang w:val="en-US"/>
        </w:rPr>
        <w:t xml:space="preserve"> positions and</w:t>
      </w:r>
      <w:r w:rsidR="00673190" w:rsidRPr="008D612F">
        <w:rPr>
          <w:rFonts w:cs="Times New Roman"/>
          <w:szCs w:val="24"/>
          <w:lang w:val="en-US"/>
        </w:rPr>
        <w:t xml:space="preserve"> muscle groups</w:t>
      </w:r>
      <w:r w:rsidR="002E45A8" w:rsidRPr="008D612F">
        <w:rPr>
          <w:rFonts w:cs="Times New Roman"/>
          <w:szCs w:val="24"/>
          <w:lang w:val="en-US"/>
        </w:rPr>
        <w:t xml:space="preserve">. </w:t>
      </w:r>
    </w:p>
    <w:p w14:paraId="417E98E3" w14:textId="5367D5C3" w:rsidR="00A76865" w:rsidRPr="008D612F" w:rsidRDefault="0058410A" w:rsidP="00E06A9A">
      <w:pPr>
        <w:rPr>
          <w:rFonts w:cs="Times New Roman"/>
          <w:szCs w:val="24"/>
          <w:lang w:val="en-US"/>
        </w:rPr>
      </w:pPr>
      <w:r w:rsidRPr="008D612F">
        <w:rPr>
          <w:rFonts w:cs="Times New Roman"/>
          <w:szCs w:val="24"/>
          <w:lang w:val="en-US"/>
        </w:rPr>
        <w:t>T</w:t>
      </w:r>
      <w:r w:rsidR="00BC4CFF" w:rsidRPr="008D612F">
        <w:rPr>
          <w:rFonts w:cs="Times New Roman"/>
          <w:szCs w:val="24"/>
          <w:lang w:val="en-US"/>
        </w:rPr>
        <w:t>h</w:t>
      </w:r>
      <w:r w:rsidR="00E631FC" w:rsidRPr="008D612F">
        <w:rPr>
          <w:rFonts w:cs="Times New Roman"/>
          <w:szCs w:val="24"/>
          <w:lang w:val="en-US"/>
        </w:rPr>
        <w:t>is study aimed</w:t>
      </w:r>
      <w:r w:rsidR="00282B21" w:rsidRPr="008D612F">
        <w:rPr>
          <w:rFonts w:cs="Times New Roman"/>
          <w:szCs w:val="24"/>
          <w:lang w:val="en-US"/>
        </w:rPr>
        <w:t xml:space="preserve"> to </w:t>
      </w:r>
      <w:r w:rsidR="00891C28" w:rsidRPr="008D612F">
        <w:rPr>
          <w:rFonts w:cs="Times New Roman"/>
          <w:szCs w:val="24"/>
          <w:lang w:val="en-US"/>
        </w:rPr>
        <w:t>investigate</w:t>
      </w:r>
      <w:r w:rsidR="00DC646D" w:rsidRPr="008D612F">
        <w:rPr>
          <w:rFonts w:cs="Times New Roman"/>
          <w:szCs w:val="24"/>
          <w:lang w:val="en-US"/>
        </w:rPr>
        <w:t xml:space="preserve"> </w:t>
      </w:r>
      <w:r w:rsidR="001F04A3" w:rsidRPr="008D612F">
        <w:rPr>
          <w:rFonts w:cs="Times New Roman"/>
          <w:szCs w:val="24"/>
          <w:lang w:val="en-US"/>
        </w:rPr>
        <w:t xml:space="preserve">the </w:t>
      </w:r>
      <w:r w:rsidR="0062656D" w:rsidRPr="008D612F">
        <w:rPr>
          <w:rFonts w:cs="Times New Roman"/>
          <w:szCs w:val="24"/>
          <w:lang w:val="en-US"/>
        </w:rPr>
        <w:t xml:space="preserve">within- and between-session </w:t>
      </w:r>
      <w:r w:rsidR="00085F56" w:rsidRPr="008D612F">
        <w:rPr>
          <w:rFonts w:cs="Times New Roman"/>
          <w:szCs w:val="24"/>
          <w:lang w:val="en-US"/>
        </w:rPr>
        <w:t>reliability</w:t>
      </w:r>
      <w:r w:rsidR="000E46FF" w:rsidRPr="008D612F">
        <w:rPr>
          <w:rFonts w:cs="Times New Roman"/>
          <w:szCs w:val="24"/>
          <w:lang w:val="en-US"/>
        </w:rPr>
        <w:t>, variability</w:t>
      </w:r>
      <w:r w:rsidR="00571913" w:rsidRPr="008D612F">
        <w:rPr>
          <w:rFonts w:cs="Times New Roman"/>
          <w:szCs w:val="24"/>
          <w:lang w:val="en-US"/>
        </w:rPr>
        <w:t>,</w:t>
      </w:r>
      <w:r w:rsidR="00B0080C" w:rsidRPr="008D612F">
        <w:rPr>
          <w:rFonts w:cs="Times New Roman"/>
          <w:szCs w:val="24"/>
          <w:lang w:val="en-US"/>
        </w:rPr>
        <w:t xml:space="preserve"> </w:t>
      </w:r>
      <w:r w:rsidR="003007BA" w:rsidRPr="008D612F">
        <w:rPr>
          <w:rFonts w:cs="Times New Roman"/>
          <w:szCs w:val="24"/>
          <w:lang w:val="en-US"/>
        </w:rPr>
        <w:t>and</w:t>
      </w:r>
      <w:r w:rsidR="004C15F3" w:rsidRPr="008D612F">
        <w:rPr>
          <w:rFonts w:cs="Times New Roman"/>
          <w:szCs w:val="24"/>
          <w:lang w:val="en-US"/>
        </w:rPr>
        <w:t xml:space="preserve"> </w:t>
      </w:r>
      <w:r w:rsidR="00CB5853" w:rsidRPr="008D612F">
        <w:rPr>
          <w:rFonts w:cs="Times New Roman"/>
          <w:szCs w:val="24"/>
          <w:lang w:val="en-US"/>
        </w:rPr>
        <w:t>MDC</w:t>
      </w:r>
      <w:r w:rsidR="003007BA" w:rsidRPr="008D612F">
        <w:rPr>
          <w:rFonts w:cs="Times New Roman"/>
          <w:szCs w:val="24"/>
          <w:lang w:val="en-US"/>
        </w:rPr>
        <w:t xml:space="preserve"> </w:t>
      </w:r>
      <w:r w:rsidR="0071757D" w:rsidRPr="008D612F">
        <w:rPr>
          <w:rFonts w:cs="Times New Roman"/>
          <w:szCs w:val="24"/>
          <w:lang w:val="en-US"/>
        </w:rPr>
        <w:t>of</w:t>
      </w:r>
      <w:r w:rsidR="00250C70" w:rsidRPr="008D612F">
        <w:rPr>
          <w:rFonts w:cs="Times New Roman"/>
          <w:szCs w:val="24"/>
          <w:lang w:val="en-US"/>
        </w:rPr>
        <w:t xml:space="preserve"> </w:t>
      </w:r>
      <w:r w:rsidR="00C12BB3" w:rsidRPr="008D612F">
        <w:rPr>
          <w:rFonts w:cs="Times New Roman"/>
          <w:szCs w:val="24"/>
          <w:lang w:val="en-US"/>
        </w:rPr>
        <w:t xml:space="preserve">vGRF </w:t>
      </w:r>
      <w:r w:rsidR="007C1EF6" w:rsidRPr="008D612F">
        <w:rPr>
          <w:rFonts w:cs="Times New Roman"/>
          <w:szCs w:val="24"/>
          <w:lang w:val="en-US"/>
        </w:rPr>
        <w:t xml:space="preserve">measures </w:t>
      </w:r>
      <w:r w:rsidR="00C12BB3" w:rsidRPr="008D612F">
        <w:rPr>
          <w:rFonts w:cs="Times New Roman"/>
          <w:szCs w:val="24"/>
          <w:lang w:val="en-US"/>
        </w:rPr>
        <w:t xml:space="preserve">during </w:t>
      </w:r>
      <w:r w:rsidR="00E81576" w:rsidRPr="008D612F">
        <w:rPr>
          <w:rFonts w:cs="Times New Roman"/>
          <w:szCs w:val="24"/>
          <w:lang w:val="en-US"/>
        </w:rPr>
        <w:t xml:space="preserve">maximal isometric force </w:t>
      </w:r>
      <w:r w:rsidR="001B5D37" w:rsidRPr="008D612F">
        <w:rPr>
          <w:rFonts w:cs="Times New Roman"/>
          <w:szCs w:val="24"/>
          <w:lang w:val="en-US"/>
        </w:rPr>
        <w:t xml:space="preserve">tests </w:t>
      </w:r>
      <w:r w:rsidR="00E81576" w:rsidRPr="008D612F">
        <w:rPr>
          <w:rFonts w:cs="Times New Roman"/>
          <w:szCs w:val="24"/>
          <w:lang w:val="en-US"/>
        </w:rPr>
        <w:t xml:space="preserve">across bilateral </w:t>
      </w:r>
      <w:r w:rsidR="00B31CD7" w:rsidRPr="008D612F">
        <w:rPr>
          <w:rFonts w:cs="Times New Roman"/>
          <w:szCs w:val="24"/>
          <w:lang w:val="en-US"/>
        </w:rPr>
        <w:t xml:space="preserve">and unilateral </w:t>
      </w:r>
      <w:r w:rsidR="00E81576" w:rsidRPr="008D612F">
        <w:rPr>
          <w:rFonts w:cs="Times New Roman"/>
          <w:szCs w:val="24"/>
          <w:lang w:val="en-US"/>
        </w:rPr>
        <w:t xml:space="preserve">variations of the squat, standing </w:t>
      </w:r>
      <w:r w:rsidR="004E2B14" w:rsidRPr="008D612F">
        <w:rPr>
          <w:rFonts w:cs="Times New Roman"/>
          <w:szCs w:val="24"/>
          <w:lang w:val="en-US"/>
        </w:rPr>
        <w:t>plantarflexion</w:t>
      </w:r>
      <w:r w:rsidR="00E81576" w:rsidRPr="008D612F">
        <w:rPr>
          <w:rFonts w:cs="Times New Roman"/>
          <w:szCs w:val="24"/>
          <w:lang w:val="en-US"/>
        </w:rPr>
        <w:t xml:space="preserve">, and seated </w:t>
      </w:r>
      <w:r w:rsidR="004E2B14" w:rsidRPr="008D612F">
        <w:rPr>
          <w:rFonts w:cs="Times New Roman"/>
          <w:szCs w:val="24"/>
          <w:lang w:val="en-US"/>
        </w:rPr>
        <w:t>plantarflexion</w:t>
      </w:r>
      <w:r w:rsidR="00E81576" w:rsidRPr="008D612F">
        <w:rPr>
          <w:rFonts w:cs="Times New Roman"/>
          <w:szCs w:val="24"/>
          <w:lang w:val="en-US"/>
        </w:rPr>
        <w:t xml:space="preserve"> positions</w:t>
      </w:r>
      <w:r w:rsidR="00796459" w:rsidRPr="008D612F">
        <w:rPr>
          <w:rFonts w:cs="Times New Roman"/>
          <w:szCs w:val="24"/>
          <w:lang w:val="en-US"/>
        </w:rPr>
        <w:t>.</w:t>
      </w:r>
    </w:p>
    <w:p w14:paraId="15968048" w14:textId="62C25330" w:rsidR="00D6064C" w:rsidRPr="008D612F" w:rsidRDefault="006B30F0" w:rsidP="0059379B">
      <w:pPr>
        <w:pStyle w:val="Heading1"/>
        <w:rPr>
          <w:lang w:val="en-US"/>
        </w:rPr>
      </w:pPr>
      <w:r w:rsidRPr="008D612F">
        <w:t>MATERIALS</w:t>
      </w:r>
      <w:r w:rsidRPr="008D612F">
        <w:rPr>
          <w:lang w:val="en-US"/>
        </w:rPr>
        <w:t xml:space="preserve"> AND </w:t>
      </w:r>
      <w:r w:rsidR="00031214" w:rsidRPr="008D612F">
        <w:t>METHODS</w:t>
      </w:r>
    </w:p>
    <w:p w14:paraId="3631EC5E" w14:textId="0C3866C6" w:rsidR="00A57F34" w:rsidRPr="008D612F" w:rsidRDefault="00E06D05" w:rsidP="00D95C57">
      <w:pPr>
        <w:pStyle w:val="Heading2"/>
      </w:pPr>
      <w:r w:rsidRPr="008D612F">
        <w:t>Study Design</w:t>
      </w:r>
    </w:p>
    <w:p w14:paraId="52664330" w14:textId="1FD7F9D3" w:rsidR="0093784B" w:rsidRPr="008D612F" w:rsidRDefault="00A57F34" w:rsidP="00E06A9A">
      <w:pPr>
        <w:rPr>
          <w:rFonts w:cs="Times New Roman"/>
          <w:szCs w:val="24"/>
          <w:shd w:val="clear" w:color="auto" w:fill="FFFFFF"/>
        </w:rPr>
      </w:pPr>
      <w:r w:rsidRPr="008D612F">
        <w:rPr>
          <w:rFonts w:cs="Times New Roman"/>
          <w:szCs w:val="24"/>
          <w:lang w:val="en-US"/>
        </w:rPr>
        <w:t xml:space="preserve">A within-subject test-retest design was employed to investigate the </w:t>
      </w:r>
      <w:r w:rsidR="002041C7" w:rsidRPr="008D612F">
        <w:rPr>
          <w:rFonts w:cs="Times New Roman"/>
          <w:szCs w:val="24"/>
          <w:lang w:val="en-US"/>
        </w:rPr>
        <w:t>reliability,</w:t>
      </w:r>
      <w:r w:rsidR="00E34ECB" w:rsidRPr="008D612F">
        <w:rPr>
          <w:rFonts w:cs="Times New Roman"/>
          <w:szCs w:val="24"/>
          <w:lang w:val="en-US"/>
        </w:rPr>
        <w:t xml:space="preserve"> variability, and</w:t>
      </w:r>
      <w:r w:rsidR="00280494" w:rsidRPr="008D612F">
        <w:rPr>
          <w:rFonts w:cs="Times New Roman"/>
          <w:szCs w:val="24"/>
          <w:lang w:val="en-US"/>
        </w:rPr>
        <w:t xml:space="preserve"> </w:t>
      </w:r>
      <w:r w:rsidR="002041C7" w:rsidRPr="008D612F">
        <w:rPr>
          <w:rFonts w:cs="Times New Roman"/>
          <w:szCs w:val="24"/>
          <w:lang w:val="en-US"/>
        </w:rPr>
        <w:t>MDC</w:t>
      </w:r>
      <w:r w:rsidR="00E34ECB" w:rsidRPr="008D612F">
        <w:rPr>
          <w:rFonts w:cs="Times New Roman"/>
          <w:szCs w:val="24"/>
          <w:lang w:val="en-US"/>
        </w:rPr>
        <w:t xml:space="preserve"> </w:t>
      </w:r>
      <w:r w:rsidR="00CA5001" w:rsidRPr="008D612F">
        <w:rPr>
          <w:rFonts w:cs="Times New Roman"/>
          <w:szCs w:val="24"/>
          <w:lang w:val="en-US"/>
        </w:rPr>
        <w:t>o</w:t>
      </w:r>
      <w:r w:rsidR="00E34ECB" w:rsidRPr="008D612F">
        <w:rPr>
          <w:rFonts w:cs="Times New Roman"/>
          <w:szCs w:val="24"/>
          <w:lang w:val="en-US"/>
        </w:rPr>
        <w:t>f</w:t>
      </w:r>
      <w:r w:rsidR="00CA5001" w:rsidRPr="008D612F">
        <w:rPr>
          <w:rFonts w:cs="Times New Roman"/>
          <w:szCs w:val="24"/>
          <w:lang w:val="en-US"/>
        </w:rPr>
        <w:t xml:space="preserve"> </w:t>
      </w:r>
      <w:r w:rsidR="00857676" w:rsidRPr="008D612F">
        <w:rPr>
          <w:rFonts w:cs="Times New Roman"/>
          <w:szCs w:val="24"/>
          <w:lang w:val="en-US"/>
        </w:rPr>
        <w:t xml:space="preserve">vGRF during </w:t>
      </w:r>
      <w:r w:rsidR="002041C7" w:rsidRPr="008D612F">
        <w:rPr>
          <w:rFonts w:cs="Times New Roman"/>
          <w:szCs w:val="24"/>
          <w:lang w:val="en-US"/>
        </w:rPr>
        <w:t xml:space="preserve">the </w:t>
      </w:r>
      <w:r w:rsidR="00CA5001" w:rsidRPr="008D612F">
        <w:rPr>
          <w:rFonts w:cs="Times New Roman"/>
          <w:szCs w:val="24"/>
          <w:lang w:val="en-US"/>
        </w:rPr>
        <w:t xml:space="preserve">isometric </w:t>
      </w:r>
      <w:r w:rsidR="002041C7" w:rsidRPr="008D612F">
        <w:rPr>
          <w:rFonts w:cs="Times New Roman"/>
          <w:szCs w:val="24"/>
          <w:lang w:val="en-US"/>
        </w:rPr>
        <w:t xml:space="preserve">squat, standing plantarflexion, and seated </w:t>
      </w:r>
      <w:r w:rsidR="002041C7" w:rsidRPr="008D612F">
        <w:rPr>
          <w:rFonts w:cs="Times New Roman"/>
          <w:szCs w:val="24"/>
          <w:lang w:val="en-US"/>
        </w:rPr>
        <w:lastRenderedPageBreak/>
        <w:t xml:space="preserve">plantarflexion </w:t>
      </w:r>
      <w:r w:rsidR="00693B74" w:rsidRPr="008D612F">
        <w:rPr>
          <w:rFonts w:cs="Times New Roman"/>
          <w:szCs w:val="24"/>
          <w:lang w:val="en-US"/>
        </w:rPr>
        <w:t>test</w:t>
      </w:r>
      <w:r w:rsidR="00D40E8A" w:rsidRPr="008D612F">
        <w:rPr>
          <w:rFonts w:cs="Times New Roman"/>
          <w:szCs w:val="24"/>
          <w:lang w:val="en-US"/>
        </w:rPr>
        <w:t>s</w:t>
      </w:r>
      <w:r w:rsidRPr="008D612F">
        <w:rPr>
          <w:rFonts w:cs="Times New Roman"/>
          <w:szCs w:val="24"/>
          <w:lang w:val="en-US"/>
        </w:rPr>
        <w:t xml:space="preserve">. </w:t>
      </w:r>
      <w:r w:rsidR="00623FCD" w:rsidRPr="008D612F">
        <w:rPr>
          <w:rFonts w:cs="Times New Roman"/>
          <w:szCs w:val="24"/>
          <w:lang w:val="en-US"/>
        </w:rPr>
        <w:t>T</w:t>
      </w:r>
      <w:r w:rsidR="001851D0" w:rsidRPr="008D612F">
        <w:rPr>
          <w:rFonts w:cs="Times New Roman"/>
          <w:szCs w:val="24"/>
          <w:lang w:val="en-US"/>
        </w:rPr>
        <w:t>wo</w:t>
      </w:r>
      <w:r w:rsidR="00623FCD" w:rsidRPr="008D612F">
        <w:rPr>
          <w:rFonts w:cs="Times New Roman"/>
          <w:szCs w:val="24"/>
          <w:lang w:val="en-US"/>
        </w:rPr>
        <w:t xml:space="preserve"> or more</w:t>
      </w:r>
      <w:r w:rsidR="00501469" w:rsidRPr="008D612F">
        <w:rPr>
          <w:rFonts w:cs="Times New Roman"/>
          <w:szCs w:val="24"/>
          <w:lang w:val="en-US"/>
        </w:rPr>
        <w:t xml:space="preserve"> replicants </w:t>
      </w:r>
      <w:r w:rsidR="001851D0" w:rsidRPr="008D612F">
        <w:rPr>
          <w:rFonts w:cs="Times New Roman"/>
          <w:szCs w:val="24"/>
          <w:lang w:val="en-US"/>
        </w:rPr>
        <w:t xml:space="preserve">were required </w:t>
      </w:r>
      <w:r w:rsidR="00730576" w:rsidRPr="008D612F">
        <w:rPr>
          <w:rFonts w:cs="Times New Roman"/>
          <w:szCs w:val="24"/>
          <w:lang w:val="en-US"/>
        </w:rPr>
        <w:t>to calculate</w:t>
      </w:r>
      <w:r w:rsidR="00501469" w:rsidRPr="008D612F">
        <w:rPr>
          <w:rFonts w:cs="Times New Roman"/>
          <w:szCs w:val="24"/>
          <w:lang w:val="en-US"/>
        </w:rPr>
        <w:t xml:space="preserve"> </w:t>
      </w:r>
      <w:r w:rsidR="0060719B" w:rsidRPr="008D612F">
        <w:rPr>
          <w:rFonts w:cs="Times New Roman"/>
          <w:szCs w:val="24"/>
          <w:lang w:val="en-US"/>
        </w:rPr>
        <w:t>ICC</w:t>
      </w:r>
      <w:r w:rsidR="00CE5A01" w:rsidRPr="008D612F">
        <w:rPr>
          <w:rFonts w:cs="Times New Roman"/>
          <w:szCs w:val="24"/>
          <w:lang w:val="en-US"/>
        </w:rPr>
        <w:t>s</w:t>
      </w:r>
      <w:r w:rsidR="0060719B" w:rsidRPr="008D612F">
        <w:rPr>
          <w:rFonts w:cs="Times New Roman"/>
          <w:szCs w:val="24"/>
          <w:lang w:val="en-US"/>
        </w:rPr>
        <w:t xml:space="preserve"> </w:t>
      </w:r>
      <w:r w:rsidR="00730576" w:rsidRPr="008D612F">
        <w:rPr>
          <w:rFonts w:cs="Times New Roman"/>
          <w:szCs w:val="24"/>
          <w:lang w:val="en-US"/>
        </w:rPr>
        <w:t xml:space="preserve">(α = 0.05, β = 0.80) </w:t>
      </w:r>
      <w:r w:rsidR="0060719B" w:rsidRPr="008D612F">
        <w:rPr>
          <w:rFonts w:cs="Times New Roman"/>
          <w:szCs w:val="24"/>
          <w:lang w:val="en-US"/>
        </w:rPr>
        <w:t xml:space="preserve">based on </w:t>
      </w:r>
      <w:r w:rsidR="00077F69" w:rsidRPr="008D612F">
        <w:rPr>
          <w:rFonts w:cs="Times New Roman"/>
          <w:szCs w:val="24"/>
          <w:lang w:val="en-US"/>
        </w:rPr>
        <w:t xml:space="preserve">a </w:t>
      </w:r>
      <w:r w:rsidR="0060719B" w:rsidRPr="008D612F">
        <w:rPr>
          <w:rFonts w:cs="Times New Roman"/>
          <w:szCs w:val="24"/>
          <w:lang w:val="en-US"/>
        </w:rPr>
        <w:t>minim</w:t>
      </w:r>
      <w:r w:rsidR="00550775" w:rsidRPr="008D612F">
        <w:rPr>
          <w:rFonts w:cs="Times New Roman"/>
          <w:szCs w:val="24"/>
          <w:lang w:val="en-US"/>
        </w:rPr>
        <w:t>a</w:t>
      </w:r>
      <w:r w:rsidR="003D340B" w:rsidRPr="008D612F">
        <w:rPr>
          <w:rFonts w:cs="Times New Roman"/>
          <w:szCs w:val="24"/>
          <w:lang w:val="en-US"/>
        </w:rPr>
        <w:t>l</w:t>
      </w:r>
      <w:r w:rsidR="0060719B" w:rsidRPr="008D612F">
        <w:rPr>
          <w:rFonts w:cs="Times New Roman"/>
          <w:szCs w:val="24"/>
          <w:lang w:val="en-US"/>
        </w:rPr>
        <w:t xml:space="preserve"> acceptable reliability (</w:t>
      </w:r>
      <w:r w:rsidR="006667DE" w:rsidRPr="008D612F">
        <w:rPr>
          <w:rFonts w:cs="Times New Roman"/>
          <w:szCs w:val="24"/>
        </w:rPr>
        <w:t>ρ</w:t>
      </w:r>
      <w:r w:rsidR="00BE3A05" w:rsidRPr="008D612F">
        <w:rPr>
          <w:rFonts w:cs="Times New Roman"/>
          <w:szCs w:val="24"/>
          <w:vertAlign w:val="subscript"/>
        </w:rPr>
        <w:t>0</w:t>
      </w:r>
      <w:r w:rsidR="00BE3A05" w:rsidRPr="008D612F">
        <w:rPr>
          <w:rFonts w:cs="Times New Roman"/>
          <w:szCs w:val="24"/>
        </w:rPr>
        <w:t xml:space="preserve">) of </w:t>
      </w:r>
      <w:r w:rsidR="00D8258F" w:rsidRPr="008D612F">
        <w:rPr>
          <w:rFonts w:eastAsia="Times New Roman" w:cs="Times New Roman"/>
          <w:szCs w:val="24"/>
        </w:rPr>
        <w:t xml:space="preserve">≥ </w:t>
      </w:r>
      <w:r w:rsidR="00BE3A05" w:rsidRPr="008D612F">
        <w:rPr>
          <w:rFonts w:cs="Times New Roman"/>
          <w:szCs w:val="24"/>
        </w:rPr>
        <w:t>0.</w:t>
      </w:r>
      <w:r w:rsidR="003D340B" w:rsidRPr="008D612F">
        <w:rPr>
          <w:rFonts w:cs="Times New Roman"/>
          <w:szCs w:val="24"/>
        </w:rPr>
        <w:t>7</w:t>
      </w:r>
      <w:r w:rsidR="00D8258F" w:rsidRPr="008D612F">
        <w:rPr>
          <w:rFonts w:cs="Times New Roman"/>
          <w:szCs w:val="24"/>
        </w:rPr>
        <w:t xml:space="preserve"> </w:t>
      </w:r>
      <w:r w:rsidR="002433EF" w:rsidRPr="008D612F">
        <w:rPr>
          <w:rFonts w:cs="Times New Roman"/>
          <w:szCs w:val="24"/>
        </w:rPr>
        <w:fldChar w:fldCharType="begin" w:fldLock="1"/>
      </w:r>
      <w:r w:rsidR="008510E7" w:rsidRPr="008D612F">
        <w:rPr>
          <w:rFonts w:cs="Times New Roman"/>
          <w:szCs w:val="24"/>
        </w:rPr>
        <w:instrText>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page":"155-163","title":"A guideline of selecting and reporting intraclass correlation coefficients for reliability research","type":"article-journal","volume":"15"},"uris":["http://www.mendeley.com/documents/?uuid=8f382305-3d2d-4797-b381-81252e9fa091"]}],"mendeley":{"formattedCitation":"(Koo &amp; Li, 2016)","plainTextFormattedCitation":"(Koo &amp; Li, 2016)","previouslyFormattedCitation":"(Koo &amp; Li, 2016)"},"properties":{"noteIndex":0},"schema":"https://github.com/citation-style-language/schema/raw/master/csl-citation.json"}</w:instrText>
      </w:r>
      <w:r w:rsidR="002433EF" w:rsidRPr="008D612F">
        <w:rPr>
          <w:rFonts w:cs="Times New Roman"/>
          <w:szCs w:val="24"/>
        </w:rPr>
        <w:fldChar w:fldCharType="separate"/>
      </w:r>
      <w:r w:rsidR="00361D0F" w:rsidRPr="008D612F">
        <w:rPr>
          <w:rFonts w:cs="Times New Roman"/>
          <w:noProof/>
          <w:szCs w:val="24"/>
        </w:rPr>
        <w:t>(Koo &amp; Li, 2016)</w:t>
      </w:r>
      <w:r w:rsidR="002433EF" w:rsidRPr="008D612F">
        <w:rPr>
          <w:rFonts w:cs="Times New Roman"/>
          <w:szCs w:val="24"/>
        </w:rPr>
        <w:fldChar w:fldCharType="end"/>
      </w:r>
      <w:r w:rsidR="00BE3A05" w:rsidRPr="008D612F">
        <w:rPr>
          <w:rFonts w:cs="Times New Roman"/>
          <w:szCs w:val="24"/>
        </w:rPr>
        <w:t xml:space="preserve"> and expected reliability </w:t>
      </w:r>
      <w:r w:rsidR="00BE3A05" w:rsidRPr="008D612F">
        <w:rPr>
          <w:rFonts w:cs="Times New Roman"/>
          <w:szCs w:val="24"/>
          <w:lang w:val="en-US"/>
        </w:rPr>
        <w:t>(</w:t>
      </w:r>
      <w:r w:rsidR="00BE3A05" w:rsidRPr="008D612F">
        <w:rPr>
          <w:rFonts w:cs="Times New Roman"/>
          <w:szCs w:val="24"/>
        </w:rPr>
        <w:t>ρ</w:t>
      </w:r>
      <w:r w:rsidR="00BE3A05" w:rsidRPr="008D612F">
        <w:rPr>
          <w:rFonts w:cs="Times New Roman"/>
          <w:szCs w:val="24"/>
          <w:vertAlign w:val="subscript"/>
        </w:rPr>
        <w:t>1</w:t>
      </w:r>
      <w:r w:rsidR="00BE3A05" w:rsidRPr="008D612F">
        <w:rPr>
          <w:rFonts w:cs="Times New Roman"/>
          <w:szCs w:val="24"/>
        </w:rPr>
        <w:t>)</w:t>
      </w:r>
      <w:r w:rsidR="00893420" w:rsidRPr="008D612F">
        <w:rPr>
          <w:rFonts w:cs="Times New Roman"/>
          <w:szCs w:val="24"/>
        </w:rPr>
        <w:t xml:space="preserve"> of </w:t>
      </w:r>
      <w:r w:rsidR="00D8258F" w:rsidRPr="008D612F">
        <w:rPr>
          <w:rFonts w:eastAsia="Times New Roman" w:cs="Times New Roman"/>
          <w:szCs w:val="24"/>
        </w:rPr>
        <w:t xml:space="preserve">≥ </w:t>
      </w:r>
      <w:r w:rsidR="00893420" w:rsidRPr="008D612F">
        <w:rPr>
          <w:rFonts w:cs="Times New Roman"/>
          <w:szCs w:val="24"/>
        </w:rPr>
        <w:t>0.9</w:t>
      </w:r>
      <w:r w:rsidR="00D8258F" w:rsidRPr="008D612F">
        <w:rPr>
          <w:rFonts w:cs="Times New Roman"/>
          <w:szCs w:val="24"/>
        </w:rPr>
        <w:t xml:space="preserve"> </w:t>
      </w:r>
      <w:r w:rsidR="00D6672D" w:rsidRPr="008D612F">
        <w:rPr>
          <w:rFonts w:cs="Times New Roman"/>
          <w:szCs w:val="24"/>
        </w:rPr>
        <w:fldChar w:fldCharType="begin" w:fldLock="1"/>
      </w:r>
      <w:r w:rsidR="008510E7" w:rsidRPr="008D612F">
        <w:rPr>
          <w:rFonts w:cs="Times New Roman"/>
          <w:szCs w:val="24"/>
        </w:rPr>
        <w:instrText>ADDIN CSL_CITATION {"citationItems":[{"id":"ITEM-1","itemData":{"DOI":"10.1080/14763141.2018.1452968","ISSN":"17526116","PMID":"29781788","abstract":"The use of isometric strength testing, particularly the isometric mid-thigh pull (IMTP) has increased dramatically over the last decade. The IMTP and isometric squat (ISqT) provide one aspect of performance monitoring with variables such as peak force and rate of force development being derived from the force–time curve. The reliability of some of these variables is conflicting in the literature, and the reporting of the reliability is not standardised across the research. The majority of research only reports intraclass correlation coefficients with very few studies reporting coefficient of variation and 90% confidence intervals. Additionally, methods used to calculate variables from the force–time curve differ across studies. An aim of muscle strength testing is to provide normative values for specific sports, allowing coaches to distinguish between performance levels or evaluate the effects of training on performance. This narrative review aims to evaluate studies that have researched the reliability and/or reported normative data for both tests. Additionally, the testing protocols and the force–time curve analysis techniques utilised are discussed, concluding with practical applications for coaches on the uses and limitations of these tests. Results demonstrate that peak force is the most reliable measure and can be used to determine maximum strength capabilities.","author":[{"dropping-particle":"","family":"Brady","given":"Claire J.","non-dropping-particle":"","parse-names":false,"suffix":""},{"dropping-particle":"","family":"Harrison","given":"Andrew J.","non-dropping-particle":"","parse-names":false,"suffix":""},{"dropping-particle":"","family":"Comyns","given":"Thomas M.","non-dropping-particle":"","parse-names":false,"suffix":""}],"container-title":"Sports Biomechanics","id":"ITEM-1","issue":"1","issued":{"date-parts":[["2020"]]},"page":"1-25","title":"A review of the reliability of biomechanical variables produced during the isometric mid-thigh pull and isometric squat and the reporting of normative data","type":"article-journal","volume":"19"},"uris":["http://www.mendeley.com/documents/?uuid=98135e9c-4f35-4f46-ad64-b78532a54aa9"]}],"mendeley":{"formattedCitation":"(Brady et al., 2020)","plainTextFormattedCitation":"(Brady et al., 2020)","previouslyFormattedCitation":"(Brady et al., 2020)"},"properties":{"noteIndex":0},"schema":"https://github.com/citation-style-language/schema/raw/master/csl-citation.json"}</w:instrText>
      </w:r>
      <w:r w:rsidR="00D6672D" w:rsidRPr="008D612F">
        <w:rPr>
          <w:rFonts w:cs="Times New Roman"/>
          <w:szCs w:val="24"/>
        </w:rPr>
        <w:fldChar w:fldCharType="separate"/>
      </w:r>
      <w:r w:rsidR="00361D0F" w:rsidRPr="008D612F">
        <w:rPr>
          <w:rFonts w:cs="Times New Roman"/>
          <w:noProof/>
          <w:szCs w:val="24"/>
        </w:rPr>
        <w:t>(Brady et al., 2020)</w:t>
      </w:r>
      <w:r w:rsidR="00D6672D" w:rsidRPr="008D612F">
        <w:rPr>
          <w:rFonts w:cs="Times New Roman"/>
          <w:szCs w:val="24"/>
        </w:rPr>
        <w:fldChar w:fldCharType="end"/>
      </w:r>
      <w:r w:rsidR="00D6672D" w:rsidRPr="008D612F">
        <w:rPr>
          <w:rFonts w:cs="Times New Roman"/>
          <w:szCs w:val="24"/>
        </w:rPr>
        <w:t>.</w:t>
      </w:r>
      <w:r w:rsidR="006B4D0D" w:rsidRPr="008D612F">
        <w:rPr>
          <w:rFonts w:cs="Times New Roman"/>
          <w:szCs w:val="24"/>
        </w:rPr>
        <w:t xml:space="preserve"> </w:t>
      </w:r>
      <w:r w:rsidR="004B334D" w:rsidRPr="008D612F">
        <w:rPr>
          <w:rFonts w:cs="Times New Roman"/>
          <w:szCs w:val="24"/>
        </w:rPr>
        <w:t>The expected</w:t>
      </w:r>
      <w:r w:rsidR="00B44DFC" w:rsidRPr="008D612F">
        <w:rPr>
          <w:rFonts w:cs="Times New Roman"/>
          <w:szCs w:val="24"/>
        </w:rPr>
        <w:t xml:space="preserve"> r</w:t>
      </w:r>
      <w:r w:rsidR="006B4D0D" w:rsidRPr="008D612F">
        <w:rPr>
          <w:rFonts w:cs="Times New Roman"/>
          <w:szCs w:val="24"/>
        </w:rPr>
        <w:t xml:space="preserve">eliability of </w:t>
      </w:r>
      <w:r w:rsidR="006B4D0D" w:rsidRPr="008D612F">
        <w:rPr>
          <w:rFonts w:eastAsia="Times New Roman" w:cs="Times New Roman"/>
          <w:szCs w:val="24"/>
        </w:rPr>
        <w:t xml:space="preserve">≥ </w:t>
      </w:r>
      <w:r w:rsidR="006B4D0D" w:rsidRPr="008D612F">
        <w:rPr>
          <w:rFonts w:cs="Times New Roman"/>
          <w:szCs w:val="24"/>
        </w:rPr>
        <w:t xml:space="preserve">0.9 was based on </w:t>
      </w:r>
      <w:r w:rsidR="00B41E1D" w:rsidRPr="008D612F">
        <w:rPr>
          <w:rFonts w:cs="Times New Roman"/>
          <w:szCs w:val="24"/>
        </w:rPr>
        <w:t>previous research demonst</w:t>
      </w:r>
      <w:r w:rsidR="00550775" w:rsidRPr="008D612F">
        <w:rPr>
          <w:rFonts w:cs="Times New Roman"/>
          <w:szCs w:val="24"/>
        </w:rPr>
        <w:t>ra</w:t>
      </w:r>
      <w:r w:rsidR="00B41E1D" w:rsidRPr="008D612F">
        <w:rPr>
          <w:rFonts w:cs="Times New Roman"/>
          <w:szCs w:val="24"/>
        </w:rPr>
        <w:t xml:space="preserve">ting </w:t>
      </w:r>
      <w:r w:rsidR="008A5382" w:rsidRPr="008D612F">
        <w:rPr>
          <w:rFonts w:cs="Times New Roman"/>
          <w:szCs w:val="24"/>
        </w:rPr>
        <w:t>excellent</w:t>
      </w:r>
      <w:r w:rsidR="00EC223C" w:rsidRPr="008D612F">
        <w:rPr>
          <w:rFonts w:cs="Times New Roman"/>
          <w:szCs w:val="24"/>
        </w:rPr>
        <w:t xml:space="preserve"> reliability for measures of</w:t>
      </w:r>
      <w:r w:rsidR="00D609E5" w:rsidRPr="008D612F">
        <w:rPr>
          <w:rFonts w:cs="Times New Roman"/>
          <w:szCs w:val="24"/>
        </w:rPr>
        <w:t xml:space="preserve"> vGRF</w:t>
      </w:r>
      <w:r w:rsidR="00AA416D" w:rsidRPr="008D612F">
        <w:rPr>
          <w:rFonts w:cs="Times New Roman"/>
          <w:szCs w:val="24"/>
        </w:rPr>
        <w:t xml:space="preserve"> </w:t>
      </w:r>
      <w:r w:rsidR="00AA416D" w:rsidRPr="008D612F">
        <w:rPr>
          <w:rFonts w:cs="Times New Roman"/>
          <w:szCs w:val="24"/>
        </w:rPr>
        <w:fldChar w:fldCharType="begin" w:fldLock="1"/>
      </w:r>
      <w:r w:rsidR="008510E7" w:rsidRPr="008D612F">
        <w:rPr>
          <w:rFonts w:cs="Times New Roman"/>
          <w:szCs w:val="24"/>
        </w:rPr>
        <w:instrText>ADDIN CSL_CITATION {"citationItems":[{"id":"ITEM-1","itemData":{"DOI":"10.1080/14763141.2018.1452968","ISSN":"17526116","PMID":"29781788","abstract":"The use of isometric strength testing, particularly the isometric mid-thigh pull (IMTP) has increased dramatically over the last decade. The IMTP and isometric squat (ISqT) provide one aspect of performance monitoring with variables such as peak force and rate of force development being derived from the force–time curve. The reliability of some of these variables is conflicting in the literature, and the reporting of the reliability is not standardised across the research. The majority of research only reports intraclass correlation coefficients with very few studies reporting coefficient of variation and 90% confidence intervals. Additionally, methods used to calculate variables from the force–time curve differ across studies. An aim of muscle strength testing is to provide normative values for specific sports, allowing coaches to distinguish between performance levels or evaluate the effects of training on performance. This narrative review aims to evaluate studies that have researched the reliability and/or reported normative data for both tests. Additionally, the testing protocols and the force–time curve analysis techniques utilised are discussed, concluding with practical applications for coaches on the uses and limitations of these tests. Results demonstrate that peak force is the most reliable measure and can be used to determine maximum strength capabilities.","author":[{"dropping-particle":"","family":"Brady","given":"Claire J.","non-dropping-particle":"","parse-names":false,"suffix":""},{"dropping-particle":"","family":"Harrison","given":"Andrew J.","non-dropping-particle":"","parse-names":false,"suffix":""},{"dropping-particle":"","family":"Comyns","given":"Thomas M.","non-dropping-particle":"","parse-names":false,"suffix":""}],"container-title":"Sports Biomechanics","id":"ITEM-1","issue":"1","issued":{"date-parts":[["2020"]]},"page":"1-25","title":"A review of the reliability of biomechanical variables produced during the isometric mid-thigh pull and isometric squat and the reporting of normative data","type":"article-journal","volume":"19"},"uris":["http://www.mendeley.com/documents/?uuid=98135e9c-4f35-4f46-ad64-b78532a54aa9"]}],"mendeley":{"formattedCitation":"(Brady et al., 2020)","plainTextFormattedCitation":"(Brady et al., 2020)","previouslyFormattedCitation":"(Brady et al., 2020)"},"properties":{"noteIndex":0},"schema":"https://github.com/citation-style-language/schema/raw/master/csl-citation.json"}</w:instrText>
      </w:r>
      <w:r w:rsidR="00AA416D" w:rsidRPr="008D612F">
        <w:rPr>
          <w:rFonts w:cs="Times New Roman"/>
          <w:szCs w:val="24"/>
        </w:rPr>
        <w:fldChar w:fldCharType="separate"/>
      </w:r>
      <w:r w:rsidR="00361D0F" w:rsidRPr="008D612F">
        <w:rPr>
          <w:rFonts w:cs="Times New Roman"/>
          <w:noProof/>
          <w:szCs w:val="24"/>
        </w:rPr>
        <w:t>(Brady et al., 2020)</w:t>
      </w:r>
      <w:r w:rsidR="00AA416D" w:rsidRPr="008D612F">
        <w:rPr>
          <w:rFonts w:cs="Times New Roman"/>
          <w:szCs w:val="24"/>
        </w:rPr>
        <w:fldChar w:fldCharType="end"/>
      </w:r>
      <w:r w:rsidR="00F91FA2" w:rsidRPr="008D612F">
        <w:rPr>
          <w:rFonts w:cs="Times New Roman"/>
          <w:szCs w:val="24"/>
        </w:rPr>
        <w:t>.</w:t>
      </w:r>
      <w:r w:rsidR="006852C7" w:rsidRPr="008D612F">
        <w:rPr>
          <w:rFonts w:cs="Times New Roman"/>
          <w:i/>
          <w:iCs/>
          <w:szCs w:val="24"/>
          <w:lang w:val="en-US"/>
        </w:rPr>
        <w:t xml:space="preserve"> A priori</w:t>
      </w:r>
      <w:r w:rsidR="006852C7" w:rsidRPr="008D612F">
        <w:rPr>
          <w:rFonts w:cs="Times New Roman"/>
          <w:szCs w:val="24"/>
          <w:lang w:val="en-US"/>
        </w:rPr>
        <w:t xml:space="preserve"> power analyses indicated that minimum samples of </w:t>
      </w:r>
      <w:r w:rsidR="003A3543" w:rsidRPr="008D612F">
        <w:rPr>
          <w:rFonts w:cs="Times New Roman"/>
          <w:szCs w:val="24"/>
          <w:lang w:val="en-US"/>
        </w:rPr>
        <w:t>eighteen</w:t>
      </w:r>
      <w:r w:rsidR="006852C7" w:rsidRPr="008D612F">
        <w:rPr>
          <w:rFonts w:cs="Times New Roman"/>
          <w:szCs w:val="24"/>
          <w:lang w:val="en-US"/>
        </w:rPr>
        <w:t xml:space="preserve"> participants were required to calculate the ICC (α = 0.05, β = 0.80),</w:t>
      </w:r>
      <w:r w:rsidR="007744E3" w:rsidRPr="008D612F">
        <w:rPr>
          <w:rFonts w:cs="Times New Roman"/>
          <w:szCs w:val="24"/>
          <w:lang w:val="en-US"/>
        </w:rPr>
        <w:t xml:space="preserve"> </w:t>
      </w:r>
      <w:r w:rsidR="006852C7" w:rsidRPr="008D612F">
        <w:rPr>
          <w:rFonts w:cs="Times New Roman"/>
          <w:szCs w:val="24"/>
          <w:lang w:val="en-US"/>
        </w:rPr>
        <w:t xml:space="preserve">based on two trials recorded per participant </w:t>
      </w:r>
      <w:r w:rsidR="006852C7"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002/(SICI)1097-0258(19980115)17:1&lt;101::AID-SIM727&gt;3.0.CO;2-E","ISSN":"02776715","PMID":"9463853","abstract":"A method is developed to calculate the required number of subjects k in a reliability study, where reliability is measured using the intraclass correlation ρ. The method is based on a functional approximation to earlier exact results. The approximation is shown to have excellent agreement with the exact results and one can use it easily without intensive numerical computation. Optimal design configurations are also discussed; for reliability values of about 40 per cent or higher, use of two or three observations per subject will minimize the total number of observations required.","author":[{"dropping-particle":"","family":"Walter","given":"S. D.","non-dropping-particle":"","parse-names":false,"suffix":""},{"dropping-particle":"","family":"Eliasziw","given":"M.","non-dropping-particle":"","parse-names":false,"suffix":""},{"dropping-particle":"","family":"Donner","given":"A.","non-dropping-particle":"","parse-names":false,"suffix":""}],"container-title":"Statistics in Medicine","id":"ITEM-1","issue":"1","issued":{"date-parts":[["1998"]]},"page":"101-110","title":"Sample size and optimal designs for reliability studies","type":"article-journal","volume":"17"},"uris":["http://www.mendeley.com/documents/?uuid=0b55f219-c369-4231-acbf-d7d99a186271"]}],"mendeley":{"formattedCitation":"(Walter et al., 1998)","plainTextFormattedCitation":"(Walter et al., 1998)","previouslyFormattedCitation":"(Walter et al., 1998)"},"properties":{"noteIndex":0},"schema":"https://github.com/citation-style-language/schema/raw/master/csl-citation.json"}</w:instrText>
      </w:r>
      <w:r w:rsidR="006852C7" w:rsidRPr="008D612F">
        <w:rPr>
          <w:rFonts w:cs="Times New Roman"/>
          <w:szCs w:val="24"/>
          <w:lang w:val="en-US"/>
        </w:rPr>
        <w:fldChar w:fldCharType="separate"/>
      </w:r>
      <w:r w:rsidR="00361D0F" w:rsidRPr="008D612F">
        <w:rPr>
          <w:rFonts w:cs="Times New Roman"/>
          <w:noProof/>
          <w:szCs w:val="24"/>
          <w:lang w:val="en-US"/>
        </w:rPr>
        <w:t>(Walter et al., 1998)</w:t>
      </w:r>
      <w:r w:rsidR="006852C7" w:rsidRPr="008D612F">
        <w:rPr>
          <w:rFonts w:cs="Times New Roman"/>
          <w:szCs w:val="24"/>
          <w:lang w:val="en-US"/>
        </w:rPr>
        <w:fldChar w:fldCharType="end"/>
      </w:r>
      <w:r w:rsidR="006852C7" w:rsidRPr="008D612F">
        <w:rPr>
          <w:rFonts w:cs="Times New Roman"/>
          <w:szCs w:val="24"/>
          <w:lang w:val="en-US"/>
        </w:rPr>
        <w:t xml:space="preserve">, </w:t>
      </w:r>
      <w:r w:rsidR="0035762C" w:rsidRPr="008D612F">
        <w:rPr>
          <w:rFonts w:cs="Times New Roman"/>
          <w:szCs w:val="24"/>
          <w:lang w:val="en-US"/>
        </w:rPr>
        <w:t xml:space="preserve">a </w:t>
      </w:r>
      <w:r w:rsidR="0035762C" w:rsidRPr="008D612F">
        <w:rPr>
          <w:rFonts w:cs="Times New Roman"/>
          <w:szCs w:val="24"/>
        </w:rPr>
        <w:t>ρ</w:t>
      </w:r>
      <w:r w:rsidR="0035762C" w:rsidRPr="008D612F">
        <w:rPr>
          <w:rFonts w:cs="Times New Roman"/>
          <w:szCs w:val="24"/>
          <w:vertAlign w:val="subscript"/>
        </w:rPr>
        <w:t>0</w:t>
      </w:r>
      <w:r w:rsidR="0035762C" w:rsidRPr="008D612F">
        <w:rPr>
          <w:rFonts w:cs="Times New Roman"/>
          <w:szCs w:val="24"/>
        </w:rPr>
        <w:t xml:space="preserve"> of </w:t>
      </w:r>
      <w:r w:rsidR="00F85FC8" w:rsidRPr="008D612F">
        <w:rPr>
          <w:rFonts w:eastAsia="Times New Roman" w:cs="Times New Roman"/>
          <w:szCs w:val="24"/>
        </w:rPr>
        <w:t xml:space="preserve">≥ </w:t>
      </w:r>
      <w:r w:rsidR="00F85FC8" w:rsidRPr="008D612F">
        <w:rPr>
          <w:rFonts w:cs="Times New Roman"/>
          <w:szCs w:val="24"/>
        </w:rPr>
        <w:t>0.</w:t>
      </w:r>
      <w:r w:rsidR="00FA4D7B" w:rsidRPr="008D612F">
        <w:rPr>
          <w:rFonts w:cs="Times New Roman"/>
          <w:szCs w:val="24"/>
        </w:rPr>
        <w:t>7</w:t>
      </w:r>
      <w:r w:rsidR="007744E3" w:rsidRPr="008D612F">
        <w:rPr>
          <w:rFonts w:cs="Times New Roman"/>
          <w:szCs w:val="24"/>
        </w:rPr>
        <w:t xml:space="preserve"> </w:t>
      </w:r>
      <w:r w:rsidR="007744E3" w:rsidRPr="008D612F">
        <w:rPr>
          <w:rFonts w:cs="Times New Roman"/>
          <w:szCs w:val="24"/>
        </w:rPr>
        <w:fldChar w:fldCharType="begin" w:fldLock="1"/>
      </w:r>
      <w:r w:rsidR="008510E7" w:rsidRPr="008D612F">
        <w:rPr>
          <w:rFonts w:cs="Times New Roman"/>
          <w:szCs w:val="24"/>
        </w:rPr>
        <w:instrText>ADDIN CSL_CITATION {"citationItems":[{"id":"ITEM-1","itemData":{"DOI":"10.1002/(SICI)1097-0258(19980115)17:1&lt;101::AID-SIM727&gt;3.0.CO;2-E","ISSN":"02776715","PMID":"9463853","abstract":"A method is developed to calculate the required number of subjects k in a reliability study, where reliability is measured using the intraclass correlation ρ. The method is based on a functional approximation to earlier exact results. The approximation is shown to have excellent agreement with the exact results and one can use it easily without intensive numerical computation. Optimal design configurations are also discussed; for reliability values of about 40 per cent or higher, use of two or three observations per subject will minimize the total number of observations required.","author":[{"dropping-particle":"","family":"Walter","given":"S. D.","non-dropping-particle":"","parse-names":false,"suffix":""},{"dropping-particle":"","family":"Eliasziw","given":"M.","non-dropping-particle":"","parse-names":false,"suffix":""},{"dropping-particle":"","family":"Donner","given":"A.","non-dropping-particle":"","parse-names":false,"suffix":""}],"container-title":"Statistics in Medicine","id":"ITEM-1","issue":"1","issued":{"date-parts":[["1998"]]},"page":"101-110","title":"Sample size and optimal designs for reliability studies","type":"article-journal","volume":"17"},"uris":["http://www.mendeley.com/documents/?uuid=0b55f219-c369-4231-acbf-d7d99a186271"]}],"mendeley":{"formattedCitation":"(Walter et al., 1998)","plainTextFormattedCitation":"(Walter et al., 1998)","previouslyFormattedCitation":"(Walter et al., 1998)"},"properties":{"noteIndex":0},"schema":"https://github.com/citation-style-language/schema/raw/master/csl-citation.json"}</w:instrText>
      </w:r>
      <w:r w:rsidR="007744E3" w:rsidRPr="008D612F">
        <w:rPr>
          <w:rFonts w:cs="Times New Roman"/>
          <w:szCs w:val="24"/>
        </w:rPr>
        <w:fldChar w:fldCharType="separate"/>
      </w:r>
      <w:r w:rsidR="00361D0F" w:rsidRPr="008D612F">
        <w:rPr>
          <w:rFonts w:cs="Times New Roman"/>
          <w:noProof/>
          <w:szCs w:val="24"/>
        </w:rPr>
        <w:t>(Walter et al., 1998)</w:t>
      </w:r>
      <w:r w:rsidR="007744E3" w:rsidRPr="008D612F">
        <w:rPr>
          <w:rFonts w:cs="Times New Roman"/>
          <w:szCs w:val="24"/>
        </w:rPr>
        <w:fldChar w:fldCharType="end"/>
      </w:r>
      <w:r w:rsidR="00F85FC8" w:rsidRPr="008D612F">
        <w:rPr>
          <w:rFonts w:cs="Times New Roman"/>
          <w:szCs w:val="24"/>
        </w:rPr>
        <w:t xml:space="preserve">, </w:t>
      </w:r>
      <w:r w:rsidR="006852C7" w:rsidRPr="008D612F">
        <w:rPr>
          <w:rFonts w:eastAsia="Times New Roman" w:cs="Times New Roman"/>
          <w:szCs w:val="24"/>
        </w:rPr>
        <w:t>an</w:t>
      </w:r>
      <w:r w:rsidR="00F85FC8" w:rsidRPr="008D612F">
        <w:rPr>
          <w:rFonts w:eastAsia="Times New Roman" w:cs="Times New Roman"/>
          <w:szCs w:val="24"/>
        </w:rPr>
        <w:t>d</w:t>
      </w:r>
      <w:r w:rsidR="006852C7" w:rsidRPr="008D612F">
        <w:rPr>
          <w:rFonts w:eastAsia="Times New Roman" w:cs="Times New Roman"/>
          <w:szCs w:val="24"/>
        </w:rPr>
        <w:t xml:space="preserve"> </w:t>
      </w:r>
      <w:r w:rsidR="00F85FC8" w:rsidRPr="008D612F">
        <w:rPr>
          <w:rFonts w:eastAsia="Times New Roman" w:cs="Times New Roman"/>
          <w:szCs w:val="24"/>
        </w:rPr>
        <w:t xml:space="preserve">a </w:t>
      </w:r>
      <w:r w:rsidR="00F85FC8" w:rsidRPr="008D612F">
        <w:rPr>
          <w:rFonts w:cs="Times New Roman"/>
          <w:szCs w:val="24"/>
        </w:rPr>
        <w:t>ρ</w:t>
      </w:r>
      <w:r w:rsidR="00F85FC8" w:rsidRPr="008D612F">
        <w:rPr>
          <w:rFonts w:cs="Times New Roman"/>
          <w:szCs w:val="24"/>
          <w:vertAlign w:val="subscript"/>
        </w:rPr>
        <w:t>1</w:t>
      </w:r>
      <w:r w:rsidR="00F85FC8" w:rsidRPr="008D612F">
        <w:rPr>
          <w:rFonts w:cs="Times New Roman"/>
          <w:szCs w:val="24"/>
        </w:rPr>
        <w:t xml:space="preserve"> of</w:t>
      </w:r>
      <w:r w:rsidR="006852C7" w:rsidRPr="008D612F">
        <w:rPr>
          <w:rFonts w:eastAsia="Times New Roman" w:cs="Times New Roman"/>
          <w:szCs w:val="24"/>
        </w:rPr>
        <w:t xml:space="preserve"> ≥ 0.</w:t>
      </w:r>
      <w:r w:rsidR="00F85FC8" w:rsidRPr="008D612F">
        <w:rPr>
          <w:rFonts w:eastAsia="Times New Roman" w:cs="Times New Roman"/>
          <w:szCs w:val="24"/>
        </w:rPr>
        <w:t>9</w:t>
      </w:r>
      <w:r w:rsidR="006852C7" w:rsidRPr="008D612F">
        <w:rPr>
          <w:rFonts w:eastAsia="Times New Roman" w:cs="Times New Roman"/>
          <w:szCs w:val="24"/>
        </w:rPr>
        <w:t xml:space="preserve"> </w:t>
      </w:r>
      <w:r w:rsidR="006852C7" w:rsidRPr="008D612F">
        <w:rPr>
          <w:rFonts w:eastAsia="Times New Roman" w:cs="Times New Roman"/>
          <w:szCs w:val="24"/>
        </w:rPr>
        <w:fldChar w:fldCharType="begin" w:fldLock="1"/>
      </w:r>
      <w:r w:rsidR="008510E7" w:rsidRPr="008D612F">
        <w:rPr>
          <w:rFonts w:eastAsia="Times New Roman" w:cs="Times New Roman"/>
          <w:szCs w:val="24"/>
        </w:rPr>
        <w:instrText>ADDIN CSL_CITATION {"citationItems":[{"id":"ITEM-1","itemData":{"DOI":"10.1080/14763141.2018.1452968","ISSN":"17526116","PMID":"29781788","abstract":"The use of isometric strength testing, particularly the isometric mid-thigh pull (IMTP) has increased dramatically over the last decade. The IMTP and isometric squat (ISqT) provide one aspect of performance monitoring with variables such as peak force and rate of force development being derived from the force–time curve. The reliability of some of these variables is conflicting in the literature, and the reporting of the reliability is not standardised across the research. The majority of research only reports intraclass correlation coefficients with very few studies reporting coefficient of variation and 90% confidence intervals. Additionally, methods used to calculate variables from the force–time curve differ across studies. An aim of muscle strength testing is to provide normative values for specific sports, allowing coaches to distinguish between performance levels or evaluate the effects of training on performance. This narrative review aims to evaluate studies that have researched the reliability and/or reported normative data for both tests. Additionally, the testing protocols and the force–time curve analysis techniques utilised are discussed, concluding with practical applications for coaches on the uses and limitations of these tests. Results demonstrate that peak force is the most reliable measure and can be used to determine maximum strength capabilities.","author":[{"dropping-particle":"","family":"Brady","given":"Claire J.","non-dropping-particle":"","parse-names":false,"suffix":""},{"dropping-particle":"","family":"Harrison","given":"Andrew J.","non-dropping-particle":"","parse-names":false,"suffix":""},{"dropping-particle":"","family":"Comyns","given":"Thomas M.","non-dropping-particle":"","parse-names":false,"suffix":""}],"container-title":"Sports Biomechanics","id":"ITEM-1","issue":"1","issued":{"date-parts":[["2020"]]},"page":"1-25","title":"A review of the reliability of biomechanical variables produced during the isometric mid-thigh pull and isometric squat and the reporting of normative data","type":"article-journal","volume":"19"},"uris":["http://www.mendeley.com/documents/?uuid=98135e9c-4f35-4f46-ad64-b78532a54aa9"]}],"mendeley":{"formattedCitation":"(Brady et al., 2020)","plainTextFormattedCitation":"(Brady et al., 2020)","previouslyFormattedCitation":"(Brady et al., 2020)"},"properties":{"noteIndex":0},"schema":"https://github.com/citation-style-language/schema/raw/master/csl-citation.json"}</w:instrText>
      </w:r>
      <w:r w:rsidR="006852C7" w:rsidRPr="008D612F">
        <w:rPr>
          <w:rFonts w:eastAsia="Times New Roman" w:cs="Times New Roman"/>
          <w:szCs w:val="24"/>
        </w:rPr>
        <w:fldChar w:fldCharType="separate"/>
      </w:r>
      <w:r w:rsidR="00361D0F" w:rsidRPr="008D612F">
        <w:rPr>
          <w:rFonts w:eastAsia="Times New Roman" w:cs="Times New Roman"/>
          <w:noProof/>
          <w:szCs w:val="24"/>
        </w:rPr>
        <w:t>(Brady et al., 2020)</w:t>
      </w:r>
      <w:r w:rsidR="006852C7" w:rsidRPr="008D612F">
        <w:rPr>
          <w:rFonts w:eastAsia="Times New Roman" w:cs="Times New Roman"/>
          <w:szCs w:val="24"/>
        </w:rPr>
        <w:fldChar w:fldCharType="end"/>
      </w:r>
      <w:r w:rsidR="006852C7" w:rsidRPr="008D612F">
        <w:rPr>
          <w:rFonts w:eastAsia="Times New Roman" w:cs="Times New Roman"/>
          <w:szCs w:val="24"/>
        </w:rPr>
        <w:t>.</w:t>
      </w:r>
      <w:r w:rsidR="008A173C" w:rsidRPr="008D612F">
        <w:rPr>
          <w:rFonts w:cs="Times New Roman"/>
          <w:szCs w:val="24"/>
          <w:lang w:val="en-US"/>
        </w:rPr>
        <w:t xml:space="preserve"> </w:t>
      </w:r>
      <w:r w:rsidR="00C72F97" w:rsidRPr="008D612F">
        <w:rPr>
          <w:rFonts w:cs="Times New Roman"/>
          <w:szCs w:val="24"/>
          <w:lang w:val="en-US"/>
        </w:rPr>
        <w:t xml:space="preserve">Internal training load was calculated for the </w:t>
      </w:r>
      <w:proofErr w:type="gramStart"/>
      <w:r w:rsidR="00C72F97" w:rsidRPr="008D612F">
        <w:rPr>
          <w:rFonts w:cs="Times New Roman"/>
          <w:szCs w:val="24"/>
          <w:lang w:val="en-US"/>
        </w:rPr>
        <w:t>48 h</w:t>
      </w:r>
      <w:proofErr w:type="gramEnd"/>
      <w:r w:rsidR="00C72F97" w:rsidRPr="008D612F">
        <w:rPr>
          <w:rFonts w:cs="Times New Roman"/>
          <w:szCs w:val="24"/>
          <w:lang w:val="en-US"/>
        </w:rPr>
        <w:t xml:space="preserve"> preceding testing</w:t>
      </w:r>
      <w:r w:rsidR="00F32340" w:rsidRPr="008D612F">
        <w:rPr>
          <w:rFonts w:cs="Times New Roman"/>
          <w:szCs w:val="24"/>
          <w:lang w:val="en-US"/>
        </w:rPr>
        <w:t xml:space="preserve"> to account for </w:t>
      </w:r>
      <w:r w:rsidR="002E5C7C" w:rsidRPr="008D612F">
        <w:rPr>
          <w:rFonts w:cs="Times New Roman"/>
          <w:szCs w:val="24"/>
          <w:lang w:val="en-US"/>
        </w:rPr>
        <w:t>differences</w:t>
      </w:r>
      <w:r w:rsidR="00F00273" w:rsidRPr="008D612F">
        <w:rPr>
          <w:rFonts w:cs="Times New Roman"/>
          <w:szCs w:val="24"/>
          <w:lang w:val="en-US"/>
        </w:rPr>
        <w:t xml:space="preserve"> in training load</w:t>
      </w:r>
      <w:r w:rsidR="002E5C7C" w:rsidRPr="008D612F">
        <w:rPr>
          <w:rFonts w:cs="Times New Roman"/>
          <w:szCs w:val="24"/>
          <w:lang w:val="en-US"/>
        </w:rPr>
        <w:t xml:space="preserve"> </w:t>
      </w:r>
      <w:r w:rsidR="00F0504B" w:rsidRPr="008D612F">
        <w:rPr>
          <w:rFonts w:cs="Times New Roman"/>
          <w:szCs w:val="24"/>
          <w:lang w:val="en-US"/>
        </w:rPr>
        <w:t>prior to</w:t>
      </w:r>
      <w:r w:rsidR="006B5358" w:rsidRPr="008D612F">
        <w:rPr>
          <w:rFonts w:cs="Times New Roman"/>
          <w:szCs w:val="24"/>
          <w:lang w:val="en-US"/>
        </w:rPr>
        <w:t xml:space="preserve"> testing sessions</w:t>
      </w:r>
      <w:r w:rsidR="00F32340" w:rsidRPr="008D612F">
        <w:rPr>
          <w:rFonts w:cs="Times New Roman"/>
          <w:szCs w:val="24"/>
          <w:lang w:val="en-US"/>
        </w:rPr>
        <w:t>. Internal training load</w:t>
      </w:r>
      <w:r w:rsidR="00456455" w:rsidRPr="008D612F">
        <w:rPr>
          <w:rFonts w:cs="Times New Roman"/>
          <w:szCs w:val="24"/>
          <w:lang w:val="en-US"/>
        </w:rPr>
        <w:t xml:space="preserve"> was calculated</w:t>
      </w:r>
      <w:r w:rsidR="00C72F97" w:rsidRPr="008D612F">
        <w:rPr>
          <w:rFonts w:cs="Times New Roman"/>
          <w:szCs w:val="24"/>
          <w:lang w:val="en-US"/>
        </w:rPr>
        <w:t xml:space="preserve"> using the session rating of perceived exertion</w:t>
      </w:r>
      <w:r w:rsidR="00ED17E0" w:rsidRPr="008D612F">
        <w:rPr>
          <w:rFonts w:cs="Times New Roman"/>
          <w:szCs w:val="24"/>
          <w:lang w:val="en-US"/>
        </w:rPr>
        <w:t xml:space="preserve"> </w:t>
      </w:r>
      <w:r w:rsidR="00C72F97" w:rsidRPr="008D612F">
        <w:rPr>
          <w:rFonts w:cs="Times New Roman"/>
          <w:szCs w:val="24"/>
          <w:lang w:val="en-US"/>
        </w:rPr>
        <w:t>method for each participant</w:t>
      </w:r>
      <w:r w:rsidR="00ED17E0" w:rsidRPr="008D612F">
        <w:rPr>
          <w:rFonts w:cs="Times New Roman"/>
          <w:szCs w:val="24"/>
          <w:lang w:val="en-US"/>
        </w:rPr>
        <w:t xml:space="preserve">, where </w:t>
      </w:r>
      <w:r w:rsidR="00652554" w:rsidRPr="008D612F">
        <w:rPr>
          <w:rFonts w:cs="Times New Roman"/>
          <w:szCs w:val="24"/>
          <w:lang w:val="en-US"/>
        </w:rPr>
        <w:t>rating of perceived exertion using</w:t>
      </w:r>
      <w:r w:rsidR="00D53048" w:rsidRPr="008D612F">
        <w:rPr>
          <w:rFonts w:cs="Times New Roman"/>
          <w:szCs w:val="24"/>
          <w:lang w:val="en-US"/>
        </w:rPr>
        <w:t xml:space="preserve"> the Borg</w:t>
      </w:r>
      <w:r w:rsidR="005E32E9" w:rsidRPr="008D612F">
        <w:rPr>
          <w:rFonts w:cs="Times New Roman"/>
          <w:szCs w:val="24"/>
          <w:lang w:val="en-US"/>
        </w:rPr>
        <w:t xml:space="preserve"> CR</w:t>
      </w:r>
      <w:r w:rsidR="00D53048" w:rsidRPr="008D612F">
        <w:rPr>
          <w:rFonts w:cs="Times New Roman"/>
          <w:szCs w:val="24"/>
          <w:lang w:val="en-US"/>
        </w:rPr>
        <w:t xml:space="preserve">-10 </w:t>
      </w:r>
      <w:r w:rsidR="00224097" w:rsidRPr="008D612F">
        <w:rPr>
          <w:rFonts w:cs="Times New Roman"/>
          <w:szCs w:val="24"/>
          <w:lang w:val="en-US"/>
        </w:rPr>
        <w:t xml:space="preserve">was </w:t>
      </w:r>
      <w:r w:rsidR="00D4163F" w:rsidRPr="008D612F">
        <w:rPr>
          <w:rFonts w:cs="Times New Roman"/>
          <w:szCs w:val="24"/>
          <w:lang w:val="en-US"/>
        </w:rPr>
        <w:t>multiplied by session dura</w:t>
      </w:r>
      <w:r w:rsidR="003826D6" w:rsidRPr="008D612F">
        <w:rPr>
          <w:rFonts w:cs="Times New Roman"/>
          <w:szCs w:val="24"/>
          <w:lang w:val="en-US"/>
        </w:rPr>
        <w:t>t</w:t>
      </w:r>
      <w:r w:rsidR="00D4163F" w:rsidRPr="008D612F">
        <w:rPr>
          <w:rFonts w:cs="Times New Roman"/>
          <w:szCs w:val="24"/>
          <w:lang w:val="en-US"/>
        </w:rPr>
        <w:t>ion</w:t>
      </w:r>
      <w:r w:rsidR="003826D6" w:rsidRPr="008D612F">
        <w:rPr>
          <w:rFonts w:cs="Times New Roman"/>
          <w:szCs w:val="24"/>
          <w:lang w:val="en-US"/>
        </w:rPr>
        <w:t xml:space="preserve"> in minutes</w:t>
      </w:r>
      <w:r w:rsidR="00C72F97" w:rsidRPr="008D612F">
        <w:rPr>
          <w:rFonts w:cs="Times New Roman"/>
          <w:szCs w:val="24"/>
          <w:lang w:val="en-US"/>
        </w:rPr>
        <w:t xml:space="preserve"> </w:t>
      </w:r>
      <w:r w:rsidR="00C72F97" w:rsidRPr="008D612F">
        <w:rPr>
          <w:rFonts w:cs="Times New Roman"/>
          <w:szCs w:val="24"/>
          <w:lang w:val="en-US"/>
        </w:rPr>
        <w:fldChar w:fldCharType="begin" w:fldLock="1"/>
      </w:r>
      <w:r w:rsidR="00135ADC" w:rsidRPr="008D612F">
        <w:rPr>
          <w:rFonts w:cs="Times New Roman"/>
          <w:szCs w:val="24"/>
          <w:lang w:val="en-US"/>
        </w:rPr>
        <w:instrText>ADDIN CSL_CITATION {"citationItems":[{"id":"ITEM-1","itemData":{"DOI":"10.3389/fphys.2020.00480","ISSN":"1664042X","abstract":"The aim of this study was to investigate the convergent validity of session rating of perceived exertion (s-RPE) with objective measures of internal training load (TL) in professional classical ballet dancers. Heart rate and s-RPE data were collected in 22 professional classical ballet dancers across a total of 218 ballet class or rehearsal sessions. Eleven participants completed at least 9 sessions, and were therefore included in analyses of individual relationships between s-RPE and objective measures. To calculate s-RPE, the session duration was multiplied by the RPE, measured using the modified Borg CR-10 scale. The Edwards summated heart rate zones (Edwards TRIMP) and Banister training impulse (Banister TRIMP) methods were used as criterion measures of internal TL. Pearson product-moment correlation coefficients were used to determine intra-individual relationships between s-RPE and objective measures. Repeated measures correlations were used to identify intra-individual relationships common across the cohort. Positive linear relationships were seen between s-RPE and objective measures across all session types [Edwards TRIMP: rrm (195) = 0.81, p &lt; 0.001; Banister TRIMP: rrm (195) = 0.79, p &lt; 0.001], in ballet class [Edwards TRIMP: rrm (58) = 0.64, p &lt; 0.001; Banister TRIMP: rrm (58) = 0.59, p &lt; 0.001], and in rehearsals [Edwards TRIMP: rrm (119) = 0.82, p &lt; 0.001; Banister TRIMP: rrm (119) = 0.80, p &lt; 0.001], as well as across both males [Edwards TRIMP: rrm (136) = 0.82, p &lt; 0.001; Banister TRIMP: rrm (136) = 0.80, p &lt; 0.001], and females [Edwards TRIMP: rrm (57) = 0.80, p &lt; 0.001; Banister TRIMP: rrm (57) = 0.78, p &lt; 0.001]. Intra-individual correlation coefficients ranged from 0.46–0.96 [Edwards TRIMP: mean r = 0.81 ± 0.11, p = 0.051 – &lt; 0.001; Banister TRIMP: mean r = 0.78 ± 0.14, p = 0.13– &lt; 0.001]. These results demonstrate that s-RPE is a valid and practical method for measuring internal TL in professional classical ballet dancers.","author":[{"dropping-particle":"","family":"Shaw","given":"Joseph W.","non-dropping-particle":"","parse-names":false,"suffix":""},{"dropping-particle":"","family":"Springham","given":"Matthew","non-dropping-particle":"","parse-names":false,"suffix":""},{"dropping-particle":"","family":"Brown","given":"Derrick D.","non-dropping-particle":"","parse-names":false,"suffix":""},{"dropping-particle":"","family":"Mattiussi","given":"Adam M.","non-dropping-particle":"","parse-names":false,"suffix":""},{"dropping-particle":"","family":"Pedlar","given":"Charles R.","non-dropping-particle":"","parse-names":false,"suffix":""},{"dropping-particle":"","family":"Tallent","given":"Jamie","non-dropping-particle":"","parse-names":false,"suffix":""}],"container-title":"Frontiers in Physiology","id":"ITEM-1","issued":{"date-parts":[["2020"]]},"page":"1-8","title":"The validity of the session Rating of perceived exertion method for measuring internal training load in professional classical ballet dancers","type":"article-journal","volume":"11"},"uris":["http://www.mendeley.com/documents/?uuid=9e24ac20-dd6d-42ba-a5f6-2f1c34a0a23e"]}],"mendeley":{"formattedCitation":"(Shaw et al., 2020)","plainTextFormattedCitation":"(Shaw et al., 2020)","previouslyFormattedCitation":"(Shaw et al., 2020)"},"properties":{"noteIndex":0},"schema":"https://github.com/citation-style-language/schema/raw/master/csl-citation.json"}</w:instrText>
      </w:r>
      <w:r w:rsidR="00C72F97" w:rsidRPr="008D612F">
        <w:rPr>
          <w:rFonts w:cs="Times New Roman"/>
          <w:szCs w:val="24"/>
          <w:lang w:val="en-US"/>
        </w:rPr>
        <w:fldChar w:fldCharType="separate"/>
      </w:r>
      <w:r w:rsidR="002D7BC5" w:rsidRPr="008D612F">
        <w:rPr>
          <w:rFonts w:cs="Times New Roman"/>
          <w:noProof/>
          <w:szCs w:val="24"/>
          <w:lang w:val="en-US"/>
        </w:rPr>
        <w:t>(Shaw et al., 2020)</w:t>
      </w:r>
      <w:r w:rsidR="00C72F97" w:rsidRPr="008D612F">
        <w:rPr>
          <w:rFonts w:cs="Times New Roman"/>
          <w:szCs w:val="24"/>
          <w:lang w:val="en-US"/>
        </w:rPr>
        <w:fldChar w:fldCharType="end"/>
      </w:r>
      <w:r w:rsidR="00C72F97" w:rsidRPr="008D612F">
        <w:rPr>
          <w:rFonts w:cs="Times New Roman"/>
          <w:szCs w:val="24"/>
          <w:lang w:val="en-US"/>
        </w:rPr>
        <w:t xml:space="preserve">. </w:t>
      </w:r>
      <w:r w:rsidRPr="008D612F">
        <w:rPr>
          <w:rFonts w:cs="Times New Roman"/>
          <w:szCs w:val="24"/>
          <w:lang w:val="en-US"/>
        </w:rPr>
        <w:t xml:space="preserve">The time of day was </w:t>
      </w:r>
      <w:r w:rsidR="00571913" w:rsidRPr="008D612F">
        <w:rPr>
          <w:rFonts w:cs="Times New Roman"/>
          <w:szCs w:val="24"/>
          <w:lang w:val="en-US"/>
        </w:rPr>
        <w:t xml:space="preserve">standardized </w:t>
      </w:r>
      <w:r w:rsidRPr="008D612F">
        <w:rPr>
          <w:rFonts w:cs="Times New Roman"/>
          <w:szCs w:val="24"/>
          <w:lang w:val="en-US"/>
        </w:rPr>
        <w:t xml:space="preserve">for each participant to account for variations in circadian rhythm </w:t>
      </w:r>
      <w:r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519/JSC.0b013e3181da77b0","ISSN":"10648011","PMID":"21273912","abstract":"The study investigated the effects of circadian rhythm of cortisol (C) and testosterone (T) on maximal force production (Fpeak) and power output (Ppeak). Twenty male university students (mean age = 23.8 ± 3.6 years, height = 177.5 ± 6.4 cm, weight = 78.9 ± 11.2 kg) performed 4 time-of-day testing sessions consisting of countermovement jumps (CMJs), squat jumps (SJ), isometric midthigh pulls (IMTPs), and a 1-repetition maximum (1RM) squat. Saliva samples were collected at 0800, 1200, 1600, and 2000 hours to assess T and C levels on each testing day. Session rate-of-perceived exertion (RPE) scores were collected after each session. The results showed that Fpeak and Ppeak presented a clear circadian rhythm in CMJ and IMTP but not in SJ. One repetition maximum squat did not display a clear circadian rhythm. Session RPE scores collected at 0800 and 2000 hours were significantly (p ≤ 0.05) higher than those obtained at 1200 and 1600 hours. Salivary T and C displayed a clear circadian rhythm with highest values at 0800 hours and lowest at 2000 hours; however, no significant correlation was found between T and C with Fpeak and Ppeak. A very strong correlation was found between Taural with Fpeak of CMJ and IMTP and Ppeak of CMJ (r = 0.86, r = 0.84 and r = 0.8, p ≤ 0.001). The study showed the existence of a circadian rhythm in Fpeak and P peak in CMJ and IMTP. The evidence suggests that strength and power training or testing should be scheduled later during the day. The use of Taural seemed to be a more effective indicator of physical performance than hormonal measures, and the use of session RPE should also be closely monitored because it may present a circadian rhythm. © 2011 National Strength and Conditioning Association.","author":[{"dropping-particle":"","family":"Teo","given":"Weipeng","non-dropping-particle":"","parse-names":false,"suffix":""},{"dropping-particle":"","family":"McGuigan","given":"Michael R.","non-dropping-particle":"","parse-names":false,"suffix":""},{"dropping-particle":"","family":"Newton","given":"Michael J.","non-dropping-particle":"","parse-names":false,"suffix":""}],"container-title":"Journal of Strength and Conditioning Research","id":"ITEM-1","issue":"6","issued":{"date-parts":[["2011"]]},"page":"1538-1545","title":"The effects of circadian rhythmicity of salivary cortisol and testosterone on maximal isometric force, maximal dynamic force, and power output","type":"article-journal","volume":"25"},"uris":["http://www.mendeley.com/documents/?uuid=7f7e0f18-9b33-48d4-94f9-47a9e6e4b040"]}],"mendeley":{"formattedCitation":"(Teo et al., 2011)","plainTextFormattedCitation":"(Teo et al., 2011)","previouslyFormattedCitation":"(Teo et al., 2011)"},"properties":{"noteIndex":0},"schema":"https://github.com/citation-style-language/schema/raw/master/csl-citation.json"}</w:instrText>
      </w:r>
      <w:r w:rsidRPr="008D612F">
        <w:rPr>
          <w:rFonts w:cs="Times New Roman"/>
          <w:szCs w:val="24"/>
          <w:lang w:val="en-US"/>
        </w:rPr>
        <w:fldChar w:fldCharType="separate"/>
      </w:r>
      <w:r w:rsidR="00361D0F" w:rsidRPr="008D612F">
        <w:rPr>
          <w:rFonts w:cs="Times New Roman"/>
          <w:noProof/>
          <w:szCs w:val="24"/>
          <w:lang w:val="en-US"/>
        </w:rPr>
        <w:t>(Teo et al., 2011)</w:t>
      </w:r>
      <w:r w:rsidRPr="008D612F">
        <w:rPr>
          <w:rFonts w:cs="Times New Roman"/>
          <w:szCs w:val="24"/>
          <w:lang w:val="en-US"/>
        </w:rPr>
        <w:fldChar w:fldCharType="end"/>
      </w:r>
      <w:r w:rsidRPr="008D612F">
        <w:rPr>
          <w:rFonts w:cs="Times New Roman"/>
          <w:szCs w:val="24"/>
          <w:lang w:val="en-US"/>
        </w:rPr>
        <w:t>.</w:t>
      </w:r>
    </w:p>
    <w:p w14:paraId="75EECDCE" w14:textId="316762BA" w:rsidR="00D6064C" w:rsidRPr="008D612F" w:rsidRDefault="00E25AE5" w:rsidP="00D95C57">
      <w:pPr>
        <w:pStyle w:val="Heading2"/>
      </w:pPr>
      <w:r w:rsidRPr="008D612F">
        <w:t>Participants</w:t>
      </w:r>
    </w:p>
    <w:p w14:paraId="2717007A" w14:textId="158F93E6" w:rsidR="00513709" w:rsidRPr="008D612F" w:rsidRDefault="005B42D3" w:rsidP="00E06A9A">
      <w:pPr>
        <w:rPr>
          <w:rFonts w:cs="Times New Roman"/>
          <w:szCs w:val="24"/>
          <w:lang w:val="en-US"/>
        </w:rPr>
      </w:pPr>
      <w:r w:rsidRPr="008D612F">
        <w:rPr>
          <w:rFonts w:cs="Times New Roman"/>
          <w:szCs w:val="24"/>
          <w:lang w:val="en-US"/>
        </w:rPr>
        <w:t>Nineteen</w:t>
      </w:r>
      <w:r w:rsidR="007C5F45" w:rsidRPr="008D612F">
        <w:rPr>
          <w:rFonts w:cs="Times New Roman"/>
          <w:szCs w:val="24"/>
          <w:lang w:val="en-US"/>
        </w:rPr>
        <w:t xml:space="preserve"> </w:t>
      </w:r>
      <w:r w:rsidR="007C2F23" w:rsidRPr="008D612F">
        <w:rPr>
          <w:rFonts w:cs="Times New Roman"/>
          <w:szCs w:val="24"/>
          <w:lang w:val="en-US"/>
        </w:rPr>
        <w:t>participants</w:t>
      </w:r>
      <w:r w:rsidR="007C5F45" w:rsidRPr="008D612F">
        <w:rPr>
          <w:rFonts w:cs="Times New Roman"/>
          <w:szCs w:val="24"/>
          <w:lang w:val="en-US"/>
        </w:rPr>
        <w:t xml:space="preserve"> volunteered for this research</w:t>
      </w:r>
      <w:r w:rsidR="00F17913" w:rsidRPr="008D612F">
        <w:rPr>
          <w:rFonts w:cs="Times New Roman"/>
          <w:szCs w:val="24"/>
          <w:lang w:val="en-US"/>
        </w:rPr>
        <w:t xml:space="preserve">, of which </w:t>
      </w:r>
      <w:r w:rsidR="007C5F45" w:rsidRPr="008D612F">
        <w:rPr>
          <w:rFonts w:cs="Times New Roman"/>
          <w:szCs w:val="24"/>
          <w:lang w:val="en-US"/>
        </w:rPr>
        <w:t>eight</w:t>
      </w:r>
      <w:r w:rsidR="00BB6664" w:rsidRPr="008D612F">
        <w:rPr>
          <w:rFonts w:cs="Times New Roman"/>
          <w:szCs w:val="24"/>
          <w:lang w:val="en-US"/>
        </w:rPr>
        <w:t xml:space="preserve"> were</w:t>
      </w:r>
      <w:r w:rsidR="007C5F45" w:rsidRPr="008D612F" w:rsidDel="006852C7">
        <w:rPr>
          <w:rFonts w:cs="Times New Roman"/>
          <w:i/>
          <w:iCs/>
          <w:szCs w:val="24"/>
          <w:lang w:val="en-US"/>
        </w:rPr>
        <w:t xml:space="preserve"> </w:t>
      </w:r>
      <w:r w:rsidR="005F39A1" w:rsidRPr="008D612F">
        <w:rPr>
          <w:rFonts w:cs="Times New Roman"/>
          <w:szCs w:val="24"/>
          <w:lang w:val="en-US"/>
        </w:rPr>
        <w:t>p</w:t>
      </w:r>
      <w:r w:rsidR="00DB31A0" w:rsidRPr="008D612F">
        <w:rPr>
          <w:rFonts w:cs="Times New Roman"/>
          <w:szCs w:val="24"/>
          <w:lang w:val="en-US"/>
        </w:rPr>
        <w:t>rofessional ballet d</w:t>
      </w:r>
      <w:r w:rsidR="00FB0E53" w:rsidRPr="008D612F">
        <w:rPr>
          <w:rFonts w:cs="Times New Roman"/>
          <w:szCs w:val="24"/>
          <w:lang w:val="en-US"/>
        </w:rPr>
        <w:t>ancers</w:t>
      </w:r>
      <w:r w:rsidR="005F39A1" w:rsidRPr="008D612F">
        <w:rPr>
          <w:rFonts w:cs="Times New Roman"/>
          <w:szCs w:val="24"/>
          <w:lang w:val="en-US"/>
        </w:rPr>
        <w:t xml:space="preserve"> </w:t>
      </w:r>
      <w:r w:rsidR="00BB6664" w:rsidRPr="008D612F">
        <w:rPr>
          <w:rFonts w:cs="Times New Roman"/>
          <w:szCs w:val="24"/>
          <w:lang w:val="en-US"/>
        </w:rPr>
        <w:t>(</w:t>
      </w:r>
      <w:r w:rsidR="00357A87" w:rsidRPr="008D612F">
        <w:rPr>
          <w:rFonts w:cs="Times New Roman"/>
          <w:szCs w:val="24"/>
          <w:lang w:val="en-US"/>
        </w:rPr>
        <w:t xml:space="preserve">men: </w:t>
      </w:r>
      <w:r w:rsidR="00357A87" w:rsidRPr="008D612F">
        <w:rPr>
          <w:rFonts w:cs="Times New Roman"/>
          <w:i/>
          <w:iCs/>
          <w:szCs w:val="24"/>
          <w:lang w:val="en-US"/>
        </w:rPr>
        <w:t>n</w:t>
      </w:r>
      <w:r w:rsidR="004B334D" w:rsidRPr="008D612F">
        <w:rPr>
          <w:rFonts w:cs="Times New Roman"/>
          <w:i/>
          <w:iCs/>
          <w:szCs w:val="24"/>
          <w:lang w:val="en-US"/>
        </w:rPr>
        <w:t xml:space="preserve"> </w:t>
      </w:r>
      <w:r w:rsidR="00357A87" w:rsidRPr="008D612F">
        <w:rPr>
          <w:rFonts w:cs="Times New Roman"/>
          <w:szCs w:val="24"/>
          <w:lang w:val="en-US"/>
        </w:rPr>
        <w:t>=</w:t>
      </w:r>
      <w:r w:rsidR="004B334D" w:rsidRPr="008D612F">
        <w:rPr>
          <w:rFonts w:cs="Times New Roman"/>
          <w:szCs w:val="24"/>
          <w:lang w:val="en-US"/>
        </w:rPr>
        <w:t xml:space="preserve"> </w:t>
      </w:r>
      <w:r w:rsidR="00357A87" w:rsidRPr="008D612F">
        <w:rPr>
          <w:rFonts w:cs="Times New Roman"/>
          <w:szCs w:val="24"/>
          <w:lang w:val="en-US"/>
        </w:rPr>
        <w:t>4</w:t>
      </w:r>
      <w:r w:rsidR="00203776" w:rsidRPr="008D612F">
        <w:rPr>
          <w:rFonts w:cs="Times New Roman"/>
          <w:szCs w:val="24"/>
          <w:lang w:val="en-US"/>
        </w:rPr>
        <w:t xml:space="preserve">; women: </w:t>
      </w:r>
      <w:r w:rsidR="00203776" w:rsidRPr="008D612F">
        <w:rPr>
          <w:rFonts w:cs="Times New Roman"/>
          <w:i/>
          <w:iCs/>
          <w:szCs w:val="24"/>
          <w:lang w:val="en-US"/>
        </w:rPr>
        <w:t>n</w:t>
      </w:r>
      <w:r w:rsidR="004B334D" w:rsidRPr="008D612F">
        <w:rPr>
          <w:rFonts w:cs="Times New Roman"/>
          <w:i/>
          <w:iCs/>
          <w:szCs w:val="24"/>
          <w:lang w:val="en-US"/>
        </w:rPr>
        <w:t xml:space="preserve"> </w:t>
      </w:r>
      <w:r w:rsidR="00203776" w:rsidRPr="008D612F">
        <w:rPr>
          <w:rFonts w:cs="Times New Roman"/>
          <w:szCs w:val="24"/>
          <w:lang w:val="en-US"/>
        </w:rPr>
        <w:t>=</w:t>
      </w:r>
      <w:r w:rsidR="004B334D" w:rsidRPr="008D612F">
        <w:rPr>
          <w:rFonts w:cs="Times New Roman"/>
          <w:szCs w:val="24"/>
          <w:lang w:val="en-US"/>
        </w:rPr>
        <w:t xml:space="preserve"> </w:t>
      </w:r>
      <w:r w:rsidR="00203776" w:rsidRPr="008D612F">
        <w:rPr>
          <w:rFonts w:cs="Times New Roman"/>
          <w:szCs w:val="24"/>
          <w:lang w:val="en-US"/>
        </w:rPr>
        <w:t>4</w:t>
      </w:r>
      <w:r w:rsidR="00BB6664" w:rsidRPr="008D612F">
        <w:rPr>
          <w:rFonts w:cs="Times New Roman"/>
          <w:szCs w:val="24"/>
          <w:lang w:val="en-US"/>
        </w:rPr>
        <w:t>)</w:t>
      </w:r>
      <w:r w:rsidR="00357A87" w:rsidRPr="008D612F">
        <w:rPr>
          <w:rFonts w:cs="Times New Roman"/>
          <w:szCs w:val="24"/>
          <w:lang w:val="en-US"/>
        </w:rPr>
        <w:t xml:space="preserve"> </w:t>
      </w:r>
      <w:r w:rsidR="005F39A1" w:rsidRPr="008D612F">
        <w:rPr>
          <w:rFonts w:cs="Times New Roman"/>
          <w:szCs w:val="24"/>
          <w:lang w:val="en-US"/>
        </w:rPr>
        <w:t xml:space="preserve">and </w:t>
      </w:r>
      <w:r w:rsidR="007C2F23" w:rsidRPr="008D612F">
        <w:rPr>
          <w:rFonts w:cs="Times New Roman"/>
          <w:szCs w:val="24"/>
          <w:lang w:val="en-US"/>
        </w:rPr>
        <w:t>eleven</w:t>
      </w:r>
      <w:r w:rsidR="005F39A1" w:rsidRPr="008D612F">
        <w:rPr>
          <w:rFonts w:cs="Times New Roman"/>
          <w:szCs w:val="24"/>
          <w:lang w:val="en-US"/>
        </w:rPr>
        <w:t xml:space="preserve"> physically active men </w:t>
      </w:r>
      <w:r w:rsidR="00BB6664" w:rsidRPr="008D612F">
        <w:rPr>
          <w:rFonts w:cs="Times New Roman"/>
          <w:szCs w:val="24"/>
          <w:lang w:val="en-US"/>
        </w:rPr>
        <w:t>(</w:t>
      </w:r>
      <w:r w:rsidR="003B62F2" w:rsidRPr="008D612F">
        <w:rPr>
          <w:rFonts w:cs="Times New Roman"/>
          <w:i/>
          <w:iCs/>
          <w:szCs w:val="24"/>
          <w:lang w:val="en-US"/>
        </w:rPr>
        <w:t>n</w:t>
      </w:r>
      <w:r w:rsidR="004B334D" w:rsidRPr="008D612F">
        <w:rPr>
          <w:rFonts w:cs="Times New Roman"/>
          <w:i/>
          <w:iCs/>
          <w:szCs w:val="24"/>
          <w:lang w:val="en-US"/>
        </w:rPr>
        <w:t xml:space="preserve"> </w:t>
      </w:r>
      <w:r w:rsidR="003B62F2" w:rsidRPr="008D612F">
        <w:rPr>
          <w:rFonts w:cs="Times New Roman"/>
          <w:szCs w:val="24"/>
          <w:lang w:val="en-US"/>
        </w:rPr>
        <w:t>=</w:t>
      </w:r>
      <w:r w:rsidR="004B334D" w:rsidRPr="008D612F">
        <w:rPr>
          <w:rFonts w:cs="Times New Roman"/>
          <w:szCs w:val="24"/>
          <w:lang w:val="en-US"/>
        </w:rPr>
        <w:t xml:space="preserve"> </w:t>
      </w:r>
      <w:r w:rsidR="003B62F2" w:rsidRPr="008D612F">
        <w:rPr>
          <w:rFonts w:cs="Times New Roman"/>
          <w:szCs w:val="24"/>
          <w:lang w:val="en-US"/>
        </w:rPr>
        <w:t>6</w:t>
      </w:r>
      <w:r w:rsidR="00BB6664" w:rsidRPr="008D612F">
        <w:rPr>
          <w:rFonts w:cs="Times New Roman"/>
          <w:szCs w:val="24"/>
          <w:lang w:val="en-US"/>
        </w:rPr>
        <w:t>)</w:t>
      </w:r>
      <w:r w:rsidR="003B62F2" w:rsidRPr="008D612F">
        <w:rPr>
          <w:rFonts w:cs="Times New Roman"/>
          <w:szCs w:val="24"/>
          <w:lang w:val="en-US"/>
        </w:rPr>
        <w:t xml:space="preserve"> </w:t>
      </w:r>
      <w:r w:rsidR="005F39A1" w:rsidRPr="008D612F">
        <w:rPr>
          <w:rFonts w:cs="Times New Roman"/>
          <w:szCs w:val="24"/>
          <w:lang w:val="en-US"/>
        </w:rPr>
        <w:t>and women</w:t>
      </w:r>
      <w:r w:rsidR="003B62F2" w:rsidRPr="008D612F">
        <w:rPr>
          <w:rFonts w:cs="Times New Roman"/>
          <w:szCs w:val="24"/>
          <w:lang w:val="en-US"/>
        </w:rPr>
        <w:t xml:space="preserve"> </w:t>
      </w:r>
      <w:r w:rsidR="00BB6664" w:rsidRPr="008D612F">
        <w:rPr>
          <w:rFonts w:cs="Times New Roman"/>
          <w:szCs w:val="24"/>
          <w:lang w:val="en-US"/>
        </w:rPr>
        <w:t>(</w:t>
      </w:r>
      <w:r w:rsidR="003B62F2" w:rsidRPr="008D612F">
        <w:rPr>
          <w:rFonts w:cs="Times New Roman"/>
          <w:i/>
          <w:iCs/>
          <w:szCs w:val="24"/>
          <w:lang w:val="en-US"/>
        </w:rPr>
        <w:t>n</w:t>
      </w:r>
      <w:r w:rsidR="004B334D" w:rsidRPr="008D612F">
        <w:rPr>
          <w:rFonts w:cs="Times New Roman"/>
          <w:i/>
          <w:iCs/>
          <w:szCs w:val="24"/>
          <w:lang w:val="en-US"/>
        </w:rPr>
        <w:t xml:space="preserve"> </w:t>
      </w:r>
      <w:r w:rsidR="003B62F2" w:rsidRPr="008D612F">
        <w:rPr>
          <w:rFonts w:cs="Times New Roman"/>
          <w:szCs w:val="24"/>
          <w:lang w:val="en-US"/>
        </w:rPr>
        <w:t>=</w:t>
      </w:r>
      <w:r w:rsidR="004B334D" w:rsidRPr="008D612F">
        <w:rPr>
          <w:rFonts w:cs="Times New Roman"/>
          <w:szCs w:val="24"/>
          <w:lang w:val="en-US"/>
        </w:rPr>
        <w:t xml:space="preserve"> </w:t>
      </w:r>
      <w:r w:rsidR="003B62F2" w:rsidRPr="008D612F">
        <w:rPr>
          <w:rFonts w:cs="Times New Roman"/>
          <w:szCs w:val="24"/>
          <w:lang w:val="en-US"/>
        </w:rPr>
        <w:t>5</w:t>
      </w:r>
      <w:r w:rsidR="00F85B1D" w:rsidRPr="008D612F">
        <w:rPr>
          <w:rFonts w:cs="Times New Roman"/>
          <w:szCs w:val="24"/>
          <w:lang w:val="en-US"/>
        </w:rPr>
        <w:t>)</w:t>
      </w:r>
      <w:r w:rsidR="00BB6664" w:rsidRPr="008D612F">
        <w:rPr>
          <w:rFonts w:cs="Times New Roman"/>
          <w:szCs w:val="24"/>
          <w:lang w:val="en-US"/>
        </w:rPr>
        <w:t>.</w:t>
      </w:r>
      <w:r w:rsidR="007C2F23" w:rsidRPr="008D612F">
        <w:rPr>
          <w:rFonts w:cs="Times New Roman"/>
          <w:szCs w:val="24"/>
          <w:lang w:val="en-US"/>
        </w:rPr>
        <w:t xml:space="preserve"> </w:t>
      </w:r>
      <w:r w:rsidR="00BB6664" w:rsidRPr="008D612F">
        <w:rPr>
          <w:rFonts w:cs="Times New Roman"/>
          <w:szCs w:val="24"/>
          <w:lang w:val="en-US"/>
        </w:rPr>
        <w:t>O</w:t>
      </w:r>
      <w:r w:rsidR="007C2F23" w:rsidRPr="008D612F">
        <w:rPr>
          <w:rFonts w:cs="Times New Roman"/>
          <w:szCs w:val="24"/>
          <w:lang w:val="en-US"/>
        </w:rPr>
        <w:t xml:space="preserve">ne </w:t>
      </w:r>
      <w:r w:rsidR="009033E5" w:rsidRPr="008D612F">
        <w:rPr>
          <w:rFonts w:cs="Times New Roman"/>
          <w:szCs w:val="24"/>
          <w:lang w:val="en-US"/>
        </w:rPr>
        <w:t>participant</w:t>
      </w:r>
      <w:r w:rsidR="007C2F23" w:rsidRPr="008D612F">
        <w:rPr>
          <w:rFonts w:cs="Times New Roman"/>
          <w:szCs w:val="24"/>
          <w:lang w:val="en-US"/>
        </w:rPr>
        <w:t xml:space="preserve"> withdrew following the first testing session</w:t>
      </w:r>
      <w:r w:rsidR="00A75DAE" w:rsidRPr="008D612F">
        <w:rPr>
          <w:rFonts w:cs="Times New Roman"/>
          <w:szCs w:val="24"/>
          <w:lang w:val="en-US"/>
        </w:rPr>
        <w:t xml:space="preserve"> resulting in eighteen participants</w:t>
      </w:r>
      <w:r w:rsidR="007C2F23" w:rsidRPr="008D612F">
        <w:rPr>
          <w:rFonts w:cs="Times New Roman"/>
          <w:szCs w:val="24"/>
          <w:lang w:val="en-US"/>
        </w:rPr>
        <w:t xml:space="preserve"> </w:t>
      </w:r>
      <w:r w:rsidR="008479A0" w:rsidRPr="008D612F">
        <w:rPr>
          <w:rFonts w:cs="Times New Roman"/>
          <w:szCs w:val="24"/>
          <w:lang w:val="en-US"/>
        </w:rPr>
        <w:t>(</w:t>
      </w:r>
      <w:r w:rsidR="000D799A" w:rsidRPr="008D612F">
        <w:rPr>
          <w:rFonts w:cs="Times New Roman"/>
          <w:szCs w:val="24"/>
          <w:lang w:val="en-US"/>
        </w:rPr>
        <w:t>m</w:t>
      </w:r>
      <w:r w:rsidR="008479A0" w:rsidRPr="008D612F">
        <w:rPr>
          <w:rFonts w:cs="Times New Roman"/>
          <w:szCs w:val="24"/>
          <w:lang w:val="en-US"/>
        </w:rPr>
        <w:t xml:space="preserve">en: </w:t>
      </w:r>
      <w:r w:rsidR="008479A0" w:rsidRPr="008D612F">
        <w:rPr>
          <w:rFonts w:cs="Times New Roman"/>
          <w:i/>
          <w:iCs/>
          <w:szCs w:val="24"/>
          <w:lang w:val="en-US"/>
        </w:rPr>
        <w:t>n</w:t>
      </w:r>
      <w:r w:rsidR="004B334D" w:rsidRPr="008D612F">
        <w:rPr>
          <w:rFonts w:cs="Times New Roman"/>
          <w:i/>
          <w:iCs/>
          <w:szCs w:val="24"/>
          <w:lang w:val="en-US"/>
        </w:rPr>
        <w:t xml:space="preserve"> </w:t>
      </w:r>
      <w:r w:rsidR="008479A0" w:rsidRPr="008D612F">
        <w:rPr>
          <w:rFonts w:cs="Times New Roman"/>
          <w:szCs w:val="24"/>
          <w:lang w:val="en-US"/>
        </w:rPr>
        <w:t>=</w:t>
      </w:r>
      <w:r w:rsidR="004B334D" w:rsidRPr="008D612F">
        <w:rPr>
          <w:rFonts w:cs="Times New Roman"/>
          <w:szCs w:val="24"/>
          <w:lang w:val="en-US"/>
        </w:rPr>
        <w:t xml:space="preserve"> </w:t>
      </w:r>
      <w:r w:rsidR="008479A0" w:rsidRPr="008D612F">
        <w:rPr>
          <w:rFonts w:cs="Times New Roman"/>
          <w:szCs w:val="24"/>
          <w:lang w:val="en-US"/>
        </w:rPr>
        <w:t>9, age: 27.9 ± 6.3 y, height: 1.82 ± 0.06 m, mass: 82.4 ± 10.4 kg</w:t>
      </w:r>
      <w:r w:rsidR="00FC7AEC" w:rsidRPr="008D612F">
        <w:rPr>
          <w:rFonts w:cs="Times New Roman"/>
          <w:szCs w:val="24"/>
          <w:lang w:val="en-US"/>
        </w:rPr>
        <w:t>,</w:t>
      </w:r>
      <w:r w:rsidR="008479A0" w:rsidRPr="008D612F">
        <w:rPr>
          <w:rFonts w:cs="Times New Roman"/>
          <w:szCs w:val="24"/>
          <w:lang w:val="en-US"/>
        </w:rPr>
        <w:t xml:space="preserve"> </w:t>
      </w:r>
      <w:r w:rsidR="00B10251" w:rsidRPr="008D612F">
        <w:rPr>
          <w:rFonts w:cs="Times New Roman"/>
          <w:szCs w:val="24"/>
          <w:lang w:val="en-US"/>
        </w:rPr>
        <w:t>strength training</w:t>
      </w:r>
      <w:r w:rsidR="000D799A" w:rsidRPr="008D612F">
        <w:rPr>
          <w:rFonts w:cs="Times New Roman"/>
          <w:szCs w:val="24"/>
          <w:lang w:val="en-US"/>
        </w:rPr>
        <w:t xml:space="preserve"> experience</w:t>
      </w:r>
      <w:r w:rsidR="00B10251" w:rsidRPr="008D612F">
        <w:rPr>
          <w:rFonts w:cs="Times New Roman"/>
          <w:szCs w:val="24"/>
          <w:lang w:val="en-US"/>
        </w:rPr>
        <w:t xml:space="preserve">: </w:t>
      </w:r>
      <w:r w:rsidR="00FC7AEC" w:rsidRPr="008D612F">
        <w:rPr>
          <w:rFonts w:cs="Times New Roman"/>
          <w:szCs w:val="24"/>
          <w:lang w:val="en-US"/>
        </w:rPr>
        <w:t>10.4 ± 7.7 y;</w:t>
      </w:r>
      <w:r w:rsidR="000D799A" w:rsidRPr="008D612F">
        <w:rPr>
          <w:rFonts w:cs="Times New Roman"/>
          <w:szCs w:val="24"/>
          <w:lang w:val="en-US"/>
        </w:rPr>
        <w:t xml:space="preserve"> w</w:t>
      </w:r>
      <w:r w:rsidR="008479A0" w:rsidRPr="008D612F">
        <w:rPr>
          <w:rFonts w:cs="Times New Roman"/>
          <w:szCs w:val="24"/>
          <w:lang w:val="en-US"/>
        </w:rPr>
        <w:t xml:space="preserve">omen: </w:t>
      </w:r>
      <w:r w:rsidR="008479A0" w:rsidRPr="008D612F">
        <w:rPr>
          <w:rFonts w:cs="Times New Roman"/>
          <w:i/>
          <w:iCs/>
          <w:szCs w:val="24"/>
          <w:lang w:val="en-US"/>
        </w:rPr>
        <w:t>n</w:t>
      </w:r>
      <w:r w:rsidR="004B334D" w:rsidRPr="008D612F">
        <w:rPr>
          <w:rFonts w:cs="Times New Roman"/>
          <w:i/>
          <w:iCs/>
          <w:szCs w:val="24"/>
          <w:lang w:val="en-US"/>
        </w:rPr>
        <w:t xml:space="preserve"> </w:t>
      </w:r>
      <w:r w:rsidR="008479A0" w:rsidRPr="008D612F">
        <w:rPr>
          <w:rFonts w:cs="Times New Roman"/>
          <w:szCs w:val="24"/>
          <w:lang w:val="en-US"/>
        </w:rPr>
        <w:t>=</w:t>
      </w:r>
      <w:r w:rsidR="004B334D" w:rsidRPr="008D612F">
        <w:rPr>
          <w:rFonts w:cs="Times New Roman"/>
          <w:szCs w:val="24"/>
          <w:lang w:val="en-US"/>
        </w:rPr>
        <w:t xml:space="preserve"> </w:t>
      </w:r>
      <w:r w:rsidR="008479A0" w:rsidRPr="008D612F">
        <w:rPr>
          <w:rFonts w:cs="Times New Roman"/>
          <w:szCs w:val="24"/>
          <w:lang w:val="en-US"/>
        </w:rPr>
        <w:t>9, age: 29.3 ± 8.6 y, height: 1.68 ± 0.01 m, mass: 58.0 ± 5.8 kg</w:t>
      </w:r>
      <w:r w:rsidR="00FC7AEC" w:rsidRPr="008D612F">
        <w:rPr>
          <w:rFonts w:cs="Times New Roman"/>
          <w:szCs w:val="24"/>
          <w:lang w:val="en-US"/>
        </w:rPr>
        <w:t>, strength training</w:t>
      </w:r>
      <w:r w:rsidR="000D799A" w:rsidRPr="008D612F">
        <w:rPr>
          <w:rFonts w:cs="Times New Roman"/>
          <w:szCs w:val="24"/>
          <w:lang w:val="en-US"/>
        </w:rPr>
        <w:t xml:space="preserve"> experience</w:t>
      </w:r>
      <w:r w:rsidR="00FC7AEC" w:rsidRPr="008D612F">
        <w:rPr>
          <w:rFonts w:cs="Times New Roman"/>
          <w:szCs w:val="24"/>
          <w:lang w:val="en-US"/>
        </w:rPr>
        <w:t>: 5.5 ± 3.6 y</w:t>
      </w:r>
      <w:r w:rsidR="008479A0" w:rsidRPr="008D612F">
        <w:rPr>
          <w:rFonts w:cs="Times New Roman"/>
          <w:szCs w:val="24"/>
          <w:lang w:val="en-US"/>
        </w:rPr>
        <w:t>)</w:t>
      </w:r>
      <w:r w:rsidR="00E87BEF" w:rsidRPr="008D612F">
        <w:rPr>
          <w:rFonts w:cs="Times New Roman"/>
          <w:szCs w:val="24"/>
          <w:lang w:val="en-US"/>
        </w:rPr>
        <w:t>.</w:t>
      </w:r>
      <w:r w:rsidR="00FB0E53" w:rsidRPr="008D612F">
        <w:rPr>
          <w:rFonts w:cs="Times New Roman"/>
          <w:szCs w:val="24"/>
          <w:lang w:val="en-US"/>
        </w:rPr>
        <w:t xml:space="preserve"> </w:t>
      </w:r>
      <w:r w:rsidR="00E25AE5" w:rsidRPr="008D612F">
        <w:rPr>
          <w:rFonts w:cs="Times New Roman"/>
          <w:szCs w:val="24"/>
          <w:lang w:val="en-US"/>
        </w:rPr>
        <w:t>Participants</w:t>
      </w:r>
      <w:r w:rsidR="00156A7D" w:rsidRPr="008D612F">
        <w:rPr>
          <w:rFonts w:cs="Times New Roman"/>
          <w:szCs w:val="24"/>
          <w:lang w:val="en-US"/>
        </w:rPr>
        <w:t xml:space="preserve"> were required to have not sustained a</w:t>
      </w:r>
      <w:r w:rsidR="001C169E" w:rsidRPr="008D612F">
        <w:rPr>
          <w:rFonts w:cs="Times New Roman"/>
          <w:szCs w:val="24"/>
          <w:lang w:val="en-US"/>
        </w:rPr>
        <w:t xml:space="preserve">n </w:t>
      </w:r>
      <w:r w:rsidR="00156A7D" w:rsidRPr="008D612F">
        <w:rPr>
          <w:rFonts w:cs="Times New Roman"/>
          <w:szCs w:val="24"/>
          <w:lang w:val="en-US"/>
        </w:rPr>
        <w:t xml:space="preserve">injury in the six weeks prior to data collection. </w:t>
      </w:r>
      <w:r w:rsidR="00D969C8" w:rsidRPr="008D612F">
        <w:rPr>
          <w:rFonts w:cs="Times New Roman"/>
          <w:szCs w:val="24"/>
          <w:lang w:val="en-US"/>
        </w:rPr>
        <w:t xml:space="preserve">Written informed consent was gained from all </w:t>
      </w:r>
      <w:r w:rsidR="00E25AE5" w:rsidRPr="008D612F">
        <w:rPr>
          <w:rFonts w:cs="Times New Roman"/>
          <w:szCs w:val="24"/>
          <w:lang w:val="en-US"/>
        </w:rPr>
        <w:t>participants</w:t>
      </w:r>
      <w:r w:rsidR="002D5AD5" w:rsidRPr="008D612F">
        <w:rPr>
          <w:rFonts w:cs="Times New Roman"/>
          <w:szCs w:val="24"/>
          <w:lang w:val="en-US"/>
        </w:rPr>
        <w:t xml:space="preserve"> </w:t>
      </w:r>
      <w:r w:rsidR="00D969C8" w:rsidRPr="008D612F">
        <w:rPr>
          <w:rFonts w:cs="Times New Roman"/>
          <w:szCs w:val="24"/>
          <w:lang w:val="en-US"/>
        </w:rPr>
        <w:t xml:space="preserve">and ethical approval was provided by </w:t>
      </w:r>
      <w:r w:rsidR="00DA3747" w:rsidRPr="008D612F">
        <w:rPr>
          <w:rFonts w:cs="Times New Roman"/>
          <w:szCs w:val="24"/>
          <w:lang w:val="en-US"/>
        </w:rPr>
        <w:t xml:space="preserve">the </w:t>
      </w:r>
      <w:r w:rsidR="00C329E2" w:rsidRPr="008D612F">
        <w:rPr>
          <w:rFonts w:cs="Times New Roman"/>
          <w:szCs w:val="24"/>
          <w:lang w:val="en-US"/>
        </w:rPr>
        <w:t>local</w:t>
      </w:r>
      <w:r w:rsidR="00771E95" w:rsidRPr="008D612F">
        <w:rPr>
          <w:rFonts w:cs="Times New Roman"/>
          <w:szCs w:val="24"/>
          <w:lang w:val="en-US"/>
        </w:rPr>
        <w:t xml:space="preserve"> </w:t>
      </w:r>
      <w:r w:rsidR="00D969C8" w:rsidRPr="008D612F">
        <w:rPr>
          <w:rFonts w:cs="Times New Roman"/>
          <w:szCs w:val="24"/>
          <w:lang w:val="en-US"/>
        </w:rPr>
        <w:t>Ethics Committee in accordance with the Declaration of Helsinki.</w:t>
      </w:r>
    </w:p>
    <w:p w14:paraId="7FBD3CA6" w14:textId="3102CA5B" w:rsidR="00516B9B" w:rsidRPr="008D612F" w:rsidRDefault="005404FF" w:rsidP="00361D0F">
      <w:pPr>
        <w:pStyle w:val="Heading2"/>
        <w:rPr>
          <w:lang w:val="en-US"/>
        </w:rPr>
      </w:pPr>
      <w:r w:rsidRPr="008D612F">
        <w:lastRenderedPageBreak/>
        <w:t>Procedures</w:t>
      </w:r>
    </w:p>
    <w:p w14:paraId="0FB715C0" w14:textId="4DDE1E13" w:rsidR="0063477C" w:rsidRPr="008D612F" w:rsidRDefault="00BA3713" w:rsidP="00E06A9A">
      <w:pPr>
        <w:rPr>
          <w:rFonts w:cs="Times New Roman"/>
          <w:szCs w:val="24"/>
          <w:lang w:val="en-US"/>
        </w:rPr>
      </w:pPr>
      <w:r w:rsidRPr="008D612F">
        <w:rPr>
          <w:rFonts w:cs="Times New Roman"/>
          <w:szCs w:val="24"/>
          <w:lang w:val="en-US"/>
        </w:rPr>
        <w:t>All participants attended two</w:t>
      </w:r>
      <w:r w:rsidR="00130F5B" w:rsidRPr="008D612F">
        <w:rPr>
          <w:rFonts w:cs="Times New Roman"/>
          <w:szCs w:val="24"/>
          <w:lang w:val="en-US"/>
        </w:rPr>
        <w:t xml:space="preserve"> identical</w:t>
      </w:r>
      <w:r w:rsidRPr="008D612F">
        <w:rPr>
          <w:rFonts w:cs="Times New Roman"/>
          <w:szCs w:val="24"/>
          <w:lang w:val="en-US"/>
        </w:rPr>
        <w:t xml:space="preserve"> data collection sessions, separated by 48 h. The first session was used to establish within-session reliability and variability. The first and second sessions were used to establish between-session reliability, variability, and the MDC. </w:t>
      </w:r>
      <w:r w:rsidR="001E45D4" w:rsidRPr="008D612F">
        <w:rPr>
          <w:rFonts w:cs="Times New Roman"/>
          <w:szCs w:val="24"/>
          <w:lang w:val="en-US"/>
        </w:rPr>
        <w:t xml:space="preserve">During each session, participants </w:t>
      </w:r>
      <w:r w:rsidR="00441C55" w:rsidRPr="008D612F">
        <w:rPr>
          <w:rFonts w:cs="Times New Roman"/>
          <w:szCs w:val="24"/>
          <w:lang w:val="en-US"/>
        </w:rPr>
        <w:t xml:space="preserve">performed </w:t>
      </w:r>
      <w:r w:rsidR="00555101" w:rsidRPr="008D612F">
        <w:rPr>
          <w:rFonts w:cs="Times New Roman"/>
          <w:szCs w:val="24"/>
          <w:lang w:val="en-US"/>
        </w:rPr>
        <w:t>three</w:t>
      </w:r>
      <w:r w:rsidR="00AE7AB4" w:rsidRPr="008D612F">
        <w:rPr>
          <w:rFonts w:cs="Times New Roman"/>
          <w:szCs w:val="24"/>
          <w:lang w:val="en-US"/>
        </w:rPr>
        <w:t xml:space="preserve"> </w:t>
      </w:r>
      <w:r w:rsidR="00555101" w:rsidRPr="008D612F">
        <w:rPr>
          <w:rFonts w:cs="Times New Roman"/>
          <w:szCs w:val="24"/>
          <w:lang w:val="en-US"/>
        </w:rPr>
        <w:t>five</w:t>
      </w:r>
      <w:r w:rsidR="00922AD1" w:rsidRPr="008D612F">
        <w:rPr>
          <w:rFonts w:cs="Times New Roman"/>
          <w:szCs w:val="24"/>
          <w:lang w:val="en-US"/>
        </w:rPr>
        <w:t xml:space="preserve">-second </w:t>
      </w:r>
      <w:r w:rsidR="003C238E" w:rsidRPr="008D612F">
        <w:rPr>
          <w:rFonts w:cs="Times New Roman"/>
          <w:szCs w:val="24"/>
          <w:lang w:val="en-US"/>
        </w:rPr>
        <w:t xml:space="preserve">maximal </w:t>
      </w:r>
      <w:r w:rsidR="00E17967" w:rsidRPr="008D612F">
        <w:rPr>
          <w:rFonts w:cs="Times New Roman"/>
          <w:szCs w:val="24"/>
          <w:lang w:val="en-US"/>
        </w:rPr>
        <w:t xml:space="preserve">isometric contractions </w:t>
      </w:r>
      <w:r w:rsidR="00205AB8" w:rsidRPr="008D612F">
        <w:rPr>
          <w:rFonts w:cs="Times New Roman"/>
          <w:szCs w:val="24"/>
          <w:lang w:val="en-US"/>
        </w:rPr>
        <w:t xml:space="preserve">in </w:t>
      </w:r>
      <w:r w:rsidR="004A39A3" w:rsidRPr="008D612F">
        <w:rPr>
          <w:rFonts w:cs="Times New Roman"/>
          <w:szCs w:val="24"/>
          <w:lang w:val="en-US"/>
        </w:rPr>
        <w:t xml:space="preserve">the bilateral </w:t>
      </w:r>
      <w:r w:rsidR="00205AB8" w:rsidRPr="008D612F">
        <w:rPr>
          <w:rFonts w:cs="Times New Roman"/>
          <w:szCs w:val="24"/>
          <w:lang w:val="en-US"/>
        </w:rPr>
        <w:t xml:space="preserve">squat, </w:t>
      </w:r>
      <w:r w:rsidR="004A39A3" w:rsidRPr="008D612F">
        <w:rPr>
          <w:rFonts w:cs="Times New Roman"/>
          <w:szCs w:val="24"/>
          <w:lang w:val="en-US"/>
        </w:rPr>
        <w:t xml:space="preserve">unilateral squat, bilateral </w:t>
      </w:r>
      <w:r w:rsidR="00ED5D66" w:rsidRPr="008D612F">
        <w:rPr>
          <w:rFonts w:cs="Times New Roman"/>
          <w:szCs w:val="24"/>
          <w:lang w:val="en-US"/>
        </w:rPr>
        <w:t xml:space="preserve">standing </w:t>
      </w:r>
      <w:r w:rsidR="004E2B14" w:rsidRPr="008D612F">
        <w:rPr>
          <w:rFonts w:cs="Times New Roman"/>
          <w:szCs w:val="24"/>
          <w:lang w:val="en-US"/>
        </w:rPr>
        <w:t>plantarflexion</w:t>
      </w:r>
      <w:r w:rsidR="00200325" w:rsidRPr="008D612F">
        <w:rPr>
          <w:rFonts w:cs="Times New Roman"/>
          <w:szCs w:val="24"/>
          <w:lang w:val="en-US"/>
        </w:rPr>
        <w:t>,</w:t>
      </w:r>
      <w:r w:rsidR="004A39A3" w:rsidRPr="008D612F">
        <w:rPr>
          <w:rFonts w:cs="Times New Roman"/>
          <w:szCs w:val="24"/>
          <w:lang w:val="en-US"/>
        </w:rPr>
        <w:t xml:space="preserve"> unilateral standing </w:t>
      </w:r>
      <w:r w:rsidR="004E2B14" w:rsidRPr="008D612F">
        <w:rPr>
          <w:rFonts w:cs="Times New Roman"/>
          <w:szCs w:val="24"/>
          <w:lang w:val="en-US"/>
        </w:rPr>
        <w:t>plantarflexion</w:t>
      </w:r>
      <w:r w:rsidR="004A39A3" w:rsidRPr="008D612F">
        <w:rPr>
          <w:rFonts w:cs="Times New Roman"/>
          <w:szCs w:val="24"/>
          <w:lang w:val="en-US"/>
        </w:rPr>
        <w:t>,</w:t>
      </w:r>
      <w:r w:rsidR="00200325" w:rsidRPr="008D612F">
        <w:rPr>
          <w:rFonts w:cs="Times New Roman"/>
          <w:szCs w:val="24"/>
          <w:lang w:val="en-US"/>
        </w:rPr>
        <w:t xml:space="preserve"> </w:t>
      </w:r>
      <w:r w:rsidR="004A39A3" w:rsidRPr="008D612F">
        <w:rPr>
          <w:rFonts w:cs="Times New Roman"/>
          <w:szCs w:val="24"/>
          <w:lang w:val="en-US"/>
        </w:rPr>
        <w:t xml:space="preserve">bilateral </w:t>
      </w:r>
      <w:r w:rsidR="00200325" w:rsidRPr="008D612F">
        <w:rPr>
          <w:rFonts w:cs="Times New Roman"/>
          <w:szCs w:val="24"/>
          <w:lang w:val="en-US"/>
        </w:rPr>
        <w:t xml:space="preserve">seated </w:t>
      </w:r>
      <w:r w:rsidR="004E2B14" w:rsidRPr="008D612F">
        <w:rPr>
          <w:rFonts w:cs="Times New Roman"/>
          <w:szCs w:val="24"/>
          <w:lang w:val="en-US"/>
        </w:rPr>
        <w:t>plantarflexion</w:t>
      </w:r>
      <w:r w:rsidR="004A39A3" w:rsidRPr="008D612F">
        <w:rPr>
          <w:rFonts w:cs="Times New Roman"/>
          <w:szCs w:val="24"/>
          <w:lang w:val="en-US"/>
        </w:rPr>
        <w:t xml:space="preserve">, and unilateral seated </w:t>
      </w:r>
      <w:r w:rsidR="004E2B14" w:rsidRPr="008D612F">
        <w:rPr>
          <w:rFonts w:cs="Times New Roman"/>
          <w:szCs w:val="24"/>
          <w:lang w:val="en-US"/>
        </w:rPr>
        <w:t>plantarflexion</w:t>
      </w:r>
      <w:r w:rsidR="00700711" w:rsidRPr="008D612F">
        <w:rPr>
          <w:rFonts w:cs="Times New Roman"/>
          <w:szCs w:val="24"/>
          <w:lang w:val="en-US"/>
        </w:rPr>
        <w:t xml:space="preserve"> position</w:t>
      </w:r>
      <w:r w:rsidR="00646F5A" w:rsidRPr="008D612F">
        <w:rPr>
          <w:rFonts w:cs="Times New Roman"/>
          <w:szCs w:val="24"/>
          <w:lang w:val="en-US"/>
        </w:rPr>
        <w:t>s</w:t>
      </w:r>
      <w:r w:rsidR="00577E5E" w:rsidRPr="008D612F">
        <w:rPr>
          <w:rFonts w:cs="Times New Roman"/>
          <w:szCs w:val="24"/>
          <w:lang w:val="en-US"/>
        </w:rPr>
        <w:t xml:space="preserve"> (Figure 1)</w:t>
      </w:r>
      <w:r w:rsidR="008A7D7E" w:rsidRPr="008D612F">
        <w:rPr>
          <w:rFonts w:cs="Times New Roman"/>
          <w:szCs w:val="24"/>
          <w:lang w:val="en-US"/>
        </w:rPr>
        <w:t>.</w:t>
      </w:r>
      <w:r w:rsidR="00E97C1B" w:rsidRPr="008D612F">
        <w:rPr>
          <w:rFonts w:cs="Times New Roman"/>
          <w:szCs w:val="24"/>
          <w:lang w:val="en-US"/>
        </w:rPr>
        <w:t xml:space="preserve"> </w:t>
      </w:r>
      <w:r w:rsidR="002E2B2E" w:rsidRPr="008D612F">
        <w:rPr>
          <w:rFonts w:cs="Times New Roman"/>
          <w:szCs w:val="24"/>
          <w:lang w:val="en-US"/>
        </w:rPr>
        <w:t>All</w:t>
      </w:r>
      <w:r w:rsidR="00637279" w:rsidRPr="008D612F">
        <w:rPr>
          <w:rFonts w:cs="Times New Roman"/>
          <w:szCs w:val="24"/>
          <w:lang w:val="en-US"/>
        </w:rPr>
        <w:t xml:space="preserve"> unilateral</w:t>
      </w:r>
      <w:r w:rsidR="002E2B2E" w:rsidRPr="008D612F">
        <w:rPr>
          <w:rFonts w:cs="Times New Roman"/>
          <w:szCs w:val="24"/>
          <w:lang w:val="en-US"/>
        </w:rPr>
        <w:t xml:space="preserve"> tests were completed on the</w:t>
      </w:r>
      <w:r w:rsidR="00637279" w:rsidRPr="008D612F">
        <w:rPr>
          <w:rFonts w:cs="Times New Roman"/>
          <w:szCs w:val="24"/>
          <w:lang w:val="en-US"/>
        </w:rPr>
        <w:t xml:space="preserve"> right limb</w:t>
      </w:r>
      <w:r w:rsidR="002135CB" w:rsidRPr="008D612F">
        <w:rPr>
          <w:rFonts w:cs="Times New Roman"/>
          <w:szCs w:val="24"/>
          <w:lang w:val="en-US"/>
        </w:rPr>
        <w:t xml:space="preserve"> only</w:t>
      </w:r>
      <w:r w:rsidR="00404BA0" w:rsidRPr="008D612F">
        <w:rPr>
          <w:rFonts w:cs="Times New Roman"/>
          <w:szCs w:val="24"/>
          <w:lang w:val="en-US"/>
        </w:rPr>
        <w:t xml:space="preserve"> to limit the number of maximal isometric contractions within the testing session</w:t>
      </w:r>
      <w:r w:rsidR="00637279" w:rsidRPr="008D612F">
        <w:rPr>
          <w:rFonts w:cs="Times New Roman"/>
          <w:szCs w:val="24"/>
          <w:lang w:val="en-US"/>
        </w:rPr>
        <w:t>.</w:t>
      </w:r>
      <w:r w:rsidR="00FE242D" w:rsidRPr="008D612F">
        <w:rPr>
          <w:rFonts w:cs="Times New Roman"/>
          <w:szCs w:val="24"/>
          <w:lang w:val="en-US"/>
        </w:rPr>
        <w:t xml:space="preserve"> </w:t>
      </w:r>
      <w:r w:rsidR="00C1570A" w:rsidRPr="008D612F">
        <w:rPr>
          <w:rFonts w:cs="Times New Roman"/>
          <w:szCs w:val="24"/>
          <w:lang w:val="en-US"/>
        </w:rPr>
        <w:t>Ea</w:t>
      </w:r>
      <w:r w:rsidR="00804350" w:rsidRPr="008D612F">
        <w:rPr>
          <w:rFonts w:cs="Times New Roman"/>
          <w:szCs w:val="24"/>
          <w:lang w:val="en-US"/>
        </w:rPr>
        <w:t xml:space="preserve">ch five-second </w:t>
      </w:r>
      <w:r w:rsidR="004A74CB" w:rsidRPr="008D612F">
        <w:rPr>
          <w:rFonts w:cs="Times New Roman"/>
          <w:szCs w:val="24"/>
          <w:lang w:val="en-US"/>
        </w:rPr>
        <w:t xml:space="preserve">maximal </w:t>
      </w:r>
      <w:r w:rsidR="00804350" w:rsidRPr="008D612F">
        <w:rPr>
          <w:rFonts w:cs="Times New Roman"/>
          <w:szCs w:val="24"/>
          <w:lang w:val="en-US"/>
        </w:rPr>
        <w:t xml:space="preserve">isometric contraction </w:t>
      </w:r>
      <w:r w:rsidR="001E297A" w:rsidRPr="008D612F">
        <w:rPr>
          <w:rFonts w:cs="Times New Roman"/>
          <w:szCs w:val="24"/>
          <w:lang w:val="en-US"/>
        </w:rPr>
        <w:t xml:space="preserve">within a position </w:t>
      </w:r>
      <w:r w:rsidR="00804350" w:rsidRPr="008D612F">
        <w:rPr>
          <w:rFonts w:cs="Times New Roman"/>
          <w:szCs w:val="24"/>
          <w:lang w:val="en-US"/>
        </w:rPr>
        <w:t xml:space="preserve">was </w:t>
      </w:r>
      <w:r w:rsidR="00E761F9" w:rsidRPr="008D612F">
        <w:rPr>
          <w:rFonts w:cs="Times New Roman"/>
          <w:szCs w:val="24"/>
          <w:lang w:val="en-US"/>
        </w:rPr>
        <w:t xml:space="preserve">separated by </w:t>
      </w:r>
      <w:r w:rsidR="0016167A" w:rsidRPr="008D612F">
        <w:rPr>
          <w:rFonts w:cs="Times New Roman"/>
          <w:szCs w:val="24"/>
          <w:lang w:val="en-US"/>
        </w:rPr>
        <w:t xml:space="preserve">a </w:t>
      </w:r>
      <w:r w:rsidR="004B334D" w:rsidRPr="008D612F">
        <w:rPr>
          <w:rFonts w:cs="Times New Roman"/>
          <w:szCs w:val="24"/>
          <w:lang w:val="en-US"/>
        </w:rPr>
        <w:t>20 s</w:t>
      </w:r>
      <w:r w:rsidR="00492815" w:rsidRPr="008D612F">
        <w:rPr>
          <w:rFonts w:cs="Times New Roman"/>
          <w:szCs w:val="24"/>
          <w:lang w:val="en-US"/>
        </w:rPr>
        <w:t xml:space="preserve"> </w:t>
      </w:r>
      <w:r w:rsidR="001E297A" w:rsidRPr="008D612F">
        <w:rPr>
          <w:rFonts w:cs="Times New Roman"/>
          <w:szCs w:val="24"/>
          <w:lang w:val="en-US"/>
        </w:rPr>
        <w:t>recovery</w:t>
      </w:r>
      <w:r w:rsidR="00D87EB2" w:rsidRPr="008D612F">
        <w:rPr>
          <w:rFonts w:cs="Times New Roman"/>
          <w:szCs w:val="24"/>
          <w:lang w:val="en-US"/>
        </w:rPr>
        <w:t xml:space="preserve"> period</w:t>
      </w:r>
      <w:r w:rsidR="00846532" w:rsidRPr="008D612F">
        <w:rPr>
          <w:rFonts w:cs="Times New Roman"/>
          <w:szCs w:val="24"/>
          <w:lang w:val="en-US"/>
        </w:rPr>
        <w:t>.</w:t>
      </w:r>
      <w:r w:rsidR="0085211D" w:rsidRPr="008D612F">
        <w:rPr>
          <w:rFonts w:cs="Times New Roman"/>
          <w:szCs w:val="24"/>
          <w:lang w:val="en-US"/>
        </w:rPr>
        <w:t xml:space="preserve"> </w:t>
      </w:r>
      <w:r w:rsidR="00846532" w:rsidRPr="008D612F">
        <w:rPr>
          <w:rFonts w:cs="Times New Roman"/>
          <w:szCs w:val="24"/>
          <w:lang w:val="en-US"/>
        </w:rPr>
        <w:t>A</w:t>
      </w:r>
      <w:r w:rsidR="00D43634" w:rsidRPr="008D612F">
        <w:rPr>
          <w:rFonts w:cs="Times New Roman"/>
          <w:szCs w:val="24"/>
          <w:lang w:val="en-US"/>
        </w:rPr>
        <w:t xml:space="preserve"> further</w:t>
      </w:r>
      <w:r w:rsidR="00492815" w:rsidRPr="008D612F">
        <w:rPr>
          <w:rFonts w:cs="Times New Roman"/>
          <w:szCs w:val="24"/>
          <w:lang w:val="en-US"/>
        </w:rPr>
        <w:t xml:space="preserve"> two</w:t>
      </w:r>
      <w:r w:rsidR="00272603" w:rsidRPr="008D612F">
        <w:rPr>
          <w:rFonts w:cs="Times New Roman"/>
          <w:szCs w:val="24"/>
          <w:lang w:val="en-US"/>
        </w:rPr>
        <w:t>-</w:t>
      </w:r>
      <w:r w:rsidR="00492815" w:rsidRPr="008D612F">
        <w:rPr>
          <w:rFonts w:cs="Times New Roman"/>
          <w:szCs w:val="24"/>
          <w:lang w:val="en-US"/>
        </w:rPr>
        <w:t>minute</w:t>
      </w:r>
      <w:r w:rsidR="00B91F9D" w:rsidRPr="008D612F">
        <w:rPr>
          <w:rFonts w:cs="Times New Roman"/>
          <w:szCs w:val="24"/>
          <w:lang w:val="en-US"/>
        </w:rPr>
        <w:t xml:space="preserve"> </w:t>
      </w:r>
      <w:r w:rsidR="00492815" w:rsidRPr="008D612F">
        <w:rPr>
          <w:rFonts w:cs="Times New Roman"/>
          <w:szCs w:val="24"/>
          <w:lang w:val="en-US"/>
        </w:rPr>
        <w:t>recovery</w:t>
      </w:r>
      <w:r w:rsidR="00D43634" w:rsidRPr="008D612F">
        <w:rPr>
          <w:rFonts w:cs="Times New Roman"/>
          <w:szCs w:val="24"/>
          <w:lang w:val="en-US"/>
        </w:rPr>
        <w:t xml:space="preserve"> </w:t>
      </w:r>
      <w:r w:rsidR="00240D26" w:rsidRPr="008D612F">
        <w:rPr>
          <w:rFonts w:cs="Times New Roman"/>
          <w:szCs w:val="24"/>
          <w:lang w:val="en-US"/>
        </w:rPr>
        <w:t xml:space="preserve">period </w:t>
      </w:r>
      <w:r w:rsidR="00D43634" w:rsidRPr="008D612F">
        <w:rPr>
          <w:rFonts w:cs="Times New Roman"/>
          <w:szCs w:val="24"/>
          <w:lang w:val="en-US"/>
        </w:rPr>
        <w:t xml:space="preserve">was provided </w:t>
      </w:r>
      <w:r w:rsidR="00846532" w:rsidRPr="008D612F">
        <w:rPr>
          <w:rFonts w:cs="Times New Roman"/>
          <w:szCs w:val="24"/>
          <w:lang w:val="en-US"/>
        </w:rPr>
        <w:t>o</w:t>
      </w:r>
      <w:r w:rsidR="0085211D" w:rsidRPr="008D612F">
        <w:rPr>
          <w:rFonts w:cs="Times New Roman"/>
          <w:szCs w:val="24"/>
          <w:lang w:val="en-US"/>
        </w:rPr>
        <w:t>nce three maximal isometric contractions were completed within a position</w:t>
      </w:r>
      <w:r w:rsidR="00492815" w:rsidRPr="008D612F">
        <w:rPr>
          <w:rFonts w:cs="Times New Roman"/>
          <w:szCs w:val="24"/>
          <w:lang w:val="en-US"/>
        </w:rPr>
        <w:t xml:space="preserve">. </w:t>
      </w:r>
      <w:r w:rsidR="001F63BA" w:rsidRPr="008D612F">
        <w:rPr>
          <w:rFonts w:cs="Times New Roman"/>
          <w:szCs w:val="24"/>
          <w:lang w:val="en-US"/>
        </w:rPr>
        <w:t>A</w:t>
      </w:r>
      <w:r w:rsidR="00516B9B" w:rsidRPr="008D612F">
        <w:rPr>
          <w:rFonts w:cs="Times New Roman"/>
          <w:szCs w:val="24"/>
          <w:lang w:val="en-US"/>
        </w:rPr>
        <w:t xml:space="preserve"> </w:t>
      </w:r>
      <w:r w:rsidR="00571913" w:rsidRPr="008D612F">
        <w:rPr>
          <w:rFonts w:cs="Times New Roman"/>
          <w:szCs w:val="24"/>
          <w:lang w:val="en-US"/>
        </w:rPr>
        <w:t xml:space="preserve">standardized </w:t>
      </w:r>
      <w:r w:rsidR="00516B9B" w:rsidRPr="008D612F">
        <w:rPr>
          <w:rFonts w:cs="Times New Roman"/>
          <w:szCs w:val="24"/>
          <w:lang w:val="en-US"/>
        </w:rPr>
        <w:t>and progressive warm-up</w:t>
      </w:r>
      <w:r w:rsidR="004938F4" w:rsidRPr="008D612F">
        <w:rPr>
          <w:rFonts w:cs="Times New Roman"/>
          <w:szCs w:val="24"/>
          <w:lang w:val="en-US"/>
        </w:rPr>
        <w:t xml:space="preserve"> was completed prior to testing</w:t>
      </w:r>
      <w:r w:rsidR="00BA0FFB" w:rsidRPr="008D612F">
        <w:rPr>
          <w:rFonts w:cs="Times New Roman"/>
          <w:szCs w:val="24"/>
          <w:lang w:val="en-US"/>
        </w:rPr>
        <w:t>,</w:t>
      </w:r>
      <w:r w:rsidR="0016257E" w:rsidRPr="008D612F">
        <w:rPr>
          <w:rFonts w:cs="Times New Roman"/>
          <w:szCs w:val="24"/>
          <w:lang w:val="en-US"/>
        </w:rPr>
        <w:t xml:space="preserve"> including </w:t>
      </w:r>
      <w:r w:rsidR="005202B8" w:rsidRPr="008D612F">
        <w:rPr>
          <w:rFonts w:cs="Times New Roman"/>
          <w:szCs w:val="24"/>
          <w:lang w:val="en-US"/>
        </w:rPr>
        <w:t>bodyweight</w:t>
      </w:r>
      <w:r w:rsidR="009166A2" w:rsidRPr="008D612F">
        <w:rPr>
          <w:rFonts w:cs="Times New Roman"/>
          <w:szCs w:val="24"/>
          <w:lang w:val="en-US"/>
        </w:rPr>
        <w:t xml:space="preserve"> exercises and submaximal isometric </w:t>
      </w:r>
      <w:r w:rsidR="000F4BB2" w:rsidRPr="008D612F">
        <w:rPr>
          <w:rFonts w:cs="Times New Roman"/>
          <w:szCs w:val="24"/>
          <w:lang w:val="en-US"/>
        </w:rPr>
        <w:t>contractions</w:t>
      </w:r>
      <w:r w:rsidR="006844BD" w:rsidRPr="008D612F">
        <w:rPr>
          <w:rFonts w:cs="Times New Roman"/>
          <w:szCs w:val="24"/>
          <w:lang w:val="en-US"/>
        </w:rPr>
        <w:t xml:space="preserve"> </w:t>
      </w:r>
      <w:r w:rsidR="0069130A" w:rsidRPr="008D612F">
        <w:rPr>
          <w:rFonts w:cs="Times New Roman"/>
          <w:szCs w:val="24"/>
          <w:lang w:val="en-US"/>
        </w:rPr>
        <w:t>across</w:t>
      </w:r>
      <w:r w:rsidR="006844BD" w:rsidRPr="008D612F">
        <w:rPr>
          <w:rFonts w:cs="Times New Roman"/>
          <w:szCs w:val="24"/>
          <w:lang w:val="en-US"/>
        </w:rPr>
        <w:t xml:space="preserve"> the testing positions</w:t>
      </w:r>
      <w:r w:rsidR="00516B9B" w:rsidRPr="008D612F">
        <w:rPr>
          <w:rFonts w:cs="Times New Roman"/>
          <w:szCs w:val="24"/>
          <w:lang w:val="en-US"/>
        </w:rPr>
        <w:t xml:space="preserve">. </w:t>
      </w:r>
      <w:r w:rsidR="007B75F0" w:rsidRPr="008D612F">
        <w:rPr>
          <w:rFonts w:cs="Times New Roman"/>
          <w:szCs w:val="24"/>
          <w:lang w:val="en-US"/>
        </w:rPr>
        <w:t xml:space="preserve">The </w:t>
      </w:r>
      <w:proofErr w:type="spellStart"/>
      <w:r w:rsidR="00DC6DE1" w:rsidRPr="008D612F">
        <w:rPr>
          <w:rFonts w:cs="Times New Roman"/>
          <w:szCs w:val="24"/>
          <w:lang w:val="en-US"/>
        </w:rPr>
        <w:t>vGRF</w:t>
      </w:r>
      <w:proofErr w:type="spellEnd"/>
      <w:r w:rsidR="00102CE7" w:rsidRPr="008D612F">
        <w:rPr>
          <w:rFonts w:cs="Times New Roman"/>
          <w:szCs w:val="24"/>
          <w:lang w:val="en-US"/>
        </w:rPr>
        <w:t xml:space="preserve"> </w:t>
      </w:r>
      <w:r w:rsidR="00796AC9" w:rsidRPr="008D612F">
        <w:rPr>
          <w:rFonts w:cs="Times New Roman"/>
          <w:szCs w:val="24"/>
          <w:lang w:val="en-US"/>
        </w:rPr>
        <w:t xml:space="preserve">data were collected using </w:t>
      </w:r>
      <w:r w:rsidR="00F52977" w:rsidRPr="008D612F">
        <w:rPr>
          <w:rFonts w:cs="Times New Roman"/>
          <w:szCs w:val="24"/>
          <w:lang w:val="en-US"/>
        </w:rPr>
        <w:t xml:space="preserve">a </w:t>
      </w:r>
      <w:r w:rsidR="00796AC9" w:rsidRPr="008D612F">
        <w:rPr>
          <w:rFonts w:cs="Times New Roman"/>
          <w:szCs w:val="24"/>
          <w:lang w:val="en-US"/>
        </w:rPr>
        <w:t xml:space="preserve">force platform (MUSCLELAB, </w:t>
      </w:r>
      <w:proofErr w:type="spellStart"/>
      <w:r w:rsidR="00796AC9" w:rsidRPr="008D612F">
        <w:rPr>
          <w:rFonts w:cs="Times New Roman"/>
          <w:szCs w:val="24"/>
        </w:rPr>
        <w:t>Ergotest</w:t>
      </w:r>
      <w:proofErr w:type="spellEnd"/>
      <w:r w:rsidR="00796AC9" w:rsidRPr="008D612F">
        <w:rPr>
          <w:rFonts w:cs="Times New Roman"/>
          <w:szCs w:val="24"/>
        </w:rPr>
        <w:t xml:space="preserve"> Innovation AS</w:t>
      </w:r>
      <w:r w:rsidR="00796AC9" w:rsidRPr="008D612F">
        <w:rPr>
          <w:rFonts w:cs="Times New Roman"/>
          <w:szCs w:val="24"/>
          <w:lang w:val="en-US"/>
        </w:rPr>
        <w:t xml:space="preserve">, </w:t>
      </w:r>
      <w:proofErr w:type="spellStart"/>
      <w:r w:rsidR="00796AC9" w:rsidRPr="008D612F">
        <w:rPr>
          <w:rFonts w:cs="Times New Roman"/>
          <w:szCs w:val="24"/>
        </w:rPr>
        <w:t>Stathelle</w:t>
      </w:r>
      <w:proofErr w:type="spellEnd"/>
      <w:r w:rsidR="00796AC9" w:rsidRPr="008D612F">
        <w:rPr>
          <w:rFonts w:cs="Times New Roman"/>
          <w:szCs w:val="24"/>
        </w:rPr>
        <w:t>, Norway</w:t>
      </w:r>
      <w:r w:rsidR="00796AC9" w:rsidRPr="008D612F">
        <w:rPr>
          <w:rFonts w:cs="Times New Roman"/>
          <w:szCs w:val="24"/>
          <w:lang w:val="en-US"/>
        </w:rPr>
        <w:t>) sampling at 1000 Hz</w:t>
      </w:r>
      <w:r w:rsidR="00B27733" w:rsidRPr="008D612F">
        <w:rPr>
          <w:rFonts w:cs="Times New Roman"/>
          <w:szCs w:val="24"/>
          <w:lang w:val="en-US"/>
        </w:rPr>
        <w:t>.</w:t>
      </w:r>
      <w:r w:rsidR="005354BE" w:rsidRPr="008D612F">
        <w:rPr>
          <w:rFonts w:cs="Times New Roman"/>
          <w:szCs w:val="24"/>
          <w:lang w:val="en-US"/>
        </w:rPr>
        <w:t xml:space="preserve"> A</w:t>
      </w:r>
      <w:r w:rsidR="00D809AB" w:rsidRPr="008D612F">
        <w:rPr>
          <w:rFonts w:cs="Times New Roman"/>
          <w:szCs w:val="24"/>
          <w:lang w:val="en-US"/>
        </w:rPr>
        <w:t xml:space="preserve">n </w:t>
      </w:r>
      <w:r w:rsidR="005354BE" w:rsidRPr="008D612F">
        <w:rPr>
          <w:rFonts w:cs="Times New Roman"/>
          <w:szCs w:val="24"/>
          <w:lang w:val="en-US"/>
        </w:rPr>
        <w:t>isomet</w:t>
      </w:r>
      <w:r w:rsidR="00546520" w:rsidRPr="008D612F">
        <w:rPr>
          <w:rFonts w:cs="Times New Roman"/>
          <w:szCs w:val="24"/>
          <w:lang w:val="en-US"/>
        </w:rPr>
        <w:t>r</w:t>
      </w:r>
      <w:r w:rsidR="005354BE" w:rsidRPr="008D612F">
        <w:rPr>
          <w:rFonts w:cs="Times New Roman"/>
          <w:szCs w:val="24"/>
          <w:lang w:val="en-US"/>
        </w:rPr>
        <w:t xml:space="preserve">ic </w:t>
      </w:r>
      <w:r w:rsidR="00B820C1" w:rsidRPr="008D612F">
        <w:rPr>
          <w:rFonts w:cs="Times New Roman"/>
          <w:szCs w:val="24"/>
          <w:lang w:val="en-US"/>
        </w:rPr>
        <w:t>rig</w:t>
      </w:r>
      <w:r w:rsidR="00C45D96" w:rsidRPr="008D612F">
        <w:rPr>
          <w:rFonts w:cs="Times New Roman"/>
          <w:szCs w:val="24"/>
          <w:lang w:val="en-US"/>
        </w:rPr>
        <w:t>, with 2.5 cm adjustable vertical spacing,</w:t>
      </w:r>
      <w:r w:rsidR="002A280B" w:rsidRPr="008D612F">
        <w:rPr>
          <w:rFonts w:cs="Times New Roman"/>
          <w:szCs w:val="24"/>
          <w:lang w:val="en-US"/>
        </w:rPr>
        <w:t xml:space="preserve"> and </w:t>
      </w:r>
      <w:r w:rsidR="00E35269" w:rsidRPr="008D612F">
        <w:rPr>
          <w:rFonts w:cs="Times New Roman"/>
          <w:szCs w:val="24"/>
          <w:lang w:val="en-US"/>
        </w:rPr>
        <w:t xml:space="preserve">a </w:t>
      </w:r>
      <w:r w:rsidR="00C57305" w:rsidRPr="008D612F">
        <w:rPr>
          <w:rFonts w:cs="Times New Roman"/>
          <w:szCs w:val="24"/>
          <w:lang w:val="en-US"/>
        </w:rPr>
        <w:t>barbell</w:t>
      </w:r>
      <w:r w:rsidR="00B820C1" w:rsidRPr="008D612F">
        <w:rPr>
          <w:rFonts w:cs="Times New Roman"/>
          <w:szCs w:val="24"/>
          <w:lang w:val="en-US"/>
        </w:rPr>
        <w:t xml:space="preserve"> </w:t>
      </w:r>
      <w:r w:rsidR="008F1E00" w:rsidRPr="008D612F">
        <w:rPr>
          <w:rFonts w:cs="Times New Roman"/>
          <w:szCs w:val="24"/>
          <w:lang w:val="en-US"/>
        </w:rPr>
        <w:t>(</w:t>
      </w:r>
      <w:proofErr w:type="spellStart"/>
      <w:r w:rsidR="009A39E9" w:rsidRPr="008D612F">
        <w:rPr>
          <w:rFonts w:cs="Times New Roman"/>
          <w:szCs w:val="24"/>
          <w:lang w:val="en-US"/>
        </w:rPr>
        <w:t>Sportesse</w:t>
      </w:r>
      <w:proofErr w:type="spellEnd"/>
      <w:r w:rsidR="009A39E9" w:rsidRPr="008D612F">
        <w:rPr>
          <w:rFonts w:cs="Times New Roman"/>
          <w:szCs w:val="24"/>
          <w:lang w:val="en-US"/>
        </w:rPr>
        <w:t>, Somerset, United Kingdom</w:t>
      </w:r>
      <w:r w:rsidR="008F1E00" w:rsidRPr="008D612F">
        <w:rPr>
          <w:rFonts w:cs="Times New Roman"/>
          <w:szCs w:val="24"/>
          <w:lang w:val="en-US"/>
        </w:rPr>
        <w:t>)</w:t>
      </w:r>
      <w:r w:rsidR="00385473" w:rsidRPr="008D612F">
        <w:rPr>
          <w:rFonts w:cs="Times New Roman"/>
          <w:szCs w:val="24"/>
          <w:lang w:val="en-US"/>
        </w:rPr>
        <w:t xml:space="preserve"> </w:t>
      </w:r>
      <w:r w:rsidR="00B820C1" w:rsidRPr="008D612F">
        <w:rPr>
          <w:rFonts w:cs="Times New Roman"/>
          <w:szCs w:val="24"/>
          <w:lang w:val="en-US"/>
        </w:rPr>
        <w:t>w</w:t>
      </w:r>
      <w:r w:rsidR="000F209F" w:rsidRPr="008D612F">
        <w:rPr>
          <w:rFonts w:cs="Times New Roman"/>
          <w:szCs w:val="24"/>
          <w:lang w:val="en-US"/>
        </w:rPr>
        <w:t>ere</w:t>
      </w:r>
      <w:r w:rsidR="00B820C1" w:rsidRPr="008D612F">
        <w:rPr>
          <w:rFonts w:cs="Times New Roman"/>
          <w:szCs w:val="24"/>
          <w:lang w:val="en-US"/>
        </w:rPr>
        <w:t xml:space="preserve"> used for all tests</w:t>
      </w:r>
      <w:r w:rsidR="007E04B7" w:rsidRPr="008D612F">
        <w:rPr>
          <w:rFonts w:cs="Times New Roman"/>
          <w:szCs w:val="24"/>
          <w:lang w:val="en-US"/>
        </w:rPr>
        <w:t>,</w:t>
      </w:r>
      <w:r w:rsidR="007817AA" w:rsidRPr="008D612F">
        <w:rPr>
          <w:rFonts w:cs="Times New Roman"/>
          <w:szCs w:val="24"/>
          <w:lang w:val="en-US"/>
        </w:rPr>
        <w:t xml:space="preserve"> with a </w:t>
      </w:r>
      <w:r w:rsidR="00B91A3E" w:rsidRPr="008D612F">
        <w:rPr>
          <w:rFonts w:cs="Times New Roman"/>
          <w:szCs w:val="24"/>
          <w:lang w:val="en-US"/>
        </w:rPr>
        <w:t>3</w:t>
      </w:r>
      <w:r w:rsidR="004578CE" w:rsidRPr="008D612F">
        <w:rPr>
          <w:rFonts w:cs="Times New Roman"/>
          <w:szCs w:val="24"/>
          <w:lang w:val="en-US"/>
        </w:rPr>
        <w:t>.3</w:t>
      </w:r>
      <w:r w:rsidR="00B91A3E" w:rsidRPr="008D612F">
        <w:rPr>
          <w:rFonts w:cs="Times New Roman"/>
          <w:szCs w:val="24"/>
          <w:lang w:val="en-US"/>
        </w:rPr>
        <w:t xml:space="preserve"> </w:t>
      </w:r>
      <w:r w:rsidR="001A7530" w:rsidRPr="008D612F">
        <w:rPr>
          <w:rFonts w:cs="Times New Roman"/>
          <w:szCs w:val="24"/>
          <w:lang w:val="en-US"/>
        </w:rPr>
        <w:t>cm</w:t>
      </w:r>
      <w:r w:rsidR="00E024F1" w:rsidRPr="008D612F">
        <w:rPr>
          <w:rFonts w:cs="Times New Roman"/>
          <w:szCs w:val="24"/>
          <w:lang w:val="en-US"/>
        </w:rPr>
        <w:t xml:space="preserve"> thick</w:t>
      </w:r>
      <w:r w:rsidR="004578CE" w:rsidRPr="008D612F">
        <w:rPr>
          <w:rFonts w:cs="Times New Roman"/>
          <w:szCs w:val="24"/>
          <w:lang w:val="en-US"/>
        </w:rPr>
        <w:t xml:space="preserve"> </w:t>
      </w:r>
      <w:r w:rsidR="008C09EA" w:rsidRPr="008D612F">
        <w:rPr>
          <w:rFonts w:cs="Times New Roman"/>
          <w:szCs w:val="24"/>
          <w:lang w:val="en-US"/>
        </w:rPr>
        <w:t xml:space="preserve">foam pad </w:t>
      </w:r>
      <w:r w:rsidR="005345C8" w:rsidRPr="008D612F">
        <w:rPr>
          <w:rFonts w:cs="Times New Roman"/>
          <w:szCs w:val="24"/>
          <w:lang w:val="en-US"/>
        </w:rPr>
        <w:t xml:space="preserve">(Power Guidance, London, England) </w:t>
      </w:r>
      <w:r w:rsidR="008C09EA" w:rsidRPr="008D612F">
        <w:rPr>
          <w:rFonts w:cs="Times New Roman"/>
          <w:szCs w:val="24"/>
          <w:lang w:val="en-US"/>
        </w:rPr>
        <w:t xml:space="preserve">around the barbell for </w:t>
      </w:r>
      <w:r w:rsidR="00ED3CB9" w:rsidRPr="008D612F">
        <w:rPr>
          <w:rFonts w:cs="Times New Roman"/>
          <w:szCs w:val="24"/>
          <w:lang w:val="en-US"/>
        </w:rPr>
        <w:t>comfort</w:t>
      </w:r>
      <w:r w:rsidR="008C09EA" w:rsidRPr="008D612F">
        <w:rPr>
          <w:rFonts w:cs="Times New Roman"/>
          <w:szCs w:val="24"/>
          <w:lang w:val="en-US"/>
        </w:rPr>
        <w:t>.</w:t>
      </w:r>
      <w:r w:rsidR="0005484F" w:rsidRPr="008D612F">
        <w:rPr>
          <w:rFonts w:cs="Times New Roman"/>
          <w:szCs w:val="24"/>
          <w:lang w:val="en-US"/>
        </w:rPr>
        <w:t xml:space="preserve"> </w:t>
      </w:r>
      <w:r w:rsidR="005202B8" w:rsidRPr="008D612F">
        <w:rPr>
          <w:rFonts w:cs="Times New Roman"/>
          <w:szCs w:val="24"/>
          <w:lang w:val="en-US"/>
        </w:rPr>
        <w:t>Bodyweight</w:t>
      </w:r>
      <w:r w:rsidR="00977C0A" w:rsidRPr="008D612F">
        <w:rPr>
          <w:rFonts w:cs="Times New Roman"/>
          <w:szCs w:val="24"/>
          <w:lang w:val="en-US"/>
        </w:rPr>
        <w:t xml:space="preserve"> </w:t>
      </w:r>
      <w:r w:rsidR="002323EC" w:rsidRPr="008D612F">
        <w:rPr>
          <w:rFonts w:cs="Times New Roman"/>
          <w:szCs w:val="24"/>
          <w:lang w:val="en-US"/>
        </w:rPr>
        <w:t xml:space="preserve">was calculated from a </w:t>
      </w:r>
      <w:r w:rsidR="00492815" w:rsidRPr="008D612F">
        <w:rPr>
          <w:rFonts w:cs="Times New Roman"/>
          <w:szCs w:val="24"/>
          <w:lang w:val="en-US"/>
        </w:rPr>
        <w:t xml:space="preserve">five-second static trial </w:t>
      </w:r>
      <w:r w:rsidR="00745FD9" w:rsidRPr="008D612F">
        <w:rPr>
          <w:rFonts w:cs="Times New Roman"/>
          <w:szCs w:val="24"/>
          <w:lang w:val="en-US"/>
        </w:rPr>
        <w:t xml:space="preserve">where </w:t>
      </w:r>
      <w:r w:rsidR="00E25AE5" w:rsidRPr="008D612F">
        <w:rPr>
          <w:rFonts w:cs="Times New Roman"/>
          <w:szCs w:val="24"/>
          <w:lang w:val="en-US"/>
        </w:rPr>
        <w:t>participants</w:t>
      </w:r>
      <w:r w:rsidR="002D5AD5" w:rsidRPr="008D612F">
        <w:rPr>
          <w:rFonts w:cs="Times New Roman"/>
          <w:szCs w:val="24"/>
          <w:lang w:val="en-US"/>
        </w:rPr>
        <w:t xml:space="preserve"> </w:t>
      </w:r>
      <w:r w:rsidR="00745FD9" w:rsidRPr="008D612F">
        <w:rPr>
          <w:rFonts w:cs="Times New Roman"/>
          <w:szCs w:val="24"/>
          <w:lang w:val="en-US"/>
        </w:rPr>
        <w:t>were standing motionless on the force platform</w:t>
      </w:r>
      <w:r w:rsidR="00492815" w:rsidRPr="008D612F">
        <w:rPr>
          <w:rFonts w:cs="Times New Roman"/>
          <w:szCs w:val="24"/>
          <w:lang w:val="en-US"/>
        </w:rPr>
        <w:t xml:space="preserve">. </w:t>
      </w:r>
      <w:r w:rsidR="00E25AE5" w:rsidRPr="008D612F">
        <w:rPr>
          <w:rFonts w:cs="Times New Roman"/>
          <w:szCs w:val="24"/>
          <w:lang w:val="en-US"/>
        </w:rPr>
        <w:t>Participants</w:t>
      </w:r>
      <w:r w:rsidR="009C4006" w:rsidRPr="008D612F">
        <w:rPr>
          <w:rFonts w:cs="Times New Roman"/>
          <w:szCs w:val="24"/>
          <w:lang w:val="en-US"/>
        </w:rPr>
        <w:t xml:space="preserve"> </w:t>
      </w:r>
      <w:r w:rsidR="00CE795F" w:rsidRPr="008D612F">
        <w:rPr>
          <w:rFonts w:cs="Times New Roman"/>
          <w:szCs w:val="24"/>
          <w:lang w:val="en-US"/>
        </w:rPr>
        <w:t xml:space="preserve">were required to wear </w:t>
      </w:r>
      <w:r w:rsidR="00DF58B9" w:rsidRPr="008D612F">
        <w:rPr>
          <w:rFonts w:cs="Times New Roman"/>
          <w:szCs w:val="24"/>
          <w:lang w:val="en-US"/>
        </w:rPr>
        <w:t>their own shoes</w:t>
      </w:r>
      <w:r w:rsidR="00822913" w:rsidRPr="008D612F">
        <w:rPr>
          <w:rFonts w:cs="Times New Roman"/>
          <w:szCs w:val="24"/>
          <w:lang w:val="en-US"/>
        </w:rPr>
        <w:t xml:space="preserve"> (and the same shoes)</w:t>
      </w:r>
      <w:r w:rsidR="00DF58B9" w:rsidRPr="008D612F">
        <w:rPr>
          <w:rFonts w:cs="Times New Roman"/>
          <w:szCs w:val="24"/>
          <w:lang w:val="en-US"/>
        </w:rPr>
        <w:t xml:space="preserve"> for all</w:t>
      </w:r>
      <w:r w:rsidR="009C4006" w:rsidRPr="008D612F">
        <w:rPr>
          <w:rFonts w:cs="Times New Roman"/>
          <w:szCs w:val="24"/>
          <w:lang w:val="en-US"/>
        </w:rPr>
        <w:t xml:space="preserve"> </w:t>
      </w:r>
      <w:r w:rsidR="00C13665" w:rsidRPr="008D612F">
        <w:rPr>
          <w:rFonts w:cs="Times New Roman"/>
          <w:szCs w:val="24"/>
          <w:lang w:val="en-US"/>
        </w:rPr>
        <w:t>test</w:t>
      </w:r>
      <w:r w:rsidR="00814194" w:rsidRPr="008D612F">
        <w:rPr>
          <w:rFonts w:cs="Times New Roman"/>
          <w:szCs w:val="24"/>
          <w:lang w:val="en-US"/>
        </w:rPr>
        <w:t>ing session</w:t>
      </w:r>
      <w:r w:rsidR="00DF58B9" w:rsidRPr="008D612F">
        <w:rPr>
          <w:rFonts w:cs="Times New Roman"/>
          <w:szCs w:val="24"/>
          <w:lang w:val="en-US"/>
        </w:rPr>
        <w:t>s</w:t>
      </w:r>
      <w:r w:rsidR="005466EB" w:rsidRPr="008D612F">
        <w:rPr>
          <w:rFonts w:cs="Times New Roman"/>
          <w:szCs w:val="24"/>
          <w:lang w:val="en-US"/>
        </w:rPr>
        <w:t xml:space="preserve">. </w:t>
      </w:r>
      <w:r w:rsidR="00E25AE5" w:rsidRPr="008D612F">
        <w:rPr>
          <w:rFonts w:cs="Times New Roman"/>
          <w:szCs w:val="24"/>
          <w:lang w:val="en-US"/>
        </w:rPr>
        <w:t>Participants</w:t>
      </w:r>
      <w:r w:rsidR="005466EB" w:rsidRPr="008D612F">
        <w:rPr>
          <w:rFonts w:cs="Times New Roman"/>
          <w:szCs w:val="24"/>
          <w:lang w:val="en-US"/>
        </w:rPr>
        <w:t xml:space="preserve"> </w:t>
      </w:r>
      <w:r w:rsidR="00814194" w:rsidRPr="008D612F">
        <w:rPr>
          <w:rFonts w:cs="Times New Roman"/>
          <w:szCs w:val="24"/>
          <w:lang w:val="en-US"/>
        </w:rPr>
        <w:t xml:space="preserve">were </w:t>
      </w:r>
      <w:r w:rsidR="00C13665" w:rsidRPr="008D612F">
        <w:rPr>
          <w:rFonts w:cs="Times New Roman"/>
          <w:szCs w:val="24"/>
          <w:lang w:val="en-US"/>
        </w:rPr>
        <w:t>instructed to “push maximally into the barbell”</w:t>
      </w:r>
      <w:r w:rsidR="00B868DF" w:rsidRPr="008D612F">
        <w:rPr>
          <w:rFonts w:cs="Times New Roman"/>
          <w:szCs w:val="24"/>
          <w:lang w:val="en-US"/>
        </w:rPr>
        <w:t xml:space="preserve"> </w:t>
      </w:r>
      <w:r w:rsidR="00DA3747" w:rsidRPr="008D612F">
        <w:rPr>
          <w:rFonts w:cs="Times New Roman"/>
          <w:szCs w:val="24"/>
          <w:lang w:val="en-US"/>
        </w:rPr>
        <w:t>before</w:t>
      </w:r>
      <w:r w:rsidR="00B868DF" w:rsidRPr="008D612F">
        <w:rPr>
          <w:rFonts w:cs="Times New Roman"/>
          <w:szCs w:val="24"/>
          <w:lang w:val="en-US"/>
        </w:rPr>
        <w:t xml:space="preserve"> each trial</w:t>
      </w:r>
      <w:r w:rsidR="00C13665" w:rsidRPr="008D612F">
        <w:rPr>
          <w:rFonts w:cs="Times New Roman"/>
          <w:szCs w:val="24"/>
          <w:lang w:val="en-US"/>
        </w:rPr>
        <w:t xml:space="preserve">. </w:t>
      </w:r>
      <w:r w:rsidR="0011265E" w:rsidRPr="008D612F">
        <w:rPr>
          <w:rFonts w:cs="Times New Roman"/>
          <w:szCs w:val="24"/>
          <w:lang w:val="en-US"/>
        </w:rPr>
        <w:t xml:space="preserve">Each trial was initiated by the </w:t>
      </w:r>
      <w:r w:rsidR="0052435C" w:rsidRPr="008D612F">
        <w:rPr>
          <w:rFonts w:cs="Times New Roman"/>
          <w:szCs w:val="24"/>
          <w:lang w:val="en-US"/>
        </w:rPr>
        <w:t>research</w:t>
      </w:r>
      <w:r w:rsidR="00733241" w:rsidRPr="008D612F">
        <w:rPr>
          <w:rFonts w:cs="Times New Roman"/>
          <w:szCs w:val="24"/>
          <w:lang w:val="en-US"/>
        </w:rPr>
        <w:t>er</w:t>
      </w:r>
      <w:r w:rsidR="0052435C" w:rsidRPr="008D612F">
        <w:rPr>
          <w:rFonts w:cs="Times New Roman"/>
          <w:szCs w:val="24"/>
          <w:lang w:val="en-US"/>
        </w:rPr>
        <w:t xml:space="preserve"> instructing the participant </w:t>
      </w:r>
      <w:r w:rsidR="00E03EB9" w:rsidRPr="008D612F">
        <w:rPr>
          <w:rFonts w:cs="Times New Roman"/>
          <w:szCs w:val="24"/>
          <w:lang w:val="en-US"/>
        </w:rPr>
        <w:t xml:space="preserve">to </w:t>
      </w:r>
      <w:r w:rsidR="00301544" w:rsidRPr="008D612F">
        <w:rPr>
          <w:rFonts w:cs="Times New Roman"/>
          <w:szCs w:val="24"/>
          <w:lang w:val="en-US"/>
        </w:rPr>
        <w:t>adopt the</w:t>
      </w:r>
      <w:r w:rsidR="00E03EB9" w:rsidRPr="008D612F">
        <w:rPr>
          <w:rFonts w:cs="Times New Roman"/>
          <w:szCs w:val="24"/>
          <w:lang w:val="en-US"/>
        </w:rPr>
        <w:t xml:space="preserve"> </w:t>
      </w:r>
      <w:r w:rsidR="0019618F" w:rsidRPr="008D612F">
        <w:rPr>
          <w:rFonts w:cs="Times New Roman"/>
          <w:szCs w:val="24"/>
          <w:lang w:val="en-US"/>
        </w:rPr>
        <w:t xml:space="preserve">relevant </w:t>
      </w:r>
      <w:r w:rsidR="00E03EB9" w:rsidRPr="008D612F">
        <w:rPr>
          <w:rFonts w:cs="Times New Roman"/>
          <w:szCs w:val="24"/>
          <w:lang w:val="en-US"/>
        </w:rPr>
        <w:t>position</w:t>
      </w:r>
      <w:r w:rsidR="00C615F7" w:rsidRPr="008D612F">
        <w:rPr>
          <w:rFonts w:cs="Times New Roman"/>
          <w:szCs w:val="24"/>
          <w:lang w:val="en-US"/>
        </w:rPr>
        <w:t xml:space="preserve"> </w:t>
      </w:r>
      <w:r w:rsidR="0019618F" w:rsidRPr="008D612F">
        <w:rPr>
          <w:rFonts w:cs="Times New Roman"/>
          <w:szCs w:val="24"/>
          <w:lang w:val="en-US"/>
        </w:rPr>
        <w:t>and then coun</w:t>
      </w:r>
      <w:r w:rsidR="00C615F7" w:rsidRPr="008D612F">
        <w:rPr>
          <w:rFonts w:cs="Times New Roman"/>
          <w:szCs w:val="24"/>
          <w:lang w:val="en-US"/>
        </w:rPr>
        <w:t>ting down “</w:t>
      </w:r>
      <w:r w:rsidR="00AC47B0" w:rsidRPr="008D612F">
        <w:rPr>
          <w:rFonts w:cs="Times New Roman"/>
          <w:szCs w:val="24"/>
          <w:lang w:val="en-US"/>
        </w:rPr>
        <w:t>3, 2, 1</w:t>
      </w:r>
      <w:r w:rsidR="00C615F7" w:rsidRPr="008D612F">
        <w:rPr>
          <w:rFonts w:cs="Times New Roman"/>
          <w:szCs w:val="24"/>
          <w:lang w:val="en-US"/>
        </w:rPr>
        <w:t xml:space="preserve">, </w:t>
      </w:r>
      <w:r w:rsidR="00AC47B0" w:rsidRPr="008D612F">
        <w:rPr>
          <w:rFonts w:cs="Times New Roman"/>
          <w:szCs w:val="24"/>
          <w:lang w:val="en-US"/>
        </w:rPr>
        <w:t>P</w:t>
      </w:r>
      <w:r w:rsidR="00C615F7" w:rsidRPr="008D612F">
        <w:rPr>
          <w:rFonts w:cs="Times New Roman"/>
          <w:szCs w:val="24"/>
          <w:lang w:val="en-US"/>
        </w:rPr>
        <w:t>ush”</w:t>
      </w:r>
      <w:r w:rsidR="00334804" w:rsidRPr="008D612F">
        <w:rPr>
          <w:rFonts w:cs="Times New Roman"/>
          <w:szCs w:val="24"/>
          <w:lang w:val="en-US"/>
        </w:rPr>
        <w:t>.</w:t>
      </w:r>
      <w:r w:rsidR="00E025AB" w:rsidRPr="008D612F">
        <w:rPr>
          <w:rFonts w:cs="Times New Roman"/>
          <w:szCs w:val="24"/>
          <w:lang w:val="en-US"/>
        </w:rPr>
        <w:t xml:space="preserve"> The force pla</w:t>
      </w:r>
      <w:r w:rsidR="00FF6143" w:rsidRPr="008D612F">
        <w:rPr>
          <w:rFonts w:cs="Times New Roman"/>
          <w:szCs w:val="24"/>
          <w:lang w:val="en-US"/>
        </w:rPr>
        <w:t xml:space="preserve">tform was zeroed </w:t>
      </w:r>
      <w:r w:rsidR="007350F7" w:rsidRPr="008D612F">
        <w:rPr>
          <w:rFonts w:cs="Times New Roman"/>
          <w:szCs w:val="24"/>
          <w:lang w:val="en-US"/>
        </w:rPr>
        <w:t>prior to each set</w:t>
      </w:r>
      <w:r w:rsidR="00C936FC" w:rsidRPr="008D612F">
        <w:rPr>
          <w:rFonts w:cs="Times New Roman"/>
          <w:szCs w:val="24"/>
          <w:lang w:val="en-US"/>
        </w:rPr>
        <w:t>.</w:t>
      </w:r>
    </w:p>
    <w:p w14:paraId="79C4674E" w14:textId="1681A5E8" w:rsidR="00CD5F8A" w:rsidRPr="008D612F" w:rsidRDefault="00BE4170" w:rsidP="00361D0F">
      <w:pPr>
        <w:pStyle w:val="Heading3"/>
        <w:rPr>
          <w:lang w:val="en-US"/>
        </w:rPr>
      </w:pPr>
      <w:r w:rsidRPr="008D612F">
        <w:lastRenderedPageBreak/>
        <w:t>Isometric</w:t>
      </w:r>
      <w:r w:rsidRPr="008D612F">
        <w:rPr>
          <w:lang w:val="en-US"/>
        </w:rPr>
        <w:t xml:space="preserve"> </w:t>
      </w:r>
      <w:r w:rsidRPr="008D612F">
        <w:t>Squat</w:t>
      </w:r>
    </w:p>
    <w:p w14:paraId="2FCA384F" w14:textId="59F30702" w:rsidR="002B0241" w:rsidRPr="008D612F" w:rsidRDefault="00AE40CC" w:rsidP="00E06A9A">
      <w:pPr>
        <w:rPr>
          <w:rFonts w:cs="Times New Roman"/>
          <w:szCs w:val="24"/>
          <w:lang w:val="en-US"/>
        </w:rPr>
      </w:pPr>
      <w:r w:rsidRPr="008D612F">
        <w:rPr>
          <w:rFonts w:cs="Times New Roman"/>
          <w:szCs w:val="24"/>
          <w:lang w:val="en-US"/>
        </w:rPr>
        <w:t xml:space="preserve">The </w:t>
      </w:r>
      <w:r w:rsidR="008828D6" w:rsidRPr="008D612F">
        <w:rPr>
          <w:rFonts w:cs="Times New Roman"/>
          <w:szCs w:val="24"/>
          <w:lang w:val="en-US"/>
        </w:rPr>
        <w:t>barbell</w:t>
      </w:r>
      <w:r w:rsidR="000F0638" w:rsidRPr="008D612F">
        <w:rPr>
          <w:rFonts w:cs="Times New Roman"/>
          <w:szCs w:val="24"/>
          <w:lang w:val="en-US"/>
        </w:rPr>
        <w:t xml:space="preserve"> </w:t>
      </w:r>
      <w:r w:rsidR="008828D6" w:rsidRPr="008D612F">
        <w:rPr>
          <w:rFonts w:cs="Times New Roman"/>
          <w:szCs w:val="24"/>
          <w:lang w:val="en-US"/>
        </w:rPr>
        <w:t>was placed in a high</w:t>
      </w:r>
      <w:r w:rsidR="00C22C08" w:rsidRPr="008D612F">
        <w:rPr>
          <w:rFonts w:cs="Times New Roman"/>
          <w:szCs w:val="24"/>
          <w:lang w:val="en-US"/>
        </w:rPr>
        <w:t>-</w:t>
      </w:r>
      <w:r w:rsidR="008828D6" w:rsidRPr="008D612F">
        <w:rPr>
          <w:rFonts w:cs="Times New Roman"/>
          <w:szCs w:val="24"/>
          <w:lang w:val="en-US"/>
        </w:rPr>
        <w:t>bar back squat position</w:t>
      </w:r>
      <w:r w:rsidR="00C22C08" w:rsidRPr="008D612F">
        <w:rPr>
          <w:rFonts w:cs="Times New Roman"/>
          <w:szCs w:val="24"/>
          <w:lang w:val="en-US"/>
        </w:rPr>
        <w:t xml:space="preserve"> on the</w:t>
      </w:r>
      <w:r w:rsidR="000F0638" w:rsidRPr="008D612F">
        <w:rPr>
          <w:rFonts w:cs="Times New Roman"/>
          <w:szCs w:val="24"/>
          <w:lang w:val="en-US"/>
        </w:rPr>
        <w:t xml:space="preserve"> upper</w:t>
      </w:r>
      <w:r w:rsidR="00C22C08" w:rsidRPr="008D612F">
        <w:rPr>
          <w:rFonts w:cs="Times New Roman"/>
          <w:szCs w:val="24"/>
          <w:lang w:val="en-US"/>
        </w:rPr>
        <w:t xml:space="preserve"> trapezius</w:t>
      </w:r>
      <w:r w:rsidR="008828D6" w:rsidRPr="008D612F">
        <w:rPr>
          <w:rFonts w:cs="Times New Roman"/>
          <w:szCs w:val="24"/>
          <w:lang w:val="en-US"/>
        </w:rPr>
        <w:t xml:space="preserve">. </w:t>
      </w:r>
      <w:r w:rsidR="00EB0236" w:rsidRPr="008D612F">
        <w:rPr>
          <w:rFonts w:cs="Times New Roman"/>
          <w:szCs w:val="24"/>
          <w:lang w:val="en-US"/>
        </w:rPr>
        <w:t xml:space="preserve">Using a goniometer, </w:t>
      </w:r>
      <w:r w:rsidR="001E3B90" w:rsidRPr="008D612F">
        <w:rPr>
          <w:rFonts w:cs="Times New Roman"/>
          <w:szCs w:val="24"/>
          <w:lang w:val="en-US"/>
        </w:rPr>
        <w:t>knee and hip angle</w:t>
      </w:r>
      <w:r w:rsidR="004E1FA7" w:rsidRPr="008D612F">
        <w:rPr>
          <w:rFonts w:cs="Times New Roman"/>
          <w:szCs w:val="24"/>
          <w:lang w:val="en-US"/>
        </w:rPr>
        <w:t>s</w:t>
      </w:r>
      <w:r w:rsidR="001E3B90" w:rsidRPr="008D612F">
        <w:rPr>
          <w:rFonts w:cs="Times New Roman"/>
          <w:szCs w:val="24"/>
          <w:lang w:val="en-US"/>
        </w:rPr>
        <w:t xml:space="preserve"> </w:t>
      </w:r>
      <w:r w:rsidR="004E1FA7" w:rsidRPr="008D612F">
        <w:rPr>
          <w:rFonts w:cs="Times New Roman"/>
          <w:szCs w:val="24"/>
          <w:lang w:val="en-US"/>
        </w:rPr>
        <w:t>were</w:t>
      </w:r>
      <w:r w:rsidR="007338B8" w:rsidRPr="008D612F">
        <w:rPr>
          <w:rFonts w:cs="Times New Roman"/>
          <w:szCs w:val="24"/>
          <w:lang w:val="en-US"/>
        </w:rPr>
        <w:t xml:space="preserve"> measured to</w:t>
      </w:r>
      <w:r w:rsidR="001E3B90" w:rsidRPr="008D612F">
        <w:rPr>
          <w:rFonts w:cs="Times New Roman"/>
          <w:szCs w:val="24"/>
          <w:lang w:val="en-US"/>
        </w:rPr>
        <w:t xml:space="preserve"> 140°, </w:t>
      </w:r>
      <w:r w:rsidR="00F61850" w:rsidRPr="008D612F">
        <w:rPr>
          <w:rFonts w:cs="Times New Roman"/>
          <w:szCs w:val="24"/>
          <w:lang w:val="en-US"/>
        </w:rPr>
        <w:t xml:space="preserve">where full knee </w:t>
      </w:r>
      <w:r w:rsidR="00B6744E" w:rsidRPr="008D612F">
        <w:rPr>
          <w:rFonts w:cs="Times New Roman"/>
          <w:szCs w:val="24"/>
          <w:lang w:val="en-US"/>
        </w:rPr>
        <w:t xml:space="preserve">and hip </w:t>
      </w:r>
      <w:r w:rsidR="00F61850" w:rsidRPr="008D612F">
        <w:rPr>
          <w:rFonts w:cs="Times New Roman"/>
          <w:szCs w:val="24"/>
          <w:lang w:val="en-US"/>
        </w:rPr>
        <w:t xml:space="preserve">extension </w:t>
      </w:r>
      <w:r w:rsidR="008F18B3" w:rsidRPr="008D612F">
        <w:rPr>
          <w:rFonts w:cs="Times New Roman"/>
          <w:szCs w:val="24"/>
          <w:lang w:val="en-US"/>
        </w:rPr>
        <w:t xml:space="preserve">were </w:t>
      </w:r>
      <w:r w:rsidR="004B4F6B" w:rsidRPr="008D612F">
        <w:rPr>
          <w:rFonts w:cs="Times New Roman"/>
          <w:szCs w:val="24"/>
          <w:lang w:val="en-US"/>
        </w:rPr>
        <w:t>considered 180°</w:t>
      </w:r>
      <w:r w:rsidR="001E19E9" w:rsidRPr="008D612F">
        <w:rPr>
          <w:rFonts w:cs="Times New Roman"/>
          <w:szCs w:val="24"/>
          <w:lang w:val="en-US"/>
        </w:rPr>
        <w:t xml:space="preserve"> </w:t>
      </w:r>
      <w:r w:rsidR="00B470A9"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080/14763141.2018.1452968","ISSN":"17526116","PMID":"29781788","abstract":"The use of isometric strength testing, particularly the isometric mid-thigh pull (IMTP) has increased dramatically over the last decade. The IMTP and isometric squat (ISqT) provide one aspect of performance monitoring with variables such as peak force and rate of force development being derived from the force–time curve. The reliability of some of these variables is conflicting in the literature, and the reporting of the reliability is not standardised across the research. The majority of research only reports intraclass correlation coefficients with very few studies reporting coefficient of variation and 90% confidence intervals. Additionally, methods used to calculate variables from the force–time curve differ across studies. An aim of muscle strength testing is to provide normative values for specific sports, allowing coaches to distinguish between performance levels or evaluate the effects of training on performance. This narrative review aims to evaluate studies that have researched the reliability and/or reported normative data for both tests. Additionally, the testing protocols and the force–time curve analysis techniques utilised are discussed, concluding with practical applications for coaches on the uses and limitations of these tests. Results demonstrate that peak force is the most reliable measure and can be used to determine maximum strength capabilities.","author":[{"dropping-particle":"","family":"Brady","given":"Claire J.","non-dropping-particle":"","parse-names":false,"suffix":""},{"dropping-particle":"","family":"Harrison","given":"Andrew J.","non-dropping-particle":"","parse-names":false,"suffix":""},{"dropping-particle":"","family":"Comyns","given":"Thomas M.","non-dropping-particle":"","parse-names":false,"suffix":""}],"container-title":"Sports Biomechanics","id":"ITEM-1","issue":"1","issued":{"date-parts":[["2020"]]},"page":"1-25","title":"A review of the reliability of biomechanical variables produced during the isometric mid-thigh pull and isometric squat and the reporting of normative data","type":"article-journal","volume":"19"},"uris":["http://www.mendeley.com/documents/?uuid=98135e9c-4f35-4f46-ad64-b78532a54aa9"]}],"mendeley":{"formattedCitation":"(Brady et al., 2020)","plainTextFormattedCitation":"(Brady et al., 2020)","previouslyFormattedCitation":"(Brady et al., 2020)"},"properties":{"noteIndex":0},"schema":"https://github.com/citation-style-language/schema/raw/master/csl-citation.json"}</w:instrText>
      </w:r>
      <w:r w:rsidR="00B470A9" w:rsidRPr="008D612F">
        <w:rPr>
          <w:rFonts w:cs="Times New Roman"/>
          <w:szCs w:val="24"/>
          <w:lang w:val="en-US"/>
        </w:rPr>
        <w:fldChar w:fldCharType="separate"/>
      </w:r>
      <w:r w:rsidR="00361D0F" w:rsidRPr="008D612F">
        <w:rPr>
          <w:rFonts w:cs="Times New Roman"/>
          <w:noProof/>
          <w:szCs w:val="24"/>
          <w:lang w:val="en-US"/>
        </w:rPr>
        <w:t>(Brady et al., 2020)</w:t>
      </w:r>
      <w:r w:rsidR="00B470A9" w:rsidRPr="008D612F">
        <w:rPr>
          <w:rFonts w:cs="Times New Roman"/>
          <w:szCs w:val="24"/>
          <w:lang w:val="en-US"/>
        </w:rPr>
        <w:fldChar w:fldCharType="end"/>
      </w:r>
      <w:r w:rsidR="001E19E9" w:rsidRPr="008D612F">
        <w:rPr>
          <w:rFonts w:cs="Times New Roman"/>
          <w:szCs w:val="24"/>
          <w:lang w:val="en-US"/>
        </w:rPr>
        <w:t>.</w:t>
      </w:r>
      <w:r w:rsidR="00D47990" w:rsidRPr="008D612F">
        <w:rPr>
          <w:rFonts w:cs="Times New Roman"/>
          <w:szCs w:val="24"/>
          <w:lang w:val="en-US"/>
        </w:rPr>
        <w:t xml:space="preserve"> </w:t>
      </w:r>
      <w:r w:rsidR="003D62F1" w:rsidRPr="008D612F">
        <w:rPr>
          <w:rFonts w:cs="Times New Roman"/>
          <w:szCs w:val="24"/>
          <w:lang w:val="en-US"/>
        </w:rPr>
        <w:t xml:space="preserve">Knee angle was </w:t>
      </w:r>
      <w:r w:rsidR="007002DA" w:rsidRPr="008D612F">
        <w:rPr>
          <w:rFonts w:cs="Times New Roman"/>
          <w:szCs w:val="24"/>
          <w:lang w:val="en-US"/>
        </w:rPr>
        <w:t xml:space="preserve">calculated by positioning the fulcrum of the goniometer </w:t>
      </w:r>
      <w:r w:rsidR="00556626" w:rsidRPr="008D612F">
        <w:rPr>
          <w:rFonts w:cs="Times New Roman"/>
          <w:szCs w:val="24"/>
          <w:lang w:val="en-US"/>
        </w:rPr>
        <w:t>over the</w:t>
      </w:r>
      <w:r w:rsidR="006C3781" w:rsidRPr="008D612F">
        <w:rPr>
          <w:rFonts w:cs="Times New Roman"/>
          <w:szCs w:val="24"/>
          <w:lang w:val="en-US"/>
        </w:rPr>
        <w:t xml:space="preserve"> lateral </w:t>
      </w:r>
      <w:r w:rsidR="00F8054B" w:rsidRPr="008D612F">
        <w:rPr>
          <w:rFonts w:cs="Times New Roman"/>
          <w:szCs w:val="24"/>
          <w:lang w:val="en-US"/>
        </w:rPr>
        <w:t>epicondyle of the femur</w:t>
      </w:r>
      <w:r w:rsidR="00A83408" w:rsidRPr="008D612F">
        <w:rPr>
          <w:rFonts w:cs="Times New Roman"/>
          <w:szCs w:val="24"/>
          <w:lang w:val="en-US"/>
        </w:rPr>
        <w:t>,</w:t>
      </w:r>
      <w:r w:rsidR="00F8054B" w:rsidRPr="008D612F">
        <w:rPr>
          <w:rFonts w:cs="Times New Roman"/>
          <w:szCs w:val="24"/>
          <w:lang w:val="en-US"/>
        </w:rPr>
        <w:t xml:space="preserve"> </w:t>
      </w:r>
      <w:r w:rsidR="00556626" w:rsidRPr="008D612F">
        <w:rPr>
          <w:rFonts w:cs="Times New Roman"/>
          <w:szCs w:val="24"/>
          <w:lang w:val="en-US"/>
        </w:rPr>
        <w:t xml:space="preserve">with the </w:t>
      </w:r>
      <w:r w:rsidR="00571913" w:rsidRPr="008D612F">
        <w:rPr>
          <w:rFonts w:cs="Times New Roman"/>
          <w:szCs w:val="24"/>
          <w:lang w:val="en-US"/>
        </w:rPr>
        <w:t xml:space="preserve">stabilization </w:t>
      </w:r>
      <w:r w:rsidR="00556626" w:rsidRPr="008D612F">
        <w:rPr>
          <w:rFonts w:cs="Times New Roman"/>
          <w:szCs w:val="24"/>
          <w:lang w:val="en-US"/>
        </w:rPr>
        <w:t>arm in line with the</w:t>
      </w:r>
      <w:r w:rsidR="00B746FF" w:rsidRPr="008D612F">
        <w:rPr>
          <w:rFonts w:cs="Times New Roman"/>
          <w:szCs w:val="24"/>
          <w:lang w:val="en-US"/>
        </w:rPr>
        <w:t xml:space="preserve"> </w:t>
      </w:r>
      <w:r w:rsidR="00FF7834" w:rsidRPr="008D612F">
        <w:rPr>
          <w:rFonts w:cs="Times New Roman"/>
          <w:szCs w:val="24"/>
          <w:lang w:val="en-US"/>
        </w:rPr>
        <w:t>lateral malleolus</w:t>
      </w:r>
      <w:r w:rsidR="00B746FF" w:rsidRPr="008D612F">
        <w:rPr>
          <w:rFonts w:cs="Times New Roman"/>
          <w:szCs w:val="24"/>
          <w:lang w:val="en-US"/>
        </w:rPr>
        <w:t xml:space="preserve"> </w:t>
      </w:r>
      <w:r w:rsidR="00FF7834" w:rsidRPr="008D612F">
        <w:rPr>
          <w:rFonts w:cs="Times New Roman"/>
          <w:szCs w:val="24"/>
          <w:lang w:val="en-US"/>
        </w:rPr>
        <w:t>and the movement arm in line with the greater trochanter</w:t>
      </w:r>
      <w:r w:rsidR="002A772B" w:rsidRPr="008D612F">
        <w:rPr>
          <w:rFonts w:cs="Times New Roman"/>
          <w:szCs w:val="24"/>
          <w:lang w:val="en-US"/>
        </w:rPr>
        <w:t>.</w:t>
      </w:r>
      <w:r w:rsidR="00203E47" w:rsidRPr="008D612F">
        <w:rPr>
          <w:rFonts w:cs="Times New Roman"/>
          <w:szCs w:val="24"/>
          <w:lang w:val="en-US"/>
        </w:rPr>
        <w:t xml:space="preserve"> </w:t>
      </w:r>
      <w:r w:rsidR="00A83408" w:rsidRPr="008D612F">
        <w:rPr>
          <w:rFonts w:cs="Times New Roman"/>
          <w:szCs w:val="24"/>
          <w:lang w:val="en-US"/>
        </w:rPr>
        <w:t xml:space="preserve">Hip angle was calculated by positioning the </w:t>
      </w:r>
      <w:r w:rsidR="00516C21" w:rsidRPr="008D612F">
        <w:rPr>
          <w:rFonts w:cs="Times New Roman"/>
          <w:szCs w:val="24"/>
          <w:lang w:val="en-US"/>
        </w:rPr>
        <w:t xml:space="preserve">fulcrum of the goniometer over the greater trochanter </w:t>
      </w:r>
      <w:r w:rsidR="00D459CD" w:rsidRPr="008D612F">
        <w:rPr>
          <w:rFonts w:cs="Times New Roman"/>
          <w:szCs w:val="24"/>
          <w:lang w:val="en-US"/>
        </w:rPr>
        <w:t xml:space="preserve">with the </w:t>
      </w:r>
      <w:r w:rsidR="000A0234" w:rsidRPr="008D612F">
        <w:rPr>
          <w:rFonts w:cs="Times New Roman"/>
          <w:szCs w:val="24"/>
          <w:lang w:val="en-US"/>
        </w:rPr>
        <w:t xml:space="preserve">stabilization </w:t>
      </w:r>
      <w:r w:rsidR="00D459CD" w:rsidRPr="008D612F">
        <w:rPr>
          <w:rFonts w:cs="Times New Roman"/>
          <w:szCs w:val="24"/>
          <w:lang w:val="en-US"/>
        </w:rPr>
        <w:t xml:space="preserve">arm in line with </w:t>
      </w:r>
      <w:r w:rsidR="00B05EE2" w:rsidRPr="008D612F">
        <w:rPr>
          <w:rFonts w:cs="Times New Roman"/>
          <w:szCs w:val="24"/>
          <w:lang w:val="en-US"/>
        </w:rPr>
        <w:t xml:space="preserve">the femur and the movement arm in line with the </w:t>
      </w:r>
      <w:r w:rsidR="007F414A" w:rsidRPr="008D612F">
        <w:rPr>
          <w:rFonts w:cs="Times New Roman"/>
          <w:szCs w:val="24"/>
          <w:lang w:val="en-US"/>
        </w:rPr>
        <w:t xml:space="preserve">glenohumeral </w:t>
      </w:r>
      <w:r w:rsidR="00B92C32" w:rsidRPr="008D612F">
        <w:rPr>
          <w:rFonts w:cs="Times New Roman"/>
          <w:szCs w:val="24"/>
          <w:lang w:val="en-US"/>
        </w:rPr>
        <w:t>joint</w:t>
      </w:r>
      <w:r w:rsidR="002B0241" w:rsidRPr="008D612F">
        <w:rPr>
          <w:rFonts w:cs="Times New Roman"/>
          <w:szCs w:val="24"/>
          <w:lang w:val="en-US"/>
        </w:rPr>
        <w:t xml:space="preserve">. </w:t>
      </w:r>
      <w:r w:rsidR="00560770" w:rsidRPr="008D612F">
        <w:rPr>
          <w:rFonts w:cs="Times New Roman"/>
          <w:szCs w:val="24"/>
          <w:lang w:val="en-US"/>
        </w:rPr>
        <w:t xml:space="preserve">During bilateral tests, the feet were positioned at </w:t>
      </w:r>
      <w:r w:rsidR="00521B28" w:rsidRPr="008D612F">
        <w:rPr>
          <w:rFonts w:cs="Times New Roman"/>
          <w:szCs w:val="24"/>
          <w:lang w:val="en-US"/>
        </w:rPr>
        <w:t>hip</w:t>
      </w:r>
      <w:r w:rsidR="00541C39" w:rsidRPr="008D612F">
        <w:rPr>
          <w:rFonts w:cs="Times New Roman"/>
          <w:szCs w:val="24"/>
          <w:lang w:val="en-US"/>
        </w:rPr>
        <w:t xml:space="preserve"> </w:t>
      </w:r>
      <w:r w:rsidR="00560770" w:rsidRPr="008D612F">
        <w:rPr>
          <w:rFonts w:cs="Times New Roman"/>
          <w:szCs w:val="24"/>
          <w:lang w:val="en-US"/>
        </w:rPr>
        <w:t>width</w:t>
      </w:r>
      <w:r w:rsidR="001B7543" w:rsidRPr="008D612F">
        <w:rPr>
          <w:rFonts w:cs="Times New Roman"/>
          <w:szCs w:val="24"/>
          <w:lang w:val="en-US"/>
        </w:rPr>
        <w:t xml:space="preserve">. </w:t>
      </w:r>
      <w:r w:rsidR="00A571EA" w:rsidRPr="008D612F">
        <w:rPr>
          <w:rFonts w:cs="Times New Roman"/>
          <w:szCs w:val="24"/>
          <w:lang w:val="en-US"/>
        </w:rPr>
        <w:t xml:space="preserve">For </w:t>
      </w:r>
      <w:r w:rsidR="001B7543" w:rsidRPr="008D612F">
        <w:rPr>
          <w:rFonts w:cs="Times New Roman"/>
          <w:szCs w:val="24"/>
          <w:lang w:val="en-US"/>
        </w:rPr>
        <w:t>unilateral tests, t</w:t>
      </w:r>
      <w:r w:rsidR="002B0241" w:rsidRPr="008D612F">
        <w:rPr>
          <w:rFonts w:cs="Times New Roman"/>
          <w:szCs w:val="24"/>
          <w:lang w:val="en-US"/>
        </w:rPr>
        <w:t xml:space="preserve">he contralateral limb was held </w:t>
      </w:r>
      <w:r w:rsidR="002202BE" w:rsidRPr="008D612F">
        <w:rPr>
          <w:rFonts w:cs="Times New Roman"/>
          <w:szCs w:val="24"/>
          <w:lang w:val="en-US"/>
        </w:rPr>
        <w:t xml:space="preserve">in </w:t>
      </w:r>
      <w:r w:rsidR="00475F18" w:rsidRPr="008D612F">
        <w:rPr>
          <w:rFonts w:cs="Times New Roman"/>
          <w:szCs w:val="24"/>
          <w:lang w:val="en-US"/>
        </w:rPr>
        <w:t xml:space="preserve">90° of hip flexion </w:t>
      </w:r>
      <w:r w:rsidR="001A7688" w:rsidRPr="008D612F">
        <w:rPr>
          <w:rFonts w:cs="Times New Roman"/>
          <w:szCs w:val="24"/>
          <w:lang w:val="en-US"/>
        </w:rPr>
        <w:t>to maintain a neutral hip position</w:t>
      </w:r>
      <w:r w:rsidR="00CE2A29" w:rsidRPr="008D612F">
        <w:rPr>
          <w:rFonts w:cs="Times New Roman"/>
          <w:szCs w:val="24"/>
          <w:lang w:val="en-US"/>
        </w:rPr>
        <w:t xml:space="preserve">. </w:t>
      </w:r>
    </w:p>
    <w:p w14:paraId="0C50B105" w14:textId="19EAC332" w:rsidR="00D47990" w:rsidRPr="008D612F" w:rsidRDefault="00D47990" w:rsidP="00361D0F">
      <w:pPr>
        <w:pStyle w:val="Heading3"/>
        <w:rPr>
          <w:lang w:val="en-US"/>
        </w:rPr>
      </w:pPr>
      <w:r w:rsidRPr="008D612F">
        <w:t>Isometric</w:t>
      </w:r>
      <w:r w:rsidRPr="008D612F">
        <w:rPr>
          <w:lang w:val="en-US"/>
        </w:rPr>
        <w:t xml:space="preserve"> </w:t>
      </w:r>
      <w:r w:rsidR="00CB0367" w:rsidRPr="008D612F">
        <w:t>Standing</w:t>
      </w:r>
      <w:r w:rsidR="00CB0367" w:rsidRPr="008D612F">
        <w:rPr>
          <w:lang w:val="en-US"/>
        </w:rPr>
        <w:t xml:space="preserve"> </w:t>
      </w:r>
      <w:r w:rsidR="004E2B14" w:rsidRPr="008D612F">
        <w:rPr>
          <w:lang w:val="en-US"/>
        </w:rPr>
        <w:t>Plantarflexion</w:t>
      </w:r>
    </w:p>
    <w:p w14:paraId="344B33BF" w14:textId="05B60663" w:rsidR="00D47990" w:rsidRPr="008D612F" w:rsidRDefault="000F0638" w:rsidP="00E06A9A">
      <w:pPr>
        <w:rPr>
          <w:rFonts w:cs="Times New Roman"/>
          <w:szCs w:val="24"/>
          <w:lang w:val="en-US"/>
        </w:rPr>
      </w:pPr>
      <w:r w:rsidRPr="008D612F">
        <w:rPr>
          <w:rFonts w:cs="Times New Roman"/>
          <w:szCs w:val="24"/>
          <w:lang w:val="en-US"/>
        </w:rPr>
        <w:t>The barbell</w:t>
      </w:r>
      <w:r w:rsidR="00AB1712" w:rsidRPr="008D612F">
        <w:rPr>
          <w:rFonts w:cs="Times New Roman"/>
          <w:szCs w:val="24"/>
          <w:lang w:val="en-US"/>
        </w:rPr>
        <w:t xml:space="preserve"> </w:t>
      </w:r>
      <w:r w:rsidR="00650D31" w:rsidRPr="008D612F">
        <w:rPr>
          <w:rFonts w:cs="Times New Roman"/>
          <w:szCs w:val="24"/>
          <w:lang w:val="en-US"/>
        </w:rPr>
        <w:t>was pla</w:t>
      </w:r>
      <w:r w:rsidR="009468F4" w:rsidRPr="008D612F">
        <w:rPr>
          <w:rFonts w:cs="Times New Roman"/>
          <w:szCs w:val="24"/>
          <w:lang w:val="en-US"/>
        </w:rPr>
        <w:t xml:space="preserve">ced in a high-bar back squat </w:t>
      </w:r>
      <w:r w:rsidR="00AB1712" w:rsidRPr="008D612F">
        <w:rPr>
          <w:rFonts w:cs="Times New Roman"/>
          <w:szCs w:val="24"/>
          <w:lang w:val="en-US"/>
        </w:rPr>
        <w:t>position</w:t>
      </w:r>
      <w:r w:rsidRPr="008D612F">
        <w:rPr>
          <w:rFonts w:cs="Times New Roman"/>
          <w:szCs w:val="24"/>
          <w:lang w:val="en-US"/>
        </w:rPr>
        <w:t xml:space="preserve">. </w:t>
      </w:r>
      <w:r w:rsidR="00E25AE5" w:rsidRPr="008D612F">
        <w:rPr>
          <w:rFonts w:cs="Times New Roman"/>
          <w:szCs w:val="24"/>
          <w:lang w:val="en-US"/>
        </w:rPr>
        <w:t>Participants</w:t>
      </w:r>
      <w:r w:rsidR="002D5AD5" w:rsidRPr="008D612F">
        <w:rPr>
          <w:rFonts w:cs="Times New Roman"/>
          <w:szCs w:val="24"/>
          <w:lang w:val="en-US"/>
        </w:rPr>
        <w:t xml:space="preserve"> </w:t>
      </w:r>
      <w:r w:rsidR="00DD6E40" w:rsidRPr="008D612F">
        <w:rPr>
          <w:rFonts w:cs="Times New Roman"/>
          <w:szCs w:val="24"/>
          <w:lang w:val="en-US"/>
        </w:rPr>
        <w:t xml:space="preserve">were instructed to adopt a “soft knee” position (170–180°) to avoid hyperextension. </w:t>
      </w:r>
      <w:r w:rsidR="00E25AE5" w:rsidRPr="008D612F">
        <w:rPr>
          <w:rFonts w:cs="Times New Roman"/>
          <w:szCs w:val="24"/>
          <w:lang w:val="en-US"/>
        </w:rPr>
        <w:t>Participants</w:t>
      </w:r>
      <w:r w:rsidR="002D5AD5" w:rsidRPr="008D612F">
        <w:rPr>
          <w:rFonts w:cs="Times New Roman"/>
          <w:szCs w:val="24"/>
          <w:lang w:val="en-US"/>
        </w:rPr>
        <w:t xml:space="preserve"> </w:t>
      </w:r>
      <w:r w:rsidR="00DD6E40" w:rsidRPr="008D612F">
        <w:rPr>
          <w:rFonts w:cs="Times New Roman"/>
          <w:szCs w:val="24"/>
          <w:lang w:val="en-US"/>
        </w:rPr>
        <w:t xml:space="preserve">were also instructed to adopt a “neutral” hip position (170–180°), measured by placing the fulcrum of the goniometer over the greater trochanter with the </w:t>
      </w:r>
      <w:r w:rsidR="000A0234" w:rsidRPr="008D612F">
        <w:rPr>
          <w:rFonts w:cs="Times New Roman"/>
          <w:szCs w:val="24"/>
          <w:lang w:val="en-US"/>
        </w:rPr>
        <w:t xml:space="preserve">stabilization </w:t>
      </w:r>
      <w:r w:rsidR="00DD6E40" w:rsidRPr="008D612F">
        <w:rPr>
          <w:rFonts w:cs="Times New Roman"/>
          <w:szCs w:val="24"/>
          <w:lang w:val="en-US"/>
        </w:rPr>
        <w:t xml:space="preserve">arm in line with the femur and the movement arm in line with the glenohumeral joint. </w:t>
      </w:r>
      <w:r w:rsidR="00D23B6A" w:rsidRPr="008D612F">
        <w:rPr>
          <w:rFonts w:cs="Times New Roman"/>
          <w:szCs w:val="24"/>
          <w:lang w:val="en-US"/>
        </w:rPr>
        <w:t>The</w:t>
      </w:r>
      <w:r w:rsidR="00214B3C" w:rsidRPr="008D612F">
        <w:rPr>
          <w:rFonts w:cs="Times New Roman"/>
          <w:szCs w:val="24"/>
          <w:lang w:val="en-US"/>
        </w:rPr>
        <w:t xml:space="preserve"> ankle </w:t>
      </w:r>
      <w:r w:rsidR="00CB0367" w:rsidRPr="008D612F">
        <w:rPr>
          <w:rFonts w:cs="Times New Roman"/>
          <w:szCs w:val="24"/>
          <w:lang w:val="en-US"/>
        </w:rPr>
        <w:t xml:space="preserve">was </w:t>
      </w:r>
      <w:r w:rsidR="00CE5347" w:rsidRPr="008D612F">
        <w:rPr>
          <w:rFonts w:cs="Times New Roman"/>
          <w:szCs w:val="24"/>
          <w:lang w:val="en-US"/>
        </w:rPr>
        <w:t>measured</w:t>
      </w:r>
      <w:r w:rsidR="00CB0367" w:rsidRPr="008D612F">
        <w:rPr>
          <w:rFonts w:cs="Times New Roman"/>
          <w:szCs w:val="24"/>
          <w:lang w:val="en-US"/>
        </w:rPr>
        <w:t xml:space="preserve"> </w:t>
      </w:r>
      <w:r w:rsidR="00CE5347" w:rsidRPr="008D612F">
        <w:rPr>
          <w:rFonts w:cs="Times New Roman"/>
          <w:szCs w:val="24"/>
          <w:lang w:val="en-US"/>
        </w:rPr>
        <w:t>to</w:t>
      </w:r>
      <w:r w:rsidR="00CB0367" w:rsidRPr="008D612F">
        <w:rPr>
          <w:rFonts w:cs="Times New Roman"/>
          <w:szCs w:val="24"/>
          <w:lang w:val="en-US"/>
        </w:rPr>
        <w:t xml:space="preserve"> 130° of </w:t>
      </w:r>
      <w:r w:rsidR="004E2B14" w:rsidRPr="008D612F">
        <w:rPr>
          <w:rFonts w:cs="Times New Roman"/>
          <w:szCs w:val="24"/>
          <w:lang w:val="en-US"/>
        </w:rPr>
        <w:t>plantarflexion</w:t>
      </w:r>
      <w:r w:rsidR="009C52C8" w:rsidRPr="008D612F">
        <w:rPr>
          <w:rFonts w:cs="Times New Roman"/>
          <w:szCs w:val="24"/>
          <w:lang w:val="en-US"/>
        </w:rPr>
        <w:t xml:space="preserve"> </w:t>
      </w:r>
      <w:r w:rsidR="00DB1AEA" w:rsidRPr="008D612F">
        <w:rPr>
          <w:rFonts w:cs="Times New Roman"/>
          <w:szCs w:val="24"/>
          <w:lang w:val="en-US"/>
        </w:rPr>
        <w:t xml:space="preserve">where </w:t>
      </w:r>
      <w:r w:rsidR="002D7BC5" w:rsidRPr="008D612F">
        <w:rPr>
          <w:rFonts w:cs="Times New Roman"/>
          <w:szCs w:val="24"/>
          <w:lang w:val="en-US"/>
        </w:rPr>
        <w:t>neutral</w:t>
      </w:r>
      <w:r w:rsidR="00DB1AEA" w:rsidRPr="008D612F">
        <w:rPr>
          <w:rFonts w:cs="Times New Roman"/>
          <w:szCs w:val="24"/>
          <w:lang w:val="en-US"/>
        </w:rPr>
        <w:t xml:space="preserve"> was considered 90°</w:t>
      </w:r>
      <w:r w:rsidR="00CB0367" w:rsidRPr="008D612F">
        <w:rPr>
          <w:rFonts w:cs="Times New Roman"/>
          <w:szCs w:val="24"/>
          <w:lang w:val="en-US"/>
        </w:rPr>
        <w:t xml:space="preserve">. </w:t>
      </w:r>
      <w:r w:rsidR="00647EED" w:rsidRPr="008D612F">
        <w:rPr>
          <w:rFonts w:cs="Times New Roman"/>
          <w:szCs w:val="24"/>
          <w:lang w:val="en-US"/>
        </w:rPr>
        <w:t>A plantarflexed</w:t>
      </w:r>
      <w:r w:rsidR="001573F3" w:rsidRPr="008D612F">
        <w:rPr>
          <w:rFonts w:cs="Times New Roman"/>
          <w:szCs w:val="24"/>
          <w:lang w:val="en-US"/>
        </w:rPr>
        <w:t xml:space="preserve"> position was </w:t>
      </w:r>
      <w:r w:rsidR="00373D10" w:rsidRPr="008D612F">
        <w:rPr>
          <w:rFonts w:cs="Times New Roman"/>
          <w:szCs w:val="24"/>
          <w:lang w:val="en-US"/>
        </w:rPr>
        <w:t xml:space="preserve">selected </w:t>
      </w:r>
      <w:r w:rsidR="00660353" w:rsidRPr="008D612F">
        <w:rPr>
          <w:rFonts w:cs="Times New Roman"/>
          <w:szCs w:val="24"/>
          <w:lang w:val="en-US"/>
        </w:rPr>
        <w:t>over plantar</w:t>
      </w:r>
      <w:r w:rsidR="00BD21A9" w:rsidRPr="008D612F">
        <w:rPr>
          <w:rFonts w:cs="Times New Roman"/>
          <w:szCs w:val="24"/>
          <w:lang w:val="en-US"/>
        </w:rPr>
        <w:t xml:space="preserve"> </w:t>
      </w:r>
      <w:r w:rsidR="00660353" w:rsidRPr="008D612F">
        <w:rPr>
          <w:rFonts w:cs="Times New Roman"/>
          <w:szCs w:val="24"/>
          <w:lang w:val="en-US"/>
        </w:rPr>
        <w:t>grade or relative dorsiflexion to reduce the requirement of additional equip</w:t>
      </w:r>
      <w:r w:rsidR="00BD21A9" w:rsidRPr="008D612F">
        <w:rPr>
          <w:rFonts w:cs="Times New Roman"/>
          <w:szCs w:val="24"/>
          <w:lang w:val="en-US"/>
        </w:rPr>
        <w:t>ment</w:t>
      </w:r>
      <w:r w:rsidR="009138C7" w:rsidRPr="008D612F">
        <w:rPr>
          <w:rFonts w:cs="Times New Roman"/>
          <w:szCs w:val="24"/>
          <w:lang w:val="en-US"/>
        </w:rPr>
        <w:t xml:space="preserve"> (</w:t>
      </w:r>
      <w:r w:rsidR="00255972" w:rsidRPr="008D612F">
        <w:rPr>
          <w:rFonts w:cs="Times New Roman"/>
          <w:szCs w:val="24"/>
          <w:lang w:val="en-US"/>
        </w:rPr>
        <w:t>i.e., a heel raise block)</w:t>
      </w:r>
      <w:r w:rsidR="00660353" w:rsidRPr="008D612F">
        <w:rPr>
          <w:rFonts w:cs="Times New Roman"/>
          <w:szCs w:val="24"/>
          <w:lang w:val="en-US"/>
        </w:rPr>
        <w:t xml:space="preserve"> and account for different heel drop</w:t>
      </w:r>
      <w:r w:rsidR="00E709CA" w:rsidRPr="008D612F">
        <w:rPr>
          <w:rFonts w:cs="Times New Roman"/>
          <w:szCs w:val="24"/>
          <w:lang w:val="en-US"/>
        </w:rPr>
        <w:t xml:space="preserve"> height</w:t>
      </w:r>
      <w:r w:rsidR="000D0A6B" w:rsidRPr="008D612F">
        <w:rPr>
          <w:rFonts w:cs="Times New Roman"/>
          <w:szCs w:val="24"/>
          <w:lang w:val="en-US"/>
        </w:rPr>
        <w:t>s</w:t>
      </w:r>
      <w:r w:rsidR="00BD21A9" w:rsidRPr="008D612F">
        <w:rPr>
          <w:rFonts w:cs="Times New Roman"/>
          <w:szCs w:val="24"/>
          <w:lang w:val="en-US"/>
        </w:rPr>
        <w:t xml:space="preserve"> across participant shoes. </w:t>
      </w:r>
      <w:r w:rsidR="001C08FB" w:rsidRPr="008D612F">
        <w:rPr>
          <w:rFonts w:cs="Times New Roman"/>
          <w:szCs w:val="24"/>
          <w:lang w:val="en-US"/>
        </w:rPr>
        <w:t xml:space="preserve">Ankle angle was calculated by positioning the fulcrum of the goniometer over the </w:t>
      </w:r>
      <w:r w:rsidR="00A541D1" w:rsidRPr="008D612F">
        <w:rPr>
          <w:rFonts w:cs="Times New Roman"/>
          <w:szCs w:val="24"/>
          <w:lang w:val="en-US"/>
        </w:rPr>
        <w:t xml:space="preserve">lateral malleolus </w:t>
      </w:r>
      <w:r w:rsidR="0061326F" w:rsidRPr="008D612F">
        <w:rPr>
          <w:rFonts w:cs="Times New Roman"/>
          <w:szCs w:val="24"/>
          <w:lang w:val="en-US"/>
        </w:rPr>
        <w:t xml:space="preserve">with the </w:t>
      </w:r>
      <w:r w:rsidR="000A0234" w:rsidRPr="008D612F">
        <w:rPr>
          <w:rFonts w:cs="Times New Roman"/>
          <w:szCs w:val="24"/>
          <w:lang w:val="en-US"/>
        </w:rPr>
        <w:t xml:space="preserve">stabilization </w:t>
      </w:r>
      <w:r w:rsidR="0061326F" w:rsidRPr="008D612F">
        <w:rPr>
          <w:rFonts w:cs="Times New Roman"/>
          <w:szCs w:val="24"/>
          <w:lang w:val="en-US"/>
        </w:rPr>
        <w:t xml:space="preserve">arm in line with the head of the fibular and the </w:t>
      </w:r>
      <w:r w:rsidR="00E339AD" w:rsidRPr="008D612F">
        <w:rPr>
          <w:rFonts w:cs="Times New Roman"/>
          <w:szCs w:val="24"/>
          <w:lang w:val="en-US"/>
        </w:rPr>
        <w:t xml:space="preserve">movement arm in line with the first </w:t>
      </w:r>
      <w:r w:rsidR="00967016" w:rsidRPr="008D612F">
        <w:rPr>
          <w:rFonts w:cs="Times New Roman"/>
          <w:szCs w:val="24"/>
          <w:lang w:val="en-US"/>
        </w:rPr>
        <w:t xml:space="preserve">metatarsophalangeal </w:t>
      </w:r>
      <w:r w:rsidR="00E339AD" w:rsidRPr="008D612F">
        <w:rPr>
          <w:rFonts w:cs="Times New Roman"/>
          <w:szCs w:val="24"/>
          <w:lang w:val="en-US"/>
        </w:rPr>
        <w:t>joint</w:t>
      </w:r>
      <w:r w:rsidR="00967016" w:rsidRPr="008D612F">
        <w:rPr>
          <w:rFonts w:cs="Times New Roman"/>
          <w:szCs w:val="24"/>
          <w:lang w:val="en-US"/>
        </w:rPr>
        <w:t>.</w:t>
      </w:r>
      <w:r w:rsidR="004715C1" w:rsidRPr="008D612F">
        <w:rPr>
          <w:rFonts w:cs="Times New Roman"/>
          <w:szCs w:val="24"/>
          <w:lang w:val="en-US"/>
        </w:rPr>
        <w:t xml:space="preserve"> </w:t>
      </w:r>
      <w:r w:rsidR="002E4EFF" w:rsidRPr="008D612F">
        <w:rPr>
          <w:rFonts w:cs="Times New Roman"/>
          <w:szCs w:val="24"/>
          <w:lang w:val="en-US"/>
        </w:rPr>
        <w:t xml:space="preserve">The ball of the foot was placed directly underneath the barbell. </w:t>
      </w:r>
      <w:r w:rsidR="0047438C" w:rsidRPr="008D612F">
        <w:rPr>
          <w:rFonts w:cs="Times New Roman"/>
          <w:szCs w:val="24"/>
          <w:lang w:val="en-US"/>
        </w:rPr>
        <w:t xml:space="preserve">During bilateral tests, the feet were positioned at </w:t>
      </w:r>
      <w:r w:rsidR="00521B28" w:rsidRPr="008D612F">
        <w:rPr>
          <w:rFonts w:cs="Times New Roman"/>
          <w:szCs w:val="24"/>
          <w:lang w:val="en-US"/>
        </w:rPr>
        <w:t>hip</w:t>
      </w:r>
      <w:r w:rsidR="00C45399" w:rsidRPr="008D612F">
        <w:rPr>
          <w:rFonts w:cs="Times New Roman"/>
          <w:szCs w:val="24"/>
          <w:lang w:val="en-US"/>
        </w:rPr>
        <w:t xml:space="preserve"> </w:t>
      </w:r>
      <w:r w:rsidR="0047438C" w:rsidRPr="008D612F">
        <w:rPr>
          <w:rFonts w:cs="Times New Roman"/>
          <w:szCs w:val="24"/>
          <w:lang w:val="en-US"/>
        </w:rPr>
        <w:t xml:space="preserve">width. During </w:t>
      </w:r>
      <w:r w:rsidR="006C43E8" w:rsidRPr="008D612F">
        <w:rPr>
          <w:rFonts w:cs="Times New Roman"/>
          <w:szCs w:val="24"/>
          <w:lang w:val="en-US"/>
        </w:rPr>
        <w:t xml:space="preserve">unilateral tests, the </w:t>
      </w:r>
      <w:r w:rsidR="000F632A" w:rsidRPr="008D612F">
        <w:rPr>
          <w:rFonts w:cs="Times New Roman"/>
          <w:szCs w:val="24"/>
          <w:lang w:val="en-US"/>
        </w:rPr>
        <w:t xml:space="preserve">contralateral </w:t>
      </w:r>
      <w:r w:rsidR="00332ED0" w:rsidRPr="008D612F">
        <w:rPr>
          <w:rFonts w:cs="Times New Roman"/>
          <w:szCs w:val="24"/>
          <w:lang w:val="en-US"/>
        </w:rPr>
        <w:t xml:space="preserve">limb </w:t>
      </w:r>
      <w:r w:rsidR="00F93ECF" w:rsidRPr="008D612F">
        <w:rPr>
          <w:rFonts w:cs="Times New Roman"/>
          <w:szCs w:val="24"/>
          <w:lang w:val="en-US"/>
        </w:rPr>
        <w:t xml:space="preserve">position was the same as </w:t>
      </w:r>
      <w:r w:rsidR="006C43E8" w:rsidRPr="008D612F">
        <w:rPr>
          <w:rFonts w:cs="Times New Roman"/>
          <w:szCs w:val="24"/>
          <w:lang w:val="en-US"/>
        </w:rPr>
        <w:t>outlined in the squat protocol</w:t>
      </w:r>
      <w:r w:rsidR="00EA63F5" w:rsidRPr="008D612F">
        <w:rPr>
          <w:rFonts w:cs="Times New Roman"/>
          <w:szCs w:val="24"/>
          <w:lang w:val="en-US"/>
        </w:rPr>
        <w:t xml:space="preserve">. </w:t>
      </w:r>
    </w:p>
    <w:p w14:paraId="045B3827" w14:textId="64FC7E0F" w:rsidR="00EA63F5" w:rsidRPr="008D612F" w:rsidRDefault="00EA63F5" w:rsidP="00361D0F">
      <w:pPr>
        <w:pStyle w:val="Heading3"/>
        <w:rPr>
          <w:lang w:val="en-US"/>
        </w:rPr>
      </w:pPr>
      <w:r w:rsidRPr="008D612F">
        <w:lastRenderedPageBreak/>
        <w:t>Isometric</w:t>
      </w:r>
      <w:r w:rsidRPr="008D612F">
        <w:rPr>
          <w:lang w:val="en-US"/>
        </w:rPr>
        <w:t xml:space="preserve"> Seated </w:t>
      </w:r>
      <w:r w:rsidR="004E2B14" w:rsidRPr="008D612F">
        <w:t>Plantarflexion</w:t>
      </w:r>
    </w:p>
    <w:p w14:paraId="20CD0C94" w14:textId="331FB63E" w:rsidR="00AD7F1D" w:rsidRPr="008D612F" w:rsidRDefault="00E732AB" w:rsidP="00E06A9A">
      <w:pPr>
        <w:rPr>
          <w:rFonts w:cs="Times New Roman"/>
          <w:szCs w:val="24"/>
          <w:lang w:val="en-US"/>
        </w:rPr>
      </w:pPr>
      <w:r w:rsidRPr="008D612F">
        <w:rPr>
          <w:rFonts w:cs="Times New Roman"/>
          <w:szCs w:val="24"/>
          <w:lang w:val="en-US"/>
        </w:rPr>
        <w:t xml:space="preserve">The barbell was placed </w:t>
      </w:r>
      <w:r w:rsidR="007125C0" w:rsidRPr="008D612F">
        <w:rPr>
          <w:rFonts w:cs="Times New Roman"/>
          <w:szCs w:val="24"/>
          <w:lang w:val="en-US"/>
        </w:rPr>
        <w:t xml:space="preserve">proximal to </w:t>
      </w:r>
      <w:r w:rsidRPr="008D612F">
        <w:rPr>
          <w:rFonts w:cs="Times New Roman"/>
          <w:szCs w:val="24"/>
          <w:lang w:val="en-US"/>
        </w:rPr>
        <w:t>the patella</w:t>
      </w:r>
      <w:r w:rsidR="005D5806" w:rsidRPr="008D612F">
        <w:rPr>
          <w:rFonts w:cs="Times New Roman"/>
          <w:szCs w:val="24"/>
          <w:lang w:val="en-US"/>
        </w:rPr>
        <w:t xml:space="preserve"> on the quadricep</w:t>
      </w:r>
      <w:r w:rsidR="00DA3747" w:rsidRPr="008D612F">
        <w:rPr>
          <w:rFonts w:cs="Times New Roman"/>
          <w:szCs w:val="24"/>
          <w:lang w:val="en-US"/>
        </w:rPr>
        <w:t>s</w:t>
      </w:r>
      <w:r w:rsidR="009C52C8" w:rsidRPr="008D612F">
        <w:rPr>
          <w:rFonts w:cs="Times New Roman"/>
          <w:szCs w:val="24"/>
          <w:lang w:val="en-US"/>
        </w:rPr>
        <w:t xml:space="preserve"> while </w:t>
      </w:r>
      <w:r w:rsidR="00E25AE5" w:rsidRPr="008D612F">
        <w:rPr>
          <w:rFonts w:cs="Times New Roman"/>
          <w:szCs w:val="24"/>
          <w:lang w:val="en-US"/>
        </w:rPr>
        <w:t>participants</w:t>
      </w:r>
      <w:r w:rsidR="002D5AD5" w:rsidRPr="008D612F">
        <w:rPr>
          <w:rFonts w:cs="Times New Roman"/>
          <w:szCs w:val="24"/>
          <w:lang w:val="en-US"/>
        </w:rPr>
        <w:t xml:space="preserve"> </w:t>
      </w:r>
      <w:r w:rsidR="00A760A6" w:rsidRPr="008D612F">
        <w:rPr>
          <w:rFonts w:cs="Times New Roman"/>
          <w:szCs w:val="24"/>
          <w:lang w:val="en-US"/>
        </w:rPr>
        <w:t xml:space="preserve">were </w:t>
      </w:r>
      <w:r w:rsidR="008A69C6" w:rsidRPr="008D612F">
        <w:rPr>
          <w:rFonts w:cs="Times New Roman"/>
          <w:szCs w:val="24"/>
          <w:lang w:val="en-US"/>
        </w:rPr>
        <w:t>seated</w:t>
      </w:r>
      <w:r w:rsidR="000F75BE" w:rsidRPr="008D612F">
        <w:rPr>
          <w:rFonts w:cs="Times New Roman"/>
          <w:szCs w:val="24"/>
          <w:lang w:val="en-US"/>
        </w:rPr>
        <w:t xml:space="preserve"> in</w:t>
      </w:r>
      <w:r w:rsidR="00EE4FBF" w:rsidRPr="008D612F">
        <w:rPr>
          <w:rFonts w:cs="Times New Roman"/>
          <w:szCs w:val="24"/>
          <w:lang w:val="en-US"/>
        </w:rPr>
        <w:t xml:space="preserve"> </w:t>
      </w:r>
      <w:r w:rsidR="000F75BE" w:rsidRPr="008D612F">
        <w:rPr>
          <w:rFonts w:cs="Times New Roman"/>
          <w:szCs w:val="24"/>
          <w:lang w:val="en-US"/>
        </w:rPr>
        <w:t xml:space="preserve">90° of knee </w:t>
      </w:r>
      <w:r w:rsidR="008A69C6" w:rsidRPr="008D612F">
        <w:rPr>
          <w:rFonts w:cs="Times New Roman"/>
          <w:szCs w:val="24"/>
          <w:lang w:val="en-US"/>
        </w:rPr>
        <w:t xml:space="preserve">and hip </w:t>
      </w:r>
      <w:r w:rsidR="000F75BE" w:rsidRPr="008D612F">
        <w:rPr>
          <w:rFonts w:cs="Times New Roman"/>
          <w:szCs w:val="24"/>
          <w:lang w:val="en-US"/>
        </w:rPr>
        <w:t>flexion</w:t>
      </w:r>
      <w:r w:rsidR="006D59A6" w:rsidRPr="008D612F">
        <w:rPr>
          <w:rFonts w:cs="Times New Roman"/>
          <w:szCs w:val="24"/>
          <w:lang w:val="en-US"/>
        </w:rPr>
        <w:t xml:space="preserve">. Knee and hip </w:t>
      </w:r>
      <w:r w:rsidR="00B73252" w:rsidRPr="008D612F">
        <w:rPr>
          <w:rFonts w:cs="Times New Roman"/>
          <w:szCs w:val="24"/>
          <w:lang w:val="en-US"/>
        </w:rPr>
        <w:t xml:space="preserve">measurement techniques </w:t>
      </w:r>
      <w:r w:rsidR="006D59A6" w:rsidRPr="008D612F">
        <w:rPr>
          <w:rFonts w:cs="Times New Roman"/>
          <w:szCs w:val="24"/>
          <w:lang w:val="en-US"/>
        </w:rPr>
        <w:t xml:space="preserve">were </w:t>
      </w:r>
      <w:r w:rsidR="00843956" w:rsidRPr="008D612F">
        <w:rPr>
          <w:rFonts w:cs="Times New Roman"/>
          <w:szCs w:val="24"/>
          <w:lang w:val="en-US"/>
        </w:rPr>
        <w:t xml:space="preserve">consistent </w:t>
      </w:r>
      <w:r w:rsidR="0097009F" w:rsidRPr="008D612F">
        <w:rPr>
          <w:rFonts w:cs="Times New Roman"/>
          <w:szCs w:val="24"/>
          <w:lang w:val="en-US"/>
        </w:rPr>
        <w:t xml:space="preserve">with those outlined in </w:t>
      </w:r>
      <w:r w:rsidR="0044792B" w:rsidRPr="008D612F">
        <w:rPr>
          <w:rFonts w:cs="Times New Roman"/>
          <w:szCs w:val="24"/>
          <w:lang w:val="en-US"/>
        </w:rPr>
        <w:t xml:space="preserve">the squat and standing </w:t>
      </w:r>
      <w:r w:rsidR="004E2B14" w:rsidRPr="008D612F">
        <w:rPr>
          <w:rFonts w:cs="Times New Roman"/>
          <w:szCs w:val="24"/>
          <w:lang w:val="en-US"/>
        </w:rPr>
        <w:t>plantarflexion</w:t>
      </w:r>
      <w:r w:rsidR="0044792B" w:rsidRPr="008D612F">
        <w:rPr>
          <w:rFonts w:cs="Times New Roman"/>
          <w:szCs w:val="24"/>
          <w:lang w:val="en-US"/>
        </w:rPr>
        <w:t xml:space="preserve"> protocols</w:t>
      </w:r>
      <w:r w:rsidR="00F96E08" w:rsidRPr="008D612F">
        <w:rPr>
          <w:rFonts w:cs="Times New Roman"/>
          <w:szCs w:val="24"/>
          <w:lang w:val="en-US"/>
        </w:rPr>
        <w:t xml:space="preserve">. </w:t>
      </w:r>
      <w:r w:rsidR="00725814" w:rsidRPr="008D612F">
        <w:rPr>
          <w:rFonts w:cs="Times New Roman"/>
          <w:szCs w:val="24"/>
          <w:lang w:val="en-US"/>
        </w:rPr>
        <w:t xml:space="preserve">Ankle position was measured using the same methods outlined in </w:t>
      </w:r>
      <w:r w:rsidR="006719E1" w:rsidRPr="008D612F">
        <w:rPr>
          <w:rFonts w:cs="Times New Roman"/>
          <w:szCs w:val="24"/>
          <w:lang w:val="en-US"/>
        </w:rPr>
        <w:t xml:space="preserve">the standing </w:t>
      </w:r>
      <w:r w:rsidR="004E2B14" w:rsidRPr="008D612F">
        <w:rPr>
          <w:rFonts w:cs="Times New Roman"/>
          <w:szCs w:val="24"/>
          <w:lang w:val="en-US"/>
        </w:rPr>
        <w:t>plantarflexion</w:t>
      </w:r>
      <w:r w:rsidR="006719E1" w:rsidRPr="008D612F">
        <w:rPr>
          <w:rFonts w:cs="Times New Roman"/>
          <w:szCs w:val="24"/>
          <w:lang w:val="en-US"/>
        </w:rPr>
        <w:t xml:space="preserve"> protocol</w:t>
      </w:r>
      <w:r w:rsidR="009C52C8" w:rsidRPr="008D612F">
        <w:rPr>
          <w:rFonts w:cs="Times New Roman"/>
          <w:szCs w:val="24"/>
          <w:lang w:val="en-US"/>
        </w:rPr>
        <w:t>.</w:t>
      </w:r>
      <w:r w:rsidR="00574425" w:rsidRPr="008D612F">
        <w:rPr>
          <w:rFonts w:cs="Times New Roman"/>
          <w:szCs w:val="24"/>
          <w:lang w:val="en-US"/>
        </w:rPr>
        <w:t xml:space="preserve"> </w:t>
      </w:r>
      <w:r w:rsidR="00E25AE5" w:rsidRPr="008D612F">
        <w:rPr>
          <w:rFonts w:cs="Times New Roman"/>
          <w:szCs w:val="24"/>
          <w:lang w:val="en-US"/>
        </w:rPr>
        <w:t>Participants</w:t>
      </w:r>
      <w:r w:rsidR="002D5AD5" w:rsidRPr="008D612F">
        <w:rPr>
          <w:rFonts w:cs="Times New Roman"/>
          <w:szCs w:val="24"/>
          <w:lang w:val="en-US"/>
        </w:rPr>
        <w:t xml:space="preserve"> </w:t>
      </w:r>
      <w:r w:rsidR="000D6418" w:rsidRPr="008D612F">
        <w:rPr>
          <w:rFonts w:cs="Times New Roman"/>
          <w:szCs w:val="24"/>
          <w:lang w:val="en-US"/>
        </w:rPr>
        <w:t xml:space="preserve">were instructed to place their arms </w:t>
      </w:r>
      <w:r w:rsidR="00207BD9" w:rsidRPr="008D612F">
        <w:rPr>
          <w:rFonts w:cs="Times New Roman"/>
          <w:szCs w:val="24"/>
          <w:lang w:val="en-US"/>
        </w:rPr>
        <w:t>across their shoulders to avoid assistance</w:t>
      </w:r>
      <w:r w:rsidR="00A14B00" w:rsidRPr="008D612F">
        <w:rPr>
          <w:rFonts w:cs="Times New Roman"/>
          <w:szCs w:val="24"/>
          <w:lang w:val="en-US"/>
        </w:rPr>
        <w:t xml:space="preserve"> from the upper limb</w:t>
      </w:r>
      <w:r w:rsidR="00207BD9" w:rsidRPr="008D612F">
        <w:rPr>
          <w:rFonts w:cs="Times New Roman"/>
          <w:szCs w:val="24"/>
          <w:lang w:val="en-US"/>
        </w:rPr>
        <w:t xml:space="preserve">. </w:t>
      </w:r>
      <w:r w:rsidR="0047438C" w:rsidRPr="008D612F">
        <w:rPr>
          <w:rFonts w:cs="Times New Roman"/>
          <w:szCs w:val="24"/>
          <w:lang w:val="en-US"/>
        </w:rPr>
        <w:t>During bilateral tests</w:t>
      </w:r>
      <w:r w:rsidR="00CB6DDD" w:rsidRPr="008D612F">
        <w:rPr>
          <w:rFonts w:cs="Times New Roman"/>
          <w:szCs w:val="24"/>
          <w:lang w:val="en-US"/>
        </w:rPr>
        <w:t>,</w:t>
      </w:r>
      <w:r w:rsidR="0047438C" w:rsidRPr="008D612F">
        <w:rPr>
          <w:rFonts w:cs="Times New Roman"/>
          <w:szCs w:val="24"/>
          <w:lang w:val="en-US"/>
        </w:rPr>
        <w:t xml:space="preserve"> the feet were positioned at </w:t>
      </w:r>
      <w:r w:rsidR="00521B28" w:rsidRPr="008D612F">
        <w:rPr>
          <w:rFonts w:cs="Times New Roman"/>
          <w:szCs w:val="24"/>
          <w:lang w:val="en-US"/>
        </w:rPr>
        <w:t>hip</w:t>
      </w:r>
      <w:r w:rsidR="00C45399" w:rsidRPr="008D612F">
        <w:rPr>
          <w:rFonts w:cs="Times New Roman"/>
          <w:szCs w:val="24"/>
          <w:lang w:val="en-US"/>
        </w:rPr>
        <w:t xml:space="preserve"> </w:t>
      </w:r>
      <w:r w:rsidR="0047438C" w:rsidRPr="008D612F">
        <w:rPr>
          <w:rFonts w:cs="Times New Roman"/>
          <w:szCs w:val="24"/>
          <w:lang w:val="en-US"/>
        </w:rPr>
        <w:t>width. During unilateral tests</w:t>
      </w:r>
      <w:r w:rsidR="00CB6DDD" w:rsidRPr="008D612F">
        <w:rPr>
          <w:rFonts w:cs="Times New Roman"/>
          <w:szCs w:val="24"/>
          <w:lang w:val="en-US"/>
        </w:rPr>
        <w:t>,</w:t>
      </w:r>
      <w:r w:rsidR="0047438C" w:rsidRPr="008D612F">
        <w:rPr>
          <w:rFonts w:cs="Times New Roman"/>
          <w:szCs w:val="24"/>
          <w:lang w:val="en-US"/>
        </w:rPr>
        <w:t xml:space="preserve"> t</w:t>
      </w:r>
      <w:r w:rsidR="00207BD9" w:rsidRPr="008D612F">
        <w:rPr>
          <w:rFonts w:cs="Times New Roman"/>
          <w:szCs w:val="24"/>
          <w:lang w:val="en-US"/>
        </w:rPr>
        <w:t xml:space="preserve">he contralateral limb was </w:t>
      </w:r>
      <w:r w:rsidR="00A41017" w:rsidRPr="008D612F">
        <w:rPr>
          <w:rFonts w:cs="Times New Roman"/>
          <w:szCs w:val="24"/>
          <w:lang w:val="en-US"/>
        </w:rPr>
        <w:t xml:space="preserve">resting </w:t>
      </w:r>
      <w:r w:rsidR="00E36B8B" w:rsidRPr="008D612F">
        <w:rPr>
          <w:rFonts w:cs="Times New Roman"/>
          <w:szCs w:val="24"/>
          <w:lang w:val="en-US"/>
        </w:rPr>
        <w:t>off the force platform to</w:t>
      </w:r>
      <w:r w:rsidR="00207BD9" w:rsidRPr="008D612F">
        <w:rPr>
          <w:rFonts w:cs="Times New Roman"/>
          <w:szCs w:val="24"/>
          <w:lang w:val="en-US"/>
        </w:rPr>
        <w:t xml:space="preserve"> avoid assistance.</w:t>
      </w:r>
    </w:p>
    <w:p w14:paraId="5273A303" w14:textId="6A8EEC09" w:rsidR="00CD5F8A" w:rsidRPr="008D612F" w:rsidRDefault="00CD5F8A" w:rsidP="00361D0F">
      <w:pPr>
        <w:pStyle w:val="Heading2"/>
        <w:rPr>
          <w:lang w:val="en-US"/>
        </w:rPr>
      </w:pPr>
      <w:r w:rsidRPr="008D612F">
        <w:t>Statistical</w:t>
      </w:r>
      <w:r w:rsidRPr="008D612F">
        <w:rPr>
          <w:lang w:val="en-US"/>
        </w:rPr>
        <w:t xml:space="preserve"> </w:t>
      </w:r>
      <w:r w:rsidR="007D1D28" w:rsidRPr="008D612F">
        <w:t>Analyses</w:t>
      </w:r>
    </w:p>
    <w:p w14:paraId="7003A619" w14:textId="12126359" w:rsidR="00962152" w:rsidRPr="008D612F" w:rsidRDefault="000B1C51" w:rsidP="00E06A9A">
      <w:pPr>
        <w:rPr>
          <w:rFonts w:cs="Times New Roman"/>
          <w:szCs w:val="24"/>
          <w:lang w:val="en-US"/>
        </w:rPr>
      </w:pPr>
      <w:r w:rsidRPr="008D612F">
        <w:rPr>
          <w:rFonts w:cs="Times New Roman"/>
          <w:szCs w:val="24"/>
          <w:lang w:val="en-US"/>
        </w:rPr>
        <w:t>M</w:t>
      </w:r>
      <w:r w:rsidR="005873A6" w:rsidRPr="008D612F">
        <w:rPr>
          <w:rFonts w:cs="Times New Roman"/>
          <w:szCs w:val="24"/>
          <w:lang w:val="en-US"/>
        </w:rPr>
        <w:t xml:space="preserve">ean vGRF was extracted during static </w:t>
      </w:r>
      <w:r w:rsidR="005202B8" w:rsidRPr="008D612F">
        <w:rPr>
          <w:rFonts w:cs="Times New Roman"/>
          <w:szCs w:val="24"/>
          <w:lang w:val="en-US"/>
        </w:rPr>
        <w:t>bodyweight</w:t>
      </w:r>
      <w:r w:rsidR="005873A6" w:rsidRPr="008D612F">
        <w:rPr>
          <w:rFonts w:cs="Times New Roman"/>
          <w:szCs w:val="24"/>
          <w:lang w:val="en-US"/>
        </w:rPr>
        <w:t xml:space="preserve"> trials</w:t>
      </w:r>
      <w:r w:rsidR="00DD686A" w:rsidRPr="008D612F">
        <w:rPr>
          <w:rFonts w:cs="Times New Roman"/>
          <w:szCs w:val="24"/>
          <w:lang w:val="en-US"/>
        </w:rPr>
        <w:t xml:space="preserve"> </w:t>
      </w:r>
      <w:r w:rsidR="005873A6" w:rsidRPr="008D612F">
        <w:rPr>
          <w:rFonts w:cs="Times New Roman"/>
          <w:szCs w:val="24"/>
          <w:lang w:val="en-US"/>
        </w:rPr>
        <w:t>and peak</w:t>
      </w:r>
      <w:r w:rsidR="005A4E85" w:rsidRPr="008D612F">
        <w:rPr>
          <w:rFonts w:cs="Times New Roman"/>
          <w:szCs w:val="24"/>
          <w:lang w:val="en-US"/>
        </w:rPr>
        <w:t xml:space="preserve"> </w:t>
      </w:r>
      <w:r w:rsidR="005873A6" w:rsidRPr="008D612F">
        <w:rPr>
          <w:rFonts w:cs="Times New Roman"/>
          <w:szCs w:val="24"/>
          <w:lang w:val="en-US"/>
        </w:rPr>
        <w:t>vGRF</w:t>
      </w:r>
      <w:r w:rsidR="00DD686A" w:rsidRPr="008D612F">
        <w:rPr>
          <w:rFonts w:cs="Times New Roman"/>
          <w:szCs w:val="24"/>
          <w:lang w:val="en-US"/>
        </w:rPr>
        <w:t>,</w:t>
      </w:r>
      <w:r w:rsidR="00D80381" w:rsidRPr="008D612F">
        <w:rPr>
          <w:rFonts w:cs="Times New Roman"/>
          <w:szCs w:val="24"/>
          <w:lang w:val="en-US"/>
        </w:rPr>
        <w:t xml:space="preserve"> hereon referred to as absolute </w:t>
      </w:r>
      <w:r w:rsidR="00FF55C3" w:rsidRPr="008D612F">
        <w:rPr>
          <w:rFonts w:cs="Times New Roman"/>
          <w:szCs w:val="24"/>
          <w:lang w:val="en-US"/>
        </w:rPr>
        <w:t>vGRF</w:t>
      </w:r>
      <w:r w:rsidR="00D80381" w:rsidRPr="008D612F">
        <w:rPr>
          <w:rFonts w:cs="Times New Roman"/>
          <w:szCs w:val="24"/>
          <w:lang w:val="en-US"/>
        </w:rPr>
        <w:t>,</w:t>
      </w:r>
      <w:r w:rsidR="005873A6" w:rsidRPr="008D612F">
        <w:rPr>
          <w:rFonts w:cs="Times New Roman"/>
          <w:szCs w:val="24"/>
          <w:lang w:val="en-US"/>
        </w:rPr>
        <w:t xml:space="preserve"> was extracted during </w:t>
      </w:r>
      <w:r w:rsidR="00A26AD3" w:rsidRPr="008D612F">
        <w:rPr>
          <w:rFonts w:cs="Times New Roman"/>
          <w:szCs w:val="24"/>
          <w:lang w:val="en-US"/>
        </w:rPr>
        <w:t>maximal</w:t>
      </w:r>
      <w:r w:rsidR="005873A6" w:rsidRPr="008D612F">
        <w:rPr>
          <w:rFonts w:cs="Times New Roman"/>
          <w:szCs w:val="24"/>
          <w:lang w:val="en-US"/>
        </w:rPr>
        <w:t xml:space="preserve"> isometric trials</w:t>
      </w:r>
      <w:r w:rsidR="00EB65D8" w:rsidRPr="008D612F">
        <w:rPr>
          <w:rFonts w:cs="Times New Roman"/>
          <w:szCs w:val="24"/>
          <w:lang w:val="en-US"/>
        </w:rPr>
        <w:t xml:space="preserve"> directly</w:t>
      </w:r>
      <w:r w:rsidR="005873A6" w:rsidRPr="008D612F">
        <w:rPr>
          <w:rFonts w:cs="Times New Roman"/>
          <w:szCs w:val="24"/>
          <w:lang w:val="en-US"/>
        </w:rPr>
        <w:t xml:space="preserve"> from the </w:t>
      </w:r>
      <w:r w:rsidR="0000090A" w:rsidRPr="008D612F">
        <w:rPr>
          <w:rFonts w:cs="Times New Roman"/>
          <w:szCs w:val="24"/>
          <w:lang w:val="en-US"/>
        </w:rPr>
        <w:t>force platform</w:t>
      </w:r>
      <w:r w:rsidR="00DD421B" w:rsidRPr="008D612F">
        <w:rPr>
          <w:rFonts w:cs="Times New Roman"/>
          <w:szCs w:val="24"/>
          <w:lang w:val="en-US"/>
        </w:rPr>
        <w:t xml:space="preserve"> softw</w:t>
      </w:r>
      <w:r w:rsidR="00E83537" w:rsidRPr="008D612F">
        <w:rPr>
          <w:rFonts w:cs="Times New Roman"/>
          <w:szCs w:val="24"/>
          <w:lang w:val="en-US"/>
        </w:rPr>
        <w:t>are</w:t>
      </w:r>
      <w:r w:rsidR="005873A6" w:rsidRPr="008D612F">
        <w:rPr>
          <w:rFonts w:cs="Times New Roman"/>
          <w:szCs w:val="24"/>
          <w:lang w:val="en-US"/>
        </w:rPr>
        <w:t>.</w:t>
      </w:r>
      <w:r w:rsidR="00CD2F9C" w:rsidRPr="008D612F">
        <w:rPr>
          <w:rFonts w:cs="Times New Roman"/>
          <w:szCs w:val="24"/>
          <w:lang w:val="en-US"/>
        </w:rPr>
        <w:t xml:space="preserve"> No filtering was applied to vGRF data.</w:t>
      </w:r>
      <w:r w:rsidR="005873A6" w:rsidRPr="008D612F">
        <w:rPr>
          <w:rFonts w:cs="Times New Roman"/>
          <w:szCs w:val="24"/>
          <w:lang w:val="en-US"/>
        </w:rPr>
        <w:t xml:space="preserve"> </w:t>
      </w:r>
      <w:r w:rsidR="009E00DF" w:rsidRPr="008D612F">
        <w:rPr>
          <w:rFonts w:cs="Times New Roman"/>
          <w:szCs w:val="24"/>
          <w:lang w:val="en-US"/>
        </w:rPr>
        <w:t xml:space="preserve">Body mass was calculated by dividing mean vGRF during the static </w:t>
      </w:r>
      <w:r w:rsidR="005202B8" w:rsidRPr="008D612F">
        <w:rPr>
          <w:rFonts w:cs="Times New Roman"/>
          <w:szCs w:val="24"/>
          <w:lang w:val="en-US"/>
        </w:rPr>
        <w:t>bodyweight</w:t>
      </w:r>
      <w:r w:rsidR="00E54C61" w:rsidRPr="008D612F">
        <w:rPr>
          <w:rFonts w:cs="Times New Roman"/>
          <w:szCs w:val="24"/>
          <w:lang w:val="en-US"/>
        </w:rPr>
        <w:t xml:space="preserve"> trial</w:t>
      </w:r>
      <w:r w:rsidR="009E00DF" w:rsidRPr="008D612F">
        <w:rPr>
          <w:rFonts w:cs="Times New Roman"/>
          <w:szCs w:val="24"/>
          <w:lang w:val="en-US"/>
        </w:rPr>
        <w:t xml:space="preserve"> by the acceleration of gravity. </w:t>
      </w:r>
      <w:r w:rsidR="00F0289F" w:rsidRPr="008D612F">
        <w:rPr>
          <w:rFonts w:cs="Times New Roman"/>
          <w:szCs w:val="24"/>
          <w:lang w:val="en-US"/>
        </w:rPr>
        <w:t>Net and relative vGRF was calculated to a</w:t>
      </w:r>
      <w:r w:rsidR="00C45399" w:rsidRPr="008D612F">
        <w:rPr>
          <w:rFonts w:cs="Times New Roman"/>
          <w:szCs w:val="24"/>
          <w:lang w:val="en-US"/>
        </w:rPr>
        <w:t>c</w:t>
      </w:r>
      <w:r w:rsidR="00F0289F" w:rsidRPr="008D612F">
        <w:rPr>
          <w:rFonts w:cs="Times New Roman"/>
          <w:szCs w:val="24"/>
          <w:lang w:val="en-US"/>
        </w:rPr>
        <w:t xml:space="preserve">count for the influence of body mass. </w:t>
      </w:r>
      <w:r w:rsidR="005E4B89" w:rsidRPr="008D612F">
        <w:rPr>
          <w:rFonts w:cs="Times New Roman"/>
          <w:szCs w:val="24"/>
          <w:lang w:val="en-US"/>
        </w:rPr>
        <w:t>N</w:t>
      </w:r>
      <w:r w:rsidR="006A0A89" w:rsidRPr="008D612F">
        <w:rPr>
          <w:rFonts w:cs="Times New Roman"/>
          <w:szCs w:val="24"/>
          <w:lang w:val="en-US"/>
        </w:rPr>
        <w:t xml:space="preserve">et </w:t>
      </w:r>
      <w:r w:rsidR="005E4B89" w:rsidRPr="008D612F">
        <w:rPr>
          <w:rFonts w:cs="Times New Roman"/>
          <w:szCs w:val="24"/>
          <w:lang w:val="en-US"/>
        </w:rPr>
        <w:t>vGRF</w:t>
      </w:r>
      <w:r w:rsidR="006A0A89" w:rsidRPr="008D612F">
        <w:rPr>
          <w:rFonts w:cs="Times New Roman"/>
          <w:szCs w:val="24"/>
          <w:lang w:val="en-US"/>
        </w:rPr>
        <w:t xml:space="preserve"> </w:t>
      </w:r>
      <w:r w:rsidR="00E15D32" w:rsidRPr="008D612F">
        <w:rPr>
          <w:rFonts w:cs="Times New Roman"/>
          <w:szCs w:val="24"/>
          <w:lang w:val="en-US"/>
        </w:rPr>
        <w:t xml:space="preserve">was calculated by subtracting </w:t>
      </w:r>
      <w:r w:rsidR="005202B8" w:rsidRPr="008D612F">
        <w:rPr>
          <w:rFonts w:cs="Times New Roman"/>
          <w:szCs w:val="24"/>
          <w:lang w:val="en-US"/>
        </w:rPr>
        <w:t>bodyweight</w:t>
      </w:r>
      <w:r w:rsidR="00E15D32" w:rsidRPr="008D612F">
        <w:rPr>
          <w:rFonts w:cs="Times New Roman"/>
          <w:szCs w:val="24"/>
          <w:lang w:val="en-US"/>
        </w:rPr>
        <w:t xml:space="preserve"> from </w:t>
      </w:r>
      <w:r w:rsidR="00A97318" w:rsidRPr="008D612F">
        <w:rPr>
          <w:rFonts w:cs="Times New Roman"/>
          <w:szCs w:val="24"/>
          <w:lang w:val="en-US"/>
        </w:rPr>
        <w:t>absolute</w:t>
      </w:r>
      <w:r w:rsidR="00E15D32" w:rsidRPr="008D612F">
        <w:rPr>
          <w:rFonts w:cs="Times New Roman"/>
          <w:szCs w:val="24"/>
          <w:lang w:val="en-US"/>
        </w:rPr>
        <w:t xml:space="preserve"> vGRF</w:t>
      </w:r>
      <w:r w:rsidR="00001275" w:rsidRPr="008D612F">
        <w:rPr>
          <w:rFonts w:cs="Times New Roman"/>
          <w:szCs w:val="24"/>
          <w:lang w:val="en-US"/>
        </w:rPr>
        <w:t xml:space="preserve">. </w:t>
      </w:r>
      <w:r w:rsidR="00A57618" w:rsidRPr="008D612F">
        <w:rPr>
          <w:rFonts w:cs="Times New Roman"/>
          <w:szCs w:val="24"/>
          <w:lang w:val="en-US"/>
        </w:rPr>
        <w:t>Relative vGRF</w:t>
      </w:r>
      <w:r w:rsidR="00A57618" w:rsidRPr="008D612F" w:rsidDel="00C3505C">
        <w:rPr>
          <w:rFonts w:cs="Times New Roman"/>
          <w:szCs w:val="24"/>
          <w:lang w:val="en-US"/>
        </w:rPr>
        <w:t xml:space="preserve"> </w:t>
      </w:r>
      <w:r w:rsidR="00A57618" w:rsidRPr="008D612F">
        <w:rPr>
          <w:rFonts w:cs="Times New Roman"/>
          <w:szCs w:val="24"/>
          <w:lang w:val="en-US"/>
        </w:rPr>
        <w:t xml:space="preserve">was calculated by </w:t>
      </w:r>
      <w:r w:rsidR="00977A89" w:rsidRPr="008D612F">
        <w:rPr>
          <w:rFonts w:cs="Times New Roman"/>
          <w:szCs w:val="24"/>
          <w:lang w:val="en-US"/>
        </w:rPr>
        <w:t>divid</w:t>
      </w:r>
      <w:r w:rsidR="00A57618" w:rsidRPr="008D612F">
        <w:rPr>
          <w:rFonts w:cs="Times New Roman"/>
          <w:szCs w:val="24"/>
          <w:lang w:val="en-US"/>
        </w:rPr>
        <w:t>ing</w:t>
      </w:r>
      <w:r w:rsidR="00977A89" w:rsidRPr="008D612F">
        <w:rPr>
          <w:rFonts w:cs="Times New Roman"/>
          <w:szCs w:val="24"/>
          <w:lang w:val="en-US"/>
        </w:rPr>
        <w:t xml:space="preserve"> </w:t>
      </w:r>
      <w:r w:rsidR="000675BE" w:rsidRPr="008D612F">
        <w:rPr>
          <w:rFonts w:cs="Times New Roman"/>
          <w:szCs w:val="24"/>
          <w:lang w:val="en-US"/>
        </w:rPr>
        <w:t xml:space="preserve">the </w:t>
      </w:r>
      <w:r w:rsidR="00A57618" w:rsidRPr="008D612F">
        <w:rPr>
          <w:rFonts w:cs="Times New Roman"/>
          <w:szCs w:val="24"/>
          <w:lang w:val="en-US"/>
        </w:rPr>
        <w:t xml:space="preserve">absolute </w:t>
      </w:r>
      <w:r w:rsidR="00001275" w:rsidRPr="008D612F">
        <w:rPr>
          <w:rFonts w:cs="Times New Roman"/>
          <w:szCs w:val="24"/>
          <w:lang w:val="en-US"/>
        </w:rPr>
        <w:t xml:space="preserve">vGRF </w:t>
      </w:r>
      <w:r w:rsidR="00226485" w:rsidRPr="008D612F">
        <w:rPr>
          <w:rFonts w:cs="Times New Roman"/>
          <w:szCs w:val="24"/>
          <w:lang w:val="en-US"/>
        </w:rPr>
        <w:t>by body mass</w:t>
      </w:r>
      <w:r w:rsidR="00750C6A" w:rsidRPr="008D612F">
        <w:rPr>
          <w:rFonts w:cs="Times New Roman"/>
          <w:szCs w:val="24"/>
          <w:lang w:val="en-US"/>
        </w:rPr>
        <w:t>.</w:t>
      </w:r>
      <w:r w:rsidR="008E2D2B" w:rsidRPr="008D612F">
        <w:rPr>
          <w:rFonts w:cs="Times New Roman"/>
          <w:szCs w:val="24"/>
          <w:lang w:val="en-US"/>
        </w:rPr>
        <w:t xml:space="preserve"> </w:t>
      </w:r>
      <w:r w:rsidR="005873A6" w:rsidRPr="008D612F">
        <w:rPr>
          <w:rFonts w:cs="Times New Roman"/>
          <w:szCs w:val="24"/>
          <w:lang w:val="en-US"/>
        </w:rPr>
        <w:t>The mean</w:t>
      </w:r>
      <w:r w:rsidR="006B3FA8" w:rsidRPr="008D612F">
        <w:rPr>
          <w:rFonts w:cs="Times New Roman"/>
          <w:szCs w:val="24"/>
          <w:lang w:val="en-US"/>
        </w:rPr>
        <w:t xml:space="preserve"> </w:t>
      </w:r>
      <w:r w:rsidR="008B76ED" w:rsidRPr="008D612F">
        <w:rPr>
          <w:rFonts w:cs="Times New Roman"/>
          <w:szCs w:val="24"/>
        </w:rPr>
        <w:t xml:space="preserve">± </w:t>
      </w:r>
      <w:r w:rsidR="006B3FA8" w:rsidRPr="008D612F">
        <w:rPr>
          <w:rFonts w:cs="Times New Roman"/>
          <w:szCs w:val="24"/>
          <w:lang w:val="en-US"/>
        </w:rPr>
        <w:t>standard deviation</w:t>
      </w:r>
      <w:r w:rsidR="005873A6" w:rsidRPr="008D612F">
        <w:rPr>
          <w:rFonts w:cs="Times New Roman"/>
          <w:szCs w:val="24"/>
          <w:lang w:val="en-US"/>
        </w:rPr>
        <w:t xml:space="preserve"> (SD)</w:t>
      </w:r>
      <w:r w:rsidR="00977A89" w:rsidRPr="008D612F">
        <w:rPr>
          <w:rFonts w:cs="Times New Roman"/>
          <w:szCs w:val="24"/>
          <w:lang w:val="en-US"/>
        </w:rPr>
        <w:t xml:space="preserve"> of</w:t>
      </w:r>
      <w:r w:rsidR="005873A6" w:rsidRPr="008D612F">
        <w:rPr>
          <w:rFonts w:cs="Times New Roman"/>
          <w:szCs w:val="24"/>
          <w:lang w:val="en-US"/>
        </w:rPr>
        <w:t xml:space="preserve"> </w:t>
      </w:r>
      <w:r w:rsidR="00931A51" w:rsidRPr="008D612F">
        <w:rPr>
          <w:rFonts w:cs="Times New Roman"/>
          <w:szCs w:val="24"/>
          <w:lang w:val="en-US"/>
        </w:rPr>
        <w:t xml:space="preserve">the </w:t>
      </w:r>
      <w:r w:rsidR="00B352CE" w:rsidRPr="008D612F">
        <w:rPr>
          <w:rFonts w:cs="Times New Roman"/>
          <w:szCs w:val="24"/>
          <w:lang w:val="en-US"/>
        </w:rPr>
        <w:t>absolute</w:t>
      </w:r>
      <w:r w:rsidR="008D6F87" w:rsidRPr="008D612F">
        <w:rPr>
          <w:rFonts w:cs="Times New Roman"/>
          <w:szCs w:val="24"/>
          <w:lang w:val="en-US"/>
        </w:rPr>
        <w:t xml:space="preserve">, </w:t>
      </w:r>
      <w:r w:rsidR="00F0289F" w:rsidRPr="008D612F">
        <w:rPr>
          <w:rFonts w:cs="Times New Roman"/>
          <w:szCs w:val="24"/>
          <w:lang w:val="en-US"/>
        </w:rPr>
        <w:t xml:space="preserve">net, and </w:t>
      </w:r>
      <w:r w:rsidR="00977A89" w:rsidRPr="008D612F">
        <w:rPr>
          <w:rFonts w:cs="Times New Roman"/>
          <w:szCs w:val="24"/>
          <w:lang w:val="en-US"/>
        </w:rPr>
        <w:t>relative</w:t>
      </w:r>
      <w:r w:rsidR="005873A6" w:rsidRPr="008D612F">
        <w:rPr>
          <w:rFonts w:cs="Times New Roman"/>
          <w:szCs w:val="24"/>
          <w:lang w:val="en-US"/>
        </w:rPr>
        <w:t xml:space="preserve"> vGRF was calculated </w:t>
      </w:r>
      <w:r w:rsidR="00741770" w:rsidRPr="008D612F">
        <w:rPr>
          <w:rFonts w:cs="Times New Roman"/>
          <w:szCs w:val="24"/>
          <w:lang w:val="en-US"/>
        </w:rPr>
        <w:t xml:space="preserve">from </w:t>
      </w:r>
      <w:r w:rsidR="005873A6" w:rsidRPr="008D612F">
        <w:rPr>
          <w:rFonts w:cs="Times New Roman"/>
          <w:szCs w:val="24"/>
          <w:lang w:val="en-US"/>
        </w:rPr>
        <w:t xml:space="preserve">the three </w:t>
      </w:r>
      <w:r w:rsidR="00AE2E6E" w:rsidRPr="008D612F">
        <w:rPr>
          <w:rFonts w:cs="Times New Roman"/>
          <w:szCs w:val="24"/>
          <w:lang w:val="en-US"/>
        </w:rPr>
        <w:t>trials</w:t>
      </w:r>
      <w:r w:rsidR="005873A6" w:rsidRPr="008D612F">
        <w:rPr>
          <w:rFonts w:cs="Times New Roman"/>
          <w:szCs w:val="24"/>
          <w:lang w:val="en-US"/>
        </w:rPr>
        <w:t xml:space="preserve"> in each position.</w:t>
      </w:r>
    </w:p>
    <w:p w14:paraId="0FEFD0EF" w14:textId="23CBF182" w:rsidR="0019439B" w:rsidRPr="008D612F" w:rsidRDefault="00AC22CE" w:rsidP="00E06A9A">
      <w:pPr>
        <w:rPr>
          <w:rFonts w:cs="Times New Roman"/>
          <w:szCs w:val="24"/>
          <w:lang w:val="en-US"/>
        </w:rPr>
      </w:pPr>
      <w:r w:rsidRPr="008D612F">
        <w:rPr>
          <w:rFonts w:cs="Times New Roman"/>
          <w:szCs w:val="24"/>
          <w:lang w:val="en-US"/>
        </w:rPr>
        <w:t>The w</w:t>
      </w:r>
      <w:r w:rsidR="00DE6115" w:rsidRPr="008D612F">
        <w:rPr>
          <w:rFonts w:cs="Times New Roman"/>
          <w:szCs w:val="24"/>
          <w:lang w:val="en-US"/>
        </w:rPr>
        <w:t xml:space="preserve">ithin-session reliability </w:t>
      </w:r>
      <w:r w:rsidR="00C66FC1" w:rsidRPr="008D612F">
        <w:rPr>
          <w:rFonts w:cs="Times New Roman"/>
          <w:szCs w:val="24"/>
          <w:lang w:val="en-US"/>
        </w:rPr>
        <w:t xml:space="preserve">of </w:t>
      </w:r>
      <w:r w:rsidR="002035D5" w:rsidRPr="008D612F">
        <w:rPr>
          <w:rFonts w:cs="Times New Roman"/>
          <w:szCs w:val="24"/>
          <w:lang w:val="en-US"/>
        </w:rPr>
        <w:t xml:space="preserve">absolute, </w:t>
      </w:r>
      <w:r w:rsidR="005B7A97" w:rsidRPr="008D612F">
        <w:rPr>
          <w:rFonts w:cs="Times New Roman"/>
          <w:szCs w:val="24"/>
          <w:lang w:val="en-US"/>
        </w:rPr>
        <w:t xml:space="preserve">net, and </w:t>
      </w:r>
      <w:r w:rsidR="002035D5" w:rsidRPr="008D612F">
        <w:rPr>
          <w:rFonts w:cs="Times New Roman"/>
          <w:szCs w:val="24"/>
          <w:lang w:val="en-US"/>
        </w:rPr>
        <w:t>relative</w:t>
      </w:r>
      <w:r w:rsidR="005B7A97" w:rsidRPr="008D612F">
        <w:rPr>
          <w:rFonts w:cs="Times New Roman"/>
          <w:szCs w:val="24"/>
          <w:lang w:val="en-US"/>
        </w:rPr>
        <w:t xml:space="preserve"> </w:t>
      </w:r>
      <w:r w:rsidR="00C66FC1" w:rsidRPr="008D612F">
        <w:rPr>
          <w:rFonts w:cs="Times New Roman"/>
          <w:szCs w:val="24"/>
          <w:lang w:val="en-US"/>
        </w:rPr>
        <w:t xml:space="preserve">vGRF </w:t>
      </w:r>
      <w:r w:rsidR="00DE6115" w:rsidRPr="008D612F">
        <w:rPr>
          <w:rFonts w:cs="Times New Roman"/>
          <w:szCs w:val="24"/>
          <w:lang w:val="en-US"/>
        </w:rPr>
        <w:t xml:space="preserve">was </w:t>
      </w:r>
      <w:r w:rsidR="001B39C4" w:rsidRPr="008D612F">
        <w:rPr>
          <w:rFonts w:cs="Times New Roman"/>
          <w:szCs w:val="24"/>
          <w:lang w:val="en-US"/>
        </w:rPr>
        <w:t xml:space="preserve">established by </w:t>
      </w:r>
      <w:r w:rsidR="00615ADD" w:rsidRPr="008D612F">
        <w:rPr>
          <w:rFonts w:cs="Times New Roman"/>
          <w:szCs w:val="24"/>
          <w:lang w:val="en-US"/>
        </w:rPr>
        <w:t xml:space="preserve">calculating </w:t>
      </w:r>
      <w:r w:rsidR="009470B4" w:rsidRPr="008D612F">
        <w:rPr>
          <w:rFonts w:cs="Times New Roman"/>
          <w:szCs w:val="24"/>
          <w:lang w:val="en-US"/>
        </w:rPr>
        <w:t>the</w:t>
      </w:r>
      <w:r w:rsidR="00A11CFF" w:rsidRPr="008D612F">
        <w:rPr>
          <w:rFonts w:cs="Times New Roman"/>
          <w:szCs w:val="24"/>
          <w:lang w:val="en-US"/>
        </w:rPr>
        <w:t xml:space="preserve"> </w:t>
      </w:r>
      <w:r w:rsidR="001B39C4" w:rsidRPr="008D612F">
        <w:rPr>
          <w:rFonts w:cs="Times New Roman"/>
          <w:szCs w:val="24"/>
          <w:lang w:val="en-US"/>
        </w:rPr>
        <w:t>ICC</w:t>
      </w:r>
      <w:r w:rsidR="008B3E96" w:rsidRPr="008D612F">
        <w:rPr>
          <w:rFonts w:cs="Times New Roman"/>
          <w:szCs w:val="24"/>
          <w:lang w:val="en-US"/>
        </w:rPr>
        <w:t>s</w:t>
      </w:r>
      <w:r w:rsidR="001B39C4" w:rsidRPr="008D612F">
        <w:rPr>
          <w:rFonts w:cs="Times New Roman"/>
          <w:szCs w:val="24"/>
          <w:lang w:val="en-US"/>
        </w:rPr>
        <w:t>, with 95% confidence intervals (CI), across</w:t>
      </w:r>
      <w:r w:rsidR="0030340F" w:rsidRPr="008D612F">
        <w:rPr>
          <w:rFonts w:cs="Times New Roman"/>
          <w:szCs w:val="24"/>
          <w:lang w:val="en-US"/>
        </w:rPr>
        <w:t xml:space="preserve"> the </w:t>
      </w:r>
      <w:r w:rsidR="00A11CFF" w:rsidRPr="008D612F">
        <w:rPr>
          <w:rFonts w:cs="Times New Roman"/>
          <w:szCs w:val="24"/>
          <w:lang w:val="en-US"/>
        </w:rPr>
        <w:t>three trials in each position</w:t>
      </w:r>
      <w:r w:rsidR="001B39C4" w:rsidRPr="008D612F">
        <w:rPr>
          <w:rFonts w:cs="Times New Roman"/>
          <w:szCs w:val="24"/>
          <w:lang w:val="en-US"/>
        </w:rPr>
        <w:t xml:space="preserve"> using the </w:t>
      </w:r>
      <w:proofErr w:type="spellStart"/>
      <w:r w:rsidR="001B39C4" w:rsidRPr="008D612F">
        <w:rPr>
          <w:rFonts w:cs="Times New Roman"/>
          <w:i/>
          <w:iCs/>
          <w:szCs w:val="24"/>
          <w:lang w:val="en-US"/>
        </w:rPr>
        <w:t>irr</w:t>
      </w:r>
      <w:proofErr w:type="spellEnd"/>
      <w:r w:rsidR="001B39C4" w:rsidRPr="008D612F">
        <w:rPr>
          <w:rFonts w:cs="Times New Roman"/>
          <w:szCs w:val="24"/>
          <w:lang w:val="en-US"/>
        </w:rPr>
        <w:t xml:space="preserve"> R package</w:t>
      </w:r>
      <w:r w:rsidR="001E19E9" w:rsidRPr="008D612F">
        <w:rPr>
          <w:rFonts w:cs="Times New Roman"/>
          <w:szCs w:val="24"/>
          <w:lang w:val="en-US"/>
        </w:rPr>
        <w:t xml:space="preserve"> </w:t>
      </w:r>
      <w:r w:rsidR="001B39C4" w:rsidRPr="008D612F">
        <w:rPr>
          <w:rFonts w:cs="Times New Roman"/>
          <w:szCs w:val="24"/>
          <w:lang w:val="en-US"/>
        </w:rPr>
        <w:fldChar w:fldCharType="begin" w:fldLock="1"/>
      </w:r>
      <w:r w:rsidR="005C016C" w:rsidRPr="008D612F">
        <w:rPr>
          <w:rFonts w:cs="Times New Roman"/>
          <w:szCs w:val="24"/>
          <w:lang w:val="en-US"/>
        </w:rPr>
        <w:instrText>ADDIN CSL_CITATION {"citationItems":[{"id":"ITEM-1","itemData":{"author":[{"dropping-particle":"","family":"Gamer","given":"M","non-dropping-particle":"","parse-names":false,"suffix":""},{"dropping-particle":"","family":"Lemon","given":"J","non-dropping-particle":"","parse-names":false,"suffix":""},{"dropping-particle":"","family":"Fellows","given":"I","non-dropping-particle":"","parse-names":false,"suffix":""},{"dropping-particle":"","family":"Singh","given":"P","non-dropping-particle":"","parse-names":false,"suffix":""}],"id":"ITEM-1","issued":{"date-parts":[["2019"]]},"number":"R package version 0.84.1","title":"irr: Various coefficients of interrater reliability and agreement","type":"article"},"uris":["http://www.mendeley.com/documents/?uuid=de0abdf9-67b2-499d-9797-62be5cb92cca"]}],"mendeley":{"formattedCitation":"(Gamer et al., 2019)","plainTextFormattedCitation":"(Gamer et al., 2019)","previouslyFormattedCitation":"(Gamer et al., 2019)"},"properties":{"noteIndex":0},"schema":"https://github.com/citation-style-language/schema/raw/master/csl-citation.json"}</w:instrText>
      </w:r>
      <w:r w:rsidR="001B39C4" w:rsidRPr="008D612F">
        <w:rPr>
          <w:rFonts w:cs="Times New Roman"/>
          <w:szCs w:val="24"/>
          <w:lang w:val="en-US"/>
        </w:rPr>
        <w:fldChar w:fldCharType="separate"/>
      </w:r>
      <w:r w:rsidR="00361D0F" w:rsidRPr="008D612F">
        <w:rPr>
          <w:rFonts w:cs="Times New Roman"/>
          <w:noProof/>
          <w:szCs w:val="24"/>
          <w:lang w:val="en-US"/>
        </w:rPr>
        <w:t>(Gamer et al., 2019)</w:t>
      </w:r>
      <w:r w:rsidR="001B39C4" w:rsidRPr="008D612F">
        <w:rPr>
          <w:rFonts w:cs="Times New Roman"/>
          <w:szCs w:val="24"/>
          <w:lang w:val="en-US"/>
        </w:rPr>
        <w:fldChar w:fldCharType="end"/>
      </w:r>
      <w:r w:rsidR="001E19E9" w:rsidRPr="008D612F">
        <w:rPr>
          <w:rFonts w:cs="Times New Roman"/>
          <w:szCs w:val="24"/>
          <w:lang w:val="en-US"/>
        </w:rPr>
        <w:t>.</w:t>
      </w:r>
      <w:r w:rsidR="001C571E" w:rsidRPr="008D612F">
        <w:rPr>
          <w:rFonts w:cs="Times New Roman"/>
          <w:szCs w:val="24"/>
          <w:lang w:val="en-US"/>
        </w:rPr>
        <w:t xml:space="preserve"> </w:t>
      </w:r>
      <w:r w:rsidRPr="008D612F">
        <w:rPr>
          <w:rFonts w:cs="Times New Roman"/>
          <w:szCs w:val="24"/>
          <w:lang w:val="en-US"/>
        </w:rPr>
        <w:t>The b</w:t>
      </w:r>
      <w:r w:rsidR="001C571E" w:rsidRPr="008D612F">
        <w:rPr>
          <w:rFonts w:cs="Times New Roman"/>
          <w:szCs w:val="24"/>
          <w:lang w:val="en-US"/>
        </w:rPr>
        <w:t xml:space="preserve">etween-session reliability of </w:t>
      </w:r>
      <w:r w:rsidR="002035D5" w:rsidRPr="008D612F">
        <w:rPr>
          <w:rFonts w:cs="Times New Roman"/>
          <w:szCs w:val="24"/>
          <w:lang w:val="en-US"/>
        </w:rPr>
        <w:t xml:space="preserve">absolute, </w:t>
      </w:r>
      <w:r w:rsidR="005B7A97" w:rsidRPr="008D612F">
        <w:rPr>
          <w:rFonts w:cs="Times New Roman"/>
          <w:szCs w:val="24"/>
          <w:lang w:val="en-US"/>
        </w:rPr>
        <w:t xml:space="preserve">net, and </w:t>
      </w:r>
      <w:r w:rsidR="002035D5" w:rsidRPr="008D612F">
        <w:rPr>
          <w:rFonts w:cs="Times New Roman"/>
          <w:szCs w:val="24"/>
          <w:lang w:val="en-US"/>
        </w:rPr>
        <w:t>relative</w:t>
      </w:r>
      <w:r w:rsidR="005B7A97" w:rsidRPr="008D612F">
        <w:rPr>
          <w:rFonts w:cs="Times New Roman"/>
          <w:szCs w:val="24"/>
          <w:lang w:val="en-US"/>
        </w:rPr>
        <w:t xml:space="preserve"> </w:t>
      </w:r>
      <w:r w:rsidR="00206645" w:rsidRPr="008D612F">
        <w:rPr>
          <w:rFonts w:cs="Times New Roman"/>
          <w:szCs w:val="24"/>
          <w:lang w:val="en-US"/>
        </w:rPr>
        <w:t xml:space="preserve">vGRF </w:t>
      </w:r>
      <w:r w:rsidR="00E06187" w:rsidRPr="008D612F">
        <w:rPr>
          <w:rFonts w:cs="Times New Roman"/>
          <w:szCs w:val="24"/>
          <w:lang w:val="en-US"/>
        </w:rPr>
        <w:t>(</w:t>
      </w:r>
      <w:r w:rsidR="00991103" w:rsidRPr="008D612F">
        <w:rPr>
          <w:rFonts w:cs="Times New Roman"/>
          <w:szCs w:val="24"/>
          <w:lang w:val="en-US"/>
        </w:rPr>
        <w:t xml:space="preserve">mean </w:t>
      </w:r>
      <w:r w:rsidR="00E06187" w:rsidRPr="008D612F">
        <w:rPr>
          <w:rFonts w:cs="Times New Roman"/>
          <w:szCs w:val="24"/>
          <w:lang w:val="en-US"/>
        </w:rPr>
        <w:t xml:space="preserve">of the three trials) </w:t>
      </w:r>
      <w:r w:rsidR="00206645" w:rsidRPr="008D612F">
        <w:rPr>
          <w:rFonts w:cs="Times New Roman"/>
          <w:szCs w:val="24"/>
          <w:lang w:val="en-US"/>
        </w:rPr>
        <w:t xml:space="preserve">was established by </w:t>
      </w:r>
      <w:r w:rsidR="00015BA5" w:rsidRPr="008D612F">
        <w:rPr>
          <w:rFonts w:cs="Times New Roman"/>
          <w:szCs w:val="24"/>
          <w:lang w:val="en-US"/>
        </w:rPr>
        <w:t xml:space="preserve">calculating </w:t>
      </w:r>
      <w:r w:rsidR="0029366B" w:rsidRPr="008D612F">
        <w:rPr>
          <w:rFonts w:cs="Times New Roman"/>
          <w:szCs w:val="24"/>
          <w:lang w:val="en-US"/>
        </w:rPr>
        <w:t>the ICC</w:t>
      </w:r>
      <w:r w:rsidR="008B3E96" w:rsidRPr="008D612F">
        <w:rPr>
          <w:rFonts w:cs="Times New Roman"/>
          <w:szCs w:val="24"/>
          <w:lang w:val="en-US"/>
        </w:rPr>
        <w:t>s</w:t>
      </w:r>
      <w:r w:rsidR="0029366B" w:rsidRPr="008D612F">
        <w:rPr>
          <w:rFonts w:cs="Times New Roman"/>
          <w:szCs w:val="24"/>
          <w:lang w:val="en-US"/>
        </w:rPr>
        <w:t xml:space="preserve">, with 95% CI, across the </w:t>
      </w:r>
      <w:r w:rsidR="00114523" w:rsidRPr="008D612F">
        <w:rPr>
          <w:rFonts w:cs="Times New Roman"/>
          <w:szCs w:val="24"/>
          <w:lang w:val="en-US"/>
        </w:rPr>
        <w:t>two testing sessions</w:t>
      </w:r>
      <w:r w:rsidR="0029366B" w:rsidRPr="008D612F">
        <w:rPr>
          <w:rFonts w:cs="Times New Roman"/>
          <w:szCs w:val="24"/>
          <w:lang w:val="en-US"/>
        </w:rPr>
        <w:t xml:space="preserve"> in each position</w:t>
      </w:r>
      <w:r w:rsidR="00F34CEE" w:rsidRPr="008D612F">
        <w:rPr>
          <w:rFonts w:cs="Times New Roman"/>
          <w:szCs w:val="24"/>
          <w:lang w:val="en-US"/>
        </w:rPr>
        <w:t>.</w:t>
      </w:r>
      <w:r w:rsidR="00CB68F7" w:rsidRPr="008D612F">
        <w:rPr>
          <w:rFonts w:cs="Times New Roman"/>
          <w:szCs w:val="24"/>
          <w:lang w:val="en-US"/>
        </w:rPr>
        <w:t xml:space="preserve"> </w:t>
      </w:r>
      <w:r w:rsidR="00FF77A3" w:rsidRPr="008D612F">
        <w:rPr>
          <w:rFonts w:cs="Times New Roman"/>
          <w:szCs w:val="24"/>
          <w:lang w:val="en-US"/>
        </w:rPr>
        <w:t>Two-way mixed</w:t>
      </w:r>
      <w:r w:rsidR="00D30625" w:rsidRPr="008D612F">
        <w:rPr>
          <w:rFonts w:cs="Times New Roman"/>
          <w:szCs w:val="24"/>
          <w:lang w:val="en-US"/>
        </w:rPr>
        <w:t>-</w:t>
      </w:r>
      <w:r w:rsidR="00FF77A3" w:rsidRPr="008D612F">
        <w:rPr>
          <w:rFonts w:cs="Times New Roman"/>
          <w:szCs w:val="24"/>
          <w:lang w:val="en-US"/>
        </w:rPr>
        <w:t xml:space="preserve">effects models </w:t>
      </w:r>
      <w:r w:rsidR="006B406E" w:rsidRPr="008D612F">
        <w:rPr>
          <w:rFonts w:cs="Times New Roman"/>
          <w:szCs w:val="24"/>
          <w:lang w:val="en-US"/>
        </w:rPr>
        <w:t xml:space="preserve">(type = agreement) </w:t>
      </w:r>
      <w:r w:rsidR="00FF77A3" w:rsidRPr="008D612F">
        <w:rPr>
          <w:rFonts w:cs="Times New Roman"/>
          <w:szCs w:val="24"/>
          <w:lang w:val="en-US"/>
        </w:rPr>
        <w:t xml:space="preserve">were used </w:t>
      </w:r>
      <w:r w:rsidR="00D30625" w:rsidRPr="008D612F">
        <w:rPr>
          <w:rFonts w:cs="Times New Roman"/>
          <w:szCs w:val="24"/>
          <w:lang w:val="en-US"/>
        </w:rPr>
        <w:t>to calculate ICCs for within- and between-session reliability</w:t>
      </w:r>
      <w:r w:rsidR="00602372" w:rsidRPr="008D612F">
        <w:rPr>
          <w:rFonts w:cs="Times New Roman"/>
          <w:szCs w:val="24"/>
          <w:lang w:val="en-US"/>
        </w:rPr>
        <w:t xml:space="preserve"> </w:t>
      </w:r>
      <w:r w:rsidR="00602372"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page":"155-163","title":"A guideline of selecting and reporting intraclass correlation coefficients for reliability research","type":"article-journal","volume":"15"},"uris":["http://www.mendeley.com/documents/?uuid=8f382305-3d2d-4797-b381-81252e9fa091"]}],"mendeley":{"formattedCitation":"(Koo &amp; Li, 2016)","plainTextFormattedCitation":"(Koo &amp; Li, 2016)","previouslyFormattedCitation":"(Koo &amp; Li, 2016)"},"properties":{"noteIndex":0},"schema":"https://github.com/citation-style-language/schema/raw/master/csl-citation.json"}</w:instrText>
      </w:r>
      <w:r w:rsidR="00602372" w:rsidRPr="008D612F">
        <w:rPr>
          <w:rFonts w:cs="Times New Roman"/>
          <w:szCs w:val="24"/>
          <w:lang w:val="en-US"/>
        </w:rPr>
        <w:fldChar w:fldCharType="separate"/>
      </w:r>
      <w:r w:rsidR="00361D0F" w:rsidRPr="008D612F">
        <w:rPr>
          <w:rFonts w:cs="Times New Roman"/>
          <w:noProof/>
          <w:szCs w:val="24"/>
          <w:lang w:val="en-US"/>
        </w:rPr>
        <w:t>(Koo &amp; Li, 2016)</w:t>
      </w:r>
      <w:r w:rsidR="00602372" w:rsidRPr="008D612F">
        <w:rPr>
          <w:rFonts w:cs="Times New Roman"/>
          <w:szCs w:val="24"/>
          <w:lang w:val="en-US"/>
        </w:rPr>
        <w:fldChar w:fldCharType="end"/>
      </w:r>
      <w:r w:rsidR="006D5575" w:rsidRPr="008D612F">
        <w:rPr>
          <w:rFonts w:cs="Times New Roman"/>
          <w:szCs w:val="24"/>
          <w:lang w:val="en-US"/>
        </w:rPr>
        <w:t xml:space="preserve">. </w:t>
      </w:r>
      <w:r w:rsidR="00B66431" w:rsidRPr="008D612F">
        <w:rPr>
          <w:rFonts w:cs="Times New Roman"/>
          <w:szCs w:val="24"/>
          <w:lang w:val="en-US"/>
        </w:rPr>
        <w:t>T</w:t>
      </w:r>
      <w:r w:rsidR="00017B29" w:rsidRPr="008D612F">
        <w:rPr>
          <w:rFonts w:cs="Times New Roman"/>
          <w:szCs w:val="24"/>
          <w:lang w:val="en-US"/>
        </w:rPr>
        <w:t>he ICC was interpreted in line with Koo and Li</w:t>
      </w:r>
      <w:r w:rsidR="00EC0CCC" w:rsidRPr="008D612F">
        <w:rPr>
          <w:rFonts w:cs="Times New Roman"/>
          <w:szCs w:val="24"/>
          <w:lang w:val="en-US"/>
        </w:rPr>
        <w:t xml:space="preserve"> </w:t>
      </w:r>
      <w:r w:rsidR="00017B29" w:rsidRPr="008D612F">
        <w:rPr>
          <w:rFonts w:cs="Times New Roman"/>
          <w:szCs w:val="24"/>
          <w:lang w:val="en-US"/>
        </w:rPr>
        <w:fldChar w:fldCharType="begin" w:fldLock="1"/>
      </w:r>
      <w:r w:rsidR="007D59E1" w:rsidRPr="008D612F">
        <w:rPr>
          <w:rFonts w:cs="Times New Roman"/>
          <w:szCs w:val="24"/>
          <w:lang w:val="en-US"/>
        </w:rPr>
        <w:instrText>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page":"155-163","title":"A guideline of selecting and reporting intraclass correlation coefficients for reliability research","type":"article-journal","volume":"15"},"uris":["http://www.mendeley.com/documents/?uuid=8f382305-3d2d-4797-b381-81252e9fa091"]}],"mendeley":{"formattedCitation":"(Koo &amp; Li, 2016)","manualFormatting":"(2016)","plainTextFormattedCitation":"(Koo &amp; Li, 2016)","previouslyFormattedCitation":"(Koo &amp; Li, 2016)"},"properties":{"noteIndex":0},"schema":"https://github.com/citation-style-language/schema/raw/master/csl-citation.json"}</w:instrText>
      </w:r>
      <w:r w:rsidR="00017B29" w:rsidRPr="008D612F">
        <w:rPr>
          <w:rFonts w:cs="Times New Roman"/>
          <w:szCs w:val="24"/>
          <w:lang w:val="en-US"/>
        </w:rPr>
        <w:fldChar w:fldCharType="separate"/>
      </w:r>
      <w:r w:rsidR="00EC0CCC" w:rsidRPr="008D612F">
        <w:rPr>
          <w:rFonts w:cs="Times New Roman"/>
          <w:noProof/>
          <w:szCs w:val="24"/>
          <w:lang w:val="en-US"/>
        </w:rPr>
        <w:t>(2016)</w:t>
      </w:r>
      <w:r w:rsidR="00017B29" w:rsidRPr="008D612F">
        <w:rPr>
          <w:rFonts w:cs="Times New Roman"/>
          <w:szCs w:val="24"/>
          <w:lang w:val="en-US"/>
        </w:rPr>
        <w:fldChar w:fldCharType="end"/>
      </w:r>
      <w:r w:rsidR="00017B29" w:rsidRPr="008D612F">
        <w:rPr>
          <w:rFonts w:cs="Times New Roman"/>
          <w:szCs w:val="24"/>
          <w:lang w:val="en-US"/>
        </w:rPr>
        <w:t xml:space="preserve"> where &lt; </w:t>
      </w:r>
      <w:r w:rsidR="00B005D4" w:rsidRPr="008D612F">
        <w:rPr>
          <w:rFonts w:cs="Times New Roman"/>
          <w:szCs w:val="24"/>
          <w:lang w:val="en-US"/>
        </w:rPr>
        <w:t>0</w:t>
      </w:r>
      <w:r w:rsidR="00017B29" w:rsidRPr="008D612F">
        <w:rPr>
          <w:rFonts w:cs="Times New Roman"/>
          <w:szCs w:val="24"/>
          <w:lang w:val="en-US"/>
        </w:rPr>
        <w:t xml:space="preserve">.50 = Poor; </w:t>
      </w:r>
      <w:r w:rsidR="00B005D4" w:rsidRPr="008D612F">
        <w:rPr>
          <w:rFonts w:cs="Times New Roman"/>
          <w:szCs w:val="24"/>
          <w:lang w:val="en-US"/>
        </w:rPr>
        <w:t>0</w:t>
      </w:r>
      <w:r w:rsidR="00017B29" w:rsidRPr="008D612F">
        <w:rPr>
          <w:rFonts w:cs="Times New Roman"/>
          <w:szCs w:val="24"/>
          <w:lang w:val="en-US"/>
        </w:rPr>
        <w:t>.5</w:t>
      </w:r>
      <w:r w:rsidR="00A226B9" w:rsidRPr="008D612F">
        <w:rPr>
          <w:rFonts w:cs="Times New Roman"/>
          <w:szCs w:val="24"/>
          <w:lang w:val="en-US"/>
        </w:rPr>
        <w:t>0</w:t>
      </w:r>
      <w:r w:rsidR="00017B29" w:rsidRPr="008D612F">
        <w:rPr>
          <w:rFonts w:cs="Times New Roman"/>
          <w:szCs w:val="24"/>
          <w:lang w:val="en-US"/>
        </w:rPr>
        <w:t>–</w:t>
      </w:r>
      <w:r w:rsidR="00B005D4" w:rsidRPr="008D612F">
        <w:rPr>
          <w:rFonts w:cs="Times New Roman"/>
          <w:szCs w:val="24"/>
          <w:lang w:val="en-US"/>
        </w:rPr>
        <w:lastRenderedPageBreak/>
        <w:t>0</w:t>
      </w:r>
      <w:r w:rsidR="00017B29" w:rsidRPr="008D612F">
        <w:rPr>
          <w:rFonts w:cs="Times New Roman"/>
          <w:szCs w:val="24"/>
          <w:lang w:val="en-US"/>
        </w:rPr>
        <w:t xml:space="preserve">.75 = Moderate; </w:t>
      </w:r>
      <w:r w:rsidR="00B005D4" w:rsidRPr="008D612F">
        <w:rPr>
          <w:rFonts w:cs="Times New Roman"/>
          <w:szCs w:val="24"/>
          <w:lang w:val="en-US"/>
        </w:rPr>
        <w:t>0</w:t>
      </w:r>
      <w:r w:rsidR="00017B29" w:rsidRPr="008D612F">
        <w:rPr>
          <w:rFonts w:cs="Times New Roman"/>
          <w:szCs w:val="24"/>
          <w:lang w:val="en-US"/>
        </w:rPr>
        <w:t>.75–</w:t>
      </w:r>
      <w:r w:rsidR="00B005D4" w:rsidRPr="008D612F">
        <w:rPr>
          <w:rFonts w:cs="Times New Roman"/>
          <w:szCs w:val="24"/>
          <w:lang w:val="en-US"/>
        </w:rPr>
        <w:t>0</w:t>
      </w:r>
      <w:r w:rsidR="00017B29" w:rsidRPr="008D612F">
        <w:rPr>
          <w:rFonts w:cs="Times New Roman"/>
          <w:szCs w:val="24"/>
          <w:lang w:val="en-US"/>
        </w:rPr>
        <w:t>.9</w:t>
      </w:r>
      <w:r w:rsidR="00A226B9" w:rsidRPr="008D612F">
        <w:rPr>
          <w:rFonts w:cs="Times New Roman"/>
          <w:szCs w:val="24"/>
          <w:lang w:val="en-US"/>
        </w:rPr>
        <w:t>0</w:t>
      </w:r>
      <w:r w:rsidR="00017B29" w:rsidRPr="008D612F">
        <w:rPr>
          <w:rFonts w:cs="Times New Roman"/>
          <w:szCs w:val="24"/>
          <w:lang w:val="en-US"/>
        </w:rPr>
        <w:t xml:space="preserve"> = Good; &gt; </w:t>
      </w:r>
      <w:r w:rsidR="00B005D4" w:rsidRPr="008D612F">
        <w:rPr>
          <w:rFonts w:cs="Times New Roman"/>
          <w:szCs w:val="24"/>
          <w:lang w:val="en-US"/>
        </w:rPr>
        <w:t>0</w:t>
      </w:r>
      <w:r w:rsidR="00017B29" w:rsidRPr="008D612F">
        <w:rPr>
          <w:rFonts w:cs="Times New Roman"/>
          <w:szCs w:val="24"/>
          <w:lang w:val="en-US"/>
        </w:rPr>
        <w:t>.9</w:t>
      </w:r>
      <w:r w:rsidR="00A226B9" w:rsidRPr="008D612F">
        <w:rPr>
          <w:rFonts w:cs="Times New Roman"/>
          <w:szCs w:val="24"/>
          <w:lang w:val="en-US"/>
        </w:rPr>
        <w:t>0</w:t>
      </w:r>
      <w:r w:rsidR="00017B29" w:rsidRPr="008D612F">
        <w:rPr>
          <w:rFonts w:cs="Times New Roman"/>
          <w:szCs w:val="24"/>
          <w:lang w:val="en-US"/>
        </w:rPr>
        <w:t xml:space="preserve"> = Excellent</w:t>
      </w:r>
      <w:r w:rsidR="00A226B9" w:rsidRPr="008D612F">
        <w:rPr>
          <w:rFonts w:cs="Times New Roman"/>
          <w:szCs w:val="24"/>
          <w:lang w:val="en-US"/>
        </w:rPr>
        <w:t xml:space="preserve">. </w:t>
      </w:r>
      <w:r w:rsidR="00D537C4" w:rsidRPr="008D612F">
        <w:rPr>
          <w:rFonts w:cs="Times New Roman"/>
          <w:szCs w:val="24"/>
          <w:lang w:val="en-US"/>
        </w:rPr>
        <w:t xml:space="preserve">The within- and between-session intra-subject variability of </w:t>
      </w:r>
      <w:r w:rsidR="00C45399" w:rsidRPr="008D612F">
        <w:rPr>
          <w:rFonts w:cs="Times New Roman"/>
          <w:szCs w:val="24"/>
          <w:lang w:val="en-US"/>
        </w:rPr>
        <w:t xml:space="preserve">the </w:t>
      </w:r>
      <w:r w:rsidR="009D7472" w:rsidRPr="008D612F">
        <w:rPr>
          <w:rFonts w:cs="Times New Roman"/>
          <w:szCs w:val="24"/>
          <w:lang w:val="en-US"/>
        </w:rPr>
        <w:t>absolute,</w:t>
      </w:r>
      <w:r w:rsidR="005B7A97" w:rsidRPr="008D612F">
        <w:rPr>
          <w:rFonts w:cs="Times New Roman"/>
          <w:szCs w:val="24"/>
          <w:lang w:val="en-US"/>
        </w:rPr>
        <w:t xml:space="preserve"> net, and</w:t>
      </w:r>
      <w:r w:rsidR="009D7472" w:rsidRPr="008D612F">
        <w:rPr>
          <w:rFonts w:cs="Times New Roman"/>
          <w:szCs w:val="24"/>
          <w:lang w:val="en-US"/>
        </w:rPr>
        <w:t xml:space="preserve"> relative </w:t>
      </w:r>
      <w:r w:rsidR="00D537C4" w:rsidRPr="008D612F">
        <w:rPr>
          <w:rFonts w:cs="Times New Roman"/>
          <w:szCs w:val="24"/>
          <w:lang w:val="en-US"/>
        </w:rPr>
        <w:t xml:space="preserve">vGRF </w:t>
      </w:r>
      <w:r w:rsidR="009D7472" w:rsidRPr="008D612F">
        <w:rPr>
          <w:rFonts w:cs="Times New Roman"/>
          <w:szCs w:val="24"/>
          <w:lang w:val="en-US"/>
        </w:rPr>
        <w:t xml:space="preserve">was </w:t>
      </w:r>
      <w:r w:rsidR="00D537C4" w:rsidRPr="008D612F">
        <w:rPr>
          <w:rFonts w:cs="Times New Roman"/>
          <w:szCs w:val="24"/>
          <w:lang w:val="en-US"/>
        </w:rPr>
        <w:t xml:space="preserve">established by computing the CV using the </w:t>
      </w:r>
      <w:proofErr w:type="spellStart"/>
      <w:r w:rsidR="00D537C4" w:rsidRPr="008D612F">
        <w:rPr>
          <w:rFonts w:cs="Times New Roman"/>
          <w:i/>
          <w:iCs/>
          <w:szCs w:val="24"/>
          <w:lang w:val="en-US"/>
        </w:rPr>
        <w:t>EnvStats</w:t>
      </w:r>
      <w:proofErr w:type="spellEnd"/>
      <w:r w:rsidR="00D537C4" w:rsidRPr="008D612F">
        <w:rPr>
          <w:rFonts w:cs="Times New Roman"/>
          <w:szCs w:val="24"/>
          <w:lang w:val="en-US"/>
        </w:rPr>
        <w:t xml:space="preserve"> R package</w:t>
      </w:r>
      <w:r w:rsidR="001E19E9" w:rsidRPr="008D612F">
        <w:rPr>
          <w:rFonts w:cs="Times New Roman"/>
          <w:szCs w:val="24"/>
          <w:lang w:val="en-US"/>
        </w:rPr>
        <w:t xml:space="preserve"> </w:t>
      </w:r>
      <w:r w:rsidR="00D537C4" w:rsidRPr="008D612F">
        <w:rPr>
          <w:rFonts w:cs="Times New Roman"/>
          <w:szCs w:val="24"/>
          <w:lang w:val="en-US"/>
        </w:rPr>
        <w:fldChar w:fldCharType="begin" w:fldLock="1"/>
      </w:r>
      <w:r w:rsidR="00135ADC" w:rsidRPr="008D612F">
        <w:rPr>
          <w:rFonts w:cs="Times New Roman"/>
          <w:szCs w:val="24"/>
          <w:lang w:val="en-US"/>
        </w:rPr>
        <w:instrText>ADDIN CSL_CITATION {"citationItems":[{"id":"ITEM-1","itemData":{"ISBN":"978-1-4614-8455-4","author":[{"dropping-particle":"","family":"Millard","given":"S","non-dropping-particle":"","parse-names":false,"suffix":""}],"id":"ITEM-1","issued":{"date-parts":[["2013"]]},"publisher":"Springer","publisher-place":"New York","title":"EnvStats: An R package for environmental statistics","type":"book"},"uris":["http://www.mendeley.com/documents/?uuid=914626ba-9ef3-409a-83cb-56f5bbf7b8d7"]}],"mendeley":{"formattedCitation":"(Millard, 2013)","plainTextFormattedCitation":"(Millard, 2013)","previouslyFormattedCitation":"(Millard, 2013)"},"properties":{"noteIndex":0},"schema":"https://github.com/citation-style-language/schema/raw/master/csl-citation.json"}</w:instrText>
      </w:r>
      <w:r w:rsidR="00D537C4" w:rsidRPr="008D612F">
        <w:rPr>
          <w:rFonts w:cs="Times New Roman"/>
          <w:szCs w:val="24"/>
          <w:lang w:val="en-US"/>
        </w:rPr>
        <w:fldChar w:fldCharType="separate"/>
      </w:r>
      <w:r w:rsidR="00361D0F" w:rsidRPr="008D612F">
        <w:rPr>
          <w:rFonts w:cs="Times New Roman"/>
          <w:noProof/>
          <w:szCs w:val="24"/>
          <w:lang w:val="en-US"/>
        </w:rPr>
        <w:t>(Millard, 2013)</w:t>
      </w:r>
      <w:r w:rsidR="00D537C4" w:rsidRPr="008D612F">
        <w:rPr>
          <w:rFonts w:cs="Times New Roman"/>
          <w:szCs w:val="24"/>
          <w:lang w:val="en-US"/>
        </w:rPr>
        <w:fldChar w:fldCharType="end"/>
      </w:r>
      <w:r w:rsidR="001E19E9" w:rsidRPr="008D612F">
        <w:rPr>
          <w:rFonts w:cs="Times New Roman"/>
          <w:szCs w:val="24"/>
          <w:lang w:val="en-US"/>
        </w:rPr>
        <w:t>.</w:t>
      </w:r>
      <w:r w:rsidR="00D537C4" w:rsidRPr="008D612F">
        <w:rPr>
          <w:rFonts w:cs="Times New Roman"/>
          <w:szCs w:val="24"/>
          <w:lang w:val="en-US"/>
        </w:rPr>
        <w:t xml:space="preserve"> </w:t>
      </w:r>
      <w:r w:rsidR="00F8015D" w:rsidRPr="008D612F">
        <w:rPr>
          <w:rFonts w:cs="Times New Roman"/>
          <w:szCs w:val="24"/>
          <w:lang w:val="en-US"/>
        </w:rPr>
        <w:t>S</w:t>
      </w:r>
      <w:r w:rsidR="0019439B" w:rsidRPr="008D612F">
        <w:rPr>
          <w:rFonts w:cs="Times New Roman"/>
          <w:szCs w:val="24"/>
          <w:lang w:val="en-US"/>
        </w:rPr>
        <w:t>tandard error of measurement (SEM) was calculated using the following equation</w:t>
      </w:r>
      <w:r w:rsidR="000A720A" w:rsidRPr="008D612F">
        <w:rPr>
          <w:rFonts w:cs="Times New Roman"/>
          <w:szCs w:val="24"/>
          <w:lang w:val="en-US"/>
        </w:rPr>
        <w:t>:</w:t>
      </w:r>
    </w:p>
    <w:p w14:paraId="2E6AF2A4" w14:textId="18515D7F" w:rsidR="0019439B" w:rsidRPr="008D612F" w:rsidRDefault="004D5E16" w:rsidP="00E06A9A">
      <w:pPr>
        <w:rPr>
          <w:rFonts w:eastAsiaTheme="minorEastAsia" w:cs="Times New Roman"/>
          <w:szCs w:val="24"/>
          <w:lang w:val="en-US"/>
        </w:rPr>
      </w:pPr>
      <m:oMathPara>
        <m:oMath>
          <m:r>
            <w:rPr>
              <w:rFonts w:ascii="Cambria Math" w:hAnsi="Cambria Math" w:cs="Times New Roman"/>
              <w:szCs w:val="24"/>
              <w:lang w:val="en-US"/>
            </w:rPr>
            <m:t>SEM=S</m:t>
          </m:r>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baseline</m:t>
              </m:r>
            </m:sub>
          </m:sSub>
          <m:rad>
            <m:radPr>
              <m:degHide m:val="1"/>
              <m:ctrlPr>
                <w:rPr>
                  <w:rFonts w:ascii="Cambria Math" w:hAnsi="Cambria Math" w:cs="Times New Roman"/>
                  <w:i/>
                  <w:szCs w:val="24"/>
                  <w:lang w:val="en-US"/>
                </w:rPr>
              </m:ctrlPr>
            </m:radPr>
            <m:deg/>
            <m:e>
              <m:r>
                <w:rPr>
                  <w:rFonts w:ascii="Cambria Math" w:hAnsi="Cambria Math" w:cs="Times New Roman"/>
                  <w:szCs w:val="24"/>
                  <w:lang w:val="en-US"/>
                </w:rPr>
                <m:t>1-</m:t>
              </m:r>
              <m:sSub>
                <m:sSubPr>
                  <m:ctrlPr>
                    <w:rPr>
                      <w:rFonts w:ascii="Cambria Math" w:hAnsi="Cambria Math" w:cs="Times New Roman"/>
                      <w:i/>
                      <w:szCs w:val="24"/>
                      <w:lang w:val="en-US"/>
                    </w:rPr>
                  </m:ctrlPr>
                </m:sSubPr>
                <m:e>
                  <m:r>
                    <w:rPr>
                      <w:rFonts w:ascii="Cambria Math" w:hAnsi="Cambria Math" w:cs="Times New Roman"/>
                      <w:szCs w:val="24"/>
                      <w:lang w:val="en-US"/>
                    </w:rPr>
                    <m:t>ICC</m:t>
                  </m:r>
                </m:e>
                <m:sub>
                  <m:r>
                    <w:rPr>
                      <w:rFonts w:ascii="Cambria Math" w:hAnsi="Cambria Math" w:cs="Times New Roman"/>
                      <w:szCs w:val="24"/>
                      <w:lang w:val="en-US"/>
                    </w:rPr>
                    <m:t>between</m:t>
                  </m:r>
                </m:sub>
              </m:sSub>
            </m:e>
          </m:rad>
        </m:oMath>
      </m:oMathPara>
    </w:p>
    <w:p w14:paraId="263C8C41" w14:textId="209FC1DA" w:rsidR="000A720A" w:rsidRPr="008D612F" w:rsidRDefault="003D6BD5" w:rsidP="00E06A9A">
      <w:pPr>
        <w:rPr>
          <w:rFonts w:eastAsiaTheme="minorEastAsia" w:cs="Times New Roman"/>
          <w:szCs w:val="24"/>
          <w:lang w:val="en-US"/>
        </w:rPr>
      </w:pPr>
      <w:r w:rsidRPr="008D612F">
        <w:rPr>
          <w:rFonts w:eastAsiaTheme="minorEastAsia" w:cs="Times New Roman"/>
          <w:szCs w:val="24"/>
          <w:lang w:val="en-US"/>
        </w:rPr>
        <w:t xml:space="preserve">Where </w:t>
      </w:r>
      <w:proofErr w:type="spellStart"/>
      <w:r w:rsidRPr="008D612F">
        <w:rPr>
          <w:rFonts w:eastAsiaTheme="minorEastAsia" w:cs="Times New Roman"/>
          <w:i/>
          <w:iCs/>
          <w:szCs w:val="24"/>
          <w:lang w:val="en-US"/>
        </w:rPr>
        <w:t>SD</w:t>
      </w:r>
      <w:r w:rsidR="005B0FE1" w:rsidRPr="008D612F">
        <w:rPr>
          <w:rFonts w:eastAsiaTheme="minorEastAsia" w:cs="Times New Roman"/>
          <w:i/>
          <w:iCs/>
          <w:szCs w:val="24"/>
          <w:vertAlign w:val="subscript"/>
          <w:lang w:val="en-US"/>
        </w:rPr>
        <w:t>baseline</w:t>
      </w:r>
      <w:proofErr w:type="spellEnd"/>
      <w:r w:rsidRPr="008D612F">
        <w:rPr>
          <w:rFonts w:eastAsiaTheme="minorEastAsia" w:cs="Times New Roman"/>
          <w:szCs w:val="24"/>
          <w:lang w:val="en-US"/>
        </w:rPr>
        <w:t xml:space="preserve"> </w:t>
      </w:r>
      <w:r w:rsidR="00316409" w:rsidRPr="008D612F">
        <w:rPr>
          <w:rFonts w:eastAsiaTheme="minorEastAsia" w:cs="Times New Roman"/>
          <w:szCs w:val="24"/>
          <w:lang w:val="en-US"/>
        </w:rPr>
        <w:t xml:space="preserve">was </w:t>
      </w:r>
      <w:r w:rsidR="007B0FFC" w:rsidRPr="008D612F">
        <w:rPr>
          <w:rFonts w:eastAsiaTheme="minorEastAsia" w:cs="Times New Roman"/>
          <w:szCs w:val="24"/>
          <w:lang w:val="en-US"/>
        </w:rPr>
        <w:t xml:space="preserve">considered </w:t>
      </w:r>
      <w:r w:rsidR="00316409" w:rsidRPr="008D612F">
        <w:rPr>
          <w:rFonts w:eastAsiaTheme="minorEastAsia" w:cs="Times New Roman"/>
          <w:szCs w:val="24"/>
          <w:lang w:val="en-US"/>
        </w:rPr>
        <w:t>the between</w:t>
      </w:r>
      <w:r w:rsidR="007B0FFC" w:rsidRPr="008D612F">
        <w:rPr>
          <w:rFonts w:eastAsiaTheme="minorEastAsia" w:cs="Times New Roman"/>
          <w:szCs w:val="24"/>
          <w:lang w:val="en-US"/>
        </w:rPr>
        <w:t>-</w:t>
      </w:r>
      <w:r w:rsidR="00316409" w:rsidRPr="008D612F">
        <w:rPr>
          <w:rFonts w:eastAsiaTheme="minorEastAsia" w:cs="Times New Roman"/>
          <w:szCs w:val="24"/>
          <w:lang w:val="en-US"/>
        </w:rPr>
        <w:t xml:space="preserve">subject </w:t>
      </w:r>
      <w:r w:rsidR="00F04994" w:rsidRPr="008D612F">
        <w:rPr>
          <w:rFonts w:eastAsiaTheme="minorEastAsia" w:cs="Times New Roman"/>
          <w:szCs w:val="24"/>
          <w:lang w:val="en-US"/>
        </w:rPr>
        <w:t>SD</w:t>
      </w:r>
      <w:r w:rsidR="005F41BC" w:rsidRPr="008D612F">
        <w:rPr>
          <w:rFonts w:eastAsiaTheme="minorEastAsia" w:cs="Times New Roman"/>
          <w:szCs w:val="24"/>
          <w:lang w:val="en-US"/>
        </w:rPr>
        <w:t xml:space="preserve"> of </w:t>
      </w:r>
      <w:r w:rsidR="00C45399" w:rsidRPr="008D612F">
        <w:rPr>
          <w:rFonts w:eastAsiaTheme="minorEastAsia" w:cs="Times New Roman"/>
          <w:szCs w:val="24"/>
          <w:lang w:val="en-US"/>
        </w:rPr>
        <w:t xml:space="preserve">the </w:t>
      </w:r>
      <w:r w:rsidR="00464C87" w:rsidRPr="008D612F">
        <w:rPr>
          <w:rFonts w:cs="Times New Roman"/>
          <w:szCs w:val="24"/>
          <w:lang w:val="en-US"/>
        </w:rPr>
        <w:t>absolute,</w:t>
      </w:r>
      <w:r w:rsidR="00587E08" w:rsidRPr="008D612F">
        <w:rPr>
          <w:rFonts w:cs="Times New Roman"/>
          <w:szCs w:val="24"/>
          <w:lang w:val="en-US"/>
        </w:rPr>
        <w:t xml:space="preserve"> net, and</w:t>
      </w:r>
      <w:r w:rsidR="00464C87" w:rsidRPr="008D612F">
        <w:rPr>
          <w:rFonts w:cs="Times New Roman"/>
          <w:szCs w:val="24"/>
          <w:lang w:val="en-US"/>
        </w:rPr>
        <w:t xml:space="preserve"> relative</w:t>
      </w:r>
      <w:r w:rsidR="00587E08" w:rsidRPr="008D612F">
        <w:rPr>
          <w:rFonts w:cs="Times New Roman"/>
          <w:szCs w:val="24"/>
          <w:lang w:val="en-US"/>
        </w:rPr>
        <w:t xml:space="preserve"> </w:t>
      </w:r>
      <w:r w:rsidR="008C2D00" w:rsidRPr="008D612F">
        <w:rPr>
          <w:rFonts w:eastAsiaTheme="minorEastAsia" w:cs="Times New Roman"/>
          <w:szCs w:val="24"/>
          <w:lang w:val="en-US"/>
        </w:rPr>
        <w:t>vGRF</w:t>
      </w:r>
      <w:r w:rsidR="00427AF3" w:rsidRPr="008D612F">
        <w:rPr>
          <w:rFonts w:eastAsiaTheme="minorEastAsia" w:cs="Times New Roman"/>
          <w:szCs w:val="24"/>
          <w:lang w:val="en-US"/>
        </w:rPr>
        <w:t xml:space="preserve"> </w:t>
      </w:r>
      <w:r w:rsidR="005F41BC" w:rsidRPr="008D612F">
        <w:rPr>
          <w:rFonts w:eastAsiaTheme="minorEastAsia" w:cs="Times New Roman"/>
          <w:szCs w:val="24"/>
          <w:lang w:val="en-US"/>
        </w:rPr>
        <w:t>during the first testing</w:t>
      </w:r>
      <w:r w:rsidR="005B0FE1" w:rsidRPr="008D612F">
        <w:rPr>
          <w:rFonts w:eastAsiaTheme="minorEastAsia" w:cs="Times New Roman"/>
          <w:szCs w:val="24"/>
          <w:lang w:val="en-US"/>
        </w:rPr>
        <w:t xml:space="preserve"> </w:t>
      </w:r>
      <w:r w:rsidR="003821EC" w:rsidRPr="008D612F">
        <w:rPr>
          <w:rFonts w:eastAsiaTheme="minorEastAsia" w:cs="Times New Roman"/>
          <w:szCs w:val="24"/>
          <w:lang w:val="en-US"/>
        </w:rPr>
        <w:t>session</w:t>
      </w:r>
      <w:r w:rsidR="005D7007" w:rsidRPr="008D612F">
        <w:rPr>
          <w:rFonts w:eastAsiaTheme="minorEastAsia" w:cs="Times New Roman"/>
          <w:szCs w:val="24"/>
          <w:lang w:val="en-US"/>
        </w:rPr>
        <w:t>,</w:t>
      </w:r>
      <w:r w:rsidR="003821EC" w:rsidRPr="008D612F">
        <w:rPr>
          <w:rFonts w:eastAsiaTheme="minorEastAsia" w:cs="Times New Roman"/>
          <w:szCs w:val="24"/>
          <w:lang w:val="en-US"/>
        </w:rPr>
        <w:t xml:space="preserve"> </w:t>
      </w:r>
      <w:r w:rsidR="00326DAB" w:rsidRPr="008D612F">
        <w:rPr>
          <w:rFonts w:eastAsiaTheme="minorEastAsia" w:cs="Times New Roman"/>
          <w:szCs w:val="24"/>
          <w:lang w:val="en-US"/>
        </w:rPr>
        <w:t xml:space="preserve">and </w:t>
      </w:r>
      <w:proofErr w:type="spellStart"/>
      <w:r w:rsidR="00326DAB" w:rsidRPr="008D612F">
        <w:rPr>
          <w:rFonts w:eastAsiaTheme="minorEastAsia" w:cs="Times New Roman"/>
          <w:i/>
          <w:iCs/>
          <w:szCs w:val="24"/>
          <w:lang w:val="en-US"/>
        </w:rPr>
        <w:t>ICC</w:t>
      </w:r>
      <w:r w:rsidR="00326DAB" w:rsidRPr="008D612F">
        <w:rPr>
          <w:rFonts w:eastAsiaTheme="minorEastAsia" w:cs="Times New Roman"/>
          <w:i/>
          <w:iCs/>
          <w:szCs w:val="24"/>
          <w:vertAlign w:val="subscript"/>
          <w:lang w:val="en-US"/>
        </w:rPr>
        <w:t>between</w:t>
      </w:r>
      <w:proofErr w:type="spellEnd"/>
      <w:r w:rsidR="00326DAB" w:rsidRPr="008D612F">
        <w:rPr>
          <w:rFonts w:eastAsiaTheme="minorEastAsia" w:cs="Times New Roman"/>
          <w:szCs w:val="24"/>
          <w:lang w:val="en-US"/>
        </w:rPr>
        <w:t xml:space="preserve"> was</w:t>
      </w:r>
      <w:r w:rsidR="00B35118" w:rsidRPr="008D612F">
        <w:rPr>
          <w:rFonts w:eastAsiaTheme="minorEastAsia" w:cs="Times New Roman"/>
          <w:szCs w:val="24"/>
          <w:lang w:val="en-US"/>
        </w:rPr>
        <w:t xml:space="preserve"> considered</w:t>
      </w:r>
      <w:r w:rsidR="00326DAB" w:rsidRPr="008D612F">
        <w:rPr>
          <w:rFonts w:eastAsiaTheme="minorEastAsia" w:cs="Times New Roman"/>
          <w:szCs w:val="24"/>
          <w:lang w:val="en-US"/>
        </w:rPr>
        <w:t xml:space="preserve"> the </w:t>
      </w:r>
      <w:r w:rsidR="00EE753E" w:rsidRPr="008D612F">
        <w:rPr>
          <w:rFonts w:eastAsiaTheme="minorEastAsia" w:cs="Times New Roman"/>
          <w:szCs w:val="24"/>
          <w:lang w:val="en-US"/>
        </w:rPr>
        <w:t>between-session ICC</w:t>
      </w:r>
      <w:r w:rsidR="00DB0A19" w:rsidRPr="008D612F">
        <w:rPr>
          <w:rFonts w:eastAsiaTheme="minorEastAsia" w:cs="Times New Roman"/>
          <w:szCs w:val="24"/>
          <w:lang w:val="en-US"/>
        </w:rPr>
        <w:t xml:space="preserve"> </w:t>
      </w:r>
      <w:r w:rsidR="00DB0A19" w:rsidRPr="008D612F">
        <w:rPr>
          <w:rFonts w:eastAsiaTheme="minorEastAsia" w:cs="Times New Roman"/>
          <w:szCs w:val="24"/>
          <w:lang w:val="en-US"/>
        </w:rPr>
        <w:fldChar w:fldCharType="begin" w:fldLock="1"/>
      </w:r>
      <w:r w:rsidR="005C016C" w:rsidRPr="008D612F">
        <w:rPr>
          <w:rFonts w:eastAsiaTheme="minorEastAsia" w:cs="Times New Roman"/>
          <w:szCs w:val="24"/>
          <w:lang w:val="en-US"/>
        </w:rPr>
        <w:instrText>ADDIN CSL_CITATION {"citationItems":[{"id":"ITEM-1","itemData":{"DOI":"10.1093/ptj/86.5.735","ISSN":"0031-9023","abstract":"Over the past decade, the methods and science used to describe changes in outcomes of physical therapy services have become more refined. Recently, emphasis has been placed not only on changes beyond expected measurement error, but also on the identification of changes that make a real difference in the lives of patients and families. This article will highlight a case example of how to determine and interpret “clinically significant change” from both of these perspectives. The authors also examine how to use item maps within an item response theory model to enhance the interpretation of change at a content level. Recommendations are provided for physical therapists who are interpreting changes in the context of clinical practice, case reports, and intervention research. These recommendations include a greater application of indexes that help interpret the meaning of clinically significant change to multiple clinical, research, consumer, and payer communities.","author":[{"dropping-particle":"","family":"Haley","given":"Stephen M","non-dropping-particle":"","parse-names":false,"suffix":""},{"dropping-particle":"","family":"Fragala-Pinkham","given":"Maria A","non-dropping-particle":"","parse-names":false,"suffix":""}],"container-title":"Physical Therapy","id":"ITEM-1","issue":"5","issued":{"date-parts":[["2006","5"]]},"page":"735-743","title":"Interpreting change scores of tests and measures used in physical therapy","type":"article-journal","volume":"86"},"uris":["http://www.mendeley.com/documents/?uuid=d0029f63-8921-4046-898a-686b0dcd9db5"]}],"mendeley":{"formattedCitation":"(Haley &amp; Fragala-Pinkham, 2006)","plainTextFormattedCitation":"(Haley &amp; Fragala-Pinkham, 2006)","previouslyFormattedCitation":"(Haley &amp; Fragala-Pinkham, 2006)"},"properties":{"noteIndex":0},"schema":"https://github.com/citation-style-language/schema/raw/master/csl-citation.json"}</w:instrText>
      </w:r>
      <w:r w:rsidR="00DB0A19" w:rsidRPr="008D612F">
        <w:rPr>
          <w:rFonts w:eastAsiaTheme="minorEastAsia" w:cs="Times New Roman"/>
          <w:szCs w:val="24"/>
          <w:lang w:val="en-US"/>
        </w:rPr>
        <w:fldChar w:fldCharType="separate"/>
      </w:r>
      <w:r w:rsidR="00361D0F" w:rsidRPr="008D612F">
        <w:rPr>
          <w:rFonts w:eastAsiaTheme="minorEastAsia" w:cs="Times New Roman"/>
          <w:noProof/>
          <w:szCs w:val="24"/>
          <w:lang w:val="en-US"/>
        </w:rPr>
        <w:t>(Haley &amp; Fragala-Pinkham, 2006)</w:t>
      </w:r>
      <w:r w:rsidR="00DB0A19" w:rsidRPr="008D612F">
        <w:rPr>
          <w:rFonts w:eastAsiaTheme="minorEastAsia" w:cs="Times New Roman"/>
          <w:szCs w:val="24"/>
          <w:lang w:val="en-US"/>
        </w:rPr>
        <w:fldChar w:fldCharType="end"/>
      </w:r>
      <w:r w:rsidR="001E19E9" w:rsidRPr="008D612F">
        <w:rPr>
          <w:rFonts w:eastAsiaTheme="minorEastAsia" w:cs="Times New Roman"/>
          <w:szCs w:val="24"/>
          <w:lang w:val="en-US"/>
        </w:rPr>
        <w:t>.</w:t>
      </w:r>
      <w:r w:rsidR="00316409" w:rsidRPr="008D612F">
        <w:rPr>
          <w:rFonts w:eastAsiaTheme="minorEastAsia" w:cs="Times New Roman"/>
          <w:szCs w:val="24"/>
          <w:lang w:val="en-US"/>
        </w:rPr>
        <w:t xml:space="preserve"> </w:t>
      </w:r>
      <w:r w:rsidR="000A720A" w:rsidRPr="008D612F">
        <w:rPr>
          <w:rFonts w:eastAsiaTheme="minorEastAsia" w:cs="Times New Roman"/>
          <w:szCs w:val="24"/>
          <w:lang w:val="en-US"/>
        </w:rPr>
        <w:t xml:space="preserve">The </w:t>
      </w:r>
      <w:r w:rsidR="00CB5853" w:rsidRPr="008D612F">
        <w:rPr>
          <w:rFonts w:eastAsiaTheme="minorEastAsia" w:cs="Times New Roman"/>
          <w:szCs w:val="24"/>
          <w:lang w:val="en-US"/>
        </w:rPr>
        <w:t>MDC</w:t>
      </w:r>
      <w:r w:rsidR="000A720A" w:rsidRPr="008D612F">
        <w:rPr>
          <w:rFonts w:eastAsiaTheme="minorEastAsia" w:cs="Times New Roman"/>
          <w:szCs w:val="24"/>
          <w:lang w:val="en-US"/>
        </w:rPr>
        <w:t xml:space="preserve"> was calculated using the </w:t>
      </w:r>
      <w:r w:rsidR="006B275A" w:rsidRPr="008D612F">
        <w:rPr>
          <w:rFonts w:eastAsiaTheme="minorEastAsia" w:cs="Times New Roman"/>
          <w:szCs w:val="24"/>
          <w:lang w:val="en-US"/>
        </w:rPr>
        <w:t>following equation:</w:t>
      </w:r>
    </w:p>
    <w:p w14:paraId="05217CAA" w14:textId="78FD3E81" w:rsidR="006B275A" w:rsidRPr="008D612F" w:rsidRDefault="004D5E16" w:rsidP="00E06A9A">
      <w:pPr>
        <w:rPr>
          <w:rFonts w:cs="Times New Roman"/>
          <w:szCs w:val="24"/>
          <w:lang w:val="en-US"/>
        </w:rPr>
      </w:pPr>
      <m:oMathPara>
        <m:oMath>
          <m:r>
            <w:rPr>
              <w:rFonts w:ascii="Cambria Math" w:hAnsi="Cambria Math" w:cs="Times New Roman"/>
              <w:szCs w:val="24"/>
              <w:lang w:val="en-US"/>
            </w:rPr>
            <m:t>MDC= 1.96×</m:t>
          </m:r>
          <m:rad>
            <m:radPr>
              <m:degHide m:val="1"/>
              <m:ctrlPr>
                <w:rPr>
                  <w:rFonts w:ascii="Cambria Math" w:hAnsi="Cambria Math" w:cs="Times New Roman"/>
                  <w:i/>
                  <w:szCs w:val="24"/>
                  <w:lang w:val="en-US"/>
                </w:rPr>
              </m:ctrlPr>
            </m:radPr>
            <m:deg/>
            <m:e>
              <m:r>
                <w:rPr>
                  <w:rFonts w:ascii="Cambria Math" w:hAnsi="Cambria Math" w:cs="Times New Roman"/>
                  <w:szCs w:val="24"/>
                  <w:lang w:val="en-US"/>
                </w:rPr>
                <m:t>2</m:t>
              </m:r>
            </m:e>
          </m:rad>
          <m:r>
            <w:rPr>
              <w:rFonts w:ascii="Cambria Math" w:hAnsi="Cambria Math" w:cs="Times New Roman"/>
              <w:szCs w:val="24"/>
              <w:lang w:val="en-US"/>
            </w:rPr>
            <m:t>×SEM</m:t>
          </m:r>
        </m:oMath>
      </m:oMathPara>
    </w:p>
    <w:p w14:paraId="2F44411C" w14:textId="67F1C79E" w:rsidR="000F5B44" w:rsidRPr="008D612F" w:rsidRDefault="00BC130E" w:rsidP="00E06A9A">
      <w:pPr>
        <w:rPr>
          <w:rFonts w:cs="Times New Roman"/>
          <w:szCs w:val="24"/>
          <w:lang w:val="en-US"/>
        </w:rPr>
      </w:pPr>
      <w:r w:rsidRPr="008D612F">
        <w:rPr>
          <w:rFonts w:cs="Times New Roman"/>
          <w:szCs w:val="24"/>
          <w:lang w:val="en-US"/>
        </w:rPr>
        <w:t xml:space="preserve">Following checks for outliers, normality, and equal variance, a </w:t>
      </w:r>
      <w:r w:rsidR="00DA3747" w:rsidRPr="008D612F">
        <w:rPr>
          <w:rFonts w:cs="Times New Roman"/>
          <w:szCs w:val="24"/>
          <w:lang w:val="en-US"/>
        </w:rPr>
        <w:t xml:space="preserve">paired samples </w:t>
      </w:r>
      <w:r w:rsidR="00B26623" w:rsidRPr="008D612F">
        <w:rPr>
          <w:rFonts w:cs="Times New Roman"/>
          <w:szCs w:val="24"/>
        </w:rPr>
        <w:t xml:space="preserve">Wilcoxon </w:t>
      </w:r>
      <w:r w:rsidR="003027FC" w:rsidRPr="008D612F">
        <w:rPr>
          <w:rFonts w:cs="Times New Roman"/>
          <w:szCs w:val="24"/>
        </w:rPr>
        <w:t>signed-rank</w:t>
      </w:r>
      <w:r w:rsidR="00B26623" w:rsidRPr="008D612F">
        <w:rPr>
          <w:rFonts w:cs="Times New Roman"/>
          <w:szCs w:val="24"/>
        </w:rPr>
        <w:t xml:space="preserve"> test</w:t>
      </w:r>
      <w:r w:rsidR="00B26623" w:rsidRPr="008D612F" w:rsidDel="00B26623">
        <w:rPr>
          <w:rFonts w:cs="Times New Roman"/>
          <w:szCs w:val="24"/>
          <w:lang w:val="en-US"/>
        </w:rPr>
        <w:t xml:space="preserve"> </w:t>
      </w:r>
      <w:r w:rsidRPr="008D612F">
        <w:rPr>
          <w:rFonts w:cs="Times New Roman"/>
          <w:szCs w:val="24"/>
          <w:lang w:val="en-US"/>
        </w:rPr>
        <w:t xml:space="preserve">was </w:t>
      </w:r>
      <w:r w:rsidR="00DA3747" w:rsidRPr="008D612F">
        <w:rPr>
          <w:rFonts w:cs="Times New Roman"/>
          <w:szCs w:val="24"/>
          <w:lang w:val="en-US"/>
        </w:rPr>
        <w:t xml:space="preserve">used </w:t>
      </w:r>
      <w:r w:rsidRPr="008D612F">
        <w:rPr>
          <w:rFonts w:cs="Times New Roman"/>
          <w:szCs w:val="24"/>
          <w:lang w:val="en-US"/>
        </w:rPr>
        <w:t>to investigate differences in the mean internal training load between</w:t>
      </w:r>
      <w:r w:rsidR="00017B00" w:rsidRPr="008D612F">
        <w:rPr>
          <w:rFonts w:cs="Times New Roman"/>
          <w:szCs w:val="24"/>
          <w:lang w:val="en-US"/>
        </w:rPr>
        <w:t xml:space="preserve"> sessions </w:t>
      </w:r>
      <w:r w:rsidRPr="008D612F">
        <w:rPr>
          <w:rFonts w:cs="Times New Roman"/>
          <w:szCs w:val="24"/>
          <w:lang w:val="en-US"/>
        </w:rPr>
        <w:t xml:space="preserve">using the </w:t>
      </w:r>
      <w:r w:rsidR="00C737A7" w:rsidRPr="008D612F">
        <w:rPr>
          <w:rFonts w:cs="Times New Roman"/>
          <w:i/>
          <w:iCs/>
          <w:szCs w:val="24"/>
          <w:lang w:val="en-US"/>
        </w:rPr>
        <w:t xml:space="preserve">stats </w:t>
      </w:r>
      <w:r w:rsidR="00C43ABF" w:rsidRPr="008D612F">
        <w:rPr>
          <w:rFonts w:cs="Times New Roman"/>
          <w:szCs w:val="24"/>
          <w:lang w:val="en-US"/>
        </w:rPr>
        <w:t>R</w:t>
      </w:r>
      <w:r w:rsidRPr="008D612F">
        <w:rPr>
          <w:rFonts w:cs="Times New Roman"/>
          <w:szCs w:val="24"/>
          <w:lang w:val="en-US"/>
        </w:rPr>
        <w:t xml:space="preserve"> package</w:t>
      </w:r>
      <w:r w:rsidR="001E19E9" w:rsidRPr="008D612F">
        <w:rPr>
          <w:rFonts w:cs="Times New Roman"/>
          <w:szCs w:val="24"/>
          <w:lang w:val="en-US"/>
        </w:rPr>
        <w:t xml:space="preserve"> </w:t>
      </w:r>
      <w:r w:rsidRPr="008D612F">
        <w:rPr>
          <w:rFonts w:cs="Times New Roman"/>
          <w:szCs w:val="24"/>
          <w:lang w:val="en-US"/>
        </w:rPr>
        <w:fldChar w:fldCharType="begin" w:fldLock="1"/>
      </w:r>
      <w:r w:rsidR="00135ADC" w:rsidRPr="008D612F">
        <w:rPr>
          <w:rFonts w:cs="Times New Roman"/>
          <w:szCs w:val="24"/>
          <w:lang w:val="en-US"/>
        </w:rPr>
        <w:instrText>ADDIN CSL_CITATION {"citationItems":[{"id":"ITEM-1","itemData":{"author":[{"dropping-particle":"","family":"T Core Team","given":"","non-dropping-particle":"","parse-names":false,"suffix":""}],"id":"ITEM-1","issued":{"date-parts":[["2020"]]},"publisher-place":"Vienna, Austria","title":"R: A language and environment for statistical computing","type":"article"},"uris":["http://www.mendeley.com/documents/?uuid=9496dab2-a6d9-44f1-ad08-75ce2a04f11d"]}],"mendeley":{"formattedCitation":"(T Core Team, 2020)","plainTextFormattedCitation":"(T Core Team, 2020)","previouslyFormattedCitation":"(T Core Team, 2020)"},"properties":{"noteIndex":0},"schema":"https://github.com/citation-style-language/schema/raw/master/csl-citation.json"}</w:instrText>
      </w:r>
      <w:r w:rsidRPr="008D612F">
        <w:rPr>
          <w:rFonts w:cs="Times New Roman"/>
          <w:szCs w:val="24"/>
          <w:lang w:val="en-US"/>
        </w:rPr>
        <w:fldChar w:fldCharType="separate"/>
      </w:r>
      <w:r w:rsidR="00361D0F" w:rsidRPr="008D612F">
        <w:rPr>
          <w:rFonts w:cs="Times New Roman"/>
          <w:noProof/>
          <w:szCs w:val="24"/>
          <w:lang w:val="en-US"/>
        </w:rPr>
        <w:t>(T Core Team, 2020)</w:t>
      </w:r>
      <w:r w:rsidRPr="008D612F">
        <w:rPr>
          <w:rFonts w:cs="Times New Roman"/>
          <w:szCs w:val="24"/>
          <w:lang w:val="en-US"/>
        </w:rPr>
        <w:fldChar w:fldCharType="end"/>
      </w:r>
      <w:r w:rsidR="001E19E9" w:rsidRPr="008D612F">
        <w:rPr>
          <w:rFonts w:cs="Times New Roman"/>
          <w:szCs w:val="24"/>
          <w:lang w:val="en-US"/>
        </w:rPr>
        <w:t>.</w:t>
      </w:r>
      <w:r w:rsidR="00E7195A" w:rsidRPr="008D612F">
        <w:rPr>
          <w:rFonts w:cs="Times New Roman"/>
          <w:szCs w:val="24"/>
          <w:lang w:val="en-US"/>
        </w:rPr>
        <w:t xml:space="preserve"> </w:t>
      </w:r>
      <w:r w:rsidR="00492742" w:rsidRPr="008D612F">
        <w:rPr>
          <w:rFonts w:cs="Times New Roman"/>
          <w:szCs w:val="24"/>
          <w:lang w:val="en-US"/>
        </w:rPr>
        <w:t xml:space="preserve">All data processing and statistical analysis were conducted using </w:t>
      </w:r>
      <w:r w:rsidR="00492742" w:rsidRPr="008D612F">
        <w:rPr>
          <w:rFonts w:cs="Times New Roman"/>
          <w:szCs w:val="24"/>
        </w:rPr>
        <w:t xml:space="preserve">R (version </w:t>
      </w:r>
      <w:r w:rsidR="00492742" w:rsidRPr="008D612F">
        <w:rPr>
          <w:rFonts w:cs="Times New Roman"/>
        </w:rPr>
        <w:t>4.0.3</w:t>
      </w:r>
      <w:r w:rsidR="00492742" w:rsidRPr="008D612F">
        <w:rPr>
          <w:rFonts w:cs="Times New Roman"/>
          <w:szCs w:val="24"/>
        </w:rPr>
        <w:t>, R Foundation for Statistical Computing, Vienna, Austria)</w:t>
      </w:r>
      <w:r w:rsidR="00492742" w:rsidRPr="008D612F">
        <w:rPr>
          <w:rFonts w:cs="Times New Roman"/>
          <w:szCs w:val="24"/>
          <w:lang w:val="en-US"/>
        </w:rPr>
        <w:t>.</w:t>
      </w:r>
    </w:p>
    <w:p w14:paraId="0055E7FA" w14:textId="77777777" w:rsidR="00610621" w:rsidRPr="008D612F" w:rsidRDefault="00610621" w:rsidP="00361D0F">
      <w:pPr>
        <w:pStyle w:val="Heading1"/>
        <w:rPr>
          <w:lang w:val="en-US"/>
        </w:rPr>
      </w:pPr>
      <w:r w:rsidRPr="008D612F">
        <w:t>RESULTS</w:t>
      </w:r>
    </w:p>
    <w:p w14:paraId="02C38A34" w14:textId="5D8FC08E" w:rsidR="00FC1689" w:rsidRPr="008D612F" w:rsidRDefault="00B21180" w:rsidP="00E06A9A">
      <w:pPr>
        <w:rPr>
          <w:rFonts w:cs="Times New Roman"/>
          <w:szCs w:val="24"/>
          <w:shd w:val="clear" w:color="auto" w:fill="FFFFFF"/>
        </w:rPr>
      </w:pPr>
      <w:r w:rsidRPr="008D612F">
        <w:rPr>
          <w:rFonts w:cs="Times New Roman"/>
          <w:szCs w:val="24"/>
          <w:lang w:val="en-US"/>
        </w:rPr>
        <w:t>D</w:t>
      </w:r>
      <w:r w:rsidR="00610621" w:rsidRPr="008D612F">
        <w:rPr>
          <w:rFonts w:cs="Times New Roman"/>
          <w:szCs w:val="24"/>
          <w:lang w:val="en-US"/>
        </w:rPr>
        <w:t xml:space="preserve">ifferences in internal training load in the 48 </w:t>
      </w:r>
      <w:r w:rsidR="00AC22CE" w:rsidRPr="008D612F">
        <w:rPr>
          <w:rFonts w:cs="Times New Roman"/>
          <w:szCs w:val="24"/>
          <w:lang w:val="en-US"/>
        </w:rPr>
        <w:t xml:space="preserve">h </w:t>
      </w:r>
      <w:r w:rsidR="00610621" w:rsidRPr="008D612F">
        <w:rPr>
          <w:rFonts w:cs="Times New Roman"/>
          <w:szCs w:val="24"/>
          <w:lang w:val="en-US"/>
        </w:rPr>
        <w:t xml:space="preserve">prior to the first (mean </w:t>
      </w:r>
      <w:r w:rsidR="00610621" w:rsidRPr="008D612F">
        <w:rPr>
          <w:rFonts w:cs="Times New Roman"/>
          <w:szCs w:val="24"/>
          <w:shd w:val="clear" w:color="auto" w:fill="FFFFFF"/>
        </w:rPr>
        <w:t xml:space="preserve">± </w:t>
      </w:r>
      <w:r w:rsidR="00610621" w:rsidRPr="008D612F">
        <w:rPr>
          <w:rFonts w:cs="Times New Roman"/>
          <w:szCs w:val="24"/>
          <w:lang w:val="en-US"/>
        </w:rPr>
        <w:t xml:space="preserve">SD: </w:t>
      </w:r>
      <w:r w:rsidR="00345C21" w:rsidRPr="008D612F">
        <w:rPr>
          <w:rFonts w:cs="Times New Roman"/>
          <w:szCs w:val="24"/>
        </w:rPr>
        <w:t>8</w:t>
      </w:r>
      <w:r w:rsidR="00A81B98" w:rsidRPr="008D612F">
        <w:rPr>
          <w:rFonts w:cs="Times New Roman"/>
          <w:szCs w:val="24"/>
        </w:rPr>
        <w:t>25</w:t>
      </w:r>
      <w:r w:rsidR="00345C21" w:rsidRPr="008D612F">
        <w:rPr>
          <w:rFonts w:cs="Times New Roman"/>
          <w:szCs w:val="24"/>
        </w:rPr>
        <w:t> </w:t>
      </w:r>
      <w:r w:rsidR="00610621" w:rsidRPr="008D612F">
        <w:rPr>
          <w:rFonts w:cs="Times New Roman"/>
          <w:szCs w:val="24"/>
        </w:rPr>
        <w:t>± </w:t>
      </w:r>
      <w:r w:rsidR="00597049" w:rsidRPr="008D612F">
        <w:rPr>
          <w:rFonts w:cs="Times New Roman"/>
          <w:szCs w:val="24"/>
        </w:rPr>
        <w:t>886</w:t>
      </w:r>
      <w:r w:rsidR="00610621" w:rsidRPr="008D612F">
        <w:rPr>
          <w:rFonts w:cs="Times New Roman"/>
          <w:szCs w:val="24"/>
          <w:shd w:val="clear" w:color="auto" w:fill="FFFFFF"/>
        </w:rPr>
        <w:t xml:space="preserve">, range: </w:t>
      </w:r>
      <w:r w:rsidR="00325507" w:rsidRPr="008D612F">
        <w:rPr>
          <w:rFonts w:cs="Times New Roman"/>
          <w:szCs w:val="24"/>
          <w:shd w:val="clear" w:color="auto" w:fill="FFFFFF"/>
        </w:rPr>
        <w:t>0</w:t>
      </w:r>
      <w:r w:rsidR="00610621" w:rsidRPr="008D612F">
        <w:rPr>
          <w:rFonts w:cs="Times New Roman"/>
          <w:szCs w:val="24"/>
          <w:shd w:val="clear" w:color="auto" w:fill="FFFFFF"/>
        </w:rPr>
        <w:t>–2460</w:t>
      </w:r>
      <w:r w:rsidR="00610621" w:rsidRPr="008D612F" w:rsidDel="0076023A">
        <w:rPr>
          <w:rFonts w:cs="Times New Roman"/>
          <w:szCs w:val="24"/>
          <w:shd w:val="clear" w:color="auto" w:fill="FFFFFF"/>
        </w:rPr>
        <w:t xml:space="preserve"> </w:t>
      </w:r>
      <w:r w:rsidR="00610621" w:rsidRPr="008D612F">
        <w:rPr>
          <w:rFonts w:cs="Times New Roman"/>
          <w:szCs w:val="24"/>
          <w:shd w:val="clear" w:color="auto" w:fill="FFFFFF"/>
        </w:rPr>
        <w:t>A</w:t>
      </w:r>
      <w:r w:rsidR="007D638B" w:rsidRPr="008D612F">
        <w:rPr>
          <w:rFonts w:cs="Times New Roman"/>
          <w:szCs w:val="24"/>
          <w:shd w:val="clear" w:color="auto" w:fill="FFFFFF"/>
        </w:rPr>
        <w:t>rb</w:t>
      </w:r>
      <w:r w:rsidR="006D7A20" w:rsidRPr="008D612F">
        <w:rPr>
          <w:rFonts w:cs="Times New Roman"/>
          <w:szCs w:val="24"/>
          <w:shd w:val="clear" w:color="auto" w:fill="FFFFFF"/>
        </w:rPr>
        <w:t>itr</w:t>
      </w:r>
      <w:r w:rsidR="007D638B" w:rsidRPr="008D612F">
        <w:rPr>
          <w:rFonts w:cs="Times New Roman"/>
          <w:szCs w:val="24"/>
          <w:shd w:val="clear" w:color="auto" w:fill="FFFFFF"/>
        </w:rPr>
        <w:t xml:space="preserve">ary </w:t>
      </w:r>
      <w:r w:rsidR="00610621" w:rsidRPr="008D612F">
        <w:rPr>
          <w:rFonts w:cs="Times New Roman"/>
          <w:szCs w:val="24"/>
          <w:shd w:val="clear" w:color="auto" w:fill="FFFFFF"/>
        </w:rPr>
        <w:t>U</w:t>
      </w:r>
      <w:r w:rsidR="007D638B" w:rsidRPr="008D612F">
        <w:rPr>
          <w:rFonts w:cs="Times New Roman"/>
          <w:szCs w:val="24"/>
          <w:shd w:val="clear" w:color="auto" w:fill="FFFFFF"/>
        </w:rPr>
        <w:t xml:space="preserve">nits </w:t>
      </w:r>
      <w:r w:rsidR="00E61406" w:rsidRPr="008D612F">
        <w:rPr>
          <w:rFonts w:cs="Times New Roman"/>
          <w:szCs w:val="24"/>
          <w:shd w:val="clear" w:color="auto" w:fill="FFFFFF"/>
        </w:rPr>
        <w:t>[AU]</w:t>
      </w:r>
      <w:r w:rsidR="00610621" w:rsidRPr="008D612F">
        <w:rPr>
          <w:rFonts w:cs="Times New Roman"/>
          <w:szCs w:val="24"/>
          <w:shd w:val="clear" w:color="auto" w:fill="FFFFFF"/>
        </w:rPr>
        <w:t xml:space="preserve">) </w:t>
      </w:r>
      <w:r w:rsidR="00610621" w:rsidRPr="008D612F">
        <w:rPr>
          <w:rFonts w:cs="Times New Roman"/>
          <w:szCs w:val="24"/>
          <w:lang w:val="en-US"/>
        </w:rPr>
        <w:t xml:space="preserve">and second (mean </w:t>
      </w:r>
      <w:r w:rsidR="00610621" w:rsidRPr="008D612F">
        <w:rPr>
          <w:rFonts w:cs="Times New Roman"/>
          <w:szCs w:val="24"/>
          <w:shd w:val="clear" w:color="auto" w:fill="FFFFFF"/>
        </w:rPr>
        <w:t xml:space="preserve">± </w:t>
      </w:r>
      <w:r w:rsidR="00610621" w:rsidRPr="008D612F">
        <w:rPr>
          <w:rFonts w:cs="Times New Roman"/>
          <w:szCs w:val="24"/>
          <w:lang w:val="en-US"/>
        </w:rPr>
        <w:t xml:space="preserve">SD: </w:t>
      </w:r>
      <w:r w:rsidR="00325507" w:rsidRPr="008D612F">
        <w:rPr>
          <w:rFonts w:cs="Times New Roman"/>
          <w:szCs w:val="24"/>
        </w:rPr>
        <w:t>1</w:t>
      </w:r>
      <w:r w:rsidR="00597049" w:rsidRPr="008D612F">
        <w:rPr>
          <w:rFonts w:cs="Times New Roman"/>
          <w:szCs w:val="24"/>
        </w:rPr>
        <w:t>2</w:t>
      </w:r>
      <w:r w:rsidR="00325507" w:rsidRPr="008D612F">
        <w:rPr>
          <w:rFonts w:cs="Times New Roman"/>
          <w:szCs w:val="24"/>
        </w:rPr>
        <w:t>5</w:t>
      </w:r>
      <w:r w:rsidR="00597049" w:rsidRPr="008D612F">
        <w:rPr>
          <w:rFonts w:cs="Times New Roman"/>
          <w:szCs w:val="24"/>
        </w:rPr>
        <w:t>3</w:t>
      </w:r>
      <w:r w:rsidR="00325507" w:rsidRPr="008D612F">
        <w:rPr>
          <w:rFonts w:cs="Times New Roman"/>
          <w:szCs w:val="24"/>
        </w:rPr>
        <w:t> </w:t>
      </w:r>
      <w:r w:rsidR="00610621" w:rsidRPr="008D612F">
        <w:rPr>
          <w:rFonts w:cs="Times New Roman"/>
          <w:szCs w:val="24"/>
        </w:rPr>
        <w:t>± </w:t>
      </w:r>
      <w:r w:rsidR="00325507" w:rsidRPr="008D612F">
        <w:rPr>
          <w:rFonts w:cs="Times New Roman"/>
          <w:szCs w:val="24"/>
        </w:rPr>
        <w:t>11</w:t>
      </w:r>
      <w:r w:rsidR="00597049" w:rsidRPr="008D612F">
        <w:rPr>
          <w:rFonts w:cs="Times New Roman"/>
          <w:szCs w:val="24"/>
        </w:rPr>
        <w:t>35</w:t>
      </w:r>
      <w:r w:rsidR="00610621" w:rsidRPr="008D612F">
        <w:rPr>
          <w:rFonts w:cs="Times New Roman"/>
          <w:szCs w:val="24"/>
          <w:shd w:val="clear" w:color="auto" w:fill="FFFFFF"/>
        </w:rPr>
        <w:t xml:space="preserve">, range: </w:t>
      </w:r>
      <w:r w:rsidR="00325507" w:rsidRPr="008D612F">
        <w:rPr>
          <w:rFonts w:cs="Times New Roman"/>
          <w:szCs w:val="24"/>
          <w:shd w:val="clear" w:color="auto" w:fill="FFFFFF"/>
        </w:rPr>
        <w:t>200</w:t>
      </w:r>
      <w:r w:rsidR="00610621" w:rsidRPr="008D612F">
        <w:rPr>
          <w:rFonts w:cs="Times New Roman"/>
          <w:szCs w:val="24"/>
          <w:shd w:val="clear" w:color="auto" w:fill="FFFFFF"/>
        </w:rPr>
        <w:t>–3705</w:t>
      </w:r>
      <w:r w:rsidR="00610621" w:rsidRPr="008D612F" w:rsidDel="008A75FB">
        <w:rPr>
          <w:rFonts w:cs="Times New Roman"/>
          <w:szCs w:val="24"/>
          <w:shd w:val="clear" w:color="auto" w:fill="FFFFFF"/>
        </w:rPr>
        <w:t xml:space="preserve"> </w:t>
      </w:r>
      <w:r w:rsidR="00610621" w:rsidRPr="008D612F">
        <w:rPr>
          <w:rFonts w:cs="Times New Roman"/>
          <w:szCs w:val="24"/>
          <w:shd w:val="clear" w:color="auto" w:fill="FFFFFF"/>
        </w:rPr>
        <w:t xml:space="preserve">AU) data collection </w:t>
      </w:r>
      <w:r w:rsidR="00610621" w:rsidRPr="008D612F">
        <w:rPr>
          <w:rFonts w:cs="Times New Roman"/>
          <w:szCs w:val="24"/>
          <w:lang w:val="en-US"/>
        </w:rPr>
        <w:t>sessions (</w:t>
      </w:r>
      <w:r w:rsidR="005A1E19" w:rsidRPr="008D612F">
        <w:rPr>
          <w:rFonts w:cs="Times New Roman"/>
          <w:szCs w:val="24"/>
          <w:lang w:val="en-US"/>
        </w:rPr>
        <w:t>Z</w:t>
      </w:r>
      <w:r w:rsidR="00610621" w:rsidRPr="008D612F">
        <w:rPr>
          <w:rFonts w:cs="Times New Roman"/>
          <w:szCs w:val="24"/>
          <w:lang w:val="en-US"/>
        </w:rPr>
        <w:t xml:space="preserve"> = </w:t>
      </w:r>
      <w:r w:rsidR="00610621" w:rsidRPr="008D612F">
        <w:rPr>
          <w:rFonts w:cs="Times New Roman"/>
          <w:szCs w:val="24"/>
        </w:rPr>
        <w:t>-</w:t>
      </w:r>
      <w:r w:rsidR="00175FB6" w:rsidRPr="008D612F">
        <w:rPr>
          <w:rFonts w:cs="Times New Roman"/>
          <w:szCs w:val="24"/>
        </w:rPr>
        <w:t>2</w:t>
      </w:r>
      <w:r w:rsidR="00610621" w:rsidRPr="008D612F">
        <w:rPr>
          <w:rFonts w:cs="Times New Roman"/>
          <w:szCs w:val="24"/>
        </w:rPr>
        <w:t>.</w:t>
      </w:r>
      <w:r w:rsidR="00927A84" w:rsidRPr="008D612F">
        <w:rPr>
          <w:rFonts w:cs="Times New Roman"/>
          <w:szCs w:val="24"/>
        </w:rPr>
        <w:t>5</w:t>
      </w:r>
      <w:r w:rsidR="00A26AD3" w:rsidRPr="008D612F">
        <w:rPr>
          <w:rFonts w:cs="Times New Roman"/>
          <w:szCs w:val="24"/>
          <w:lang w:val="en-US"/>
        </w:rPr>
        <w:t>,</w:t>
      </w:r>
      <w:r w:rsidR="00610621" w:rsidRPr="008D612F">
        <w:rPr>
          <w:rFonts w:cs="Times New Roman"/>
          <w:szCs w:val="24"/>
          <w:lang w:val="en-US"/>
        </w:rPr>
        <w:t xml:space="preserve"> </w:t>
      </w:r>
      <w:r w:rsidR="00610621" w:rsidRPr="008D612F">
        <w:rPr>
          <w:rFonts w:cs="Times New Roman"/>
          <w:i/>
          <w:iCs/>
          <w:szCs w:val="24"/>
          <w:lang w:val="en-US"/>
        </w:rPr>
        <w:t>p</w:t>
      </w:r>
      <w:r w:rsidR="00610621" w:rsidRPr="008D612F">
        <w:rPr>
          <w:rFonts w:cs="Times New Roman"/>
          <w:szCs w:val="24"/>
          <w:lang w:val="en-US"/>
        </w:rPr>
        <w:t xml:space="preserve"> = .</w:t>
      </w:r>
      <w:r w:rsidR="00175FB6" w:rsidRPr="008D612F">
        <w:rPr>
          <w:rFonts w:cs="Times New Roman"/>
          <w:szCs w:val="24"/>
          <w:lang w:val="en-US"/>
        </w:rPr>
        <w:t>0</w:t>
      </w:r>
      <w:r w:rsidR="00AD40F4" w:rsidRPr="008D612F">
        <w:rPr>
          <w:rFonts w:cs="Times New Roman"/>
          <w:szCs w:val="24"/>
          <w:lang w:val="en-US"/>
        </w:rPr>
        <w:t>1</w:t>
      </w:r>
      <w:r w:rsidR="00E433F0" w:rsidRPr="008D612F">
        <w:rPr>
          <w:rFonts w:cs="Times New Roman"/>
          <w:szCs w:val="24"/>
          <w:lang w:val="en-US"/>
        </w:rPr>
        <w:t>4</w:t>
      </w:r>
      <w:r w:rsidR="00610621" w:rsidRPr="008D612F">
        <w:rPr>
          <w:rFonts w:cs="Times New Roman"/>
          <w:szCs w:val="24"/>
          <w:lang w:val="en-US"/>
        </w:rPr>
        <w:t>)</w:t>
      </w:r>
      <w:r w:rsidR="00820046" w:rsidRPr="008D612F">
        <w:rPr>
          <w:rFonts w:cs="Times New Roman"/>
          <w:szCs w:val="24"/>
          <w:lang w:val="en-US"/>
        </w:rPr>
        <w:t xml:space="preserve"> was observed</w:t>
      </w:r>
      <w:r w:rsidR="00610621" w:rsidRPr="008D612F">
        <w:rPr>
          <w:rFonts w:cs="Times New Roman"/>
          <w:szCs w:val="24"/>
          <w:lang w:val="en-US"/>
        </w:rPr>
        <w:t>. The within- and between-session ICC</w:t>
      </w:r>
      <w:r w:rsidR="00304F31" w:rsidRPr="008D612F">
        <w:rPr>
          <w:rFonts w:cs="Times New Roman"/>
          <w:szCs w:val="24"/>
          <w:lang w:val="en-US"/>
        </w:rPr>
        <w:t>, CV, SEM, and MDC</w:t>
      </w:r>
      <w:r w:rsidR="00610621" w:rsidRPr="008D612F">
        <w:rPr>
          <w:rFonts w:cs="Times New Roman"/>
          <w:szCs w:val="24"/>
          <w:lang w:val="en-US"/>
        </w:rPr>
        <w:t xml:space="preserve"> of </w:t>
      </w:r>
      <w:r w:rsidR="00C45399" w:rsidRPr="008D612F">
        <w:rPr>
          <w:rFonts w:cs="Times New Roman"/>
          <w:szCs w:val="24"/>
          <w:lang w:val="en-US"/>
        </w:rPr>
        <w:t xml:space="preserve">the </w:t>
      </w:r>
      <w:r w:rsidR="005D007A" w:rsidRPr="008D612F">
        <w:rPr>
          <w:rFonts w:cs="Times New Roman"/>
          <w:szCs w:val="24"/>
          <w:lang w:val="en-US"/>
        </w:rPr>
        <w:t xml:space="preserve">absolute, </w:t>
      </w:r>
      <w:r w:rsidR="00587E08" w:rsidRPr="008D612F">
        <w:rPr>
          <w:rFonts w:cs="Times New Roman"/>
          <w:szCs w:val="24"/>
          <w:lang w:val="en-US"/>
        </w:rPr>
        <w:t xml:space="preserve">net, and </w:t>
      </w:r>
      <w:r w:rsidR="005D007A" w:rsidRPr="008D612F">
        <w:rPr>
          <w:rFonts w:cs="Times New Roman"/>
          <w:szCs w:val="24"/>
          <w:lang w:val="en-US"/>
        </w:rPr>
        <w:t>relative</w:t>
      </w:r>
      <w:r w:rsidR="00587E08" w:rsidRPr="008D612F">
        <w:rPr>
          <w:rFonts w:cs="Times New Roman"/>
          <w:szCs w:val="24"/>
          <w:lang w:val="en-US"/>
        </w:rPr>
        <w:t xml:space="preserve"> </w:t>
      </w:r>
      <w:r w:rsidR="00610621" w:rsidRPr="008D612F">
        <w:rPr>
          <w:rFonts w:cs="Times New Roman"/>
          <w:szCs w:val="24"/>
          <w:shd w:val="clear" w:color="auto" w:fill="FFFFFF"/>
        </w:rPr>
        <w:t xml:space="preserve">vGRF </w:t>
      </w:r>
      <w:r w:rsidR="00304F31" w:rsidRPr="008D612F">
        <w:rPr>
          <w:rFonts w:cs="Times New Roman"/>
          <w:szCs w:val="24"/>
          <w:lang w:val="en-US"/>
        </w:rPr>
        <w:t xml:space="preserve">are reported in </w:t>
      </w:r>
      <w:r w:rsidR="00610621" w:rsidRPr="008D612F">
        <w:rPr>
          <w:rFonts w:cs="Times New Roman"/>
          <w:szCs w:val="24"/>
          <w:lang w:val="en-US"/>
        </w:rPr>
        <w:t>Table</w:t>
      </w:r>
      <w:r w:rsidR="00DA3747" w:rsidRPr="008D612F">
        <w:rPr>
          <w:rFonts w:cs="Times New Roman"/>
          <w:szCs w:val="24"/>
          <w:lang w:val="en-US"/>
        </w:rPr>
        <w:t>s</w:t>
      </w:r>
      <w:r w:rsidR="00610621" w:rsidRPr="008D612F">
        <w:rPr>
          <w:rFonts w:cs="Times New Roman"/>
          <w:szCs w:val="24"/>
          <w:lang w:val="en-US"/>
        </w:rPr>
        <w:t xml:space="preserve"> </w:t>
      </w:r>
      <w:r w:rsidR="002D006E" w:rsidRPr="008D612F">
        <w:rPr>
          <w:rFonts w:cs="Times New Roman"/>
          <w:szCs w:val="24"/>
          <w:lang w:val="en-US"/>
        </w:rPr>
        <w:t xml:space="preserve">1 and </w:t>
      </w:r>
      <w:r w:rsidR="00610621" w:rsidRPr="008D612F">
        <w:rPr>
          <w:rFonts w:cs="Times New Roman"/>
          <w:szCs w:val="24"/>
          <w:lang w:val="en-US"/>
        </w:rPr>
        <w:t>2.</w:t>
      </w:r>
      <w:r w:rsidR="001C2C5B" w:rsidRPr="008D612F">
        <w:rPr>
          <w:rFonts w:cs="Times New Roman"/>
          <w:szCs w:val="24"/>
          <w:lang w:val="en-US"/>
        </w:rPr>
        <w:t xml:space="preserve"> </w:t>
      </w:r>
      <w:r w:rsidR="000C6CA9" w:rsidRPr="008D612F">
        <w:rPr>
          <w:rFonts w:cs="Times New Roman"/>
          <w:szCs w:val="24"/>
          <w:lang w:val="en-US"/>
        </w:rPr>
        <w:t xml:space="preserve">Mean </w:t>
      </w:r>
      <w:r w:rsidR="000C6CA9" w:rsidRPr="008D612F">
        <w:rPr>
          <w:rFonts w:cs="Times New Roman"/>
          <w:szCs w:val="24"/>
        </w:rPr>
        <w:t>± SD</w:t>
      </w:r>
      <w:r w:rsidR="00175FB6" w:rsidRPr="008D612F">
        <w:rPr>
          <w:rFonts w:cs="Times New Roman"/>
          <w:szCs w:val="24"/>
        </w:rPr>
        <w:t xml:space="preserve"> and 95% confidence intervals</w:t>
      </w:r>
      <w:r w:rsidR="000C6CA9" w:rsidRPr="008D612F">
        <w:rPr>
          <w:rFonts w:cs="Times New Roman"/>
          <w:szCs w:val="24"/>
        </w:rPr>
        <w:t xml:space="preserve"> </w:t>
      </w:r>
      <w:r w:rsidR="00DA3747" w:rsidRPr="008D612F">
        <w:rPr>
          <w:rFonts w:cs="Times New Roman"/>
          <w:szCs w:val="24"/>
        </w:rPr>
        <w:t xml:space="preserve">for </w:t>
      </w:r>
      <w:r w:rsidR="00144A34" w:rsidRPr="008D612F">
        <w:rPr>
          <w:rFonts w:cs="Times New Roman"/>
          <w:szCs w:val="24"/>
        </w:rPr>
        <w:t xml:space="preserve">the </w:t>
      </w:r>
      <w:r w:rsidR="00F92893" w:rsidRPr="008D612F">
        <w:rPr>
          <w:rFonts w:cs="Times New Roman"/>
          <w:szCs w:val="24"/>
          <w:lang w:val="en-US"/>
        </w:rPr>
        <w:t xml:space="preserve">absolute, </w:t>
      </w:r>
      <w:r w:rsidR="00587E08" w:rsidRPr="008D612F">
        <w:rPr>
          <w:rFonts w:cs="Times New Roman"/>
          <w:szCs w:val="24"/>
          <w:lang w:val="en-US"/>
        </w:rPr>
        <w:t xml:space="preserve">net, and </w:t>
      </w:r>
      <w:r w:rsidR="00F92893" w:rsidRPr="008D612F">
        <w:rPr>
          <w:rFonts w:cs="Times New Roman"/>
          <w:szCs w:val="24"/>
          <w:lang w:val="en-US"/>
        </w:rPr>
        <w:t>relative</w:t>
      </w:r>
      <w:r w:rsidR="000C6CA9" w:rsidRPr="008D612F">
        <w:rPr>
          <w:rFonts w:cs="Times New Roman"/>
          <w:szCs w:val="24"/>
        </w:rPr>
        <w:t xml:space="preserve"> </w:t>
      </w:r>
      <w:r w:rsidR="003E0FF1" w:rsidRPr="008D612F">
        <w:rPr>
          <w:rFonts w:cs="Times New Roman"/>
          <w:szCs w:val="24"/>
        </w:rPr>
        <w:t xml:space="preserve">vGRF </w:t>
      </w:r>
      <w:r w:rsidR="00196C10" w:rsidRPr="008D612F">
        <w:rPr>
          <w:rFonts w:cs="Times New Roman"/>
          <w:szCs w:val="24"/>
        </w:rPr>
        <w:t xml:space="preserve">can be found in Table </w:t>
      </w:r>
      <w:r w:rsidR="002D006E" w:rsidRPr="008D612F">
        <w:rPr>
          <w:rFonts w:cs="Times New Roman"/>
          <w:szCs w:val="24"/>
        </w:rPr>
        <w:t>3</w:t>
      </w:r>
      <w:r w:rsidR="00196C10" w:rsidRPr="008D612F">
        <w:rPr>
          <w:rFonts w:cs="Times New Roman"/>
          <w:szCs w:val="24"/>
        </w:rPr>
        <w:t xml:space="preserve">. </w:t>
      </w:r>
      <w:r w:rsidR="00783F4A" w:rsidRPr="008D612F">
        <w:rPr>
          <w:rFonts w:cs="Times New Roman"/>
          <w:szCs w:val="24"/>
          <w:lang w:val="en-US"/>
        </w:rPr>
        <w:t xml:space="preserve">Box plots and individual test-retest absolute, net, and relative vGRF data are shown in Figure 2. </w:t>
      </w:r>
      <w:r w:rsidR="002F516F" w:rsidRPr="008D612F">
        <w:rPr>
          <w:rFonts w:cs="Times New Roman"/>
          <w:szCs w:val="24"/>
        </w:rPr>
        <w:t xml:space="preserve">Box plots and </w:t>
      </w:r>
      <w:r w:rsidR="002F516F" w:rsidRPr="008D612F">
        <w:rPr>
          <w:rFonts w:cs="Times New Roman"/>
          <w:szCs w:val="24"/>
          <w:lang w:val="en-US"/>
        </w:rPr>
        <w:t>i</w:t>
      </w:r>
      <w:r w:rsidR="00610621" w:rsidRPr="008D612F">
        <w:rPr>
          <w:rFonts w:cs="Times New Roman"/>
          <w:szCs w:val="24"/>
          <w:lang w:val="en-US"/>
        </w:rPr>
        <w:t xml:space="preserve">ndividual differences in </w:t>
      </w:r>
      <w:r w:rsidR="00F92893" w:rsidRPr="008D612F">
        <w:rPr>
          <w:rFonts w:cs="Times New Roman"/>
          <w:szCs w:val="24"/>
          <w:lang w:val="en-US"/>
        </w:rPr>
        <w:t xml:space="preserve">absolute, </w:t>
      </w:r>
      <w:r w:rsidR="00587E08" w:rsidRPr="008D612F">
        <w:rPr>
          <w:rFonts w:cs="Times New Roman"/>
          <w:szCs w:val="24"/>
          <w:lang w:val="en-US"/>
        </w:rPr>
        <w:t xml:space="preserve">net, and </w:t>
      </w:r>
      <w:r w:rsidR="00F92893" w:rsidRPr="008D612F">
        <w:rPr>
          <w:rFonts w:cs="Times New Roman"/>
          <w:szCs w:val="24"/>
          <w:lang w:val="en-US"/>
        </w:rPr>
        <w:t>relative</w:t>
      </w:r>
      <w:r w:rsidR="00587E08" w:rsidRPr="008D612F">
        <w:rPr>
          <w:rFonts w:cs="Times New Roman"/>
          <w:szCs w:val="24"/>
          <w:lang w:val="en-US"/>
        </w:rPr>
        <w:t xml:space="preserve"> </w:t>
      </w:r>
      <w:r w:rsidR="005E46E4" w:rsidRPr="008D612F">
        <w:rPr>
          <w:rFonts w:cs="Times New Roman"/>
          <w:szCs w:val="24"/>
          <w:lang w:val="en-US"/>
        </w:rPr>
        <w:t>vGRF</w:t>
      </w:r>
      <w:r w:rsidR="005E46E4" w:rsidRPr="008D612F" w:rsidDel="00C32884">
        <w:rPr>
          <w:rFonts w:cs="Times New Roman"/>
          <w:szCs w:val="24"/>
          <w:lang w:val="en-US"/>
        </w:rPr>
        <w:t xml:space="preserve"> </w:t>
      </w:r>
      <w:r w:rsidR="00610621" w:rsidRPr="008D612F">
        <w:rPr>
          <w:rFonts w:cs="Times New Roman"/>
          <w:szCs w:val="24"/>
          <w:lang w:val="en-US"/>
        </w:rPr>
        <w:t xml:space="preserve">between the bilateral </w:t>
      </w:r>
      <w:r w:rsidR="00B31CD7" w:rsidRPr="008D612F">
        <w:rPr>
          <w:rFonts w:cs="Times New Roman"/>
          <w:szCs w:val="24"/>
          <w:lang w:val="en-US"/>
        </w:rPr>
        <w:t xml:space="preserve">and unilateral </w:t>
      </w:r>
      <w:r w:rsidR="00610621" w:rsidRPr="008D612F">
        <w:rPr>
          <w:rFonts w:cs="Times New Roman"/>
          <w:szCs w:val="24"/>
          <w:lang w:val="en-US"/>
        </w:rPr>
        <w:t xml:space="preserve">variations of each testing position can be seen in Figure </w:t>
      </w:r>
      <w:r w:rsidR="00783F4A" w:rsidRPr="008D612F">
        <w:rPr>
          <w:rFonts w:cs="Times New Roman"/>
          <w:szCs w:val="24"/>
          <w:lang w:val="en-US"/>
        </w:rPr>
        <w:t>3</w:t>
      </w:r>
      <w:r w:rsidR="00610621" w:rsidRPr="008D612F">
        <w:rPr>
          <w:rFonts w:cs="Times New Roman"/>
          <w:szCs w:val="24"/>
          <w:lang w:val="en-US"/>
        </w:rPr>
        <w:t>.</w:t>
      </w:r>
      <w:r w:rsidR="00DD6397" w:rsidRPr="008D612F">
        <w:rPr>
          <w:rFonts w:cs="Times New Roman"/>
          <w:szCs w:val="24"/>
          <w:lang w:val="en-US"/>
        </w:rPr>
        <w:t xml:space="preserve"> </w:t>
      </w:r>
    </w:p>
    <w:p w14:paraId="04AD5F54" w14:textId="148666FC" w:rsidR="00CD5F8A" w:rsidRPr="008D612F" w:rsidRDefault="00031214" w:rsidP="00361D0F">
      <w:pPr>
        <w:pStyle w:val="Heading1"/>
        <w:rPr>
          <w:lang w:val="en-US"/>
        </w:rPr>
      </w:pPr>
      <w:r w:rsidRPr="008D612F">
        <w:lastRenderedPageBreak/>
        <w:t>DISCUSSION</w:t>
      </w:r>
    </w:p>
    <w:p w14:paraId="32EAF0C1" w14:textId="61FCD7B9" w:rsidR="00AD62F7" w:rsidRPr="008D612F" w:rsidRDefault="00A35CFB" w:rsidP="00E06A9A">
      <w:pPr>
        <w:rPr>
          <w:rFonts w:cs="Times New Roman"/>
          <w:szCs w:val="24"/>
          <w:lang w:val="en-US"/>
        </w:rPr>
      </w:pPr>
      <w:r w:rsidRPr="008D612F">
        <w:rPr>
          <w:rFonts w:cs="Times New Roman"/>
          <w:szCs w:val="24"/>
          <w:lang w:val="en-US"/>
        </w:rPr>
        <w:t>We examined</w:t>
      </w:r>
      <w:r w:rsidR="00D91B35" w:rsidRPr="008D612F">
        <w:rPr>
          <w:rFonts w:cs="Times New Roman"/>
          <w:szCs w:val="24"/>
          <w:lang w:val="en-US"/>
        </w:rPr>
        <w:t xml:space="preserve"> the</w:t>
      </w:r>
      <w:r w:rsidR="00DB68AE" w:rsidRPr="008D612F">
        <w:rPr>
          <w:rFonts w:cs="Times New Roman"/>
          <w:szCs w:val="24"/>
          <w:lang w:val="en-US"/>
        </w:rPr>
        <w:t xml:space="preserve"> </w:t>
      </w:r>
      <w:r w:rsidR="00D91B35" w:rsidRPr="008D612F">
        <w:rPr>
          <w:rFonts w:cs="Times New Roman"/>
          <w:szCs w:val="24"/>
          <w:lang w:val="en-US"/>
        </w:rPr>
        <w:t>reliability</w:t>
      </w:r>
      <w:r w:rsidR="00B9728F" w:rsidRPr="008D612F">
        <w:rPr>
          <w:rFonts w:cs="Times New Roman"/>
          <w:szCs w:val="24"/>
          <w:lang w:val="en-US"/>
        </w:rPr>
        <w:t>, variability</w:t>
      </w:r>
      <w:r w:rsidR="00E0550B" w:rsidRPr="008D612F">
        <w:rPr>
          <w:rFonts w:cs="Times New Roman"/>
          <w:szCs w:val="24"/>
          <w:lang w:val="en-US"/>
        </w:rPr>
        <w:t>,</w:t>
      </w:r>
      <w:r w:rsidR="00D91B35" w:rsidRPr="008D612F">
        <w:rPr>
          <w:rFonts w:cs="Times New Roman"/>
          <w:szCs w:val="24"/>
          <w:lang w:val="en-US"/>
        </w:rPr>
        <w:t xml:space="preserve"> </w:t>
      </w:r>
      <w:r w:rsidR="00DE5E37" w:rsidRPr="008D612F">
        <w:rPr>
          <w:rFonts w:cs="Times New Roman"/>
          <w:szCs w:val="24"/>
          <w:lang w:val="en-US"/>
        </w:rPr>
        <w:t xml:space="preserve">and </w:t>
      </w:r>
      <w:r w:rsidR="00CB5853" w:rsidRPr="008D612F">
        <w:rPr>
          <w:rFonts w:cs="Times New Roman"/>
          <w:szCs w:val="24"/>
          <w:lang w:val="en-US"/>
        </w:rPr>
        <w:t>MDC</w:t>
      </w:r>
      <w:r w:rsidR="00DE5E37" w:rsidRPr="008D612F">
        <w:rPr>
          <w:rFonts w:cs="Times New Roman"/>
          <w:szCs w:val="24"/>
          <w:lang w:val="en-US"/>
        </w:rPr>
        <w:t xml:space="preserve"> </w:t>
      </w:r>
      <w:r w:rsidR="008140AE" w:rsidRPr="008D612F">
        <w:rPr>
          <w:rFonts w:cs="Times New Roman"/>
          <w:szCs w:val="24"/>
          <w:lang w:val="en-US"/>
        </w:rPr>
        <w:t>of</w:t>
      </w:r>
      <w:r w:rsidR="00D91B35" w:rsidRPr="008D612F">
        <w:rPr>
          <w:rFonts w:cs="Times New Roman"/>
          <w:szCs w:val="24"/>
          <w:lang w:val="en-US"/>
        </w:rPr>
        <w:t xml:space="preserve"> </w:t>
      </w:r>
      <w:r w:rsidR="00B92598" w:rsidRPr="008D612F">
        <w:rPr>
          <w:rFonts w:cs="Times New Roman"/>
          <w:szCs w:val="24"/>
          <w:lang w:val="en-US"/>
        </w:rPr>
        <w:t xml:space="preserve">maximal </w:t>
      </w:r>
      <w:r w:rsidR="00D91B35" w:rsidRPr="008D612F">
        <w:rPr>
          <w:rFonts w:cs="Times New Roman"/>
          <w:szCs w:val="24"/>
          <w:lang w:val="en-US"/>
        </w:rPr>
        <w:t xml:space="preserve">isometric force </w:t>
      </w:r>
      <w:r w:rsidR="0075540A" w:rsidRPr="008D612F">
        <w:rPr>
          <w:rFonts w:cs="Times New Roman"/>
          <w:szCs w:val="24"/>
          <w:lang w:val="en-US"/>
        </w:rPr>
        <w:t xml:space="preserve">tests </w:t>
      </w:r>
      <w:r w:rsidR="006B4F44" w:rsidRPr="008D612F">
        <w:rPr>
          <w:rFonts w:cs="Times New Roman"/>
          <w:szCs w:val="24"/>
          <w:lang w:val="en-US"/>
        </w:rPr>
        <w:t xml:space="preserve">across bilateral </w:t>
      </w:r>
      <w:r w:rsidR="00B31CD7" w:rsidRPr="008D612F">
        <w:rPr>
          <w:rFonts w:cs="Times New Roman"/>
          <w:szCs w:val="24"/>
          <w:lang w:val="en-US"/>
        </w:rPr>
        <w:t xml:space="preserve">and unilateral </w:t>
      </w:r>
      <w:r w:rsidR="006B4F44" w:rsidRPr="008D612F">
        <w:rPr>
          <w:rFonts w:cs="Times New Roman"/>
          <w:szCs w:val="24"/>
          <w:lang w:val="en-US"/>
        </w:rPr>
        <w:t xml:space="preserve">variations of the squat, standing </w:t>
      </w:r>
      <w:r w:rsidR="004E2B14" w:rsidRPr="008D612F">
        <w:rPr>
          <w:rFonts w:cs="Times New Roman"/>
          <w:szCs w:val="24"/>
          <w:lang w:val="en-US"/>
        </w:rPr>
        <w:t>plantarflexion</w:t>
      </w:r>
      <w:r w:rsidR="006B4F44" w:rsidRPr="008D612F">
        <w:rPr>
          <w:rFonts w:cs="Times New Roman"/>
          <w:szCs w:val="24"/>
          <w:lang w:val="en-US"/>
        </w:rPr>
        <w:t xml:space="preserve">, and seated </w:t>
      </w:r>
      <w:r w:rsidR="004E2B14" w:rsidRPr="008D612F">
        <w:rPr>
          <w:rFonts w:cs="Times New Roman"/>
          <w:szCs w:val="24"/>
          <w:lang w:val="en-US"/>
        </w:rPr>
        <w:t>plantarflexion</w:t>
      </w:r>
      <w:r w:rsidR="006B4F44" w:rsidRPr="008D612F">
        <w:rPr>
          <w:rFonts w:cs="Times New Roman"/>
          <w:szCs w:val="24"/>
          <w:lang w:val="en-US"/>
        </w:rPr>
        <w:t xml:space="preserve"> positions</w:t>
      </w:r>
      <w:r w:rsidR="00D91B35" w:rsidRPr="008D612F">
        <w:rPr>
          <w:rFonts w:cs="Times New Roman"/>
          <w:szCs w:val="24"/>
          <w:lang w:val="en-US"/>
        </w:rPr>
        <w:t xml:space="preserve">. </w:t>
      </w:r>
      <w:r w:rsidR="003F7E51" w:rsidRPr="008D612F">
        <w:rPr>
          <w:rFonts w:cs="Times New Roman"/>
          <w:szCs w:val="24"/>
          <w:lang w:val="en-US"/>
        </w:rPr>
        <w:t xml:space="preserve">We found </w:t>
      </w:r>
      <w:r w:rsidR="00CC19B8" w:rsidRPr="008D612F">
        <w:rPr>
          <w:rFonts w:cs="Times New Roman"/>
          <w:szCs w:val="24"/>
          <w:lang w:val="en-US"/>
        </w:rPr>
        <w:t>excellent</w:t>
      </w:r>
      <w:r w:rsidR="00BB6E9C" w:rsidRPr="008D612F">
        <w:rPr>
          <w:rFonts w:cs="Times New Roman"/>
          <w:szCs w:val="24"/>
          <w:lang w:val="en-US"/>
        </w:rPr>
        <w:t xml:space="preserve"> </w:t>
      </w:r>
      <w:r w:rsidR="001E004A" w:rsidRPr="008D612F">
        <w:rPr>
          <w:rFonts w:cs="Times New Roman"/>
          <w:szCs w:val="24"/>
          <w:lang w:val="en-US"/>
        </w:rPr>
        <w:t>within-</w:t>
      </w:r>
      <w:r w:rsidR="00B70AD4" w:rsidRPr="008D612F">
        <w:rPr>
          <w:rFonts w:cs="Times New Roman"/>
          <w:szCs w:val="24"/>
          <w:lang w:val="en-US"/>
        </w:rPr>
        <w:t xml:space="preserve"> and between-</w:t>
      </w:r>
      <w:r w:rsidR="001E004A" w:rsidRPr="008D612F">
        <w:rPr>
          <w:rFonts w:cs="Times New Roman"/>
          <w:szCs w:val="24"/>
          <w:lang w:val="en-US"/>
        </w:rPr>
        <w:t xml:space="preserve">session reliability </w:t>
      </w:r>
      <w:r w:rsidR="00544C5B" w:rsidRPr="008D612F">
        <w:rPr>
          <w:rFonts w:cs="Times New Roman"/>
          <w:szCs w:val="24"/>
          <w:lang w:val="en-US"/>
        </w:rPr>
        <w:t>(</w:t>
      </w:r>
      <w:r w:rsidR="008F66CD" w:rsidRPr="008D612F">
        <w:rPr>
          <w:rFonts w:cs="Times New Roman"/>
          <w:szCs w:val="24"/>
          <w:lang w:val="en-US"/>
        </w:rPr>
        <w:t>ICC</w:t>
      </w:r>
      <w:r w:rsidR="00F85CF8" w:rsidRPr="008D612F">
        <w:rPr>
          <w:rFonts w:cs="Times New Roman"/>
          <w:szCs w:val="24"/>
          <w:lang w:val="en-US"/>
        </w:rPr>
        <w:t xml:space="preserve"> </w:t>
      </w:r>
      <w:r w:rsidR="0071654D" w:rsidRPr="008D612F">
        <w:rPr>
          <w:rFonts w:cs="Times New Roman"/>
          <w:szCs w:val="24"/>
          <w:shd w:val="clear" w:color="auto" w:fill="FFFFFF"/>
        </w:rPr>
        <w:t>≥</w:t>
      </w:r>
      <w:r w:rsidR="00F85CF8" w:rsidRPr="008D612F">
        <w:rPr>
          <w:rFonts w:cs="Times New Roman"/>
          <w:szCs w:val="24"/>
          <w:lang w:val="en-US"/>
        </w:rPr>
        <w:t xml:space="preserve"> </w:t>
      </w:r>
      <w:r w:rsidR="00315C73" w:rsidRPr="008D612F">
        <w:rPr>
          <w:rFonts w:cs="Times New Roman"/>
          <w:szCs w:val="24"/>
          <w:lang w:val="en-US"/>
        </w:rPr>
        <w:t>0</w:t>
      </w:r>
      <w:r w:rsidR="00544C5B" w:rsidRPr="008D612F">
        <w:rPr>
          <w:rFonts w:cs="Times New Roman"/>
          <w:szCs w:val="24"/>
          <w:lang w:val="en-US"/>
        </w:rPr>
        <w:t>.</w:t>
      </w:r>
      <w:r w:rsidR="00AD31D7" w:rsidRPr="008D612F">
        <w:rPr>
          <w:rFonts w:cs="Times New Roman"/>
          <w:szCs w:val="24"/>
          <w:lang w:val="en-US"/>
        </w:rPr>
        <w:t>92</w:t>
      </w:r>
      <w:r w:rsidR="00544C5B" w:rsidRPr="008D612F">
        <w:rPr>
          <w:rFonts w:cs="Times New Roman"/>
          <w:szCs w:val="24"/>
          <w:lang w:val="en-US"/>
        </w:rPr>
        <w:t xml:space="preserve">) </w:t>
      </w:r>
      <w:r w:rsidR="001E004A" w:rsidRPr="008D612F">
        <w:rPr>
          <w:rFonts w:cs="Times New Roman"/>
          <w:szCs w:val="24"/>
          <w:lang w:val="en-US"/>
        </w:rPr>
        <w:t xml:space="preserve">and </w:t>
      </w:r>
      <w:r w:rsidR="00DA0693" w:rsidRPr="008D612F">
        <w:rPr>
          <w:rFonts w:cs="Times New Roman"/>
          <w:szCs w:val="24"/>
          <w:lang w:val="en-US"/>
        </w:rPr>
        <w:t xml:space="preserve">low </w:t>
      </w:r>
      <w:r w:rsidR="001E004A" w:rsidRPr="008D612F">
        <w:rPr>
          <w:rFonts w:cs="Times New Roman"/>
          <w:szCs w:val="24"/>
          <w:lang w:val="en-US"/>
        </w:rPr>
        <w:t>variability</w:t>
      </w:r>
      <w:r w:rsidR="00544C5B" w:rsidRPr="008D612F">
        <w:rPr>
          <w:rFonts w:cs="Times New Roman"/>
          <w:szCs w:val="24"/>
          <w:lang w:val="en-US"/>
        </w:rPr>
        <w:t xml:space="preserve"> (</w:t>
      </w:r>
      <w:r w:rsidR="008F66CD" w:rsidRPr="008D612F">
        <w:rPr>
          <w:rFonts w:cs="Times New Roman"/>
          <w:szCs w:val="24"/>
          <w:lang w:val="en-US"/>
        </w:rPr>
        <w:t>CV</w:t>
      </w:r>
      <w:r w:rsidR="00F85CF8" w:rsidRPr="008D612F">
        <w:rPr>
          <w:rFonts w:cs="Times New Roman"/>
          <w:szCs w:val="24"/>
          <w:lang w:val="en-US"/>
        </w:rPr>
        <w:t xml:space="preserve"> </w:t>
      </w:r>
      <w:r w:rsidR="0071654D" w:rsidRPr="008D612F">
        <w:rPr>
          <w:rFonts w:cs="Times New Roman"/>
          <w:szCs w:val="24"/>
          <w:shd w:val="clear" w:color="auto" w:fill="FFFFFF"/>
        </w:rPr>
        <w:t xml:space="preserve">≤ </w:t>
      </w:r>
      <w:r w:rsidR="0071654D" w:rsidRPr="008D612F">
        <w:rPr>
          <w:rFonts w:cs="Times New Roman"/>
          <w:szCs w:val="24"/>
          <w:lang w:val="en-US"/>
        </w:rPr>
        <w:t>6.5</w:t>
      </w:r>
      <w:r w:rsidR="00544C5B" w:rsidRPr="008D612F">
        <w:rPr>
          <w:rFonts w:cs="Times New Roman"/>
          <w:szCs w:val="24"/>
          <w:lang w:val="en-US"/>
        </w:rPr>
        <w:t>%</w:t>
      </w:r>
      <w:r w:rsidR="008F66CD" w:rsidRPr="008D612F">
        <w:rPr>
          <w:rFonts w:cs="Times New Roman"/>
          <w:szCs w:val="24"/>
          <w:lang w:val="en-US"/>
        </w:rPr>
        <w:t>)</w:t>
      </w:r>
      <w:r w:rsidR="00E86B48" w:rsidRPr="008D612F">
        <w:rPr>
          <w:rFonts w:cs="Times New Roman"/>
          <w:szCs w:val="24"/>
          <w:lang w:val="en-US"/>
        </w:rPr>
        <w:t xml:space="preserve"> </w:t>
      </w:r>
      <w:r w:rsidR="00C87823" w:rsidRPr="008D612F">
        <w:rPr>
          <w:rFonts w:cs="Times New Roman"/>
          <w:szCs w:val="24"/>
          <w:lang w:val="en-US"/>
        </w:rPr>
        <w:t xml:space="preserve">for </w:t>
      </w:r>
      <w:r w:rsidR="00B33EE6" w:rsidRPr="008D612F">
        <w:rPr>
          <w:rFonts w:cs="Times New Roman"/>
          <w:szCs w:val="24"/>
          <w:lang w:val="en-US"/>
        </w:rPr>
        <w:t xml:space="preserve">absolute, </w:t>
      </w:r>
      <w:r w:rsidR="00587E08" w:rsidRPr="008D612F">
        <w:rPr>
          <w:rFonts w:cs="Times New Roman"/>
          <w:szCs w:val="24"/>
          <w:lang w:val="en-US"/>
        </w:rPr>
        <w:t xml:space="preserve">net, and </w:t>
      </w:r>
      <w:r w:rsidR="00B33EE6" w:rsidRPr="008D612F">
        <w:rPr>
          <w:rFonts w:cs="Times New Roman"/>
          <w:szCs w:val="24"/>
          <w:lang w:val="en-US"/>
        </w:rPr>
        <w:t>relative</w:t>
      </w:r>
      <w:r w:rsidR="00587E08" w:rsidRPr="008D612F">
        <w:rPr>
          <w:rFonts w:cs="Times New Roman"/>
          <w:szCs w:val="24"/>
          <w:lang w:val="en-US"/>
        </w:rPr>
        <w:t xml:space="preserve"> </w:t>
      </w:r>
      <w:r w:rsidR="00C87823" w:rsidRPr="008D612F">
        <w:rPr>
          <w:rFonts w:cs="Times New Roman"/>
          <w:szCs w:val="24"/>
          <w:lang w:val="en-US"/>
        </w:rPr>
        <w:t xml:space="preserve">vGRF </w:t>
      </w:r>
      <w:r w:rsidR="00E86B48" w:rsidRPr="008D612F">
        <w:rPr>
          <w:rFonts w:cs="Times New Roman"/>
          <w:szCs w:val="24"/>
          <w:lang w:val="en-US"/>
        </w:rPr>
        <w:t>across all testing positions.</w:t>
      </w:r>
      <w:r w:rsidR="00522FD5" w:rsidRPr="008D612F">
        <w:rPr>
          <w:rFonts w:cs="Times New Roman"/>
          <w:szCs w:val="24"/>
          <w:lang w:val="en-US"/>
        </w:rPr>
        <w:t xml:space="preserve"> </w:t>
      </w:r>
      <w:r w:rsidR="00AB7EAE" w:rsidRPr="008D612F">
        <w:rPr>
          <w:rFonts w:cs="Times New Roman"/>
          <w:szCs w:val="24"/>
          <w:lang w:val="en-US"/>
        </w:rPr>
        <w:t xml:space="preserve">This is the first study to </w:t>
      </w:r>
      <w:r w:rsidR="00D37829" w:rsidRPr="008D612F">
        <w:rPr>
          <w:rFonts w:cs="Times New Roman"/>
          <w:szCs w:val="24"/>
          <w:lang w:val="en-US"/>
        </w:rPr>
        <w:t>investigate</w:t>
      </w:r>
      <w:r w:rsidR="00AB7EAE" w:rsidRPr="008D612F">
        <w:rPr>
          <w:rFonts w:cs="Times New Roman"/>
          <w:szCs w:val="24"/>
          <w:lang w:val="en-US"/>
        </w:rPr>
        <w:t xml:space="preserve"> </w:t>
      </w:r>
      <w:r w:rsidR="00194442" w:rsidRPr="008D612F">
        <w:rPr>
          <w:rFonts w:cs="Times New Roman"/>
          <w:szCs w:val="24"/>
          <w:lang w:val="en-US"/>
        </w:rPr>
        <w:t xml:space="preserve">the </w:t>
      </w:r>
      <w:r w:rsidR="00B65BAE" w:rsidRPr="008D612F">
        <w:rPr>
          <w:rFonts w:cs="Times New Roman"/>
          <w:szCs w:val="24"/>
          <w:lang w:val="en-US"/>
        </w:rPr>
        <w:t xml:space="preserve">reliability, variability, and MDC </w:t>
      </w:r>
      <w:r w:rsidR="00194442" w:rsidRPr="008D612F">
        <w:rPr>
          <w:rFonts w:cs="Times New Roman"/>
          <w:szCs w:val="24"/>
          <w:lang w:val="en-US"/>
        </w:rPr>
        <w:t xml:space="preserve">of </w:t>
      </w:r>
      <w:r w:rsidR="00C66836" w:rsidRPr="008D612F">
        <w:rPr>
          <w:rFonts w:cs="Times New Roman"/>
          <w:szCs w:val="24"/>
          <w:lang w:val="en-US"/>
        </w:rPr>
        <w:t xml:space="preserve">the </w:t>
      </w:r>
      <w:r w:rsidR="00B33EE6" w:rsidRPr="008D612F">
        <w:rPr>
          <w:rFonts w:cs="Times New Roman"/>
          <w:szCs w:val="24"/>
          <w:lang w:val="en-US"/>
        </w:rPr>
        <w:t>absolute,</w:t>
      </w:r>
      <w:r w:rsidR="00587E08" w:rsidRPr="008D612F">
        <w:rPr>
          <w:rFonts w:cs="Times New Roman"/>
          <w:szCs w:val="24"/>
          <w:lang w:val="en-US"/>
        </w:rPr>
        <w:t xml:space="preserve"> net, and</w:t>
      </w:r>
      <w:r w:rsidR="00B33EE6" w:rsidRPr="008D612F">
        <w:rPr>
          <w:rFonts w:cs="Times New Roman"/>
          <w:szCs w:val="24"/>
          <w:lang w:val="en-US"/>
        </w:rPr>
        <w:t xml:space="preserve"> relative</w:t>
      </w:r>
      <w:r w:rsidR="00CF7F5B" w:rsidRPr="008D612F">
        <w:rPr>
          <w:rFonts w:cs="Times New Roman"/>
          <w:szCs w:val="24"/>
          <w:lang w:val="en-US"/>
        </w:rPr>
        <w:t xml:space="preserve"> </w:t>
      </w:r>
      <w:r w:rsidR="00E04F9E" w:rsidRPr="008D612F">
        <w:rPr>
          <w:rFonts w:cs="Times New Roman"/>
          <w:szCs w:val="24"/>
          <w:lang w:val="en-US"/>
        </w:rPr>
        <w:t xml:space="preserve">vGRF during </w:t>
      </w:r>
      <w:r w:rsidR="00750BF4" w:rsidRPr="008D612F">
        <w:rPr>
          <w:rFonts w:cs="Times New Roman"/>
          <w:szCs w:val="24"/>
          <w:lang w:val="en-US"/>
        </w:rPr>
        <w:t xml:space="preserve">the unilateral squat and </w:t>
      </w:r>
      <w:r w:rsidR="00CE6B05" w:rsidRPr="008D612F">
        <w:rPr>
          <w:rFonts w:cs="Times New Roman"/>
          <w:szCs w:val="24"/>
          <w:lang w:val="en-US"/>
        </w:rPr>
        <w:t xml:space="preserve">the bilateral and unilateral </w:t>
      </w:r>
      <w:r w:rsidR="003F49C4" w:rsidRPr="008D612F">
        <w:rPr>
          <w:rFonts w:cs="Times New Roman"/>
          <w:szCs w:val="24"/>
          <w:lang w:val="en-US"/>
        </w:rPr>
        <w:t xml:space="preserve">ankle </w:t>
      </w:r>
      <w:r w:rsidR="00194442" w:rsidRPr="008D612F">
        <w:rPr>
          <w:rFonts w:cs="Times New Roman"/>
          <w:szCs w:val="24"/>
          <w:lang w:val="en-US"/>
        </w:rPr>
        <w:t xml:space="preserve">plantarflexion </w:t>
      </w:r>
      <w:r w:rsidR="00CE6B05" w:rsidRPr="008D612F">
        <w:rPr>
          <w:rFonts w:cs="Times New Roman"/>
          <w:szCs w:val="24"/>
          <w:lang w:val="en-US"/>
        </w:rPr>
        <w:t>position</w:t>
      </w:r>
      <w:r w:rsidR="003F49C4" w:rsidRPr="008D612F">
        <w:rPr>
          <w:rFonts w:cs="Times New Roman"/>
          <w:szCs w:val="24"/>
          <w:lang w:val="en-US"/>
        </w:rPr>
        <w:t>s during maximal isometric</w:t>
      </w:r>
      <w:r w:rsidR="00CE6B05" w:rsidRPr="008D612F">
        <w:rPr>
          <w:rFonts w:cs="Times New Roman"/>
          <w:szCs w:val="24"/>
          <w:lang w:val="en-US"/>
        </w:rPr>
        <w:t xml:space="preserve"> </w:t>
      </w:r>
      <w:r w:rsidR="00622DF0" w:rsidRPr="008D612F">
        <w:rPr>
          <w:rFonts w:cs="Times New Roman"/>
          <w:szCs w:val="24"/>
          <w:lang w:val="en-US"/>
        </w:rPr>
        <w:t>force test</w:t>
      </w:r>
      <w:r w:rsidR="00BA22EC" w:rsidRPr="008D612F">
        <w:rPr>
          <w:rFonts w:cs="Times New Roman"/>
          <w:szCs w:val="24"/>
          <w:lang w:val="en-US"/>
        </w:rPr>
        <w:t>s</w:t>
      </w:r>
      <w:r w:rsidR="00194442" w:rsidRPr="008D612F">
        <w:rPr>
          <w:rFonts w:cs="Times New Roman"/>
          <w:szCs w:val="24"/>
          <w:lang w:val="en-US"/>
        </w:rPr>
        <w:t>.</w:t>
      </w:r>
    </w:p>
    <w:p w14:paraId="165C05FD" w14:textId="5AD85697" w:rsidR="000051F3" w:rsidRPr="008D612F" w:rsidRDefault="00B926BE" w:rsidP="00E06A9A">
      <w:pPr>
        <w:rPr>
          <w:rFonts w:cs="Times New Roman"/>
          <w:szCs w:val="24"/>
          <w:lang w:val="en-US"/>
        </w:rPr>
      </w:pPr>
      <w:r w:rsidRPr="008D612F">
        <w:rPr>
          <w:rFonts w:cs="Times New Roman"/>
          <w:szCs w:val="24"/>
          <w:lang w:val="en-US"/>
        </w:rPr>
        <w:t xml:space="preserve">The within-session reliability and variability of vGRF measures observed during the bilateral and unilateral squat in the present study are in line with previous research investigating these positions </w:t>
      </w:r>
      <w:r w:rsidRPr="008D612F">
        <w:rPr>
          <w:rFonts w:cs="Times New Roman"/>
          <w:szCs w:val="24"/>
          <w:lang w:val="en-US"/>
        </w:rPr>
        <w:fldChar w:fldCharType="begin" w:fldLock="1"/>
      </w:r>
      <w:r w:rsidR="00570CA3" w:rsidRPr="008D612F">
        <w:rPr>
          <w:rFonts w:cs="Times New Roman"/>
          <w:szCs w:val="24"/>
          <w:lang w:val="en-US"/>
        </w:rPr>
        <w:instrText>ADDIN CSL_CITATION {"citationItems":[{"id":"ITEM-1","itemData":{"DOI":"10.1519/jsc.0000000000003079","ISSN":"1064-8011","author":[{"dropping-particle":"","family":"Bishop","given":"Chris","non-dropping-particle":"","parse-names":false,"suffix":""},{"dropping-particle":"","family":"Read","given":"Paul","non-dropping-particle":"","parse-names":false,"suffix":""},{"dropping-particle":"","family":"Lake","given":"Jason","non-dropping-particle":"","parse-names":false,"suffix":""},{"dropping-particle":"","family":"Loturco","given":"Irineu","non-dropping-particle":"","parse-names":false,"suffix":""},{"dropping-particle":"","family":"Dawes","given":"Jay","non-dropping-particle":"","parse-names":false,"suffix":""},{"dropping-particle":"","family":"Madruga","given":"Marc","non-dropping-particle":"","parse-names":false,"suffix":""},{"dropping-particle":"","family":"Romero-Rodrigues","given":"Daniel","non-dropping-particle":"","parse-names":false,"suffix":""},{"dropping-particle":"","family":"Chavda","given":"Shyam","non-dropping-particle":"","parse-names":false,"suffix":""},{"dropping-particle":"","family":"Turner","given":"Anthony","non-dropping-particle":"","parse-names":false,"suffix":""}],"container-title":"Journal of Strength and Conditioning Research","id":"ITEM-1","issued":{"date-parts":[["2019"]]},"page":"1-8","title":"Unilateral isometric squat: Test reliability, interlimb asymmetries, and relationships with limb dominance","type":"article-journal"},"uris":["http://www.mendeley.com/documents/?uuid=24f090bb-a9cd-42e4-ac98-0e755238db1c"]},{"id":"ITEM-2","itemData":{"DOI":"10.1080/14763141.2018.1452968","ISSN":"17526116","PMID":"29781788","abstract":"The use of isometric strength testing, particularly the isometric mid-thigh pull (IMTP) has increased dramatically over the last decade. The IMTP and isometric squat (ISqT) provide one aspect of performance monitoring with variables such as peak force and rate of force development being derived from the force–time curve. The reliability of some of these variables is conflicting in the literature, and the reporting of the reliability is not standardised across the research. The majority of research only reports intraclass correlation coefficients with very few studies reporting coefficient of variation and 90% confidence intervals. Additionally, methods used to calculate variables from the force–time curve differ across studies. An aim of muscle strength testing is to provide normative values for specific sports, allowing coaches to distinguish between performance levels or evaluate the effects of training on performance. This narrative review aims to evaluate studies that have researched the reliability and/or reported normative data for both tests. Additionally, the testing protocols and the force–time curve analysis techniques utilised are discussed, concluding with practical applications for coaches on the uses and limitations of these tests. Results demonstrate that peak force is the most reliable measure and can be used to determine maximum strength capabilities.","author":[{"dropping-particle":"","family":"Brady","given":"Claire J.","non-dropping-particle":"","parse-names":false,"suffix":""},{"dropping-particle":"","family":"Harrison","given":"Andrew J.","non-dropping-particle":"","parse-names":false,"suffix":""},{"dropping-particle":"","family":"Comyns","given":"Thomas M.","non-dropping-particle":"","parse-names":false,"suffix":""}],"container-title":"Sports Biomechanics","id":"ITEM-2","issue":"1","issued":{"date-parts":[["2020"]]},"page":"1-25","title":"A review of the reliability of biomechanical variables produced during the isometric mid-thigh pull and isometric squat and the reporting of normative data","type":"article-journal","volume":"19"},"uris":["http://www.mendeley.com/documents/?uuid=98135e9c-4f35-4f46-ad64-b78532a54aa9"]},{"id":"ITEM-3","itemData":{"DOI":"10.1519/JSC.0000000000002871","ISSN":"1064-8011","author":[{"dropping-particle":"","family":"Bishop","given":"Chris","non-dropping-particle":"","parse-names":false,"suffix":""},{"dropping-particle":"","family":"Read","given":"Paul","non-dropping-particle":"","parse-names":false,"suffix":""},{"dropping-particle":"","family":"Lake","given":"Jason","non-dropping-particle":"","parse-names":false,"suffix":""},{"dropping-particle":"","family":"Loturco","given":"Irineu","non-dropping-particle":"","parse-names":false,"suffix":""},{"dropping-particle":"","family":"Turner","given":"Anthony","non-dropping-particle":"","parse-names":false,"suffix":""}],"container-title":"Journal of Strength and Conditioning Research","id":"ITEM-3","issue":"4","issued":{"date-parts":[["2021","4"]]},"page":"1023-1029","title":"A novel approach for athlete profiling: The unilateral dynamic strength index","type":"article-journal","volume":"35"},"uris":["http://www.mendeley.com/documents/?uuid=2937465b-9eec-4034-a12b-13b0f787759d"]}],"mendeley":{"formattedCitation":"(Bishop et al., 2019, 2021; Brady et al., 2020)","plainTextFormattedCitation":"(Bishop et al., 2019, 2021; Brady et al., 2020)","previouslyFormattedCitation":"(Bishop et al., 2019, 2021; Brady et al., 2020)"},"properties":{"noteIndex":0},"schema":"https://github.com/citation-style-language/schema/raw/master/csl-citation.json"}</w:instrText>
      </w:r>
      <w:r w:rsidRPr="008D612F">
        <w:rPr>
          <w:rFonts w:cs="Times New Roman"/>
          <w:szCs w:val="24"/>
          <w:lang w:val="en-US"/>
        </w:rPr>
        <w:fldChar w:fldCharType="separate"/>
      </w:r>
      <w:r w:rsidRPr="008D612F">
        <w:rPr>
          <w:rFonts w:cs="Times New Roman"/>
          <w:noProof/>
          <w:szCs w:val="24"/>
          <w:lang w:val="en-US"/>
        </w:rPr>
        <w:t>(Bishop et al., 2019, 2021; Brady et al., 2020)</w:t>
      </w:r>
      <w:r w:rsidRPr="008D612F">
        <w:rPr>
          <w:rFonts w:cs="Times New Roman"/>
          <w:szCs w:val="24"/>
          <w:lang w:val="en-US"/>
        </w:rPr>
        <w:fldChar w:fldCharType="end"/>
      </w:r>
      <w:r w:rsidRPr="008D612F">
        <w:rPr>
          <w:rFonts w:cs="Times New Roman"/>
          <w:szCs w:val="24"/>
          <w:lang w:val="en-US"/>
        </w:rPr>
        <w:t xml:space="preserve">. </w:t>
      </w:r>
      <w:r w:rsidR="004B56EC" w:rsidRPr="008D612F">
        <w:rPr>
          <w:rFonts w:cs="Times New Roman"/>
          <w:szCs w:val="24"/>
          <w:lang w:val="en-US"/>
        </w:rPr>
        <w:t xml:space="preserve">We </w:t>
      </w:r>
      <w:r w:rsidR="00FF5B49" w:rsidRPr="008D612F">
        <w:rPr>
          <w:rFonts w:cs="Times New Roman"/>
          <w:szCs w:val="24"/>
          <w:lang w:val="en-US"/>
        </w:rPr>
        <w:t>observed</w:t>
      </w:r>
      <w:r w:rsidR="004B56EC" w:rsidRPr="008D612F">
        <w:rPr>
          <w:rFonts w:cs="Times New Roman"/>
          <w:szCs w:val="24"/>
          <w:lang w:val="en-US"/>
        </w:rPr>
        <w:t xml:space="preserve"> </w:t>
      </w:r>
      <w:r w:rsidR="00A01E7E" w:rsidRPr="008D612F">
        <w:rPr>
          <w:rFonts w:cs="Times New Roman"/>
          <w:szCs w:val="24"/>
          <w:lang w:val="en-US"/>
        </w:rPr>
        <w:t>excellent</w:t>
      </w:r>
      <w:r w:rsidR="004B56EC" w:rsidRPr="008D612F">
        <w:rPr>
          <w:rFonts w:cs="Times New Roman"/>
          <w:szCs w:val="24"/>
          <w:lang w:val="en-US"/>
        </w:rPr>
        <w:t xml:space="preserve"> </w:t>
      </w:r>
      <w:r w:rsidR="00187261" w:rsidRPr="008D612F">
        <w:rPr>
          <w:rFonts w:cs="Times New Roman"/>
          <w:szCs w:val="24"/>
          <w:lang w:val="en-US"/>
        </w:rPr>
        <w:t xml:space="preserve">between-session </w:t>
      </w:r>
      <w:r w:rsidR="00744A25" w:rsidRPr="008D612F">
        <w:rPr>
          <w:rFonts w:cs="Times New Roman"/>
          <w:szCs w:val="24"/>
          <w:lang w:val="en-US"/>
        </w:rPr>
        <w:t>reliability</w:t>
      </w:r>
      <w:r w:rsidR="00D20F9A" w:rsidRPr="008D612F">
        <w:rPr>
          <w:rFonts w:cs="Times New Roman"/>
          <w:szCs w:val="24"/>
          <w:lang w:val="en-US"/>
        </w:rPr>
        <w:t xml:space="preserve"> (ICC </w:t>
      </w:r>
      <w:r w:rsidR="00D20F9A" w:rsidRPr="008D612F">
        <w:rPr>
          <w:rFonts w:cs="Times New Roman"/>
          <w:szCs w:val="24"/>
          <w:shd w:val="clear" w:color="auto" w:fill="FFFFFF"/>
        </w:rPr>
        <w:t xml:space="preserve">≥ </w:t>
      </w:r>
      <w:r w:rsidR="00E0697B" w:rsidRPr="008D612F">
        <w:rPr>
          <w:rFonts w:cs="Times New Roman"/>
          <w:szCs w:val="24"/>
          <w:shd w:val="clear" w:color="auto" w:fill="FFFFFF"/>
        </w:rPr>
        <w:t>0</w:t>
      </w:r>
      <w:r w:rsidR="00D20F9A" w:rsidRPr="008D612F">
        <w:rPr>
          <w:rFonts w:cs="Times New Roman"/>
          <w:szCs w:val="24"/>
          <w:lang w:val="en-US"/>
        </w:rPr>
        <w:t>.</w:t>
      </w:r>
      <w:r w:rsidR="00E0697B" w:rsidRPr="008D612F">
        <w:rPr>
          <w:rFonts w:cs="Times New Roman"/>
          <w:szCs w:val="24"/>
          <w:lang w:val="en-US"/>
        </w:rPr>
        <w:t>99</w:t>
      </w:r>
      <w:r w:rsidR="00D20F9A" w:rsidRPr="008D612F">
        <w:rPr>
          <w:rFonts w:cs="Times New Roman"/>
          <w:szCs w:val="24"/>
          <w:lang w:val="en-US"/>
        </w:rPr>
        <w:t>)</w:t>
      </w:r>
      <w:r w:rsidR="00744A25" w:rsidRPr="008D612F">
        <w:rPr>
          <w:rFonts w:cs="Times New Roman"/>
          <w:szCs w:val="24"/>
          <w:lang w:val="en-US"/>
        </w:rPr>
        <w:t xml:space="preserve"> and </w:t>
      </w:r>
      <w:r w:rsidR="00FA0189" w:rsidRPr="008D612F">
        <w:rPr>
          <w:rFonts w:cs="Times New Roman"/>
          <w:szCs w:val="24"/>
          <w:lang w:val="en-US"/>
        </w:rPr>
        <w:t xml:space="preserve">low </w:t>
      </w:r>
      <w:r w:rsidR="00E27A75" w:rsidRPr="008D612F">
        <w:rPr>
          <w:rFonts w:cs="Times New Roman"/>
          <w:szCs w:val="24"/>
          <w:lang w:val="en-US"/>
        </w:rPr>
        <w:t xml:space="preserve">between-session </w:t>
      </w:r>
      <w:r w:rsidR="00744A25" w:rsidRPr="008D612F">
        <w:rPr>
          <w:rFonts w:cs="Times New Roman"/>
          <w:szCs w:val="24"/>
          <w:lang w:val="en-US"/>
        </w:rPr>
        <w:t>CVs</w:t>
      </w:r>
      <w:r w:rsidR="000455A1" w:rsidRPr="008D612F">
        <w:rPr>
          <w:rFonts w:cs="Times New Roman"/>
          <w:szCs w:val="24"/>
          <w:lang w:val="en-US"/>
        </w:rPr>
        <w:t xml:space="preserve"> </w:t>
      </w:r>
      <w:r w:rsidR="00FA0189" w:rsidRPr="008D612F">
        <w:rPr>
          <w:rFonts w:cs="Times New Roman"/>
          <w:szCs w:val="24"/>
          <w:lang w:val="en-US"/>
        </w:rPr>
        <w:t>(</w:t>
      </w:r>
      <w:r w:rsidR="00FA0189" w:rsidRPr="008D612F">
        <w:rPr>
          <w:rFonts w:cs="Times New Roman"/>
          <w:szCs w:val="24"/>
          <w:shd w:val="clear" w:color="auto" w:fill="FFFFFF"/>
        </w:rPr>
        <w:t>≤</w:t>
      </w:r>
      <w:r w:rsidR="000455A1" w:rsidRPr="008D612F">
        <w:rPr>
          <w:rFonts w:cs="Times New Roman"/>
          <w:szCs w:val="24"/>
          <w:lang w:val="en-US"/>
        </w:rPr>
        <w:t xml:space="preserve"> 2</w:t>
      </w:r>
      <w:r w:rsidR="00993D97" w:rsidRPr="008D612F">
        <w:rPr>
          <w:rFonts w:cs="Times New Roman"/>
          <w:szCs w:val="24"/>
          <w:lang w:val="en-US"/>
        </w:rPr>
        <w:t>.8</w:t>
      </w:r>
      <w:r w:rsidR="000455A1" w:rsidRPr="008D612F">
        <w:rPr>
          <w:rFonts w:cs="Times New Roman"/>
          <w:szCs w:val="24"/>
          <w:lang w:val="en-US"/>
        </w:rPr>
        <w:t>%</w:t>
      </w:r>
      <w:r w:rsidR="00FA0189" w:rsidRPr="008D612F">
        <w:rPr>
          <w:rFonts w:cs="Times New Roman"/>
          <w:szCs w:val="24"/>
          <w:lang w:val="en-US"/>
        </w:rPr>
        <w:t>)</w:t>
      </w:r>
      <w:r w:rsidR="000455A1" w:rsidRPr="008D612F">
        <w:rPr>
          <w:rFonts w:cs="Times New Roman"/>
          <w:szCs w:val="24"/>
          <w:lang w:val="en-US"/>
        </w:rPr>
        <w:t xml:space="preserve"> during the </w:t>
      </w:r>
      <w:r w:rsidR="00E27A75" w:rsidRPr="008D612F">
        <w:rPr>
          <w:rFonts w:cs="Times New Roman"/>
          <w:szCs w:val="24"/>
          <w:lang w:val="en-US"/>
        </w:rPr>
        <w:t xml:space="preserve">isometric </w:t>
      </w:r>
      <w:r w:rsidR="00FF5B49" w:rsidRPr="008D612F">
        <w:rPr>
          <w:rFonts w:cs="Times New Roman"/>
          <w:szCs w:val="24"/>
          <w:lang w:val="en-US"/>
        </w:rPr>
        <w:t>bilateral squat</w:t>
      </w:r>
      <w:r w:rsidR="00744A25" w:rsidRPr="008D612F">
        <w:rPr>
          <w:rFonts w:cs="Times New Roman"/>
          <w:szCs w:val="24"/>
          <w:lang w:val="en-US"/>
        </w:rPr>
        <w:t>.</w:t>
      </w:r>
      <w:r w:rsidR="00AC22CE" w:rsidRPr="008D612F">
        <w:rPr>
          <w:rFonts w:cs="Times New Roman"/>
          <w:szCs w:val="24"/>
          <w:lang w:val="en-US"/>
        </w:rPr>
        <w:t xml:space="preserve"> T</w:t>
      </w:r>
      <w:r w:rsidR="00D20D79" w:rsidRPr="008D612F">
        <w:rPr>
          <w:rFonts w:cs="Times New Roman"/>
          <w:szCs w:val="24"/>
          <w:lang w:val="en-US"/>
        </w:rPr>
        <w:t>hree</w:t>
      </w:r>
      <w:r w:rsidR="00DD12ED" w:rsidRPr="008D612F">
        <w:rPr>
          <w:rFonts w:cs="Times New Roman"/>
          <w:szCs w:val="24"/>
          <w:lang w:val="en-US"/>
        </w:rPr>
        <w:t xml:space="preserve"> </w:t>
      </w:r>
      <w:r w:rsidR="008A046B" w:rsidRPr="008D612F">
        <w:rPr>
          <w:rFonts w:cs="Times New Roman"/>
          <w:szCs w:val="24"/>
          <w:lang w:val="en-US"/>
        </w:rPr>
        <w:t xml:space="preserve">prior </w:t>
      </w:r>
      <w:r w:rsidR="00DD12ED" w:rsidRPr="008D612F">
        <w:rPr>
          <w:rFonts w:cs="Times New Roman"/>
          <w:szCs w:val="24"/>
          <w:lang w:val="en-US"/>
        </w:rPr>
        <w:t xml:space="preserve">studies have </w:t>
      </w:r>
      <w:r w:rsidR="000D21BA" w:rsidRPr="008D612F">
        <w:rPr>
          <w:rFonts w:cs="Times New Roman"/>
          <w:szCs w:val="24"/>
          <w:lang w:val="en-US"/>
        </w:rPr>
        <w:t>investigated</w:t>
      </w:r>
      <w:r w:rsidR="00DD12ED" w:rsidRPr="008D612F">
        <w:rPr>
          <w:rFonts w:cs="Times New Roman"/>
          <w:szCs w:val="24"/>
          <w:lang w:val="en-US"/>
        </w:rPr>
        <w:t xml:space="preserve"> </w:t>
      </w:r>
      <w:r w:rsidR="00C249CE" w:rsidRPr="008D612F">
        <w:rPr>
          <w:rFonts w:cs="Times New Roman"/>
          <w:szCs w:val="24"/>
          <w:lang w:val="en-US"/>
        </w:rPr>
        <w:t xml:space="preserve">the </w:t>
      </w:r>
      <w:r w:rsidR="00BE1D01" w:rsidRPr="008D612F">
        <w:rPr>
          <w:rFonts w:cs="Times New Roman"/>
          <w:szCs w:val="24"/>
          <w:lang w:val="en-US"/>
        </w:rPr>
        <w:t>between-session reliability</w:t>
      </w:r>
      <w:r w:rsidR="00B41EEA" w:rsidRPr="008D612F">
        <w:rPr>
          <w:rFonts w:cs="Times New Roman"/>
          <w:szCs w:val="24"/>
          <w:lang w:val="en-US"/>
        </w:rPr>
        <w:t xml:space="preserve"> </w:t>
      </w:r>
      <w:r w:rsidR="00DF2361" w:rsidRPr="008D612F">
        <w:rPr>
          <w:rFonts w:cs="Times New Roman"/>
          <w:szCs w:val="24"/>
          <w:lang w:val="en-US"/>
        </w:rPr>
        <w:t xml:space="preserve">of </w:t>
      </w:r>
      <w:r w:rsidR="00154F3A" w:rsidRPr="008D612F">
        <w:rPr>
          <w:rFonts w:cs="Times New Roman"/>
          <w:szCs w:val="24"/>
          <w:lang w:val="en-US"/>
        </w:rPr>
        <w:t xml:space="preserve">absolute </w:t>
      </w:r>
      <w:r w:rsidR="00DF2361" w:rsidRPr="008D612F">
        <w:rPr>
          <w:rFonts w:cs="Times New Roman"/>
          <w:szCs w:val="24"/>
          <w:lang w:val="en-US"/>
        </w:rPr>
        <w:t xml:space="preserve">vGRF </w:t>
      </w:r>
      <w:r w:rsidR="00085677" w:rsidRPr="008D612F">
        <w:rPr>
          <w:rFonts w:cs="Times New Roman"/>
          <w:szCs w:val="24"/>
          <w:lang w:val="en-US"/>
        </w:rPr>
        <w:t>during the bilateral squat</w:t>
      </w:r>
      <w:r w:rsidR="00DB71B6" w:rsidRPr="008D612F">
        <w:rPr>
          <w:rFonts w:cs="Times New Roman"/>
          <w:szCs w:val="24"/>
          <w:lang w:val="en-US"/>
        </w:rPr>
        <w:t xml:space="preserve"> </w:t>
      </w:r>
      <w:r w:rsidR="004A4639" w:rsidRPr="008D612F">
        <w:rPr>
          <w:rFonts w:cs="Times New Roman"/>
          <w:szCs w:val="24"/>
          <w:lang w:val="en-US"/>
        </w:rPr>
        <w:t xml:space="preserve">and </w:t>
      </w:r>
      <w:r w:rsidR="00DB71B6" w:rsidRPr="008D612F">
        <w:rPr>
          <w:rFonts w:cs="Times New Roman"/>
          <w:szCs w:val="24"/>
          <w:lang w:val="en-US"/>
        </w:rPr>
        <w:t xml:space="preserve">reported ICC values greater than </w:t>
      </w:r>
      <w:r w:rsidR="00C421E8" w:rsidRPr="008D612F">
        <w:rPr>
          <w:rFonts w:cs="Times New Roman"/>
          <w:szCs w:val="24"/>
          <w:lang w:val="en-US"/>
        </w:rPr>
        <w:t>0</w:t>
      </w:r>
      <w:r w:rsidR="00DB71B6" w:rsidRPr="008D612F">
        <w:rPr>
          <w:rFonts w:cs="Times New Roman"/>
          <w:szCs w:val="24"/>
          <w:lang w:val="en-US"/>
        </w:rPr>
        <w:t>.85</w:t>
      </w:r>
      <w:r w:rsidR="0039418F" w:rsidRPr="008D612F">
        <w:rPr>
          <w:rFonts w:cs="Times New Roman"/>
          <w:szCs w:val="24"/>
          <w:lang w:val="en-US"/>
        </w:rPr>
        <w:t>; two</w:t>
      </w:r>
      <w:r w:rsidR="004F772A" w:rsidRPr="008D612F">
        <w:rPr>
          <w:rFonts w:cs="Times New Roman"/>
          <w:szCs w:val="24"/>
          <w:lang w:val="en-US"/>
        </w:rPr>
        <w:t xml:space="preserve"> </w:t>
      </w:r>
      <w:r w:rsidR="002A7A01" w:rsidRPr="008D612F">
        <w:rPr>
          <w:rFonts w:cs="Times New Roman"/>
          <w:szCs w:val="24"/>
          <w:lang w:val="en-US"/>
        </w:rPr>
        <w:t xml:space="preserve">studies investigated </w:t>
      </w:r>
      <w:r w:rsidR="004F772A" w:rsidRPr="008D612F">
        <w:rPr>
          <w:rFonts w:cs="Times New Roman"/>
          <w:szCs w:val="24"/>
          <w:lang w:val="en-US"/>
        </w:rPr>
        <w:t xml:space="preserve">men </w:t>
      </w:r>
      <w:r w:rsidR="00E1352D" w:rsidRPr="008D612F">
        <w:rPr>
          <w:rFonts w:cs="Times New Roman"/>
          <w:szCs w:val="24"/>
          <w:lang w:val="en-US"/>
        </w:rPr>
        <w:fldChar w:fldCharType="begin" w:fldLock="1"/>
      </w:r>
      <w:r w:rsidR="00E33DFD" w:rsidRPr="008D612F">
        <w:rPr>
          <w:rFonts w:cs="Times New Roman"/>
          <w:szCs w:val="24"/>
          <w:lang w:val="en-US"/>
        </w:rPr>
        <w:instrText>ADDIN CSL_CITATION {"citationItems":[{"id":"ITEM-1","itemData":{"DOI":"10.1519/R-14613.1","ISSN":"1064-8011","author":[{"dropping-particle":"","family":"Blazevich","given":"Anthony J.","non-dropping-particle":"","parse-names":false,"suffix":""},{"dropping-particle":"","family":"Gill","given":"Nicholas D.","non-dropping-particle":"","parse-names":false,"suffix":""}],"container-title":"The Journal of Strength and Conditioning Research","id":"ITEM-1","issue":"1","issued":{"date-parts":[["2006"]]},"page":"226","title":"Reliability of unfamiliar, multijoint, uni- and bilateral strength tests: Effects of load and laterality","type":"article-journal","volume":"20"},"uris":["http://www.mendeley.com/documents/?uuid=09f2c694-6a52-4924-99d6-dff86860137d"]},{"id":"ITEM-2","itemData":{"DOI":"10.1080/02640414.2018.1436857","ISSN":"1466447X","PMID":"29405842","abstract":"Isometric multi-joint tests are considered reliable and have strong relationships with 1RM performance. However, limited evidence is available for the isometric squat in terms of effects of familiarization and reliability. This study aimed to assess, the effect of familiarization, stability reliability, determine the smallest detectible difference, and the correlation of the isometric squat test with 1RM squat performance. Thirty-six strength-trained participants volunteered to take part in this study. Following three familiarization sessions, test–retest reliability was evaluated with a 48-hour window between each time point. Isometric squat peak, net and relative force were assessed. Results showed three familiarizations were required, isometric squat had a high level of stability reliability and smallest detectible difference of 11% for peak and relative force. Isometric strength at a knee angle of ninety degrees had a strong significant relationship with 1RM squat performance. In conclusion, the isometric squat is a valid test to assess multi-joint strength and can discriminate between strong and weak 1RM squat performance. Changes greater than 11% in peak and relative isometric squat performance should be considered as meaningful in participants who are familiar with the test.","author":[{"dropping-particle":"","family":"Drake","given":"David","non-dropping-particle":"","parse-names":false,"suffix":""},{"dropping-particle":"","family":"Kennedy","given":"Rodney","non-dropping-particle":"","parse-names":false,"suffix":""},{"dropping-particle":"","family":"Wallace","given":"Eric","non-dropping-particle":"","parse-names":false,"suffix":""}],"container-title":"Journal of Sports Sciences","id":"ITEM-2","issue":"18","issued":{"date-parts":[["2018"]]},"page":"2087-2095","title":"Familiarization, validity and smallest detectable difference of the isometric squat test in evaluating maximal strength","type":"article-journal","volume":"36"},"uris":["http://www.mendeley.com/documents/?uuid=b08c46db-39b0-4ae5-902d-5d47700d9a98"]}],"mendeley":{"formattedCitation":"(Blazevich &amp; Gill, 2006; Drake et al., 2018)","plainTextFormattedCitation":"(Blazevich &amp; Gill, 2006; Drake et al., 2018)","previouslyFormattedCitation":"(Blazevich &amp; Gill, 2006; Drake et al., 2018)"},"properties":{"noteIndex":0},"schema":"https://github.com/citation-style-language/schema/raw/master/csl-citation.json"}</w:instrText>
      </w:r>
      <w:r w:rsidR="00E1352D" w:rsidRPr="008D612F">
        <w:rPr>
          <w:rFonts w:cs="Times New Roman"/>
          <w:szCs w:val="24"/>
          <w:lang w:val="en-US"/>
        </w:rPr>
        <w:fldChar w:fldCharType="separate"/>
      </w:r>
      <w:r w:rsidR="00361D0F" w:rsidRPr="008D612F">
        <w:rPr>
          <w:rFonts w:cs="Times New Roman"/>
          <w:noProof/>
          <w:szCs w:val="24"/>
          <w:lang w:val="en-US"/>
        </w:rPr>
        <w:t>(Blazevich &amp; Gill, 2006; Drake et al., 2018)</w:t>
      </w:r>
      <w:r w:rsidR="00E1352D" w:rsidRPr="008D612F">
        <w:rPr>
          <w:rFonts w:cs="Times New Roman"/>
          <w:szCs w:val="24"/>
          <w:lang w:val="en-US"/>
        </w:rPr>
        <w:fldChar w:fldCharType="end"/>
      </w:r>
      <w:r w:rsidR="00716F34" w:rsidRPr="008D612F">
        <w:rPr>
          <w:rFonts w:cs="Times New Roman"/>
          <w:szCs w:val="24"/>
          <w:lang w:val="en-US"/>
        </w:rPr>
        <w:t>,</w:t>
      </w:r>
      <w:r w:rsidR="00E1352D" w:rsidRPr="008D612F">
        <w:rPr>
          <w:rFonts w:cs="Times New Roman"/>
          <w:szCs w:val="24"/>
          <w:lang w:val="en-US"/>
        </w:rPr>
        <w:t xml:space="preserve"> </w:t>
      </w:r>
      <w:r w:rsidR="004F772A" w:rsidRPr="008D612F">
        <w:rPr>
          <w:rFonts w:cs="Times New Roman"/>
          <w:szCs w:val="24"/>
          <w:lang w:val="en-US"/>
        </w:rPr>
        <w:t xml:space="preserve">and </w:t>
      </w:r>
      <w:r w:rsidR="0039418F" w:rsidRPr="008D612F">
        <w:rPr>
          <w:rFonts w:cs="Times New Roman"/>
          <w:szCs w:val="24"/>
          <w:lang w:val="en-US"/>
        </w:rPr>
        <w:t>one</w:t>
      </w:r>
      <w:r w:rsidR="002A7A01" w:rsidRPr="008D612F">
        <w:rPr>
          <w:rFonts w:cs="Times New Roman"/>
          <w:szCs w:val="24"/>
          <w:lang w:val="en-US"/>
        </w:rPr>
        <w:t xml:space="preserve"> investigated</w:t>
      </w:r>
      <w:r w:rsidR="0039418F" w:rsidRPr="008D612F">
        <w:rPr>
          <w:rFonts w:cs="Times New Roman"/>
          <w:szCs w:val="24"/>
          <w:lang w:val="en-US"/>
        </w:rPr>
        <w:t xml:space="preserve"> </w:t>
      </w:r>
      <w:r w:rsidR="004F772A" w:rsidRPr="008D612F">
        <w:rPr>
          <w:rFonts w:cs="Times New Roman"/>
          <w:szCs w:val="24"/>
          <w:lang w:val="en-US"/>
        </w:rPr>
        <w:t>women</w:t>
      </w:r>
      <w:r w:rsidR="00234421" w:rsidRPr="008D612F">
        <w:rPr>
          <w:rFonts w:cs="Times New Roman"/>
          <w:szCs w:val="24"/>
          <w:lang w:val="en-US"/>
        </w:rPr>
        <w:t xml:space="preserve"> </w:t>
      </w:r>
      <w:r w:rsidR="00234421"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123/jab.2017-0213","ISSN":"15432688","PMID":"29017410","abstract":"This study aimed to examine the effects of knee position on the reliability and production of peak force (PF) and rate of force development (RFD) characteristics during an isometric squat. Fourteen resistance-trained females performed isometric squats at 90, 120, and 150° knee angles (corresponding to parallel, half, and quarter squat positions, respectively) on 2 different occasions, from which PF, peak RFD, and early (RFD30, RFD50, RFD100) and late (RFD200) phase RFD variables were extracted. PF and RFD200 were highly consistent across trials for all 3 squat positions, with intraclass correlation coefficients (ICCs) ranging between 0.812-0.904 and coefficients of variation (CVs) between 6.6-19.4%. For peak and early RFD characteristics, higher ICCs and lower CV values were observed for the quarter squat (ICCs = 0.818-0.852, CVs = 17.3-19.4%) compared to the parallel (ICCs = 0.591-0.649, CVs = 30.1-55.9%) and half squats (ICCs = 0.547-0.598,CVs = 31.1-34.2%). In addition, isometric PF and RFD200 increased (P ≤ .001-0.04) with squat position (parallel &lt; half &lt; quarter); however, there were no differences for peak RFD (P ≥ .27), RFD30 (P ≥ .99), RFD50 (P ≥ .99), and RFD100 (P ≥ .09). These findings suggest that performing isometric squats at higher (150°) rather than lower knee joint angles (90-120°) may provide for an improved capacity to produce greater PF and RFD200 as well as a more reliable testing position for measuring peak and early RFD characteristics.","author":[{"dropping-particle":"","family":"Palmer","given":"Ty B.","non-dropping-particle":"","parse-names":false,"suffix":""},{"dropping-particle":"","family":"Pineda","given":"Jose G.","non-dropping-particle":"","parse-names":false,"suffix":""},{"dropping-particle":"","family":"Durham","given":"Rachel M.","non-dropping-particle":"","parse-names":false,"suffix":""}],"container-title":"Journal of Applied Biomechanics","id":"ITEM-1","issue":"2","issued":{"date-parts":[["2018"]]},"page":"111-117","title":"Effects of knee position on the reliability and production of maximal and rapid strength characteristics during an isometric squat test","type":"article-journal","volume":"34"},"uris":["http://www.mendeley.com/documents/?uuid=2fcea8cd-0416-4eac-b924-29fecea0c58f"]}],"mendeley":{"formattedCitation":"(Palmer et al., 2018)","plainTextFormattedCitation":"(Palmer et al., 2018)","previouslyFormattedCitation":"(Palmer et al., 2018)"},"properties":{"noteIndex":0},"schema":"https://github.com/citation-style-language/schema/raw/master/csl-citation.json"}</w:instrText>
      </w:r>
      <w:r w:rsidR="00234421" w:rsidRPr="008D612F">
        <w:rPr>
          <w:rFonts w:cs="Times New Roman"/>
          <w:szCs w:val="24"/>
          <w:lang w:val="en-US"/>
        </w:rPr>
        <w:fldChar w:fldCharType="separate"/>
      </w:r>
      <w:r w:rsidR="00361D0F" w:rsidRPr="008D612F">
        <w:rPr>
          <w:rFonts w:cs="Times New Roman"/>
          <w:noProof/>
          <w:szCs w:val="24"/>
          <w:lang w:val="en-US"/>
        </w:rPr>
        <w:t>(Palmer et al., 2018)</w:t>
      </w:r>
      <w:r w:rsidR="00234421" w:rsidRPr="008D612F">
        <w:rPr>
          <w:rFonts w:cs="Times New Roman"/>
          <w:szCs w:val="24"/>
          <w:lang w:val="en-US"/>
        </w:rPr>
        <w:fldChar w:fldCharType="end"/>
      </w:r>
      <w:r w:rsidR="004F772A" w:rsidRPr="008D612F">
        <w:rPr>
          <w:rFonts w:cs="Times New Roman"/>
          <w:szCs w:val="24"/>
          <w:lang w:val="en-US"/>
        </w:rPr>
        <w:t>. O</w:t>
      </w:r>
      <w:r w:rsidR="007437B4" w:rsidRPr="008D612F">
        <w:rPr>
          <w:rFonts w:cs="Times New Roman"/>
          <w:szCs w:val="24"/>
          <w:lang w:val="en-US"/>
        </w:rPr>
        <w:t xml:space="preserve">nly one </w:t>
      </w:r>
      <w:r w:rsidR="004F772A" w:rsidRPr="008D612F">
        <w:rPr>
          <w:rFonts w:cs="Times New Roman"/>
          <w:szCs w:val="24"/>
          <w:lang w:val="en-US"/>
        </w:rPr>
        <w:t>stud</w:t>
      </w:r>
      <w:r w:rsidR="0026400A" w:rsidRPr="008D612F">
        <w:rPr>
          <w:rFonts w:cs="Times New Roman"/>
          <w:szCs w:val="24"/>
          <w:lang w:val="en-US"/>
        </w:rPr>
        <w:t>y</w:t>
      </w:r>
      <w:r w:rsidR="004F772A" w:rsidRPr="008D612F">
        <w:rPr>
          <w:rFonts w:cs="Times New Roman"/>
          <w:szCs w:val="24"/>
          <w:lang w:val="en-US"/>
        </w:rPr>
        <w:t xml:space="preserve">, however, </w:t>
      </w:r>
      <w:r w:rsidR="0082093F" w:rsidRPr="008D612F">
        <w:rPr>
          <w:rFonts w:cs="Times New Roman"/>
          <w:szCs w:val="24"/>
          <w:lang w:val="en-US"/>
        </w:rPr>
        <w:t xml:space="preserve">used </w:t>
      </w:r>
      <w:r w:rsidR="00362D85" w:rsidRPr="008D612F">
        <w:rPr>
          <w:rFonts w:cs="Times New Roman"/>
          <w:szCs w:val="24"/>
          <w:lang w:val="en-US"/>
        </w:rPr>
        <w:t>comparable equipment</w:t>
      </w:r>
      <w:r w:rsidR="00827E42" w:rsidRPr="008D612F">
        <w:rPr>
          <w:rFonts w:cs="Times New Roman"/>
          <w:szCs w:val="24"/>
          <w:lang w:val="en-US"/>
        </w:rPr>
        <w:t xml:space="preserve"> to the present investigation</w:t>
      </w:r>
      <w:r w:rsidR="0082093F" w:rsidRPr="008D612F">
        <w:rPr>
          <w:rFonts w:cs="Times New Roman"/>
          <w:szCs w:val="24"/>
          <w:lang w:val="en-US"/>
        </w:rPr>
        <w:t xml:space="preserve"> </w:t>
      </w:r>
      <w:r w:rsidR="004F772A"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080/02640414.2018.1436857","ISSN":"1466447X","PMID":"29405842","abstract":"Isometric multi-joint tests are considered reliable and have strong relationships with 1RM performance. However, limited evidence is available for the isometric squat in terms of effects of familiarization and reliability. This study aimed to assess, the effect of familiarization, stability reliability, determine the smallest detectible difference, and the correlation of the isometric squat test with 1RM squat performance. Thirty-six strength-trained participants volunteered to take part in this study. Following three familiarization sessions, test–retest reliability was evaluated with a 48-hour window between each time point. Isometric squat peak, net and relative force were assessed. Results showed three familiarizations were required, isometric squat had a high level of stability reliability and smallest detectible difference of 11% for peak and relative force. Isometric strength at a knee angle of ninety degrees had a strong significant relationship with 1RM squat performance. In conclusion, the isometric squat is a valid test to assess multi-joint strength and can discriminate between strong and weak 1RM squat performance. Changes greater than 11% in peak and relative isometric squat performance should be considered as meaningful in participants who are familiar with the test.","author":[{"dropping-particle":"","family":"Drake","given":"David","non-dropping-particle":"","parse-names":false,"suffix":""},{"dropping-particle":"","family":"Kennedy","given":"Rodney","non-dropping-particle":"","parse-names":false,"suffix":""},{"dropping-particle":"","family":"Wallace","given":"Eric","non-dropping-particle":"","parse-names":false,"suffix":""}],"container-title":"Journal of Sports Sciences","id":"ITEM-1","issue":"18","issued":{"date-parts":[["2018"]]},"page":"2087-2095","title":"Familiarization, validity and smallest detectable difference of the isometric squat test in evaluating maximal strength","type":"article-journal","volume":"36"},"uris":["http://www.mendeley.com/documents/?uuid=b08c46db-39b0-4ae5-902d-5d47700d9a98"]}],"mendeley":{"formattedCitation":"(Drake et al., 2018)","plainTextFormattedCitation":"(Drake et al., 2018)","previouslyFormattedCitation":"(Drake et al., 2018)"},"properties":{"noteIndex":0},"schema":"https://github.com/citation-style-language/schema/raw/master/csl-citation.json"}</w:instrText>
      </w:r>
      <w:r w:rsidR="004F772A" w:rsidRPr="008D612F">
        <w:rPr>
          <w:rFonts w:cs="Times New Roman"/>
          <w:szCs w:val="24"/>
          <w:lang w:val="en-US"/>
        </w:rPr>
        <w:fldChar w:fldCharType="separate"/>
      </w:r>
      <w:r w:rsidR="00361D0F" w:rsidRPr="008D612F">
        <w:rPr>
          <w:rFonts w:cs="Times New Roman"/>
          <w:noProof/>
          <w:szCs w:val="24"/>
          <w:lang w:val="en-US"/>
        </w:rPr>
        <w:t>(Drake et al., 2018)</w:t>
      </w:r>
      <w:r w:rsidR="004F772A" w:rsidRPr="008D612F">
        <w:rPr>
          <w:rFonts w:cs="Times New Roman"/>
          <w:szCs w:val="24"/>
          <w:lang w:val="en-US"/>
        </w:rPr>
        <w:fldChar w:fldCharType="end"/>
      </w:r>
      <w:r w:rsidR="00686255" w:rsidRPr="008D612F">
        <w:rPr>
          <w:rFonts w:cs="Times New Roman"/>
          <w:szCs w:val="24"/>
          <w:lang w:val="en-US"/>
        </w:rPr>
        <w:t>,</w:t>
      </w:r>
      <w:r w:rsidR="004F772A" w:rsidRPr="008D612F">
        <w:rPr>
          <w:rFonts w:cs="Times New Roman"/>
          <w:szCs w:val="24"/>
          <w:lang w:val="en-US"/>
        </w:rPr>
        <w:t xml:space="preserve"> </w:t>
      </w:r>
      <w:r w:rsidR="0082093F" w:rsidRPr="008D612F">
        <w:rPr>
          <w:rFonts w:cs="Times New Roman"/>
          <w:szCs w:val="24"/>
          <w:lang w:val="en-US"/>
        </w:rPr>
        <w:t>with</w:t>
      </w:r>
      <w:r w:rsidR="00A046C4" w:rsidRPr="008D612F">
        <w:rPr>
          <w:rFonts w:cs="Times New Roman"/>
          <w:szCs w:val="24"/>
          <w:lang w:val="en-US"/>
        </w:rPr>
        <w:t xml:space="preserve"> the remaining</w:t>
      </w:r>
      <w:r w:rsidR="0082093F" w:rsidRPr="008D612F">
        <w:rPr>
          <w:rFonts w:cs="Times New Roman"/>
          <w:szCs w:val="24"/>
          <w:lang w:val="en-US"/>
        </w:rPr>
        <w:t xml:space="preserve"> two </w:t>
      </w:r>
      <w:r w:rsidR="00A046C4" w:rsidRPr="008D612F">
        <w:rPr>
          <w:rFonts w:cs="Times New Roman"/>
          <w:szCs w:val="24"/>
          <w:lang w:val="en-US"/>
        </w:rPr>
        <w:t xml:space="preserve">studies </w:t>
      </w:r>
      <w:r w:rsidR="0082093F" w:rsidRPr="008D612F">
        <w:rPr>
          <w:rFonts w:cs="Times New Roman"/>
          <w:szCs w:val="24"/>
          <w:lang w:val="en-US"/>
        </w:rPr>
        <w:t xml:space="preserve">using </w:t>
      </w:r>
      <w:r w:rsidR="00686255" w:rsidRPr="008D612F">
        <w:rPr>
          <w:rFonts w:cs="Times New Roman"/>
          <w:szCs w:val="24"/>
          <w:lang w:val="en-US"/>
        </w:rPr>
        <w:t>h</w:t>
      </w:r>
      <w:r w:rsidR="001F1AF8" w:rsidRPr="008D612F">
        <w:rPr>
          <w:rFonts w:cs="Times New Roman"/>
          <w:szCs w:val="24"/>
          <w:lang w:val="en-US"/>
        </w:rPr>
        <w:t xml:space="preserve">ack squat machines </w:t>
      </w:r>
      <w:r w:rsidR="001F1AF8" w:rsidRPr="008D612F">
        <w:rPr>
          <w:rFonts w:cs="Times New Roman"/>
          <w:szCs w:val="24"/>
          <w:lang w:val="en-US"/>
        </w:rPr>
        <w:fldChar w:fldCharType="begin" w:fldLock="1"/>
      </w:r>
      <w:r w:rsidR="00E33DFD" w:rsidRPr="008D612F">
        <w:rPr>
          <w:rFonts w:cs="Times New Roman"/>
          <w:szCs w:val="24"/>
          <w:lang w:val="en-US"/>
        </w:rPr>
        <w:instrText>ADDIN CSL_CITATION {"citationItems":[{"id":"ITEM-1","itemData":{"DOI":"10.1519/R-14613.1","ISSN":"1064-8011","author":[{"dropping-particle":"","family":"Blazevich","given":"Anthony J.","non-dropping-particle":"","parse-names":false,"suffix":""},{"dropping-particle":"","family":"Gill","given":"Nicholas D.","non-dropping-particle":"","parse-names":false,"suffix":""}],"container-title":"The Journal of Strength and Conditioning Research","id":"ITEM-1","issue":"1","issued":{"date-parts":[["2006"]]},"page":"226","title":"Reliability of unfamiliar, multijoint, uni- and bilateral strength tests: Effects of load and laterality","type":"article-journal","volume":"20"},"uris":["http://www.mendeley.com/documents/?uuid=09f2c694-6a52-4924-99d6-dff86860137d"]},{"id":"ITEM-2","itemData":{"DOI":"10.1123/jab.2017-0213","ISSN":"15432688","PMID":"29017410","abstract":"This study aimed to examine the effects of knee position on the reliability and production of peak force (PF) and rate of force development (RFD) characteristics during an isometric squat. Fourteen resistance-trained females performed isometric squats at 90, 120, and 150° knee angles (corresponding to parallel, half, and quarter squat positions, respectively) on 2 different occasions, from which PF, peak RFD, and early (RFD30, RFD50, RFD100) and late (RFD200) phase RFD variables were extracted. PF and RFD200 were highly consistent across trials for all 3 squat positions, with intraclass correlation coefficients (ICCs) ranging between 0.812-0.904 and coefficients of variation (CVs) between 6.6-19.4%. For peak and early RFD characteristics, higher ICCs and lower CV values were observed for the quarter squat (ICCs = 0.818-0.852, CVs = 17.3-19.4%) compared to the parallel (ICCs = 0.591-0.649, CVs = 30.1-55.9%) and half squats (ICCs = 0.547-0.598,CVs = 31.1-34.2%). In addition, isometric PF and RFD200 increased (P ≤ .001-0.04) with squat position (parallel &lt; half &lt; quarter); however, there were no differences for peak RFD (P ≥ .27), RFD30 (P ≥ .99), RFD50 (P ≥ .99), and RFD100 (P ≥ .09). These findings suggest that performing isometric squats at higher (150°) rather than lower knee joint angles (90-120°) may provide for an improved capacity to produce greater PF and RFD200 as well as a more reliable testing position for measuring peak and early RFD characteristics.","author":[{"dropping-particle":"","family":"Palmer","given":"Ty B.","non-dropping-particle":"","parse-names":false,"suffix":""},{"dropping-particle":"","family":"Pineda","given":"Jose G.","non-dropping-particle":"","parse-names":false,"suffix":""},{"dropping-particle":"","family":"Durham","given":"Rachel M.","non-dropping-particle":"","parse-names":false,"suffix":""}],"container-title":"Journal of Applied Biomechanics","id":"ITEM-2","issue":"2","issued":{"date-parts":[["2018"]]},"page":"111-117","title":"Effects of knee position on the reliability and production of maximal and rapid strength characteristics during an isometric squat test","type":"article-journal","volume":"34"},"uris":["http://www.mendeley.com/documents/?uuid=2fcea8cd-0416-4eac-b924-29fecea0c58f"]}],"mendeley":{"formattedCitation":"(Blazevich &amp; Gill, 2006; Palmer et al., 2018)","plainTextFormattedCitation":"(Blazevich &amp; Gill, 2006; Palmer et al., 2018)","previouslyFormattedCitation":"(Blazevich &amp; Gill, 2006; Palmer et al., 2018)"},"properties":{"noteIndex":0},"schema":"https://github.com/citation-style-language/schema/raw/master/csl-citation.json"}</w:instrText>
      </w:r>
      <w:r w:rsidR="001F1AF8" w:rsidRPr="008D612F">
        <w:rPr>
          <w:rFonts w:cs="Times New Roman"/>
          <w:szCs w:val="24"/>
          <w:lang w:val="en-US"/>
        </w:rPr>
        <w:fldChar w:fldCharType="separate"/>
      </w:r>
      <w:r w:rsidR="00361D0F" w:rsidRPr="008D612F">
        <w:rPr>
          <w:rFonts w:cs="Times New Roman"/>
          <w:noProof/>
          <w:szCs w:val="24"/>
          <w:lang w:val="en-US"/>
        </w:rPr>
        <w:t>(Blazevich &amp; Gill, 2006; Palmer et al., 2018)</w:t>
      </w:r>
      <w:r w:rsidR="001F1AF8" w:rsidRPr="008D612F">
        <w:rPr>
          <w:rFonts w:cs="Times New Roman"/>
          <w:szCs w:val="24"/>
          <w:lang w:val="en-US"/>
        </w:rPr>
        <w:fldChar w:fldCharType="end"/>
      </w:r>
      <w:r w:rsidR="007437B4" w:rsidRPr="008D612F">
        <w:rPr>
          <w:rFonts w:cs="Times New Roman"/>
          <w:szCs w:val="24"/>
          <w:lang w:val="en-US"/>
        </w:rPr>
        <w:t>.</w:t>
      </w:r>
      <w:r w:rsidR="000B7BE1" w:rsidRPr="008D612F">
        <w:rPr>
          <w:rFonts w:cs="Times New Roman"/>
          <w:szCs w:val="24"/>
          <w:lang w:val="en-US"/>
        </w:rPr>
        <w:t xml:space="preserve"> </w:t>
      </w:r>
      <w:r w:rsidR="000A12C1" w:rsidRPr="008D612F">
        <w:rPr>
          <w:rFonts w:cs="Times New Roman"/>
          <w:szCs w:val="24"/>
          <w:lang w:val="en-US"/>
        </w:rPr>
        <w:t>W</w:t>
      </w:r>
      <w:r w:rsidR="00965F9A" w:rsidRPr="008D612F">
        <w:rPr>
          <w:rFonts w:cs="Times New Roman"/>
          <w:szCs w:val="24"/>
          <w:lang w:val="en-US"/>
        </w:rPr>
        <w:t xml:space="preserve">e demonstrate </w:t>
      </w:r>
      <w:r w:rsidR="007A3DD1" w:rsidRPr="008D612F">
        <w:rPr>
          <w:rFonts w:cs="Times New Roman"/>
          <w:szCs w:val="24"/>
          <w:lang w:val="en-US"/>
        </w:rPr>
        <w:t>excellent</w:t>
      </w:r>
      <w:r w:rsidR="00965F9A" w:rsidRPr="008D612F">
        <w:rPr>
          <w:rFonts w:cs="Times New Roman"/>
          <w:szCs w:val="24"/>
          <w:lang w:val="en-US"/>
        </w:rPr>
        <w:t xml:space="preserve"> between-session reliability</w:t>
      </w:r>
      <w:r w:rsidR="00B41EEA" w:rsidRPr="008D612F">
        <w:rPr>
          <w:rFonts w:cs="Times New Roman"/>
          <w:szCs w:val="24"/>
          <w:lang w:val="en-US"/>
        </w:rPr>
        <w:t xml:space="preserve"> </w:t>
      </w:r>
      <w:r w:rsidR="00A87DDF" w:rsidRPr="008D612F">
        <w:rPr>
          <w:rFonts w:cs="Times New Roman"/>
          <w:szCs w:val="24"/>
          <w:lang w:val="en-US"/>
        </w:rPr>
        <w:t>(ICC</w:t>
      </w:r>
      <w:r w:rsidR="00F85CF8" w:rsidRPr="008D612F">
        <w:rPr>
          <w:rFonts w:cs="Times New Roman"/>
          <w:szCs w:val="24"/>
          <w:lang w:val="en-US"/>
        </w:rPr>
        <w:t xml:space="preserve"> </w:t>
      </w:r>
      <w:r w:rsidR="00765555" w:rsidRPr="008D612F">
        <w:rPr>
          <w:rFonts w:cs="Times New Roman"/>
          <w:szCs w:val="24"/>
          <w:shd w:val="clear" w:color="auto" w:fill="FFFFFF"/>
        </w:rPr>
        <w:t>≥</w:t>
      </w:r>
      <w:r w:rsidR="00F85CF8" w:rsidRPr="008D612F">
        <w:rPr>
          <w:rFonts w:cs="Times New Roman"/>
          <w:szCs w:val="24"/>
          <w:shd w:val="clear" w:color="auto" w:fill="FFFFFF"/>
        </w:rPr>
        <w:t xml:space="preserve"> </w:t>
      </w:r>
      <w:r w:rsidR="00004E5C" w:rsidRPr="008D612F">
        <w:rPr>
          <w:rFonts w:cs="Times New Roman"/>
          <w:szCs w:val="24"/>
          <w:shd w:val="clear" w:color="auto" w:fill="FFFFFF"/>
        </w:rPr>
        <w:t>0</w:t>
      </w:r>
      <w:r w:rsidR="00A87DDF" w:rsidRPr="008D612F">
        <w:rPr>
          <w:rFonts w:cs="Times New Roman"/>
          <w:szCs w:val="24"/>
          <w:lang w:val="en-US"/>
        </w:rPr>
        <w:t>.</w:t>
      </w:r>
      <w:r w:rsidR="00004E5C" w:rsidRPr="008D612F">
        <w:rPr>
          <w:rFonts w:cs="Times New Roman"/>
          <w:szCs w:val="24"/>
          <w:lang w:val="en-US"/>
        </w:rPr>
        <w:t>95</w:t>
      </w:r>
      <w:r w:rsidR="00A87DDF" w:rsidRPr="008D612F">
        <w:rPr>
          <w:rFonts w:cs="Times New Roman"/>
          <w:szCs w:val="24"/>
          <w:lang w:val="en-US"/>
        </w:rPr>
        <w:t xml:space="preserve">) </w:t>
      </w:r>
      <w:r w:rsidR="00965F9A" w:rsidRPr="008D612F">
        <w:rPr>
          <w:rFonts w:cs="Times New Roman"/>
          <w:szCs w:val="24"/>
          <w:lang w:val="en-US"/>
        </w:rPr>
        <w:t xml:space="preserve">of </w:t>
      </w:r>
      <w:r w:rsidR="00FF227E" w:rsidRPr="008D612F">
        <w:rPr>
          <w:rFonts w:cs="Times New Roman"/>
          <w:szCs w:val="24"/>
          <w:lang w:val="en-US"/>
        </w:rPr>
        <w:t xml:space="preserve">vGRF measures </w:t>
      </w:r>
      <w:r w:rsidR="001D2ED5" w:rsidRPr="008D612F">
        <w:rPr>
          <w:rFonts w:cs="Times New Roman"/>
          <w:szCs w:val="24"/>
          <w:lang w:val="en-US"/>
        </w:rPr>
        <w:t xml:space="preserve">during </w:t>
      </w:r>
      <w:r w:rsidR="00965F9A" w:rsidRPr="008D612F">
        <w:rPr>
          <w:rFonts w:cs="Times New Roman"/>
          <w:szCs w:val="24"/>
          <w:lang w:val="en-US"/>
        </w:rPr>
        <w:t xml:space="preserve">the unilateral </w:t>
      </w:r>
      <w:r w:rsidR="00BC0EC1" w:rsidRPr="008D612F">
        <w:rPr>
          <w:rFonts w:cs="Times New Roman"/>
          <w:szCs w:val="24"/>
          <w:lang w:val="en-US"/>
        </w:rPr>
        <w:t>squat</w:t>
      </w:r>
      <w:r w:rsidR="00AD178A" w:rsidRPr="008D612F">
        <w:rPr>
          <w:rFonts w:cs="Times New Roman"/>
          <w:szCs w:val="24"/>
          <w:lang w:val="en-US"/>
        </w:rPr>
        <w:t>,</w:t>
      </w:r>
      <w:r w:rsidR="006C0C2A" w:rsidRPr="008D612F">
        <w:rPr>
          <w:rFonts w:cs="Times New Roman"/>
          <w:szCs w:val="24"/>
          <w:lang w:val="en-US"/>
        </w:rPr>
        <w:t xml:space="preserve"> and</w:t>
      </w:r>
      <w:r w:rsidR="0094230D" w:rsidRPr="008D612F">
        <w:rPr>
          <w:rFonts w:cs="Times New Roman"/>
          <w:szCs w:val="24"/>
          <w:lang w:val="en-US"/>
        </w:rPr>
        <w:t xml:space="preserve"> </w:t>
      </w:r>
      <w:r w:rsidR="003B2591" w:rsidRPr="008D612F">
        <w:rPr>
          <w:rFonts w:cs="Times New Roman"/>
          <w:szCs w:val="24"/>
          <w:lang w:val="en-US"/>
        </w:rPr>
        <w:t xml:space="preserve">bilateral </w:t>
      </w:r>
      <w:r w:rsidR="00760C5E" w:rsidRPr="008D612F">
        <w:rPr>
          <w:rFonts w:cs="Times New Roman"/>
          <w:szCs w:val="24"/>
          <w:lang w:val="en-US"/>
        </w:rPr>
        <w:t xml:space="preserve">and unilateral </w:t>
      </w:r>
      <w:r w:rsidR="006C0C2A" w:rsidRPr="008D612F">
        <w:rPr>
          <w:rFonts w:cs="Times New Roman"/>
          <w:szCs w:val="24"/>
          <w:lang w:val="en-US"/>
        </w:rPr>
        <w:t>variations of</w:t>
      </w:r>
      <w:r w:rsidR="007C1A40" w:rsidRPr="008D612F">
        <w:rPr>
          <w:rFonts w:cs="Times New Roman"/>
          <w:szCs w:val="24"/>
          <w:lang w:val="en-US"/>
        </w:rPr>
        <w:t xml:space="preserve"> </w:t>
      </w:r>
      <w:r w:rsidR="006C0C2A" w:rsidRPr="008D612F">
        <w:rPr>
          <w:rFonts w:cs="Times New Roman"/>
          <w:szCs w:val="24"/>
          <w:lang w:val="en-US"/>
        </w:rPr>
        <w:t xml:space="preserve">standing and seated </w:t>
      </w:r>
      <w:r w:rsidR="004E2B14" w:rsidRPr="008D612F">
        <w:rPr>
          <w:rFonts w:cs="Times New Roman"/>
          <w:szCs w:val="24"/>
          <w:lang w:val="en-US"/>
        </w:rPr>
        <w:t>plantarflexion</w:t>
      </w:r>
      <w:r w:rsidR="0094230D" w:rsidRPr="008D612F">
        <w:rPr>
          <w:rFonts w:cs="Times New Roman"/>
          <w:szCs w:val="24"/>
          <w:lang w:val="en-US"/>
        </w:rPr>
        <w:t xml:space="preserve"> </w:t>
      </w:r>
      <w:r w:rsidR="003B2591" w:rsidRPr="008D612F">
        <w:rPr>
          <w:rFonts w:cs="Times New Roman"/>
          <w:szCs w:val="24"/>
          <w:lang w:val="en-US"/>
        </w:rPr>
        <w:t>positions</w:t>
      </w:r>
      <w:r w:rsidR="00D614AF" w:rsidRPr="008D612F">
        <w:rPr>
          <w:rFonts w:cs="Times New Roman"/>
          <w:szCs w:val="24"/>
          <w:lang w:val="en-US"/>
        </w:rPr>
        <w:t>.</w:t>
      </w:r>
      <w:r w:rsidR="00C14449" w:rsidRPr="008D612F">
        <w:rPr>
          <w:rFonts w:cs="Times New Roman"/>
          <w:szCs w:val="24"/>
          <w:lang w:val="en-US"/>
        </w:rPr>
        <w:t xml:space="preserve"> </w:t>
      </w:r>
      <w:r w:rsidR="005F0733" w:rsidRPr="008D612F">
        <w:rPr>
          <w:rFonts w:cs="Times New Roman"/>
          <w:szCs w:val="24"/>
          <w:lang w:val="en-US"/>
        </w:rPr>
        <w:t>T</w:t>
      </w:r>
      <w:r w:rsidR="009865DD" w:rsidRPr="008D612F">
        <w:rPr>
          <w:rFonts w:cs="Times New Roman"/>
          <w:szCs w:val="24"/>
          <w:lang w:val="en-US"/>
        </w:rPr>
        <w:t xml:space="preserve">he unilateral squat and unilateral plantarflexion positions have been investigated previously, </w:t>
      </w:r>
      <w:r w:rsidR="00C55FF8" w:rsidRPr="008D612F">
        <w:rPr>
          <w:rFonts w:cs="Times New Roman"/>
          <w:szCs w:val="24"/>
          <w:lang w:val="en-US"/>
        </w:rPr>
        <w:t xml:space="preserve">typically </w:t>
      </w:r>
      <w:r w:rsidR="009865DD" w:rsidRPr="008D612F">
        <w:rPr>
          <w:rFonts w:cs="Times New Roman"/>
          <w:szCs w:val="24"/>
          <w:lang w:val="en-US"/>
        </w:rPr>
        <w:t>demonstra</w:t>
      </w:r>
      <w:r w:rsidR="00220862" w:rsidRPr="008D612F">
        <w:rPr>
          <w:rFonts w:cs="Times New Roman"/>
          <w:szCs w:val="24"/>
          <w:lang w:val="en-US"/>
        </w:rPr>
        <w:t>t</w:t>
      </w:r>
      <w:r w:rsidR="009865DD" w:rsidRPr="008D612F">
        <w:rPr>
          <w:rFonts w:cs="Times New Roman"/>
          <w:szCs w:val="24"/>
          <w:lang w:val="en-US"/>
        </w:rPr>
        <w:t xml:space="preserve">ing ICCs </w:t>
      </w:r>
      <w:r w:rsidR="00C55FF8" w:rsidRPr="008D612F">
        <w:rPr>
          <w:rFonts w:cs="Times New Roman"/>
          <w:szCs w:val="24"/>
          <w:lang w:val="en-US"/>
        </w:rPr>
        <w:t xml:space="preserve">greater than </w:t>
      </w:r>
      <w:r w:rsidR="00765401" w:rsidRPr="008D612F">
        <w:rPr>
          <w:rFonts w:cs="Times New Roman"/>
          <w:szCs w:val="24"/>
          <w:lang w:val="en-US"/>
        </w:rPr>
        <w:t>0</w:t>
      </w:r>
      <w:r w:rsidR="00004575" w:rsidRPr="008D612F">
        <w:rPr>
          <w:rFonts w:cs="Times New Roman"/>
          <w:szCs w:val="24"/>
          <w:lang w:val="en-US"/>
        </w:rPr>
        <w:t xml:space="preserve">.90 </w:t>
      </w:r>
      <w:r w:rsidR="00004575" w:rsidRPr="008D612F">
        <w:rPr>
          <w:rFonts w:cs="Times New Roman"/>
          <w:szCs w:val="24"/>
          <w:lang w:val="en-US"/>
        </w:rPr>
        <w:fldChar w:fldCharType="begin" w:fldLock="1"/>
      </w:r>
      <w:r w:rsidR="00E33DFD" w:rsidRPr="008D612F">
        <w:rPr>
          <w:rFonts w:cs="Times New Roman"/>
          <w:szCs w:val="24"/>
          <w:lang w:val="en-US"/>
        </w:rPr>
        <w:instrText>ADDIN CSL_CITATION {"citationItems":[{"id":"ITEM-1","itemData":{"DOI":"10.1519/R-14613.1","ISSN":"1064-8011","author":[{"dropping-particle":"","family":"Blazevich","given":"Anthony J.","non-dropping-particle":"","parse-names":false,"suffix":""},{"dropping-particle":"","family":"Gill","given":"Nicholas D.","non-dropping-particle":"","parse-names":false,"suffix":""}],"container-title":"The Journal of Strength and Conditioning Research","id":"ITEM-1","issue":"1","issued":{"date-parts":[["2006"]]},"page":"226","title":"Reliability of unfamiliar, multijoint, uni- and bilateral strength tests: Effects of load and laterality","type":"article-journal","volume":"20"},"uris":["http://www.mendeley.com/documents/?uuid=09f2c694-6a52-4924-99d6-dff86860137d"]},{"id":"ITEM-2","itemData":{"DOI":"10.1097/MD.0000000000000031","ISBN":"0000000000000","ISSN":"15365964","PMID":"25068950","abstract":"Ordinal-scale strength assessment methods currently used in Paralympic athletics classification prevent the development of evidence-based classification systems. This study evaluated a battery of 7, ratio-scale, isometric tests with the aim of facilitating the development of evidence-based methods of classification. This study aimed to report sex-specific normal performance ranges, evaluate test-retest reliability, and evaluate the relationship between the measures and body mass.Body mass and strength measures were obtained from 118 participants - 63 males and 55 females - ages 23.2 years±3.7 (mean±SD). Seventeen participants completed the battery twice to evaluate test-retest reliability. The body mass-strength relationship was evaluated using Pearson correlations and allometric exponents.Conventional patterns of force production were observed. Reliability was acceptable (mean intraclass correlation=0.85). Eight measures had moderate significant correlations with body size (r=0.30-61). Allometric exponents were higher in males than in females (mean 0.99 vs 0.30).Results indicate that this comprehensive and parsimonious battery is an important methodological advance because it has psychometric properties critical for the development of evidence-based classification. Measures were interrelated with body size, indicating further research is required to determine whether raw measures require normalization in order to be validly applied in classification. Copyright © 2014 Wolters Kluwer Health | Lippincott Williams &amp; Wilkins.","author":[{"dropping-particle":"","family":"Beckman","given":"E. M.","non-dropping-particle":"","parse-names":false,"suffix":""},{"dropping-particle":"","family":"Newcombe","given":"P","non-dropping-particle":"","parse-names":false,"suffix":""},{"dropping-particle":"","family":"Vanlandewijck","given":"Y","non-dropping-particle":"","parse-names":false,"suffix":""},{"dropping-particle":"","family":"Connick","given":"M. J.","non-dropping-particle":"","parse-names":false,"suffix":""},{"dropping-particle":"","family":"Tweedy","given":"S. M.","non-dropping-particle":"","parse-names":false,"suffix":""}],"container-title":"Medicine","id":"ITEM-2","issue":"4","issued":{"date-parts":[["2014"]]},"page":"1-8","title":"Novel strength test battery to permit evidence-based paralympic classification","type":"article-journal","volume":"93"},"uris":["http://www.mendeley.com/documents/?uuid=ccb92537-48c0-4ff3-9758-2aec37fed575"]},{"id":"ITEM-3","itemData":{"DOI":"10.1519/JSC.0000000000002871","ISSN":"1064-8011","author":[{"dropping-particle":"","family":"Bishop","given":"Chris","non-dropping-particle":"","parse-names":false,"suffix":""},{"dropping-particle":"","family":"Read","given":"Paul","non-dropping-particle":"","parse-names":false,"suffix":""},{"dropping-particle":"","family":"Lake","given":"Jason","non-dropping-particle":"","parse-names":false,"suffix":""},{"dropping-particle":"","family":"Loturco","given":"Irineu","non-dropping-particle":"","parse-names":false,"suffix":""},{"dropping-particle":"","family":"Turner","given":"Anthony","non-dropping-particle":"","parse-names":false,"suffix":""}],"container-title":"Journal of Strength and Conditioning Research","id":"ITEM-3","issue":"4","issued":{"date-parts":[["2021","4"]]},"page":"1023-1029","title":"A novel approach for athlete profiling: The unilateral dynamic strength index","type":"article-journal","volume":"35"},"uris":["http://www.mendeley.com/documents/?uuid=2937465b-9eec-4034-a12b-13b0f787759d"]}],"mendeley":{"formattedCitation":"(Beckman et al., 2014; Bishop et al., 2021; Blazevich &amp; Gill, 2006)","plainTextFormattedCitation":"(Beckman et al., 2014; Bishop et al., 2021; Blazevich &amp; Gill, 2006)","previouslyFormattedCitation":"(Beckman et al., 2014; Bishop et al., 2021; Blazevich &amp; Gill, 2006)"},"properties":{"noteIndex":0},"schema":"https://github.com/citation-style-language/schema/raw/master/csl-citation.json"}</w:instrText>
      </w:r>
      <w:r w:rsidR="00004575" w:rsidRPr="008D612F">
        <w:rPr>
          <w:rFonts w:cs="Times New Roman"/>
          <w:szCs w:val="24"/>
          <w:lang w:val="en-US"/>
        </w:rPr>
        <w:fldChar w:fldCharType="separate"/>
      </w:r>
      <w:r w:rsidR="00361D0F" w:rsidRPr="008D612F">
        <w:rPr>
          <w:rFonts w:cs="Times New Roman"/>
          <w:noProof/>
          <w:szCs w:val="24"/>
          <w:lang w:val="en-US"/>
        </w:rPr>
        <w:t>(Beckman et al., 2014; Bishop et al., 2021; Blazevich &amp; Gill, 2006)</w:t>
      </w:r>
      <w:r w:rsidR="00004575" w:rsidRPr="008D612F">
        <w:rPr>
          <w:rFonts w:cs="Times New Roman"/>
          <w:szCs w:val="24"/>
          <w:lang w:val="en-US"/>
        </w:rPr>
        <w:fldChar w:fldCharType="end"/>
      </w:r>
      <w:r w:rsidR="00242491" w:rsidRPr="008D612F">
        <w:rPr>
          <w:rFonts w:cs="Times New Roman"/>
          <w:szCs w:val="24"/>
          <w:lang w:val="en-US"/>
        </w:rPr>
        <w:t>.</w:t>
      </w:r>
      <w:r w:rsidR="005F0733" w:rsidRPr="008D612F">
        <w:rPr>
          <w:rFonts w:cs="Times New Roman"/>
          <w:szCs w:val="24"/>
          <w:lang w:val="en-US"/>
        </w:rPr>
        <w:t xml:space="preserve"> </w:t>
      </w:r>
      <w:r w:rsidR="00242491" w:rsidRPr="008D612F">
        <w:rPr>
          <w:rFonts w:cs="Times New Roman"/>
          <w:szCs w:val="24"/>
          <w:lang w:val="en-US"/>
        </w:rPr>
        <w:t>The</w:t>
      </w:r>
      <w:r w:rsidR="00AC22CE" w:rsidRPr="008D612F">
        <w:rPr>
          <w:rFonts w:cs="Times New Roman"/>
          <w:szCs w:val="24"/>
          <w:lang w:val="en-US"/>
        </w:rPr>
        <w:t>se s</w:t>
      </w:r>
      <w:r w:rsidR="00242491" w:rsidRPr="008D612F">
        <w:rPr>
          <w:rFonts w:cs="Times New Roman"/>
          <w:szCs w:val="24"/>
          <w:lang w:val="en-US"/>
        </w:rPr>
        <w:t xml:space="preserve">tudies, </w:t>
      </w:r>
      <w:r w:rsidR="005F0733" w:rsidRPr="008D612F">
        <w:rPr>
          <w:rFonts w:cs="Times New Roman"/>
          <w:szCs w:val="24"/>
          <w:lang w:val="en-US"/>
        </w:rPr>
        <w:t>however</w:t>
      </w:r>
      <w:r w:rsidR="00242491" w:rsidRPr="008D612F">
        <w:rPr>
          <w:rFonts w:cs="Times New Roman"/>
          <w:szCs w:val="24"/>
          <w:lang w:val="en-US"/>
        </w:rPr>
        <w:t>, ha</w:t>
      </w:r>
      <w:r w:rsidR="00220862" w:rsidRPr="008D612F">
        <w:rPr>
          <w:rFonts w:cs="Times New Roman"/>
          <w:szCs w:val="24"/>
          <w:lang w:val="en-US"/>
        </w:rPr>
        <w:t>ve</w:t>
      </w:r>
      <w:r w:rsidR="00242491" w:rsidRPr="008D612F">
        <w:rPr>
          <w:rFonts w:cs="Times New Roman"/>
          <w:szCs w:val="24"/>
          <w:lang w:val="en-US"/>
        </w:rPr>
        <w:t xml:space="preserve"> used </w:t>
      </w:r>
      <w:r w:rsidR="00E86FB1" w:rsidRPr="008D612F">
        <w:rPr>
          <w:rFonts w:cs="Times New Roman"/>
          <w:szCs w:val="24"/>
          <w:lang w:val="en-US"/>
        </w:rPr>
        <w:t>bespoke equipment</w:t>
      </w:r>
      <w:r w:rsidR="00A50D48" w:rsidRPr="008D612F">
        <w:rPr>
          <w:rFonts w:cs="Times New Roman"/>
          <w:szCs w:val="24"/>
          <w:lang w:val="en-US"/>
        </w:rPr>
        <w:t xml:space="preserve">, such as a </w:t>
      </w:r>
      <w:r w:rsidR="006D1187" w:rsidRPr="008D612F">
        <w:rPr>
          <w:rFonts w:cs="Times New Roman"/>
          <w:szCs w:val="24"/>
          <w:lang w:val="en-US"/>
        </w:rPr>
        <w:t>wall-</w:t>
      </w:r>
      <w:r w:rsidR="00A50D48" w:rsidRPr="008D612F">
        <w:rPr>
          <w:rFonts w:cs="Times New Roman"/>
          <w:szCs w:val="24"/>
          <w:lang w:val="en-US"/>
        </w:rPr>
        <w:t xml:space="preserve">mounted force platform, </w:t>
      </w:r>
      <w:r w:rsidR="00E86FB1" w:rsidRPr="008D612F">
        <w:rPr>
          <w:rFonts w:cs="Times New Roman"/>
          <w:szCs w:val="24"/>
          <w:lang w:val="en-US"/>
        </w:rPr>
        <w:t xml:space="preserve">that </w:t>
      </w:r>
      <w:r w:rsidR="00A82085" w:rsidRPr="008D612F">
        <w:rPr>
          <w:rFonts w:cs="Times New Roman"/>
          <w:szCs w:val="24"/>
          <w:lang w:val="en-US"/>
        </w:rPr>
        <w:t>may not be</w:t>
      </w:r>
      <w:r w:rsidR="00E86FB1" w:rsidRPr="008D612F">
        <w:rPr>
          <w:rFonts w:cs="Times New Roman"/>
          <w:szCs w:val="24"/>
          <w:lang w:val="en-US"/>
        </w:rPr>
        <w:t xml:space="preserve"> practical in applied environments.</w:t>
      </w:r>
      <w:r w:rsidR="00D70A96" w:rsidRPr="008D612F">
        <w:rPr>
          <w:rFonts w:cs="Times New Roman"/>
          <w:szCs w:val="24"/>
          <w:lang w:val="en-US"/>
        </w:rPr>
        <w:t xml:space="preserve"> </w:t>
      </w:r>
      <w:r w:rsidR="00E32F46" w:rsidRPr="008D612F">
        <w:rPr>
          <w:rFonts w:cs="Times New Roman"/>
          <w:szCs w:val="24"/>
          <w:lang w:val="en-US"/>
        </w:rPr>
        <w:t>Our findings</w:t>
      </w:r>
      <w:r w:rsidR="00C14449" w:rsidRPr="008D612F">
        <w:rPr>
          <w:rFonts w:cs="Times New Roman"/>
          <w:szCs w:val="24"/>
          <w:lang w:val="en-US"/>
        </w:rPr>
        <w:t xml:space="preserve"> </w:t>
      </w:r>
      <w:r w:rsidR="00491307" w:rsidRPr="008D612F">
        <w:rPr>
          <w:rFonts w:cs="Times New Roman"/>
          <w:szCs w:val="24"/>
          <w:lang w:val="en-US"/>
        </w:rPr>
        <w:t>demonstrate that</w:t>
      </w:r>
      <w:r w:rsidR="000051F3" w:rsidRPr="008D612F">
        <w:rPr>
          <w:rFonts w:cs="Times New Roman"/>
          <w:szCs w:val="24"/>
          <w:lang w:val="en-US"/>
        </w:rPr>
        <w:t xml:space="preserve"> </w:t>
      </w:r>
      <w:r w:rsidR="00B02451" w:rsidRPr="008D612F">
        <w:rPr>
          <w:rFonts w:cs="Times New Roman"/>
          <w:szCs w:val="24"/>
          <w:lang w:val="en-US"/>
        </w:rPr>
        <w:t>maximal</w:t>
      </w:r>
      <w:r w:rsidR="0029585D" w:rsidRPr="008D612F">
        <w:rPr>
          <w:rFonts w:cs="Times New Roman"/>
          <w:szCs w:val="24"/>
          <w:lang w:val="en-US"/>
        </w:rPr>
        <w:t xml:space="preserve"> </w:t>
      </w:r>
      <w:r w:rsidR="000051F3" w:rsidRPr="008D612F">
        <w:rPr>
          <w:rFonts w:cs="Times New Roman"/>
          <w:szCs w:val="24"/>
          <w:lang w:val="en-US"/>
        </w:rPr>
        <w:lastRenderedPageBreak/>
        <w:t>isometric force test</w:t>
      </w:r>
      <w:r w:rsidR="00B02451" w:rsidRPr="008D612F">
        <w:rPr>
          <w:rFonts w:cs="Times New Roman"/>
          <w:szCs w:val="24"/>
          <w:lang w:val="en-US"/>
        </w:rPr>
        <w:t>s</w:t>
      </w:r>
      <w:r w:rsidR="000051F3" w:rsidRPr="008D612F">
        <w:rPr>
          <w:rFonts w:cs="Times New Roman"/>
          <w:szCs w:val="24"/>
          <w:lang w:val="en-US"/>
        </w:rPr>
        <w:t xml:space="preserve"> across bilateral and unilateral variations of the squat, standing plantarflexion</w:t>
      </w:r>
      <w:r w:rsidR="00B02451" w:rsidRPr="008D612F">
        <w:rPr>
          <w:rFonts w:cs="Times New Roman"/>
          <w:szCs w:val="24"/>
          <w:lang w:val="en-US"/>
        </w:rPr>
        <w:t>, and seated plantarflexion positions</w:t>
      </w:r>
      <w:r w:rsidR="00BA5A3D" w:rsidRPr="008D612F">
        <w:rPr>
          <w:rFonts w:cs="Times New Roman"/>
          <w:szCs w:val="24"/>
          <w:lang w:val="en-US"/>
        </w:rPr>
        <w:t xml:space="preserve"> provide reliable mea</w:t>
      </w:r>
      <w:r w:rsidR="00220862" w:rsidRPr="008D612F">
        <w:rPr>
          <w:rFonts w:cs="Times New Roman"/>
          <w:szCs w:val="24"/>
          <w:lang w:val="en-US"/>
        </w:rPr>
        <w:t>su</w:t>
      </w:r>
      <w:r w:rsidR="00BA5A3D" w:rsidRPr="008D612F">
        <w:rPr>
          <w:rFonts w:cs="Times New Roman"/>
          <w:szCs w:val="24"/>
          <w:lang w:val="en-US"/>
        </w:rPr>
        <w:t>re</w:t>
      </w:r>
      <w:r w:rsidR="00B33EE6" w:rsidRPr="008D612F">
        <w:rPr>
          <w:rFonts w:cs="Times New Roman"/>
          <w:szCs w:val="24"/>
          <w:lang w:val="en-US"/>
        </w:rPr>
        <w:t>s</w:t>
      </w:r>
      <w:r w:rsidR="00BA5A3D" w:rsidRPr="008D612F">
        <w:rPr>
          <w:rFonts w:cs="Times New Roman"/>
          <w:szCs w:val="24"/>
          <w:lang w:val="en-US"/>
        </w:rPr>
        <w:t xml:space="preserve"> of </w:t>
      </w:r>
      <w:r w:rsidR="00E76E06" w:rsidRPr="008D612F">
        <w:rPr>
          <w:rFonts w:cs="Times New Roman"/>
          <w:szCs w:val="24"/>
          <w:lang w:val="en-US"/>
        </w:rPr>
        <w:t xml:space="preserve">the </w:t>
      </w:r>
      <w:r w:rsidR="00B33EE6" w:rsidRPr="008D612F">
        <w:rPr>
          <w:rFonts w:cs="Times New Roman"/>
          <w:szCs w:val="24"/>
          <w:lang w:val="en-US"/>
        </w:rPr>
        <w:t xml:space="preserve">absolute, </w:t>
      </w:r>
      <w:r w:rsidR="00CF7F5B" w:rsidRPr="008D612F">
        <w:rPr>
          <w:rFonts w:cs="Times New Roman"/>
          <w:szCs w:val="24"/>
          <w:lang w:val="en-US"/>
        </w:rPr>
        <w:t xml:space="preserve">net, and </w:t>
      </w:r>
      <w:r w:rsidR="00B33EE6" w:rsidRPr="008D612F">
        <w:rPr>
          <w:rFonts w:cs="Times New Roman"/>
          <w:szCs w:val="24"/>
          <w:lang w:val="en-US"/>
        </w:rPr>
        <w:t>relative</w:t>
      </w:r>
      <w:r w:rsidR="00CF7F5B" w:rsidRPr="008D612F">
        <w:rPr>
          <w:rFonts w:cs="Times New Roman"/>
          <w:szCs w:val="24"/>
          <w:lang w:val="en-US"/>
        </w:rPr>
        <w:t xml:space="preserve"> </w:t>
      </w:r>
      <w:r w:rsidR="00D70A96" w:rsidRPr="008D612F">
        <w:rPr>
          <w:rFonts w:cs="Times New Roman"/>
          <w:szCs w:val="24"/>
          <w:lang w:val="en-US"/>
        </w:rPr>
        <w:t>vGRF</w:t>
      </w:r>
      <w:r w:rsidR="00491307" w:rsidRPr="008D612F">
        <w:rPr>
          <w:rFonts w:cs="Times New Roman"/>
          <w:szCs w:val="24"/>
          <w:lang w:val="en-US"/>
        </w:rPr>
        <w:t>.</w:t>
      </w:r>
      <w:r w:rsidR="00A33DE7" w:rsidRPr="008D612F">
        <w:rPr>
          <w:rFonts w:cs="Times New Roman"/>
          <w:szCs w:val="24"/>
          <w:lang w:val="en-US"/>
        </w:rPr>
        <w:t xml:space="preserve"> Fu</w:t>
      </w:r>
      <w:r w:rsidR="00220862" w:rsidRPr="008D612F">
        <w:rPr>
          <w:rFonts w:cs="Times New Roman"/>
          <w:szCs w:val="24"/>
          <w:lang w:val="en-US"/>
        </w:rPr>
        <w:t>r</w:t>
      </w:r>
      <w:r w:rsidR="00A33DE7" w:rsidRPr="008D612F">
        <w:rPr>
          <w:rFonts w:cs="Times New Roman"/>
          <w:szCs w:val="24"/>
          <w:lang w:val="en-US"/>
        </w:rPr>
        <w:t>ther,</w:t>
      </w:r>
      <w:r w:rsidR="00391E53" w:rsidRPr="008D612F">
        <w:rPr>
          <w:rFonts w:cs="Times New Roman"/>
          <w:szCs w:val="24"/>
          <w:lang w:val="en-US"/>
        </w:rPr>
        <w:t xml:space="preserve"> </w:t>
      </w:r>
      <w:r w:rsidR="00A33DE7" w:rsidRPr="008D612F">
        <w:rPr>
          <w:rFonts w:cs="Times New Roman"/>
          <w:szCs w:val="24"/>
          <w:lang w:val="en-US"/>
        </w:rPr>
        <w:t xml:space="preserve">our findings </w:t>
      </w:r>
      <w:r w:rsidR="00BA07A7" w:rsidRPr="008D612F">
        <w:rPr>
          <w:rFonts w:cs="Times New Roman"/>
          <w:szCs w:val="24"/>
          <w:lang w:val="en-US"/>
        </w:rPr>
        <w:t xml:space="preserve">support the notion that </w:t>
      </w:r>
      <w:r w:rsidR="005B555F" w:rsidRPr="008D612F">
        <w:rPr>
          <w:rFonts w:cs="Times New Roman"/>
          <w:szCs w:val="24"/>
          <w:lang w:val="en-US"/>
        </w:rPr>
        <w:t xml:space="preserve">multiple test positions can be </w:t>
      </w:r>
      <w:r w:rsidR="00220862" w:rsidRPr="008D612F">
        <w:rPr>
          <w:rFonts w:cs="Times New Roman"/>
          <w:szCs w:val="24"/>
          <w:lang w:val="en-US"/>
        </w:rPr>
        <w:t xml:space="preserve">executed using a general isometric rig without the need for additional equipment. </w:t>
      </w:r>
    </w:p>
    <w:p w14:paraId="356B5015" w14:textId="09D8382F" w:rsidR="00962152" w:rsidRPr="008D612F" w:rsidRDefault="00073735" w:rsidP="00E06A9A">
      <w:pPr>
        <w:rPr>
          <w:rFonts w:cs="Times New Roman"/>
          <w:szCs w:val="24"/>
          <w:lang w:val="en-US"/>
        </w:rPr>
      </w:pPr>
      <w:r w:rsidRPr="008D612F">
        <w:rPr>
          <w:rFonts w:cs="Times New Roman"/>
          <w:szCs w:val="24"/>
          <w:lang w:val="en-US"/>
        </w:rPr>
        <w:t xml:space="preserve">The </w:t>
      </w:r>
      <w:r w:rsidR="00CB5853" w:rsidRPr="008D612F">
        <w:rPr>
          <w:rFonts w:cs="Times New Roman"/>
          <w:szCs w:val="24"/>
          <w:lang w:val="en-US"/>
        </w:rPr>
        <w:t>MDC</w:t>
      </w:r>
      <w:r w:rsidRPr="008D612F">
        <w:rPr>
          <w:rFonts w:cs="Times New Roman"/>
          <w:szCs w:val="24"/>
          <w:lang w:val="en-US"/>
        </w:rPr>
        <w:t xml:space="preserve"> </w:t>
      </w:r>
      <w:r w:rsidR="00175FB6" w:rsidRPr="008D612F">
        <w:rPr>
          <w:rFonts w:cs="Times New Roman"/>
          <w:szCs w:val="24"/>
          <w:lang w:val="en-US"/>
        </w:rPr>
        <w:t xml:space="preserve">for </w:t>
      </w:r>
      <w:r w:rsidR="00457A42" w:rsidRPr="008D612F">
        <w:rPr>
          <w:rFonts w:cs="Times New Roman"/>
          <w:szCs w:val="24"/>
          <w:lang w:val="en-US"/>
        </w:rPr>
        <w:t xml:space="preserve">absolute </w:t>
      </w:r>
      <w:r w:rsidR="00175FB6" w:rsidRPr="008D612F">
        <w:rPr>
          <w:rFonts w:cs="Times New Roman"/>
          <w:szCs w:val="24"/>
          <w:lang w:val="en-US"/>
        </w:rPr>
        <w:t xml:space="preserve">vGRF </w:t>
      </w:r>
      <w:r w:rsidRPr="008D612F">
        <w:rPr>
          <w:rFonts w:cs="Times New Roman"/>
          <w:szCs w:val="24"/>
          <w:lang w:val="en-US"/>
        </w:rPr>
        <w:t xml:space="preserve">ranged from </w:t>
      </w:r>
      <w:r w:rsidR="00B33EE6" w:rsidRPr="008D612F">
        <w:rPr>
          <w:rFonts w:cs="Times New Roman"/>
          <w:szCs w:val="24"/>
          <w:lang w:val="en-US"/>
        </w:rPr>
        <w:t>13</w:t>
      </w:r>
      <w:r w:rsidR="00D00430" w:rsidRPr="008D612F">
        <w:rPr>
          <w:rFonts w:cs="Times New Roman"/>
          <w:szCs w:val="24"/>
          <w:lang w:val="en-US"/>
        </w:rPr>
        <w:t>5</w:t>
      </w:r>
      <w:r w:rsidR="00B33EE6" w:rsidRPr="008D612F">
        <w:rPr>
          <w:rFonts w:cs="Times New Roman"/>
          <w:szCs w:val="24"/>
          <w:lang w:val="en-US"/>
        </w:rPr>
        <w:t xml:space="preserve"> </w:t>
      </w:r>
      <w:r w:rsidR="00A93266" w:rsidRPr="008D612F">
        <w:rPr>
          <w:rFonts w:cs="Times New Roman"/>
          <w:szCs w:val="24"/>
          <w:lang w:val="en-US"/>
        </w:rPr>
        <w:t xml:space="preserve">to </w:t>
      </w:r>
      <w:r w:rsidR="00D00430" w:rsidRPr="008D612F">
        <w:rPr>
          <w:rFonts w:cs="Times New Roman"/>
          <w:szCs w:val="24"/>
          <w:lang w:val="en-US"/>
        </w:rPr>
        <w:t>221</w:t>
      </w:r>
      <w:r w:rsidR="00B33EE6" w:rsidRPr="008D612F">
        <w:rPr>
          <w:rFonts w:cs="Times New Roman"/>
          <w:szCs w:val="24"/>
          <w:lang w:val="en-US"/>
        </w:rPr>
        <w:t xml:space="preserve"> </w:t>
      </w:r>
      <w:r w:rsidR="00A93266" w:rsidRPr="008D612F">
        <w:rPr>
          <w:rFonts w:cs="Times New Roman"/>
          <w:szCs w:val="24"/>
          <w:lang w:val="en-US"/>
        </w:rPr>
        <w:t>N (</w:t>
      </w:r>
      <w:r w:rsidR="00B33EE6" w:rsidRPr="008D612F">
        <w:rPr>
          <w:rFonts w:cs="Times New Roman"/>
          <w:szCs w:val="24"/>
          <w:lang w:val="en-US"/>
        </w:rPr>
        <w:t>5.</w:t>
      </w:r>
      <w:r w:rsidR="009B4CBB" w:rsidRPr="008D612F">
        <w:rPr>
          <w:rFonts w:cs="Times New Roman"/>
          <w:szCs w:val="24"/>
          <w:lang w:val="en-US"/>
        </w:rPr>
        <w:t>1</w:t>
      </w:r>
      <w:r w:rsidR="00B33EE6" w:rsidRPr="008D612F">
        <w:rPr>
          <w:rFonts w:cs="Times New Roman"/>
          <w:szCs w:val="24"/>
          <w:lang w:val="en-US"/>
        </w:rPr>
        <w:t>–</w:t>
      </w:r>
      <w:r w:rsidR="009B4CBB" w:rsidRPr="008D612F">
        <w:rPr>
          <w:rFonts w:cs="Times New Roman"/>
          <w:szCs w:val="24"/>
          <w:lang w:val="en-US"/>
        </w:rPr>
        <w:t>9</w:t>
      </w:r>
      <w:r w:rsidR="00175FB6" w:rsidRPr="008D612F">
        <w:rPr>
          <w:rFonts w:cs="Times New Roman"/>
          <w:szCs w:val="24"/>
          <w:lang w:val="en-US"/>
        </w:rPr>
        <w:t>.</w:t>
      </w:r>
      <w:r w:rsidR="009B4CBB" w:rsidRPr="008D612F">
        <w:rPr>
          <w:rFonts w:cs="Times New Roman"/>
          <w:szCs w:val="24"/>
          <w:lang w:val="en-US"/>
        </w:rPr>
        <w:t>3</w:t>
      </w:r>
      <w:r w:rsidR="0039503B" w:rsidRPr="008D612F">
        <w:rPr>
          <w:rFonts w:cs="Times New Roman"/>
          <w:szCs w:val="24"/>
          <w:lang w:val="en-US"/>
        </w:rPr>
        <w:t>%</w:t>
      </w:r>
      <w:r w:rsidR="00B33EE6" w:rsidRPr="008D612F">
        <w:rPr>
          <w:rFonts w:cs="Times New Roman"/>
          <w:szCs w:val="24"/>
          <w:lang w:val="en-US"/>
        </w:rPr>
        <w:t xml:space="preserve"> of the group mean</w:t>
      </w:r>
      <w:r w:rsidR="00A93266" w:rsidRPr="008D612F">
        <w:rPr>
          <w:rFonts w:cs="Times New Roman"/>
          <w:szCs w:val="24"/>
          <w:lang w:val="en-US"/>
        </w:rPr>
        <w:t>)</w:t>
      </w:r>
      <w:r w:rsidR="00DB2A4A" w:rsidRPr="008D612F">
        <w:rPr>
          <w:rFonts w:cs="Times New Roman"/>
          <w:color w:val="FF0000"/>
          <w:szCs w:val="24"/>
          <w:lang w:val="en-US"/>
        </w:rPr>
        <w:t xml:space="preserve"> </w:t>
      </w:r>
      <w:r w:rsidR="00DB2A4A" w:rsidRPr="008D612F">
        <w:rPr>
          <w:rFonts w:cs="Times New Roman"/>
          <w:szCs w:val="24"/>
          <w:lang w:val="en-US"/>
        </w:rPr>
        <w:t xml:space="preserve">during bilateral and unilateral variations of the squat and standing </w:t>
      </w:r>
      <w:r w:rsidR="004E2B14" w:rsidRPr="008D612F">
        <w:rPr>
          <w:rFonts w:cs="Times New Roman"/>
          <w:szCs w:val="24"/>
          <w:lang w:val="en-US"/>
        </w:rPr>
        <w:t>plantarflexion</w:t>
      </w:r>
      <w:r w:rsidR="0027188E" w:rsidRPr="008D612F">
        <w:rPr>
          <w:rFonts w:cs="Times New Roman"/>
          <w:szCs w:val="24"/>
          <w:lang w:val="en-US"/>
        </w:rPr>
        <w:t xml:space="preserve"> positions</w:t>
      </w:r>
      <w:r w:rsidR="00DB2A4A" w:rsidRPr="008D612F">
        <w:rPr>
          <w:rFonts w:cs="Times New Roman"/>
          <w:szCs w:val="24"/>
          <w:lang w:val="en-US"/>
        </w:rPr>
        <w:t>.</w:t>
      </w:r>
      <w:r w:rsidR="00CC7CAB" w:rsidRPr="008D612F">
        <w:rPr>
          <w:rFonts w:cs="Times New Roman"/>
          <w:szCs w:val="24"/>
          <w:lang w:val="en-US"/>
        </w:rPr>
        <w:t xml:space="preserve"> </w:t>
      </w:r>
      <w:r w:rsidR="00BE3C44" w:rsidRPr="008D612F">
        <w:rPr>
          <w:rFonts w:cs="Times New Roman"/>
          <w:szCs w:val="24"/>
          <w:lang w:val="en-US"/>
        </w:rPr>
        <w:t xml:space="preserve">Previous research investigating the bilateral squat reported the MDC as 273 N (10.9%) and 230 N (~18.3%) in men and women, respectively </w:t>
      </w:r>
      <w:r w:rsidR="00BE3C44"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123/jab.2017-0213","ISSN":"15432688","PMID":"29017410","abstract":"This study aimed to examine the effects of knee position on the reliability and production of peak force (PF) and rate of force development (RFD) characteristics during an isometric squat. Fourteen resistance-trained females performed isometric squats at 90, 120, and 150° knee angles (corresponding to parallel, half, and quarter squat positions, respectively) on 2 different occasions, from which PF, peak RFD, and early (RFD30, RFD50, RFD100) and late (RFD200) phase RFD variables were extracted. PF and RFD200 were highly consistent across trials for all 3 squat positions, with intraclass correlation coefficients (ICCs) ranging between 0.812-0.904 and coefficients of variation (CVs) between 6.6-19.4%. For peak and early RFD characteristics, higher ICCs and lower CV values were observed for the quarter squat (ICCs = 0.818-0.852, CVs = 17.3-19.4%) compared to the parallel (ICCs = 0.591-0.649, CVs = 30.1-55.9%) and half squats (ICCs = 0.547-0.598,CVs = 31.1-34.2%). In addition, isometric PF and RFD200 increased (P ≤ .001-0.04) with squat position (parallel &lt; half &lt; quarter); however, there were no differences for peak RFD (P ≥ .27), RFD30 (P ≥ .99), RFD50 (P ≥ .99), and RFD100 (P ≥ .09). These findings suggest that performing isometric squats at higher (150°) rather than lower knee joint angles (90-120°) may provide for an improved capacity to produce greater PF and RFD200 as well as a more reliable testing position for measuring peak and early RFD characteristics.","author":[{"dropping-particle":"","family":"Palmer","given":"Ty B.","non-dropping-particle":"","parse-names":false,"suffix":""},{"dropping-particle":"","family":"Pineda","given":"Jose G.","non-dropping-particle":"","parse-names":false,"suffix":""},{"dropping-particle":"","family":"Durham","given":"Rachel M.","non-dropping-particle":"","parse-names":false,"suffix":""}],"container-title":"Journal of Applied Biomechanics","id":"ITEM-1","issue":"2","issued":{"date-parts":[["2018"]]},"page":"111-117","title":"Effects of knee position on the reliability and production of maximal and rapid strength characteristics during an isometric squat test","type":"article-journal","volume":"34"},"uris":["http://www.mendeley.com/documents/?uuid=2fcea8cd-0416-4eac-b924-29fecea0c58f"]},{"id":"ITEM-2","itemData":{"DOI":"10.1080/02640414.2018.1436857","ISSN":"1466447X","PMID":"29405842","abstract":"Isometric multi-joint tests are considered reliable and have strong relationships with 1RM performance. However, limited evidence is available for the isometric squat in terms of effects of familiarization and reliability. This study aimed to assess, the effect of familiarization, stability reliability, determine the smallest detectible difference, and the correlation of the isometric squat test with 1RM squat performance. Thirty-six strength-trained participants volunteered to take part in this study. Following three familiarization sessions, test–retest reliability was evaluated with a 48-hour window between each time point. Isometric squat peak, net and relative force were assessed. Results showed three familiarizations were required, isometric squat had a high level of stability reliability and smallest detectible difference of 11% for peak and relative force. Isometric strength at a knee angle of ninety degrees had a strong significant relationship with 1RM squat performance. In conclusion, the isometric squat is a valid test to assess multi-joint strength and can discriminate between strong and weak 1RM squat performance. Changes greater than 11% in peak and relative isometric squat performance should be considered as meaningful in participants who are familiar with the test.","author":[{"dropping-particle":"","family":"Drake","given":"David","non-dropping-particle":"","parse-names":false,"suffix":""},{"dropping-particle":"","family":"Kennedy","given":"Rodney","non-dropping-particle":"","parse-names":false,"suffix":""},{"dropping-particle":"","family":"Wallace","given":"Eric","non-dropping-particle":"","parse-names":false,"suffix":""}],"container-title":"Journal of Sports Sciences","id":"ITEM-2","issue":"18","issued":{"date-parts":[["2018"]]},"page":"2087-2095","title":"Familiarization, validity and smallest detectable difference of the isometric squat test in evaluating maximal strength","type":"article-journal","volume":"36"},"uris":["http://www.mendeley.com/documents/?uuid=b08c46db-39b0-4ae5-902d-5d47700d9a98"]}],"mendeley":{"formattedCitation":"(Drake et al., 2018; Palmer et al., 2018)","plainTextFormattedCitation":"(Drake et al., 2018; Palmer et al., 2018)","previouslyFormattedCitation":"(Drake et al., 2018; Palmer et al., 2018)"},"properties":{"noteIndex":0},"schema":"https://github.com/citation-style-language/schema/raw/master/csl-citation.json"}</w:instrText>
      </w:r>
      <w:r w:rsidR="00BE3C44" w:rsidRPr="008D612F">
        <w:rPr>
          <w:rFonts w:cs="Times New Roman"/>
          <w:szCs w:val="24"/>
          <w:lang w:val="en-US"/>
        </w:rPr>
        <w:fldChar w:fldCharType="separate"/>
      </w:r>
      <w:r w:rsidR="00361D0F" w:rsidRPr="008D612F">
        <w:rPr>
          <w:rFonts w:cs="Times New Roman"/>
          <w:noProof/>
          <w:szCs w:val="24"/>
          <w:lang w:val="en-US"/>
        </w:rPr>
        <w:t>(Drake et al., 2018; Palmer et al., 2018)</w:t>
      </w:r>
      <w:r w:rsidR="00BE3C44" w:rsidRPr="008D612F">
        <w:rPr>
          <w:rFonts w:cs="Times New Roman"/>
          <w:szCs w:val="24"/>
          <w:lang w:val="en-US"/>
        </w:rPr>
        <w:fldChar w:fldCharType="end"/>
      </w:r>
      <w:r w:rsidR="00BE3C44" w:rsidRPr="008D612F">
        <w:rPr>
          <w:rFonts w:cs="Times New Roman"/>
          <w:szCs w:val="24"/>
          <w:lang w:val="en-US"/>
        </w:rPr>
        <w:t xml:space="preserve">. </w:t>
      </w:r>
      <w:r w:rsidR="007F5D8E" w:rsidRPr="008D612F">
        <w:rPr>
          <w:rFonts w:cs="Times New Roman"/>
          <w:szCs w:val="24"/>
          <w:lang w:val="en-US"/>
        </w:rPr>
        <w:t>D</w:t>
      </w:r>
      <w:r w:rsidR="00A64B60" w:rsidRPr="008D612F">
        <w:rPr>
          <w:rFonts w:cs="Times New Roman"/>
          <w:szCs w:val="24"/>
          <w:lang w:val="en-US"/>
        </w:rPr>
        <w:t>ifferences in</w:t>
      </w:r>
      <w:r w:rsidR="00F57F49" w:rsidRPr="008D612F">
        <w:rPr>
          <w:rFonts w:cs="Times New Roman"/>
          <w:szCs w:val="24"/>
          <w:lang w:val="en-US"/>
        </w:rPr>
        <w:t xml:space="preserve"> </w:t>
      </w:r>
      <w:r w:rsidR="007F5D8E" w:rsidRPr="008D612F">
        <w:rPr>
          <w:rFonts w:cs="Times New Roman"/>
          <w:szCs w:val="24"/>
          <w:lang w:val="en-US"/>
        </w:rPr>
        <w:t>study design</w:t>
      </w:r>
      <w:r w:rsidR="00F57F49" w:rsidRPr="008D612F">
        <w:rPr>
          <w:rFonts w:cs="Times New Roman"/>
          <w:szCs w:val="24"/>
          <w:lang w:val="en-US"/>
        </w:rPr>
        <w:t xml:space="preserve"> may </w:t>
      </w:r>
      <w:r w:rsidR="00A64B60" w:rsidRPr="008D612F">
        <w:rPr>
          <w:rFonts w:cs="Times New Roman"/>
          <w:szCs w:val="24"/>
          <w:lang w:val="en-US"/>
        </w:rPr>
        <w:t xml:space="preserve">explain the ~100 N </w:t>
      </w:r>
      <w:r w:rsidR="00D82E8A" w:rsidRPr="008D612F">
        <w:rPr>
          <w:rFonts w:cs="Times New Roman"/>
          <w:szCs w:val="24"/>
          <w:lang w:val="en-US"/>
        </w:rPr>
        <w:t>variation</w:t>
      </w:r>
      <w:r w:rsidR="00A64B60" w:rsidRPr="008D612F">
        <w:rPr>
          <w:rFonts w:cs="Times New Roman"/>
          <w:szCs w:val="24"/>
          <w:lang w:val="en-US"/>
        </w:rPr>
        <w:t xml:space="preserve"> observed in</w:t>
      </w:r>
      <w:r w:rsidR="00D82E8A" w:rsidRPr="008D612F">
        <w:rPr>
          <w:rFonts w:cs="Times New Roman"/>
          <w:szCs w:val="24"/>
          <w:lang w:val="en-US"/>
        </w:rPr>
        <w:t xml:space="preserve"> the</w:t>
      </w:r>
      <w:r w:rsidR="00A64B60" w:rsidRPr="008D612F">
        <w:rPr>
          <w:rFonts w:cs="Times New Roman"/>
          <w:szCs w:val="24"/>
          <w:lang w:val="en-US"/>
        </w:rPr>
        <w:t xml:space="preserve"> MDC</w:t>
      </w:r>
      <w:r w:rsidR="00D82E8A" w:rsidRPr="008D612F">
        <w:rPr>
          <w:rFonts w:cs="Times New Roman"/>
          <w:szCs w:val="24"/>
          <w:lang w:val="en-US"/>
        </w:rPr>
        <w:t xml:space="preserve"> between the present study and previous research</w:t>
      </w:r>
      <w:r w:rsidR="00A64B60" w:rsidRPr="008D612F">
        <w:rPr>
          <w:rFonts w:cs="Times New Roman"/>
          <w:szCs w:val="24"/>
          <w:lang w:val="en-US"/>
        </w:rPr>
        <w:t xml:space="preserve">. </w:t>
      </w:r>
      <w:r w:rsidR="00432CB5" w:rsidRPr="008D612F">
        <w:rPr>
          <w:rFonts w:cs="Times New Roman"/>
          <w:szCs w:val="24"/>
          <w:lang w:val="en-US"/>
        </w:rPr>
        <w:t>One study</w:t>
      </w:r>
      <w:r w:rsidR="00D3051F" w:rsidRPr="008D612F">
        <w:rPr>
          <w:rFonts w:cs="Times New Roman"/>
          <w:szCs w:val="24"/>
          <w:lang w:val="en-US"/>
        </w:rPr>
        <w:t xml:space="preserve"> investigated larger knee angle</w:t>
      </w:r>
      <w:r w:rsidR="008B4ABE" w:rsidRPr="008D612F">
        <w:rPr>
          <w:rFonts w:cs="Times New Roman"/>
          <w:szCs w:val="24"/>
          <w:lang w:val="en-US"/>
        </w:rPr>
        <w:t>s</w:t>
      </w:r>
      <w:r w:rsidR="00D3051F" w:rsidRPr="008D612F">
        <w:rPr>
          <w:rFonts w:cs="Times New Roman"/>
          <w:szCs w:val="24"/>
          <w:lang w:val="en-US"/>
        </w:rPr>
        <w:t xml:space="preserve"> </w:t>
      </w:r>
      <w:r w:rsidR="009C3330" w:rsidRPr="008D612F">
        <w:rPr>
          <w:rFonts w:cs="Times New Roman"/>
          <w:szCs w:val="24"/>
          <w:lang w:val="en-US"/>
        </w:rPr>
        <w:t>using</w:t>
      </w:r>
      <w:r w:rsidR="00A40928" w:rsidRPr="008D612F">
        <w:rPr>
          <w:rFonts w:cs="Times New Roman"/>
          <w:szCs w:val="24"/>
          <w:lang w:val="en-US"/>
        </w:rPr>
        <w:t xml:space="preserve"> similar </w:t>
      </w:r>
      <w:r w:rsidR="009C3330" w:rsidRPr="008D612F">
        <w:rPr>
          <w:rFonts w:cs="Times New Roman"/>
          <w:szCs w:val="24"/>
          <w:lang w:val="en-US"/>
        </w:rPr>
        <w:t>equipment</w:t>
      </w:r>
      <w:r w:rsidR="00A40928" w:rsidRPr="008D612F">
        <w:rPr>
          <w:rFonts w:cs="Times New Roman"/>
          <w:szCs w:val="24"/>
          <w:lang w:val="en-US"/>
        </w:rPr>
        <w:t xml:space="preserve"> </w:t>
      </w:r>
      <w:r w:rsidR="00A40928"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080/02640414.2018.1436857","ISSN":"1466447X","PMID":"29405842","abstract":"Isometric multi-joint tests are considered reliable and have strong relationships with 1RM performance. However, limited evidence is available for the isometric squat in terms of effects of familiarization and reliability. This study aimed to assess, the effect of familiarization, stability reliability, determine the smallest detectible difference, and the correlation of the isometric squat test with 1RM squat performance. Thirty-six strength-trained participants volunteered to take part in this study. Following three familiarization sessions, test–retest reliability was evaluated with a 48-hour window between each time point. Isometric squat peak, net and relative force were assessed. Results showed three familiarizations were required, isometric squat had a high level of stability reliability and smallest detectible difference of 11% for peak and relative force. Isometric strength at a knee angle of ninety degrees had a strong significant relationship with 1RM squat performance. In conclusion, the isometric squat is a valid test to assess multi-joint strength and can discriminate between strong and weak 1RM squat performance. Changes greater than 11% in peak and relative isometric squat performance should be considered as meaningful in participants who are familiar with the test.","author":[{"dropping-particle":"","family":"Drake","given":"David","non-dropping-particle":"","parse-names":false,"suffix":""},{"dropping-particle":"","family":"Kennedy","given":"Rodney","non-dropping-particle":"","parse-names":false,"suffix":""},{"dropping-particle":"","family":"Wallace","given":"Eric","non-dropping-particle":"","parse-names":false,"suffix":""}],"container-title":"Journal of Sports Sciences","id":"ITEM-1","issue":"18","issued":{"date-parts":[["2018"]]},"page":"2087-2095","title":"Familiarization, validity and smallest detectable difference of the isometric squat test in evaluating maximal strength","type":"article-journal","volume":"36"},"uris":["http://www.mendeley.com/documents/?uuid=b08c46db-39b0-4ae5-902d-5d47700d9a98"]}],"mendeley":{"formattedCitation":"(Drake et al., 2018)","plainTextFormattedCitation":"(Drake et al., 2018)","previouslyFormattedCitation":"(Drake et al., 2018)"},"properties":{"noteIndex":0},"schema":"https://github.com/citation-style-language/schema/raw/master/csl-citation.json"}</w:instrText>
      </w:r>
      <w:r w:rsidR="00A40928" w:rsidRPr="008D612F">
        <w:rPr>
          <w:rFonts w:cs="Times New Roman"/>
          <w:szCs w:val="24"/>
          <w:lang w:val="en-US"/>
        </w:rPr>
        <w:fldChar w:fldCharType="separate"/>
      </w:r>
      <w:r w:rsidR="00361D0F" w:rsidRPr="008D612F">
        <w:rPr>
          <w:rFonts w:cs="Times New Roman"/>
          <w:noProof/>
          <w:szCs w:val="24"/>
          <w:lang w:val="en-US"/>
        </w:rPr>
        <w:t>(Drake et al., 2018)</w:t>
      </w:r>
      <w:r w:rsidR="00A40928" w:rsidRPr="008D612F">
        <w:rPr>
          <w:rFonts w:cs="Times New Roman"/>
          <w:szCs w:val="24"/>
          <w:lang w:val="en-US"/>
        </w:rPr>
        <w:fldChar w:fldCharType="end"/>
      </w:r>
      <w:r w:rsidR="00716F34" w:rsidRPr="008D612F">
        <w:rPr>
          <w:rFonts w:cs="Times New Roman"/>
          <w:szCs w:val="24"/>
          <w:lang w:val="en-US"/>
        </w:rPr>
        <w:t>,</w:t>
      </w:r>
      <w:r w:rsidR="00A40928" w:rsidRPr="008D612F">
        <w:rPr>
          <w:rFonts w:cs="Times New Roman"/>
          <w:szCs w:val="24"/>
          <w:lang w:val="en-US"/>
        </w:rPr>
        <w:t xml:space="preserve"> </w:t>
      </w:r>
      <w:r w:rsidR="00432CB5" w:rsidRPr="008D612F">
        <w:rPr>
          <w:rFonts w:cs="Times New Roman"/>
          <w:szCs w:val="24"/>
          <w:lang w:val="en-US"/>
        </w:rPr>
        <w:t>and one investigated</w:t>
      </w:r>
      <w:r w:rsidR="00A40928" w:rsidRPr="008D612F">
        <w:rPr>
          <w:rFonts w:cs="Times New Roman"/>
          <w:szCs w:val="24"/>
          <w:lang w:val="en-US"/>
        </w:rPr>
        <w:t xml:space="preserve"> comparable knee angle</w:t>
      </w:r>
      <w:r w:rsidR="00507A6D" w:rsidRPr="008D612F">
        <w:rPr>
          <w:rFonts w:cs="Times New Roman"/>
          <w:szCs w:val="24"/>
          <w:lang w:val="en-US"/>
        </w:rPr>
        <w:t>s</w:t>
      </w:r>
      <w:r w:rsidR="009C3330" w:rsidRPr="008D612F">
        <w:rPr>
          <w:rFonts w:cs="Times New Roman"/>
          <w:szCs w:val="24"/>
          <w:lang w:val="en-US"/>
        </w:rPr>
        <w:t xml:space="preserve"> with different equipment </w:t>
      </w:r>
      <w:r w:rsidR="003C2E02"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123/jab.2017-0213","ISSN":"15432688","PMID":"29017410","abstract":"This study aimed to examine the effects of knee position on the reliability and production of peak force (PF) and rate of force development (RFD) characteristics during an isometric squat. Fourteen resistance-trained females performed isometric squats at 90, 120, and 150° knee angles (corresponding to parallel, half, and quarter squat positions, respectively) on 2 different occasions, from which PF, peak RFD, and early (RFD30, RFD50, RFD100) and late (RFD200) phase RFD variables were extracted. PF and RFD200 were highly consistent across trials for all 3 squat positions, with intraclass correlation coefficients (ICCs) ranging between 0.812-0.904 and coefficients of variation (CVs) between 6.6-19.4%. For peak and early RFD characteristics, higher ICCs and lower CV values were observed for the quarter squat (ICCs = 0.818-0.852, CVs = 17.3-19.4%) compared to the parallel (ICCs = 0.591-0.649, CVs = 30.1-55.9%) and half squats (ICCs = 0.547-0.598,CVs = 31.1-34.2%). In addition, isometric PF and RFD200 increased (P ≤ .001-0.04) with squat position (parallel &lt; half &lt; quarter); however, there were no differences for peak RFD (P ≥ .27), RFD30 (P ≥ .99), RFD50 (P ≥ .99), and RFD100 (P ≥ .09). These findings suggest that performing isometric squats at higher (150°) rather than lower knee joint angles (90-120°) may provide for an improved capacity to produce greater PF and RFD200 as well as a more reliable testing position for measuring peak and early RFD characteristics.","author":[{"dropping-particle":"","family":"Palmer","given":"Ty B.","non-dropping-particle":"","parse-names":false,"suffix":""},{"dropping-particle":"","family":"Pineda","given":"Jose G.","non-dropping-particle":"","parse-names":false,"suffix":""},{"dropping-particle":"","family":"Durham","given":"Rachel M.","non-dropping-particle":"","parse-names":false,"suffix":""}],"container-title":"Journal of Applied Biomechanics","id":"ITEM-1","issue":"2","issued":{"date-parts":[["2018"]]},"page":"111-117","title":"Effects of knee position on the reliability and production of maximal and rapid strength characteristics during an isometric squat test","type":"article-journal","volume":"34"},"uris":["http://www.mendeley.com/documents/?uuid=2fcea8cd-0416-4eac-b924-29fecea0c58f"]}],"mendeley":{"formattedCitation":"(Palmer et al., 2018)","plainTextFormattedCitation":"(Palmer et al., 2018)","previouslyFormattedCitation":"(Palmer et al., 2018)"},"properties":{"noteIndex":0},"schema":"https://github.com/citation-style-language/schema/raw/master/csl-citation.json"}</w:instrText>
      </w:r>
      <w:r w:rsidR="003C2E02" w:rsidRPr="008D612F">
        <w:rPr>
          <w:rFonts w:cs="Times New Roman"/>
          <w:szCs w:val="24"/>
          <w:lang w:val="en-US"/>
        </w:rPr>
        <w:fldChar w:fldCharType="separate"/>
      </w:r>
      <w:r w:rsidR="00361D0F" w:rsidRPr="008D612F">
        <w:rPr>
          <w:rFonts w:cs="Times New Roman"/>
          <w:noProof/>
          <w:szCs w:val="24"/>
          <w:lang w:val="en-US"/>
        </w:rPr>
        <w:t>(Palmer et al., 2018)</w:t>
      </w:r>
      <w:r w:rsidR="003C2E02" w:rsidRPr="008D612F">
        <w:rPr>
          <w:rFonts w:cs="Times New Roman"/>
          <w:szCs w:val="24"/>
          <w:lang w:val="en-US"/>
        </w:rPr>
        <w:fldChar w:fldCharType="end"/>
      </w:r>
      <w:r w:rsidR="003C2E02" w:rsidRPr="008D612F">
        <w:rPr>
          <w:rFonts w:cs="Times New Roman"/>
          <w:szCs w:val="24"/>
          <w:lang w:val="en-US"/>
        </w:rPr>
        <w:t>.</w:t>
      </w:r>
      <w:r w:rsidR="00457A42" w:rsidRPr="008D612F">
        <w:rPr>
          <w:rFonts w:cs="Times New Roman"/>
          <w:szCs w:val="24"/>
          <w:lang w:val="en-US"/>
        </w:rPr>
        <w:t xml:space="preserve"> Based on the utility of a general isometric rig in applied practice, we encourage future research to use similar equipment to the present study to facilitate comparisons. </w:t>
      </w:r>
      <w:r w:rsidR="00CC7CAB" w:rsidRPr="008D612F">
        <w:rPr>
          <w:rFonts w:cs="Times New Roman"/>
          <w:szCs w:val="24"/>
          <w:lang w:val="en-US"/>
        </w:rPr>
        <w:t>Th</w:t>
      </w:r>
      <w:r w:rsidR="00CE4F21" w:rsidRPr="008D612F">
        <w:rPr>
          <w:rFonts w:cs="Times New Roman"/>
          <w:szCs w:val="24"/>
          <w:lang w:val="en-US"/>
        </w:rPr>
        <w:t xml:space="preserve">e MDC </w:t>
      </w:r>
      <w:r w:rsidR="00175FB6" w:rsidRPr="008D612F">
        <w:rPr>
          <w:rFonts w:cs="Times New Roman"/>
          <w:szCs w:val="24"/>
          <w:lang w:val="en-US"/>
        </w:rPr>
        <w:t xml:space="preserve">for </w:t>
      </w:r>
      <w:r w:rsidR="00457A42" w:rsidRPr="008D612F">
        <w:rPr>
          <w:rFonts w:cs="Times New Roman"/>
          <w:szCs w:val="24"/>
          <w:lang w:val="en-US"/>
        </w:rPr>
        <w:t xml:space="preserve">absolute </w:t>
      </w:r>
      <w:r w:rsidR="00175FB6" w:rsidRPr="008D612F">
        <w:rPr>
          <w:rFonts w:cs="Times New Roman"/>
          <w:szCs w:val="24"/>
          <w:lang w:val="en-US"/>
        </w:rPr>
        <w:t xml:space="preserve">vGRF </w:t>
      </w:r>
      <w:r w:rsidR="002E61E5" w:rsidRPr="008D612F">
        <w:rPr>
          <w:rFonts w:cs="Times New Roman"/>
          <w:szCs w:val="24"/>
          <w:lang w:val="en-US"/>
        </w:rPr>
        <w:t xml:space="preserve">was </w:t>
      </w:r>
      <w:r w:rsidR="006E3A1D" w:rsidRPr="008D612F">
        <w:rPr>
          <w:rFonts w:cs="Times New Roman"/>
          <w:szCs w:val="24"/>
          <w:lang w:val="en-US"/>
        </w:rPr>
        <w:t xml:space="preserve">276 </w:t>
      </w:r>
      <w:r w:rsidR="003E00A1" w:rsidRPr="008D612F">
        <w:rPr>
          <w:rFonts w:cs="Times New Roman"/>
          <w:szCs w:val="24"/>
          <w:lang w:val="en-US"/>
        </w:rPr>
        <w:t>N (</w:t>
      </w:r>
      <w:r w:rsidR="008A00B3" w:rsidRPr="008D612F">
        <w:rPr>
          <w:rFonts w:cs="Times New Roman"/>
          <w:szCs w:val="24"/>
          <w:lang w:val="en-US"/>
        </w:rPr>
        <w:t>14</w:t>
      </w:r>
      <w:r w:rsidR="00CE4F21" w:rsidRPr="008D612F">
        <w:rPr>
          <w:rFonts w:cs="Times New Roman"/>
          <w:szCs w:val="24"/>
          <w:lang w:val="en-US"/>
        </w:rPr>
        <w:t>.</w:t>
      </w:r>
      <w:r w:rsidR="008A00B3" w:rsidRPr="008D612F">
        <w:rPr>
          <w:rFonts w:cs="Times New Roman"/>
          <w:szCs w:val="24"/>
          <w:lang w:val="en-US"/>
        </w:rPr>
        <w:t>5</w:t>
      </w:r>
      <w:r w:rsidR="003E00A1" w:rsidRPr="008D612F">
        <w:rPr>
          <w:rFonts w:cs="Times New Roman"/>
          <w:szCs w:val="24"/>
          <w:lang w:val="en-US"/>
        </w:rPr>
        <w:t>%)</w:t>
      </w:r>
      <w:r w:rsidR="00CE4F21" w:rsidRPr="008D612F">
        <w:rPr>
          <w:rFonts w:cs="Times New Roman"/>
          <w:szCs w:val="24"/>
          <w:lang w:val="en-US"/>
        </w:rPr>
        <w:t xml:space="preserve"> and </w:t>
      </w:r>
      <w:r w:rsidR="008A00B3" w:rsidRPr="008D612F">
        <w:rPr>
          <w:rFonts w:cs="Times New Roman"/>
          <w:szCs w:val="24"/>
          <w:lang w:val="en-US"/>
        </w:rPr>
        <w:t xml:space="preserve">141 </w:t>
      </w:r>
      <w:r w:rsidR="003E00A1" w:rsidRPr="008D612F">
        <w:rPr>
          <w:rFonts w:cs="Times New Roman"/>
          <w:szCs w:val="24"/>
          <w:lang w:val="en-US"/>
        </w:rPr>
        <w:t>N (</w:t>
      </w:r>
      <w:r w:rsidR="00EC72F2" w:rsidRPr="008D612F">
        <w:rPr>
          <w:rFonts w:cs="Times New Roman"/>
          <w:szCs w:val="24"/>
          <w:lang w:val="en-US"/>
        </w:rPr>
        <w:t>13</w:t>
      </w:r>
      <w:r w:rsidR="00C90A6E" w:rsidRPr="008D612F">
        <w:rPr>
          <w:rFonts w:cs="Times New Roman"/>
          <w:szCs w:val="24"/>
          <w:lang w:val="en-US"/>
        </w:rPr>
        <w:t>.</w:t>
      </w:r>
      <w:r w:rsidR="00EC72F2" w:rsidRPr="008D612F">
        <w:rPr>
          <w:rFonts w:cs="Times New Roman"/>
          <w:szCs w:val="24"/>
          <w:lang w:val="en-US"/>
        </w:rPr>
        <w:t>3</w:t>
      </w:r>
      <w:r w:rsidR="00C90A6E" w:rsidRPr="008D612F">
        <w:rPr>
          <w:rFonts w:cs="Times New Roman"/>
          <w:szCs w:val="24"/>
          <w:lang w:val="en-US"/>
        </w:rPr>
        <w:t>%</w:t>
      </w:r>
      <w:r w:rsidR="003E00A1" w:rsidRPr="008D612F">
        <w:rPr>
          <w:rFonts w:cs="Times New Roman"/>
          <w:szCs w:val="24"/>
          <w:lang w:val="en-US"/>
        </w:rPr>
        <w:t>)</w:t>
      </w:r>
      <w:r w:rsidR="00C90A6E" w:rsidRPr="008D612F">
        <w:rPr>
          <w:rFonts w:cs="Times New Roman"/>
          <w:szCs w:val="24"/>
          <w:lang w:val="en-US"/>
        </w:rPr>
        <w:t xml:space="preserve"> </w:t>
      </w:r>
      <w:r w:rsidR="00CE4F21" w:rsidRPr="008D612F">
        <w:rPr>
          <w:rFonts w:cs="Times New Roman"/>
          <w:szCs w:val="24"/>
          <w:lang w:val="en-US"/>
        </w:rPr>
        <w:t>during bilateral and unilateral</w:t>
      </w:r>
      <w:r w:rsidR="007841FD" w:rsidRPr="008D612F">
        <w:rPr>
          <w:rFonts w:cs="Times New Roman"/>
          <w:szCs w:val="24"/>
          <w:lang w:val="en-US"/>
        </w:rPr>
        <w:t xml:space="preserve"> variations of </w:t>
      </w:r>
      <w:r w:rsidR="00CE4F21" w:rsidRPr="008D612F">
        <w:rPr>
          <w:rFonts w:cs="Times New Roman"/>
          <w:szCs w:val="24"/>
          <w:lang w:val="en-US"/>
        </w:rPr>
        <w:t>seated</w:t>
      </w:r>
      <w:r w:rsidR="003E00A1" w:rsidRPr="008D612F">
        <w:rPr>
          <w:rFonts w:cs="Times New Roman"/>
          <w:szCs w:val="24"/>
          <w:lang w:val="en-US"/>
        </w:rPr>
        <w:t xml:space="preserve"> </w:t>
      </w:r>
      <w:r w:rsidR="004E2B14" w:rsidRPr="008D612F">
        <w:rPr>
          <w:rFonts w:cs="Times New Roman"/>
          <w:szCs w:val="24"/>
          <w:lang w:val="en-US"/>
        </w:rPr>
        <w:t>plantarflexion</w:t>
      </w:r>
      <w:r w:rsidR="007841FD" w:rsidRPr="008D612F">
        <w:rPr>
          <w:rFonts w:cs="Times New Roman"/>
          <w:szCs w:val="24"/>
          <w:lang w:val="en-US"/>
        </w:rPr>
        <w:t>, respectively.</w:t>
      </w:r>
      <w:r w:rsidR="006B1B62" w:rsidRPr="008D612F">
        <w:rPr>
          <w:rFonts w:cs="Times New Roman"/>
          <w:szCs w:val="24"/>
          <w:lang w:val="en-US"/>
        </w:rPr>
        <w:t xml:space="preserve"> </w:t>
      </w:r>
      <w:r w:rsidR="002D3175" w:rsidRPr="008D612F">
        <w:rPr>
          <w:rFonts w:cs="Times New Roman"/>
          <w:szCs w:val="24"/>
          <w:lang w:val="en-US"/>
        </w:rPr>
        <w:t xml:space="preserve">The higher MDC values (relative to the mean) may be attributed to the bar placement on the distal thigh, as it results in localized pressure and several participants reported discomfort during the test. </w:t>
      </w:r>
      <w:r w:rsidR="00902A13" w:rsidRPr="008D612F">
        <w:rPr>
          <w:rFonts w:cs="Times New Roman"/>
          <w:szCs w:val="24"/>
          <w:lang w:val="en-US"/>
        </w:rPr>
        <w:t>F</w:t>
      </w:r>
      <w:r w:rsidR="00EE1931" w:rsidRPr="008D612F">
        <w:rPr>
          <w:rFonts w:cs="Times New Roman"/>
          <w:szCs w:val="24"/>
          <w:lang w:val="en-US"/>
        </w:rPr>
        <w:t xml:space="preserve">uture research </w:t>
      </w:r>
      <w:r w:rsidR="0005109A" w:rsidRPr="008D612F">
        <w:rPr>
          <w:rFonts w:cs="Times New Roman"/>
          <w:szCs w:val="24"/>
          <w:lang w:val="en-US"/>
        </w:rPr>
        <w:t>might</w:t>
      </w:r>
      <w:r w:rsidR="00310971" w:rsidRPr="008D612F">
        <w:rPr>
          <w:rFonts w:cs="Times New Roman"/>
          <w:szCs w:val="24"/>
          <w:lang w:val="en-US"/>
        </w:rPr>
        <w:t xml:space="preserve"> </w:t>
      </w:r>
      <w:r w:rsidR="00E10E64" w:rsidRPr="008D612F">
        <w:rPr>
          <w:rFonts w:cs="Times New Roman"/>
          <w:szCs w:val="24"/>
          <w:lang w:val="en-US"/>
        </w:rPr>
        <w:t xml:space="preserve">investigate </w:t>
      </w:r>
      <w:r w:rsidR="002179A8" w:rsidRPr="008D612F">
        <w:rPr>
          <w:rFonts w:cs="Times New Roman"/>
          <w:szCs w:val="24"/>
          <w:lang w:val="en-US"/>
        </w:rPr>
        <w:t>other setups</w:t>
      </w:r>
      <w:r w:rsidR="00DA3747" w:rsidRPr="008D612F">
        <w:rPr>
          <w:rFonts w:cs="Times New Roman"/>
          <w:szCs w:val="24"/>
          <w:lang w:val="en-US"/>
        </w:rPr>
        <w:t>,</w:t>
      </w:r>
      <w:r w:rsidR="002179A8" w:rsidRPr="008D612F">
        <w:rPr>
          <w:rFonts w:cs="Times New Roman"/>
          <w:szCs w:val="24"/>
          <w:lang w:val="en-US"/>
        </w:rPr>
        <w:t xml:space="preserve"> such as </w:t>
      </w:r>
      <w:r w:rsidR="00E10E64" w:rsidRPr="008D612F">
        <w:rPr>
          <w:rFonts w:cs="Times New Roman"/>
          <w:szCs w:val="24"/>
          <w:lang w:val="en-US"/>
        </w:rPr>
        <w:t xml:space="preserve">the use of </w:t>
      </w:r>
      <w:r w:rsidR="00423579" w:rsidRPr="008D612F">
        <w:rPr>
          <w:rFonts w:cs="Times New Roman"/>
          <w:szCs w:val="24"/>
          <w:lang w:val="en-US"/>
        </w:rPr>
        <w:t xml:space="preserve">a bespoke bar and pad that more evenly distributes </w:t>
      </w:r>
      <w:r w:rsidR="008E58F5" w:rsidRPr="008D612F">
        <w:rPr>
          <w:rFonts w:cs="Times New Roman"/>
          <w:szCs w:val="24"/>
          <w:lang w:val="en-US"/>
        </w:rPr>
        <w:t xml:space="preserve">pressure </w:t>
      </w:r>
      <w:r w:rsidR="00423579" w:rsidRPr="008D612F">
        <w:rPr>
          <w:rFonts w:cs="Times New Roman"/>
          <w:szCs w:val="24"/>
          <w:lang w:val="en-US"/>
        </w:rPr>
        <w:t>across the thigh.</w:t>
      </w:r>
    </w:p>
    <w:p w14:paraId="6AD3A54F" w14:textId="7801528F" w:rsidR="00962152" w:rsidRPr="008D612F" w:rsidRDefault="00AC4246" w:rsidP="00E06A9A">
      <w:pPr>
        <w:rPr>
          <w:rFonts w:cs="Times New Roman"/>
          <w:szCs w:val="24"/>
          <w:lang w:val="en-US"/>
        </w:rPr>
      </w:pPr>
      <w:r w:rsidRPr="008D612F">
        <w:rPr>
          <w:rFonts w:cs="Times New Roman"/>
          <w:szCs w:val="24"/>
          <w:lang w:val="en-US"/>
        </w:rPr>
        <w:t xml:space="preserve">In the present study, </w:t>
      </w:r>
      <w:r w:rsidR="003B2156" w:rsidRPr="008D612F">
        <w:rPr>
          <w:rFonts w:cs="Times New Roman"/>
          <w:szCs w:val="24"/>
          <w:lang w:val="en-US"/>
        </w:rPr>
        <w:t xml:space="preserve">absolute vGRF was typically greater in the non-dancers, however, relative vGRF was </w:t>
      </w:r>
      <w:r w:rsidR="00340533" w:rsidRPr="008D612F">
        <w:rPr>
          <w:rFonts w:cs="Times New Roman"/>
          <w:szCs w:val="24"/>
          <w:lang w:val="en-US"/>
        </w:rPr>
        <w:t>typically greater in the professional dancers</w:t>
      </w:r>
      <w:r w:rsidR="00B64CF2" w:rsidRPr="008D612F">
        <w:rPr>
          <w:rFonts w:cs="Times New Roman"/>
          <w:szCs w:val="24"/>
          <w:lang w:val="en-US"/>
        </w:rPr>
        <w:t xml:space="preserve">. Greater relative strength in the professional ballet dancers likely reflects the </w:t>
      </w:r>
      <w:r w:rsidR="00FB635D" w:rsidRPr="008D612F">
        <w:rPr>
          <w:rFonts w:cs="Times New Roman"/>
          <w:szCs w:val="24"/>
          <w:lang w:val="en-US"/>
        </w:rPr>
        <w:t xml:space="preserve">training </w:t>
      </w:r>
      <w:r w:rsidR="00B31734" w:rsidRPr="008D612F">
        <w:rPr>
          <w:rFonts w:cs="Times New Roman"/>
          <w:szCs w:val="24"/>
          <w:lang w:val="en-US"/>
        </w:rPr>
        <w:t>requirements</w:t>
      </w:r>
      <w:r w:rsidR="00FB635D" w:rsidRPr="008D612F">
        <w:rPr>
          <w:rFonts w:cs="Times New Roman"/>
          <w:szCs w:val="24"/>
          <w:lang w:val="en-US"/>
        </w:rPr>
        <w:t xml:space="preserve"> </w:t>
      </w:r>
      <w:r w:rsidR="009F4FE3" w:rsidRPr="008D612F">
        <w:rPr>
          <w:rFonts w:cs="Times New Roman"/>
          <w:szCs w:val="24"/>
          <w:lang w:val="en-US"/>
        </w:rPr>
        <w:t>associated with being a professional athlete</w:t>
      </w:r>
      <w:r w:rsidR="00340533" w:rsidRPr="008D612F">
        <w:rPr>
          <w:rFonts w:cs="Times New Roman"/>
          <w:szCs w:val="24"/>
          <w:lang w:val="en-US"/>
        </w:rPr>
        <w:t xml:space="preserve">. Across all </w:t>
      </w:r>
      <w:r w:rsidR="00934F1B" w:rsidRPr="008D612F">
        <w:rPr>
          <w:rFonts w:cs="Times New Roman"/>
          <w:szCs w:val="24"/>
          <w:lang w:val="en-US"/>
        </w:rPr>
        <w:t>men</w:t>
      </w:r>
      <w:r w:rsidR="001C5A2D" w:rsidRPr="008D612F">
        <w:rPr>
          <w:rFonts w:cs="Times New Roman"/>
          <w:szCs w:val="24"/>
          <w:lang w:val="en-US"/>
        </w:rPr>
        <w:t xml:space="preserve">, </w:t>
      </w:r>
      <w:r w:rsidR="00457A42" w:rsidRPr="008D612F">
        <w:rPr>
          <w:rFonts w:cs="Times New Roman"/>
          <w:szCs w:val="24"/>
          <w:lang w:val="en-US"/>
        </w:rPr>
        <w:t xml:space="preserve">absolute </w:t>
      </w:r>
      <w:r w:rsidR="005369B3" w:rsidRPr="008D612F">
        <w:rPr>
          <w:rFonts w:cs="Times New Roman"/>
          <w:szCs w:val="24"/>
          <w:lang w:val="en-US"/>
        </w:rPr>
        <w:t xml:space="preserve">vGRF observed </w:t>
      </w:r>
      <w:r w:rsidR="00C65FAC" w:rsidRPr="008D612F">
        <w:rPr>
          <w:rFonts w:cs="Times New Roman"/>
          <w:szCs w:val="24"/>
          <w:lang w:val="en-US"/>
        </w:rPr>
        <w:t xml:space="preserve">during the bilateral squat </w:t>
      </w:r>
      <w:r w:rsidR="00CC499B" w:rsidRPr="008D612F">
        <w:rPr>
          <w:rFonts w:cs="Times New Roman"/>
          <w:szCs w:val="24"/>
          <w:lang w:val="en-US"/>
        </w:rPr>
        <w:t>aligns with</w:t>
      </w:r>
      <w:r w:rsidR="007162BF" w:rsidRPr="008D612F">
        <w:rPr>
          <w:rFonts w:cs="Times New Roman"/>
          <w:szCs w:val="24"/>
          <w:lang w:val="en-US"/>
        </w:rPr>
        <w:t xml:space="preserve"> </w:t>
      </w:r>
      <w:r w:rsidR="00A46676" w:rsidRPr="008D612F">
        <w:rPr>
          <w:rFonts w:cs="Times New Roman"/>
          <w:szCs w:val="24"/>
          <w:lang w:val="en-US"/>
        </w:rPr>
        <w:t xml:space="preserve">those </w:t>
      </w:r>
      <w:r w:rsidR="007162BF" w:rsidRPr="008D612F">
        <w:rPr>
          <w:rFonts w:cs="Times New Roman"/>
          <w:szCs w:val="24"/>
          <w:lang w:val="en-US"/>
        </w:rPr>
        <w:t>reported in</w:t>
      </w:r>
      <w:r w:rsidR="00226418" w:rsidRPr="008D612F">
        <w:rPr>
          <w:rFonts w:cs="Times New Roman"/>
          <w:szCs w:val="24"/>
          <w:lang w:val="en-US"/>
        </w:rPr>
        <w:t xml:space="preserve"> </w:t>
      </w:r>
      <w:r w:rsidR="00C017E3" w:rsidRPr="008D612F">
        <w:rPr>
          <w:rFonts w:cs="Times New Roman"/>
          <w:szCs w:val="24"/>
          <w:lang w:val="en-US"/>
        </w:rPr>
        <w:t xml:space="preserve">male </w:t>
      </w:r>
      <w:r w:rsidR="00862327" w:rsidRPr="008D612F">
        <w:rPr>
          <w:rFonts w:cs="Times New Roman"/>
          <w:szCs w:val="24"/>
          <w:lang w:val="en-US"/>
        </w:rPr>
        <w:t xml:space="preserve">Division 1 football and track </w:t>
      </w:r>
      <w:r w:rsidR="003440CE" w:rsidRPr="008D612F">
        <w:rPr>
          <w:rFonts w:cs="Times New Roman"/>
          <w:szCs w:val="24"/>
          <w:lang w:val="en-US"/>
        </w:rPr>
        <w:t>and</w:t>
      </w:r>
      <w:r w:rsidR="00862327" w:rsidRPr="008D612F">
        <w:rPr>
          <w:rFonts w:cs="Times New Roman"/>
          <w:szCs w:val="24"/>
          <w:lang w:val="en-US"/>
        </w:rPr>
        <w:t xml:space="preserve"> field athletes </w:t>
      </w:r>
      <w:r w:rsidR="00F72861" w:rsidRPr="008D612F">
        <w:rPr>
          <w:rFonts w:cs="Times New Roman"/>
          <w:szCs w:val="24"/>
          <w:lang w:val="en-US"/>
        </w:rPr>
        <w:fldChar w:fldCharType="begin" w:fldLock="1"/>
      </w:r>
      <w:r w:rsidR="00135ADC" w:rsidRPr="008D612F">
        <w:rPr>
          <w:rFonts w:cs="Times New Roman"/>
          <w:szCs w:val="24"/>
          <w:lang w:val="en-US"/>
        </w:rPr>
        <w:instrText>ADDIN CSL_CITATION {"citationItems":[{"id":"ITEM-1","itemData":{"DOI":"10.1519/JSC.0b013e31816d5eda","ISSN":"1064-8011","abstract":"The purpose of this investigation was to determine the relationship between countermovement vertical jump (CMJ) performance and various methods used to assess isometric and dynamic multijoint strength. Twelve NCAA Division I-AA male football and track and field athletes (age, 19.83 6 1.40 years; height, 179.10 6 4.56 cm; mass, 90.08 6 14.81 kg; percentage of body fat, 11.85 6 5.47%) participated in 2 testing sessions. The first session involved 1 repetition maximum (1RM) (kg) testing in the squat and power clean. During the second session, peak force (N), relative peak force (NÁkg 21), peak power (W), relative peak power (WÁkg 21), peak velocity (mÁs 21), and jump height (meters) in a CMJ, and peak force and rate of force development (RFD) (NÁs 21) in a maximal isometric squat (ISO squat) and maximal isometric mid-thigh pull (ISO mid-thigh) were assessed. Significant correlations (P # 0.05) were found when comparing relative 1RMs (1RM/body mass), in both the squat and power clean, to relative CMJ peak power, CMJ peak velocity, and CMJ height. No significant correlations existed between the 4 measures of absolute strength, which did not account for body mass (squat 1RM, power clean 1RM, ISO squat peak force, and ISO mid-thigh peak force) when compared to CMJ peak velocity and CMJ height. In conclusion, multijoint dynamic tests of strength (squat 1RM and power clean 1RM), expressed relative to body mass, are most closely correlated with CMJ performance. These results suggest that increasing maximal strength relative to body mass can improve performance in explosive lower body movements. The squat and power clean, used in a concurrent strength and power training program, are recommended for optimizing lower body power.","author":[{"dropping-particle":"","family":"Nuzzo","given":"James L","non-dropping-particle":"","parse-names":false,"suffix":""},{"dropping-particle":"","family":"McBride","given":"Jeffrey M","non-dropping-particle":"","parse-names":false,"suffix":""},{"dropping-particle":"","family":"Cormie","given":"Prue","non-dropping-particle":"","parse-names":false,"suffix":""},{"dropping-particle":"","family":"McCaulley","given":"Grant O","non-dropping-particle":"","parse-names":false,"suffix":""}],"container-title":"Journal of Strength and Conditioning Research","id":"ITEM-1","issue":"3","issued":{"date-parts":[["2008","5"]]},"page":"699-707","title":"Relationship between countermovement jump performance and multijoint isometric and dynamic tests of strength","type":"article-journal","volume":"22"},"uris":["http://www.mendeley.com/documents/?uuid=8870647b-2672-4f33-8c18-dd5ffe325d94"]}],"mendeley":{"formattedCitation":"(Nuzzo et al., 2008)","plainTextFormattedCitation":"(Nuzzo et al., 2008)","previouslyFormattedCitation":"(Nuzzo et al., 2008)"},"properties":{"noteIndex":0},"schema":"https://github.com/citation-style-language/schema/raw/master/csl-citation.json"}</w:instrText>
      </w:r>
      <w:r w:rsidR="00F72861" w:rsidRPr="008D612F">
        <w:rPr>
          <w:rFonts w:cs="Times New Roman"/>
          <w:szCs w:val="24"/>
          <w:lang w:val="en-US"/>
        </w:rPr>
        <w:fldChar w:fldCharType="separate"/>
      </w:r>
      <w:r w:rsidR="00361D0F" w:rsidRPr="008D612F">
        <w:rPr>
          <w:rFonts w:cs="Times New Roman"/>
          <w:noProof/>
          <w:szCs w:val="24"/>
          <w:lang w:val="en-US"/>
        </w:rPr>
        <w:t>(Nuzzo et al., 2008)</w:t>
      </w:r>
      <w:r w:rsidR="00F72861" w:rsidRPr="008D612F">
        <w:rPr>
          <w:rFonts w:cs="Times New Roman"/>
          <w:szCs w:val="24"/>
          <w:lang w:val="en-US"/>
        </w:rPr>
        <w:fldChar w:fldCharType="end"/>
      </w:r>
      <w:r w:rsidR="00273717" w:rsidRPr="008D612F">
        <w:rPr>
          <w:rFonts w:cs="Times New Roman"/>
          <w:szCs w:val="24"/>
          <w:lang w:val="en-US"/>
        </w:rPr>
        <w:t xml:space="preserve"> </w:t>
      </w:r>
      <w:r w:rsidR="005B38D2" w:rsidRPr="008D612F">
        <w:rPr>
          <w:rFonts w:cs="Times New Roman"/>
          <w:szCs w:val="24"/>
          <w:lang w:val="en-US"/>
        </w:rPr>
        <w:t xml:space="preserve">and </w:t>
      </w:r>
      <w:r w:rsidR="003F60AE" w:rsidRPr="008D612F">
        <w:rPr>
          <w:rFonts w:cs="Times New Roman"/>
          <w:szCs w:val="24"/>
          <w:lang w:val="en-US"/>
        </w:rPr>
        <w:t xml:space="preserve">is </w:t>
      </w:r>
      <w:r w:rsidR="00F8514C" w:rsidRPr="008D612F">
        <w:rPr>
          <w:rFonts w:cs="Times New Roman"/>
          <w:szCs w:val="24"/>
          <w:lang w:val="en-US"/>
        </w:rPr>
        <w:t>~</w:t>
      </w:r>
      <w:r w:rsidR="0021761A" w:rsidRPr="008D612F">
        <w:rPr>
          <w:rFonts w:cs="Times New Roman"/>
          <w:szCs w:val="24"/>
          <w:lang w:val="en-US"/>
        </w:rPr>
        <w:t>500</w:t>
      </w:r>
      <w:r w:rsidR="00457A42" w:rsidRPr="008D612F">
        <w:rPr>
          <w:rFonts w:cs="Times New Roman"/>
          <w:szCs w:val="24"/>
          <w:lang w:val="en-US"/>
        </w:rPr>
        <w:t>–</w:t>
      </w:r>
      <w:r w:rsidR="0021761A" w:rsidRPr="008D612F">
        <w:rPr>
          <w:rFonts w:cs="Times New Roman"/>
          <w:szCs w:val="24"/>
          <w:lang w:val="en-US"/>
        </w:rPr>
        <w:t>1000 N greater</w:t>
      </w:r>
      <w:r w:rsidR="006F7F54" w:rsidRPr="008D612F">
        <w:rPr>
          <w:rFonts w:cs="Times New Roman"/>
          <w:szCs w:val="24"/>
          <w:lang w:val="en-US"/>
        </w:rPr>
        <w:t xml:space="preserve"> than that of </w:t>
      </w:r>
      <w:r w:rsidR="00240476" w:rsidRPr="008D612F">
        <w:rPr>
          <w:rFonts w:cs="Times New Roman"/>
          <w:szCs w:val="24"/>
          <w:lang w:val="en-US"/>
        </w:rPr>
        <w:t xml:space="preserve">collegiate </w:t>
      </w:r>
      <w:r w:rsidR="00C017E3" w:rsidRPr="008D612F">
        <w:rPr>
          <w:rFonts w:cs="Times New Roman"/>
          <w:szCs w:val="24"/>
          <w:lang w:val="en-US"/>
        </w:rPr>
        <w:t>rugby union players</w:t>
      </w:r>
      <w:r w:rsidR="00F60950" w:rsidRPr="008D612F">
        <w:rPr>
          <w:rFonts w:cs="Times New Roman"/>
          <w:szCs w:val="24"/>
          <w:lang w:val="en-US"/>
        </w:rPr>
        <w:t xml:space="preserve">, </w:t>
      </w:r>
      <w:r w:rsidR="00F63FCF" w:rsidRPr="008D612F">
        <w:rPr>
          <w:rFonts w:cs="Times New Roman"/>
          <w:szCs w:val="24"/>
          <w:lang w:val="en-US"/>
        </w:rPr>
        <w:t>distance runners</w:t>
      </w:r>
      <w:r w:rsidR="00F60950" w:rsidRPr="008D612F">
        <w:rPr>
          <w:rFonts w:cs="Times New Roman"/>
          <w:szCs w:val="24"/>
          <w:lang w:val="en-US"/>
        </w:rPr>
        <w:t>,</w:t>
      </w:r>
      <w:r w:rsidR="00273717" w:rsidRPr="008D612F">
        <w:rPr>
          <w:rFonts w:cs="Times New Roman"/>
          <w:szCs w:val="24"/>
          <w:lang w:val="en-US"/>
        </w:rPr>
        <w:t xml:space="preserve"> and </w:t>
      </w:r>
      <w:r w:rsidR="00273717" w:rsidRPr="008D612F">
        <w:rPr>
          <w:rFonts w:cs="Times New Roman"/>
          <w:szCs w:val="24"/>
          <w:lang w:val="en-US"/>
        </w:rPr>
        <w:lastRenderedPageBreak/>
        <w:t>amateur boxers</w:t>
      </w:r>
      <w:r w:rsidR="002771DA" w:rsidRPr="008D612F">
        <w:rPr>
          <w:rFonts w:cs="Times New Roman"/>
          <w:szCs w:val="24"/>
          <w:lang w:val="en-US"/>
        </w:rPr>
        <w:t xml:space="preserve"> </w:t>
      </w:r>
      <w:r w:rsidR="002771DA"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080/14763141.2018.1452968","ISSN":"17526116","PMID":"29781788","abstract":"The use of isometric strength testing, particularly the isometric mid-thigh pull (IMTP) has increased dramatically over the last decade. The IMTP and isometric squat (ISqT) provide one aspect of performance monitoring with variables such as peak force and rate of force development being derived from the force–time curve. The reliability of some of these variables is conflicting in the literature, and the reporting of the reliability is not standardised across the research. The majority of research only reports intraclass correlation coefficients with very few studies reporting coefficient of variation and 90% confidence intervals. Additionally, methods used to calculate variables from the force–time curve differ across studies. An aim of muscle strength testing is to provide normative values for specific sports, allowing coaches to distinguish between performance levels or evaluate the effects of training on performance. This narrative review aims to evaluate studies that have researched the reliability and/or reported normative data for both tests. Additionally, the testing protocols and the force–time curve analysis techniques utilised are discussed, concluding with practical applications for coaches on the uses and limitations of these tests. Results demonstrate that peak force is the most reliable measure and can be used to determine maximum strength capabilities.","author":[{"dropping-particle":"","family":"Brady","given":"Claire J.","non-dropping-particle":"","parse-names":false,"suffix":""},{"dropping-particle":"","family":"Harrison","given":"Andrew J.","non-dropping-particle":"","parse-names":false,"suffix":""},{"dropping-particle":"","family":"Comyns","given":"Thomas M.","non-dropping-particle":"","parse-names":false,"suffix":""}],"container-title":"Sports Biomechanics","id":"ITEM-1","issue":"1","issued":{"date-parts":[["2020"]]},"page":"1-25","title":"A review of the reliability of biomechanical variables produced during the isometric mid-thigh pull and isometric squat and the reporting of normative data","type":"article-journal","volume":"19"},"uris":["http://www.mendeley.com/documents/?uuid=98135e9c-4f35-4f46-ad64-b78532a54aa9"]}],"mendeley":{"formattedCitation":"(Brady et al., 2020)","plainTextFormattedCitation":"(Brady et al., 2020)","previouslyFormattedCitation":"(Brady et al., 2020)"},"properties":{"noteIndex":0},"schema":"https://github.com/citation-style-language/schema/raw/master/csl-citation.json"}</w:instrText>
      </w:r>
      <w:r w:rsidR="002771DA" w:rsidRPr="008D612F">
        <w:rPr>
          <w:rFonts w:cs="Times New Roman"/>
          <w:szCs w:val="24"/>
          <w:lang w:val="en-US"/>
        </w:rPr>
        <w:fldChar w:fldCharType="separate"/>
      </w:r>
      <w:r w:rsidR="00361D0F" w:rsidRPr="008D612F">
        <w:rPr>
          <w:rFonts w:cs="Times New Roman"/>
          <w:noProof/>
          <w:szCs w:val="24"/>
          <w:lang w:val="en-US"/>
        </w:rPr>
        <w:t>(Brady et al., 2020)</w:t>
      </w:r>
      <w:r w:rsidR="002771DA" w:rsidRPr="008D612F">
        <w:rPr>
          <w:rFonts w:cs="Times New Roman"/>
          <w:szCs w:val="24"/>
          <w:lang w:val="en-US"/>
        </w:rPr>
        <w:fldChar w:fldCharType="end"/>
      </w:r>
      <w:r w:rsidR="006D47A8" w:rsidRPr="008D612F">
        <w:rPr>
          <w:rFonts w:cs="Times New Roman"/>
          <w:szCs w:val="24"/>
          <w:lang w:val="en-US"/>
        </w:rPr>
        <w:t>.</w:t>
      </w:r>
      <w:r w:rsidR="007C76C8" w:rsidRPr="008D612F">
        <w:rPr>
          <w:rFonts w:cs="Times New Roman"/>
          <w:szCs w:val="24"/>
          <w:lang w:val="en-US"/>
        </w:rPr>
        <w:t xml:space="preserve"> </w:t>
      </w:r>
      <w:r w:rsidR="00390A5C" w:rsidRPr="008D612F">
        <w:rPr>
          <w:rFonts w:cs="Times New Roman"/>
          <w:szCs w:val="24"/>
          <w:lang w:val="en-US"/>
        </w:rPr>
        <w:t xml:space="preserve">For </w:t>
      </w:r>
      <w:r w:rsidR="009F4FE3" w:rsidRPr="008D612F">
        <w:rPr>
          <w:rFonts w:cs="Times New Roman"/>
          <w:szCs w:val="24"/>
          <w:lang w:val="en-US"/>
        </w:rPr>
        <w:t xml:space="preserve">all </w:t>
      </w:r>
      <w:r w:rsidR="000A00F6" w:rsidRPr="008D612F">
        <w:rPr>
          <w:rFonts w:cs="Times New Roman"/>
          <w:szCs w:val="24"/>
          <w:lang w:val="en-US"/>
        </w:rPr>
        <w:t>women</w:t>
      </w:r>
      <w:r w:rsidR="00390A5C" w:rsidRPr="008D612F">
        <w:rPr>
          <w:rFonts w:cs="Times New Roman"/>
          <w:szCs w:val="24"/>
          <w:lang w:val="en-US"/>
        </w:rPr>
        <w:t xml:space="preserve">, </w:t>
      </w:r>
      <w:r w:rsidR="00457A42" w:rsidRPr="008D612F">
        <w:rPr>
          <w:rFonts w:cs="Times New Roman"/>
          <w:szCs w:val="24"/>
          <w:lang w:val="en-US"/>
        </w:rPr>
        <w:t xml:space="preserve">absolute </w:t>
      </w:r>
      <w:r w:rsidR="00390A5C" w:rsidRPr="008D612F">
        <w:rPr>
          <w:rFonts w:cs="Times New Roman"/>
          <w:szCs w:val="24"/>
          <w:lang w:val="en-US"/>
        </w:rPr>
        <w:t xml:space="preserve">vGRF </w:t>
      </w:r>
      <w:r w:rsidR="003B4389" w:rsidRPr="008D612F">
        <w:rPr>
          <w:rFonts w:cs="Times New Roman"/>
          <w:szCs w:val="24"/>
          <w:lang w:val="en-US"/>
        </w:rPr>
        <w:t xml:space="preserve">observed </w:t>
      </w:r>
      <w:r w:rsidR="00C65FAC" w:rsidRPr="008D612F">
        <w:rPr>
          <w:rFonts w:cs="Times New Roman"/>
          <w:szCs w:val="24"/>
          <w:lang w:val="en-US"/>
        </w:rPr>
        <w:t xml:space="preserve">during the bilateral squat </w:t>
      </w:r>
      <w:r w:rsidR="00413E96" w:rsidRPr="008D612F">
        <w:rPr>
          <w:rFonts w:cs="Times New Roman"/>
          <w:szCs w:val="24"/>
          <w:lang w:val="en-US"/>
        </w:rPr>
        <w:t xml:space="preserve">was comparable to </w:t>
      </w:r>
      <w:r w:rsidR="00A46676" w:rsidRPr="008D612F">
        <w:rPr>
          <w:rFonts w:cs="Times New Roman"/>
          <w:szCs w:val="24"/>
          <w:lang w:val="en-US"/>
        </w:rPr>
        <w:t xml:space="preserve">those </w:t>
      </w:r>
      <w:r w:rsidR="00B64D58" w:rsidRPr="008D612F">
        <w:rPr>
          <w:rFonts w:cs="Times New Roman"/>
          <w:szCs w:val="24"/>
          <w:lang w:val="en-US"/>
        </w:rPr>
        <w:t>reported</w:t>
      </w:r>
      <w:r w:rsidR="00413E96" w:rsidRPr="008D612F">
        <w:rPr>
          <w:rFonts w:cs="Times New Roman"/>
          <w:szCs w:val="24"/>
          <w:lang w:val="en-US"/>
        </w:rPr>
        <w:t xml:space="preserve"> </w:t>
      </w:r>
      <w:r w:rsidR="003B4389" w:rsidRPr="008D612F">
        <w:rPr>
          <w:rFonts w:cs="Times New Roman"/>
          <w:szCs w:val="24"/>
          <w:lang w:val="en-US"/>
        </w:rPr>
        <w:t>across</w:t>
      </w:r>
      <w:r w:rsidR="002A6A39" w:rsidRPr="008D612F">
        <w:rPr>
          <w:rFonts w:cs="Times New Roman"/>
          <w:szCs w:val="24"/>
          <w:lang w:val="en-US"/>
        </w:rPr>
        <w:t xml:space="preserve"> various sports</w:t>
      </w:r>
      <w:r w:rsidR="006D47A8" w:rsidRPr="008D612F">
        <w:rPr>
          <w:rFonts w:cs="Times New Roman"/>
          <w:szCs w:val="24"/>
          <w:lang w:val="en-US"/>
        </w:rPr>
        <w:t xml:space="preserve"> </w:t>
      </w:r>
      <w:r w:rsidR="00757715"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123/ijspp.2017-0480","ISSN":"15550265","PMID":"29182457","abstract":"Purpose: To examine the reliability and usefulness of the isometric midthigh pull (IMTP) and isometric squat (ISqT) performed at the same knee and hip angles. The scores produced in each test were compared to determine the magnitude of differences between tests. Methods: Twenty-six male and female athletes (age, 23.6 [4.3] y; height, 1.75 [0.07] m; and body mass, 68.8 [9.7] kg) performed 2 maximal repetitions of the IMTP and ISqT following a specific warm-up. Results: Maximum force, absolute peak force (PF), relative PF, allometrically scaled PF, rate of force development (0–200 and 0–250 ms), and impulse (0–300 ms) were deemed reliable (intraclass correlation coefficient [ICC] ≥.86 and coefficient of variation [CV] ≤9.4%) in the IMTP and ISqT based on predetermined criteria (ICC ≥.8 and CV ≤10%). Impulse (0–200 and 0–250 ms) was reliable in the ISqT (ICC ≥.92 and CV ≤9.9%). Participants produced significantly (P &lt; .05) greater PF and impulse (0–300 ms) during the ISqT compared with the IMTP. When split by sex, female participants produced significantly greater PF (P = .042) during the ISqT, with no significant differences among male participants (P = .245). Both tests are capable of detecting changes in performance in maximum force and absolute PF. Conclusions: Both tests are reliable for non-time-dependent maximal strength measures when measured at the same knee and hip angles. The ISqT may be preferred when coaches want to test an athlete’s true maximum lower-limb strength, especially female athletes.","author":[{"dropping-particle":"","family":"Brady","given":"Claire J.","non-dropping-particle":"","parse-names":false,"suffix":""},{"dropping-particle":"","family":"Harrison","given":"Andrew J.","non-dropping-particle":"","parse-names":false,"suffix":""},{"dropping-particle":"","family":"Flanagan","given":"Eamonn P.","non-dropping-particle":"","parse-names":false,"suffix":""},{"dropping-particle":"","family":"Gregory Haff","given":"G.","non-dropping-particle":"","parse-names":false,"suffix":""},{"dropping-particle":"","family":"Comyns","given":"Thomas M.","non-dropping-particle":"","parse-names":false,"suffix":""}],"container-title":"International Journal of Sports Physiology and Performance","id":"ITEM-1","issue":"7","issued":{"date-parts":[["2018"]]},"page":"844-852","title":"A comparison of the isometric midthigh pull and isometric squat: Intraday reliability, usefulness, and the magnitude of difference between tests","type":"article-journal","volume":"13"},"uris":["http://www.mendeley.com/documents/?uuid=82ba6403-03d9-471e-a45d-d45b727e6c46"]}],"mendeley":{"formattedCitation":"(Brady et al., 2018)","plainTextFormattedCitation":"(Brady et al., 2018)","previouslyFormattedCitation":"(Brady et al., 2018)"},"properties":{"noteIndex":0},"schema":"https://github.com/citation-style-language/schema/raw/master/csl-citation.json"}</w:instrText>
      </w:r>
      <w:r w:rsidR="00757715" w:rsidRPr="008D612F">
        <w:rPr>
          <w:rFonts w:cs="Times New Roman"/>
          <w:szCs w:val="24"/>
          <w:lang w:val="en-US"/>
        </w:rPr>
        <w:fldChar w:fldCharType="separate"/>
      </w:r>
      <w:r w:rsidR="00361D0F" w:rsidRPr="008D612F">
        <w:rPr>
          <w:rFonts w:cs="Times New Roman"/>
          <w:noProof/>
          <w:szCs w:val="24"/>
          <w:lang w:val="en-US"/>
        </w:rPr>
        <w:t>(Brady et al., 2018)</w:t>
      </w:r>
      <w:r w:rsidR="00757715" w:rsidRPr="008D612F">
        <w:rPr>
          <w:rFonts w:cs="Times New Roman"/>
          <w:szCs w:val="24"/>
          <w:lang w:val="en-US"/>
        </w:rPr>
        <w:fldChar w:fldCharType="end"/>
      </w:r>
      <w:r w:rsidR="006D47A8" w:rsidRPr="008D612F">
        <w:rPr>
          <w:rFonts w:cs="Times New Roman"/>
          <w:szCs w:val="24"/>
          <w:lang w:val="en-US"/>
        </w:rPr>
        <w:t>.</w:t>
      </w:r>
      <w:r w:rsidR="00413E96" w:rsidRPr="008D612F">
        <w:rPr>
          <w:rFonts w:cs="Times New Roman"/>
          <w:szCs w:val="24"/>
          <w:lang w:val="en-US"/>
        </w:rPr>
        <w:t xml:space="preserve"> </w:t>
      </w:r>
      <w:r w:rsidR="0091718A" w:rsidRPr="008D612F">
        <w:rPr>
          <w:rFonts w:cs="Times New Roman"/>
          <w:szCs w:val="24"/>
          <w:lang w:val="en-US"/>
        </w:rPr>
        <w:t>O</w:t>
      </w:r>
      <w:r w:rsidR="007D3844" w:rsidRPr="008D612F">
        <w:rPr>
          <w:rFonts w:cs="Times New Roman"/>
          <w:szCs w:val="24"/>
          <w:lang w:val="en-US"/>
        </w:rPr>
        <w:t xml:space="preserve">nly </w:t>
      </w:r>
      <w:r w:rsidR="00CD4CA4" w:rsidRPr="008D612F">
        <w:rPr>
          <w:rFonts w:cs="Times New Roman"/>
          <w:szCs w:val="24"/>
          <w:lang w:val="en-US"/>
        </w:rPr>
        <w:t xml:space="preserve">two </w:t>
      </w:r>
      <w:r w:rsidR="007D3844" w:rsidRPr="008D612F">
        <w:rPr>
          <w:rFonts w:cs="Times New Roman"/>
          <w:szCs w:val="24"/>
          <w:lang w:val="en-US"/>
        </w:rPr>
        <w:t>stud</w:t>
      </w:r>
      <w:r w:rsidR="00CD4CA4" w:rsidRPr="008D612F">
        <w:rPr>
          <w:rFonts w:cs="Times New Roman"/>
          <w:szCs w:val="24"/>
          <w:lang w:val="en-US"/>
        </w:rPr>
        <w:t>ies</w:t>
      </w:r>
      <w:r w:rsidR="007D3844" w:rsidRPr="008D612F">
        <w:rPr>
          <w:rFonts w:cs="Times New Roman"/>
          <w:szCs w:val="24"/>
          <w:lang w:val="en-US"/>
        </w:rPr>
        <w:t xml:space="preserve"> </w:t>
      </w:r>
      <w:r w:rsidR="00CD4CA4" w:rsidRPr="008D612F">
        <w:rPr>
          <w:rFonts w:cs="Times New Roman"/>
          <w:szCs w:val="24"/>
          <w:lang w:val="en-US"/>
        </w:rPr>
        <w:t xml:space="preserve">have </w:t>
      </w:r>
      <w:r w:rsidR="001D7B56" w:rsidRPr="008D612F">
        <w:rPr>
          <w:rFonts w:cs="Times New Roman"/>
          <w:szCs w:val="24"/>
          <w:lang w:val="en-US"/>
        </w:rPr>
        <w:t>investigated</w:t>
      </w:r>
      <w:r w:rsidR="007D3844" w:rsidRPr="008D612F">
        <w:rPr>
          <w:rFonts w:cs="Times New Roman"/>
          <w:szCs w:val="24"/>
          <w:lang w:val="en-US"/>
        </w:rPr>
        <w:t xml:space="preserve"> </w:t>
      </w:r>
      <w:r w:rsidR="00457A42" w:rsidRPr="008D612F">
        <w:rPr>
          <w:rFonts w:cs="Times New Roman"/>
          <w:szCs w:val="24"/>
          <w:lang w:val="en-US"/>
        </w:rPr>
        <w:t xml:space="preserve">absolute </w:t>
      </w:r>
      <w:r w:rsidR="007D3844" w:rsidRPr="008D612F">
        <w:rPr>
          <w:rFonts w:cs="Times New Roman"/>
          <w:szCs w:val="24"/>
          <w:lang w:val="en-US"/>
        </w:rPr>
        <w:t xml:space="preserve">vGRF </w:t>
      </w:r>
      <w:r w:rsidR="00D50DF5" w:rsidRPr="008D612F">
        <w:rPr>
          <w:rFonts w:cs="Times New Roman"/>
          <w:szCs w:val="24"/>
          <w:lang w:val="en-US"/>
        </w:rPr>
        <w:t>during</w:t>
      </w:r>
      <w:r w:rsidR="007D3844" w:rsidRPr="008D612F">
        <w:rPr>
          <w:rFonts w:cs="Times New Roman"/>
          <w:szCs w:val="24"/>
          <w:lang w:val="en-US"/>
        </w:rPr>
        <w:t xml:space="preserve"> </w:t>
      </w:r>
      <w:r w:rsidR="0091718A" w:rsidRPr="008D612F">
        <w:rPr>
          <w:rFonts w:cs="Times New Roman"/>
          <w:szCs w:val="24"/>
          <w:lang w:val="en-US"/>
        </w:rPr>
        <w:t>the unilateral squat</w:t>
      </w:r>
      <w:r w:rsidR="001D7B56" w:rsidRPr="008D612F">
        <w:rPr>
          <w:rFonts w:cs="Times New Roman"/>
          <w:szCs w:val="24"/>
          <w:lang w:val="en-US"/>
        </w:rPr>
        <w:t xml:space="preserve">, reporting values </w:t>
      </w:r>
      <w:r w:rsidR="003F0F33" w:rsidRPr="008D612F">
        <w:rPr>
          <w:rFonts w:cs="Times New Roman"/>
          <w:szCs w:val="24"/>
          <w:lang w:val="en-US"/>
        </w:rPr>
        <w:t>~1000</w:t>
      </w:r>
      <w:r w:rsidR="005D4739" w:rsidRPr="008D612F">
        <w:rPr>
          <w:rFonts w:cs="Times New Roman"/>
          <w:szCs w:val="24"/>
          <w:lang w:val="en-US"/>
        </w:rPr>
        <w:t xml:space="preserve">–1500 </w:t>
      </w:r>
      <w:r w:rsidR="003F0F33" w:rsidRPr="008D612F">
        <w:rPr>
          <w:rFonts w:cs="Times New Roman"/>
          <w:szCs w:val="24"/>
          <w:lang w:val="en-US"/>
        </w:rPr>
        <w:t xml:space="preserve">N </w:t>
      </w:r>
      <w:r w:rsidR="00091B69" w:rsidRPr="008D612F">
        <w:rPr>
          <w:rFonts w:cs="Times New Roman"/>
          <w:szCs w:val="24"/>
          <w:lang w:val="en-US"/>
        </w:rPr>
        <w:t>lower</w:t>
      </w:r>
      <w:r w:rsidR="003F0F33" w:rsidRPr="008D612F">
        <w:rPr>
          <w:rFonts w:cs="Times New Roman"/>
          <w:szCs w:val="24"/>
          <w:lang w:val="en-US"/>
        </w:rPr>
        <w:t xml:space="preserve"> than that </w:t>
      </w:r>
      <w:r w:rsidR="00DA041D" w:rsidRPr="008D612F">
        <w:rPr>
          <w:rFonts w:cs="Times New Roman"/>
          <w:szCs w:val="24"/>
          <w:lang w:val="en-US"/>
        </w:rPr>
        <w:t xml:space="preserve">observed </w:t>
      </w:r>
      <w:r w:rsidR="003F0F33" w:rsidRPr="008D612F">
        <w:rPr>
          <w:rFonts w:cs="Times New Roman"/>
          <w:szCs w:val="24"/>
          <w:lang w:val="en-US"/>
        </w:rPr>
        <w:t xml:space="preserve">in the </w:t>
      </w:r>
      <w:r w:rsidR="00091B69" w:rsidRPr="008D612F">
        <w:rPr>
          <w:rFonts w:cs="Times New Roman"/>
          <w:szCs w:val="24"/>
          <w:lang w:val="en-US"/>
        </w:rPr>
        <w:t>present</w:t>
      </w:r>
      <w:r w:rsidR="003F0F33" w:rsidRPr="008D612F">
        <w:rPr>
          <w:rFonts w:cs="Times New Roman"/>
          <w:szCs w:val="24"/>
          <w:lang w:val="en-US"/>
        </w:rPr>
        <w:t xml:space="preserve"> study</w:t>
      </w:r>
      <w:r w:rsidR="006D47A8" w:rsidRPr="008D612F">
        <w:rPr>
          <w:rFonts w:cs="Times New Roman"/>
          <w:szCs w:val="24"/>
          <w:lang w:val="en-US"/>
        </w:rPr>
        <w:t xml:space="preserve"> </w:t>
      </w:r>
      <w:r w:rsidR="00B10B1D"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519/jsc.0000000000003079","ISSN":"1064-8011","author":[{"dropping-particle":"","family":"Bishop","given":"Chris","non-dropping-particle":"","parse-names":false,"suffix":""},{"dropping-particle":"","family":"Read","given":"Paul","non-dropping-particle":"","parse-names":false,"suffix":""},{"dropping-particle":"","family":"Lake","given":"Jason","non-dropping-particle":"","parse-names":false,"suffix":""},{"dropping-particle":"","family":"Loturco","given":"Irineu","non-dropping-particle":"","parse-names":false,"suffix":""},{"dropping-particle":"","family":"Dawes","given":"Jay","non-dropping-particle":"","parse-names":false,"suffix":""},{"dropping-particle":"","family":"Madruga","given":"Marc","non-dropping-particle":"","parse-names":false,"suffix":""},{"dropping-particle":"","family":"Romero-Rodrigues","given":"Daniel","non-dropping-particle":"","parse-names":false,"suffix":""},{"dropping-particle":"","family":"Chavda","given":"Shyam","non-dropping-particle":"","parse-names":false,"suffix":""},{"dropping-particle":"","family":"Turner","given":"Anthony","non-dropping-particle":"","parse-names":false,"suffix":""}],"container-title":"Journal of Strength and Conditioning Research","id":"ITEM-1","issued":{"date-parts":[["2019"]]},"page":"1-8","title":"Unilateral isometric squat: Test reliability, interlimb asymmetries, and relationships with limb dominance","type":"article-journal"},"uris":["http://www.mendeley.com/documents/?uuid=24f090bb-a9cd-42e4-ac98-0e755238db1c"]},{"id":"ITEM-2","itemData":{"DOI":"10.1097/MD.0000000000000031","ISBN":"0000000000000","ISSN":"15365964","PMID":"25068950","abstract":"Ordinal-scale strength assessment methods currently used in Paralympic athletics classification prevent the development of evidence-based classification systems. This study evaluated a battery of 7, ratio-scale, isometric tests with the aim of facilitating the development of evidence-based methods of classification. This study aimed to report sex-specific normal performance ranges, evaluate test-retest reliability, and evaluate the relationship between the measures and body mass.Body mass and strength measures were obtained from 118 participants - 63 males and 55 females - ages 23.2 years±3.7 (mean±SD). Seventeen participants completed the battery twice to evaluate test-retest reliability. The body mass-strength relationship was evaluated using Pearson correlations and allometric exponents.Conventional patterns of force production were observed. Reliability was acceptable (mean intraclass correlation=0.85). Eight measures had moderate significant correlations with body size (r=0.30-61). Allometric exponents were higher in males than in females (mean 0.99 vs 0.30).Results indicate that this comprehensive and parsimonious battery is an important methodological advance because it has psychometric properties critical for the development of evidence-based classification. Measures were interrelated with body size, indicating further research is required to determine whether raw measures require normalization in order to be validly applied in classification. Copyright © 2014 Wolters Kluwer Health | Lippincott Williams &amp; Wilkins.","author":[{"dropping-particle":"","family":"Beckman","given":"E. M.","non-dropping-particle":"","parse-names":false,"suffix":""},{"dropping-particle":"","family":"Newcombe","given":"P","non-dropping-particle":"","parse-names":false,"suffix":""},{"dropping-particle":"","family":"Vanlandewijck","given":"Y","non-dropping-particle":"","parse-names":false,"suffix":""},{"dropping-particle":"","family":"Connick","given":"M. J.","non-dropping-particle":"","parse-names":false,"suffix":""},{"dropping-particle":"","family":"Tweedy","given":"S. M.","non-dropping-particle":"","parse-names":false,"suffix":""}],"container-title":"Medicine","id":"ITEM-2","issue":"4","issued":{"date-parts":[["2014"]]},"page":"1-8","title":"Novel strength test battery to permit evidence-based paralympic classification","type":"article-journal","volume":"93"},"uris":["http://www.mendeley.com/documents/?uuid=ccb92537-48c0-4ff3-9758-2aec37fed575"]}],"mendeley":{"formattedCitation":"(Beckman et al., 2014; Bishop et al., 2019)","plainTextFormattedCitation":"(Beckman et al., 2014; Bishop et al., 2019)","previouslyFormattedCitation":"(Beckman et al., 2014; Bishop et al., 2019)"},"properties":{"noteIndex":0},"schema":"https://github.com/citation-style-language/schema/raw/master/csl-citation.json"}</w:instrText>
      </w:r>
      <w:r w:rsidR="00B10B1D" w:rsidRPr="008D612F">
        <w:rPr>
          <w:rFonts w:cs="Times New Roman"/>
          <w:szCs w:val="24"/>
          <w:lang w:val="en-US"/>
        </w:rPr>
        <w:fldChar w:fldCharType="separate"/>
      </w:r>
      <w:r w:rsidR="00361D0F" w:rsidRPr="008D612F">
        <w:rPr>
          <w:rFonts w:cs="Times New Roman"/>
          <w:noProof/>
          <w:szCs w:val="24"/>
          <w:lang w:val="en-US"/>
        </w:rPr>
        <w:t>(Beckman et al., 2014; Bishop et al., 2019)</w:t>
      </w:r>
      <w:r w:rsidR="00B10B1D" w:rsidRPr="008D612F">
        <w:rPr>
          <w:rFonts w:cs="Times New Roman"/>
          <w:szCs w:val="24"/>
          <w:lang w:val="en-US"/>
        </w:rPr>
        <w:fldChar w:fldCharType="end"/>
      </w:r>
      <w:r w:rsidR="003F0F33" w:rsidRPr="008D612F">
        <w:rPr>
          <w:rFonts w:cs="Times New Roman"/>
          <w:szCs w:val="24"/>
          <w:lang w:val="en-US"/>
        </w:rPr>
        <w:t>.</w:t>
      </w:r>
      <w:r w:rsidR="009B7EEF" w:rsidRPr="008D612F">
        <w:rPr>
          <w:rFonts w:cs="Times New Roman"/>
          <w:szCs w:val="24"/>
          <w:lang w:val="en-US"/>
        </w:rPr>
        <w:t xml:space="preserve"> </w:t>
      </w:r>
      <w:r w:rsidR="00A56703" w:rsidRPr="008D612F">
        <w:rPr>
          <w:rFonts w:cs="Times New Roman"/>
          <w:szCs w:val="24"/>
          <w:lang w:val="en-US"/>
        </w:rPr>
        <w:t xml:space="preserve">Two </w:t>
      </w:r>
      <w:r w:rsidR="00EA1A1E" w:rsidRPr="008D612F">
        <w:rPr>
          <w:rFonts w:cs="Times New Roman"/>
          <w:szCs w:val="24"/>
          <w:lang w:val="en-US"/>
        </w:rPr>
        <w:t>studies</w:t>
      </w:r>
      <w:r w:rsidR="005E6A72" w:rsidRPr="008D612F">
        <w:rPr>
          <w:rFonts w:cs="Times New Roman"/>
          <w:szCs w:val="24"/>
          <w:lang w:val="en-US"/>
        </w:rPr>
        <w:t xml:space="preserve"> have</w:t>
      </w:r>
      <w:r w:rsidR="00EA1A1E" w:rsidRPr="008D612F">
        <w:rPr>
          <w:rFonts w:cs="Times New Roman"/>
          <w:szCs w:val="24"/>
          <w:lang w:val="en-US"/>
        </w:rPr>
        <w:t xml:space="preserve"> </w:t>
      </w:r>
      <w:r w:rsidR="00C35128" w:rsidRPr="008D612F">
        <w:rPr>
          <w:rFonts w:cs="Times New Roman"/>
          <w:szCs w:val="24"/>
          <w:lang w:val="en-US"/>
        </w:rPr>
        <w:t>investigated</w:t>
      </w:r>
      <w:r w:rsidR="00EA1A1E" w:rsidRPr="008D612F">
        <w:rPr>
          <w:rFonts w:cs="Times New Roman"/>
          <w:szCs w:val="24"/>
          <w:lang w:val="en-US"/>
        </w:rPr>
        <w:t xml:space="preserve"> </w:t>
      </w:r>
      <w:r w:rsidR="004E2B14" w:rsidRPr="008D612F">
        <w:rPr>
          <w:rFonts w:cs="Times New Roman"/>
          <w:szCs w:val="24"/>
          <w:lang w:val="en-US"/>
        </w:rPr>
        <w:t>plantarflexion</w:t>
      </w:r>
      <w:r w:rsidR="00486B5A" w:rsidRPr="008D612F">
        <w:rPr>
          <w:rFonts w:cs="Times New Roman"/>
          <w:szCs w:val="24"/>
          <w:lang w:val="en-US"/>
        </w:rPr>
        <w:t xml:space="preserve"> </w:t>
      </w:r>
      <w:r w:rsidR="00EA1A1E" w:rsidRPr="008D612F">
        <w:rPr>
          <w:rFonts w:cs="Times New Roman"/>
          <w:szCs w:val="24"/>
          <w:lang w:val="en-US"/>
        </w:rPr>
        <w:t>with a</w:t>
      </w:r>
      <w:r w:rsidR="00FD06D5" w:rsidRPr="008D612F">
        <w:rPr>
          <w:rFonts w:cs="Times New Roman"/>
          <w:szCs w:val="24"/>
          <w:lang w:val="en-US"/>
        </w:rPr>
        <w:t>n extended knee</w:t>
      </w:r>
      <w:r w:rsidR="005F7BC0" w:rsidRPr="008D612F">
        <w:rPr>
          <w:rFonts w:cs="Times New Roman"/>
          <w:szCs w:val="24"/>
          <w:lang w:val="en-US"/>
        </w:rPr>
        <w:t>; one reported similar values</w:t>
      </w:r>
      <w:r w:rsidR="00B76D8A" w:rsidRPr="008D612F">
        <w:rPr>
          <w:rFonts w:cs="Times New Roman"/>
          <w:szCs w:val="24"/>
          <w:lang w:val="en-US"/>
        </w:rPr>
        <w:t xml:space="preserve"> in </w:t>
      </w:r>
      <w:r w:rsidR="0057059C" w:rsidRPr="008D612F">
        <w:rPr>
          <w:rFonts w:cs="Times New Roman"/>
          <w:szCs w:val="24"/>
          <w:lang w:val="en-US"/>
        </w:rPr>
        <w:t>recreational dancers</w:t>
      </w:r>
      <w:r w:rsidR="000D49AB" w:rsidRPr="008D612F">
        <w:rPr>
          <w:rFonts w:cs="Times New Roman"/>
          <w:szCs w:val="24"/>
          <w:lang w:val="en-US"/>
        </w:rPr>
        <w:t xml:space="preserve"> </w:t>
      </w:r>
      <w:r w:rsidR="000D49AB" w:rsidRPr="008D612F">
        <w:rPr>
          <w:rFonts w:cs="Times New Roman"/>
          <w:szCs w:val="24"/>
          <w:lang w:val="en-US"/>
        </w:rPr>
        <w:fldChar w:fldCharType="begin" w:fldLock="1"/>
      </w:r>
      <w:r w:rsidR="002D7BC5" w:rsidRPr="008D612F">
        <w:rPr>
          <w:rFonts w:cs="Times New Roman"/>
          <w:szCs w:val="24"/>
          <w:lang w:val="en-US"/>
        </w:rPr>
        <w:instrText>ADDIN CSL_CITATION {"citationItems":[{"id":"ITEM-1","itemData":{"DOI":"10.12678/1089-313X.21.4.144","ISSN":"1089313X","PMID":"29166984","abstract":"Dance involves a high volume of aesthetic, stretch-shortening cycle (SSC) actions, which may cause unique adaptations to performance. The strength dancers possess to withstand such frequency of SSCs remains elusive. The extensive training that dancers experience from a young age, however, yields anatomical and strength development that may contrast with that of untrained individuals. Therefore, the purpose of this study was to investigate differences in musculo-articular stiffness and maximal isometric plantar flexion and knee extension force between dancers and untrained individuals. A total of 16 females volunteered to participate in the study (N = 8 dancers; N = 8 untrained individuals). Dancers had a minimum of 10 years of dance experience and were currently training at the collegiate dance level three or more times per week. Untrained individuals had no dance background, nor were they currently involved in any form of regularized physical activity. All subjects completed a series of lower leg measurements and strength tests. This included a musculo-articular stiffness measurement using a free-oscillation technique, along with maximal isometric plantar flexion (MIP) and maximal isometric knee extension (MIKE) testing. The data indicate that dancers had a significantly greater rate of force development and peak force during MIP and rate of force development during MIKE in comparison to untrained individuals. Dancers also possessed significantly greater musculo-articular stiffness. Hence, the data provide some evidence that involvement in dance can result in greater muscle force generating capacity and musculo-articular stiffness due to the SSC mechanisms involved in dance movements.","author":[{"dropping-particle":"","family":"Rice","given":"Paige E.","non-dropping-particle":"","parse-names":false,"suffix":""},{"dropping-particle":"","family":"Werkhoven","given":"Herman","non-dropping-particle":"van","parse-names":false,"suffix":""},{"dropping-particle":"","family":"Dejournette","given":"Denzel J.","non-dropping-particle":"","parse-names":false,"suffix":""},{"dropping-particle":"","family":"Gurchiek","given":"Reed D.","non-dropping-particle":"","parse-names":false,"suffix":""},{"dropping-particle":"","family":"Mackall","given":"John W.","non-dropping-particle":"","parse-names":false,"suffix":""},{"dropping-particle":"","family":"McBride","given":"Jeffrey M.","non-dropping-particle":"","parse-names":false,"suffix":""}],"container-title":"Journal of Dance Medicine &amp; Science","id":"ITEM-1","issue":"4","issued":{"date-parts":[["2017"]]},"page":"144-150","title":"A comparison of musculo-articular stiffness and maximal isometric plantar flexion and knee extension force in dancers and untrained individuals","type":"article","volume":"21"},"uris":["http://www.mendeley.com/documents/?uuid=6bf1a015-e81f-43cb-9f22-81699e6a2751"]}],"mendeley":{"formattedCitation":"(Rice et al., 2017)","plainTextFormattedCitation":"(Rice et al., 2017)","previouslyFormattedCitation":"(Rice et al., 2017)"},"properties":{"noteIndex":0},"schema":"https://github.com/citation-style-language/schema/raw/master/csl-citation.json"}</w:instrText>
      </w:r>
      <w:r w:rsidR="000D49AB" w:rsidRPr="008D612F">
        <w:rPr>
          <w:rFonts w:cs="Times New Roman"/>
          <w:szCs w:val="24"/>
          <w:lang w:val="en-US"/>
        </w:rPr>
        <w:fldChar w:fldCharType="separate"/>
      </w:r>
      <w:r w:rsidR="000D49AB" w:rsidRPr="008D612F">
        <w:rPr>
          <w:rFonts w:cs="Times New Roman"/>
          <w:noProof/>
          <w:szCs w:val="24"/>
          <w:lang w:val="en-US"/>
        </w:rPr>
        <w:t>(Rice et al., 2017)</w:t>
      </w:r>
      <w:r w:rsidR="000D49AB" w:rsidRPr="008D612F">
        <w:rPr>
          <w:rFonts w:cs="Times New Roman"/>
          <w:szCs w:val="24"/>
          <w:lang w:val="en-US"/>
        </w:rPr>
        <w:fldChar w:fldCharType="end"/>
      </w:r>
      <w:r w:rsidR="0057059C" w:rsidRPr="008D612F">
        <w:rPr>
          <w:rFonts w:cs="Times New Roman"/>
          <w:szCs w:val="24"/>
          <w:lang w:val="en-US"/>
        </w:rPr>
        <w:t xml:space="preserve"> and</w:t>
      </w:r>
      <w:r w:rsidR="00146E80" w:rsidRPr="008D612F">
        <w:rPr>
          <w:rFonts w:cs="Times New Roman"/>
          <w:szCs w:val="24"/>
          <w:lang w:val="en-US"/>
        </w:rPr>
        <w:t xml:space="preserve"> one reported values two-thirds of that observed in the present study</w:t>
      </w:r>
      <w:r w:rsidR="00AA4D18" w:rsidRPr="008D612F">
        <w:rPr>
          <w:rFonts w:cs="Times New Roman"/>
          <w:szCs w:val="24"/>
          <w:lang w:val="en-US"/>
        </w:rPr>
        <w:t xml:space="preserve"> in</w:t>
      </w:r>
      <w:r w:rsidR="0057059C" w:rsidRPr="008D612F">
        <w:rPr>
          <w:rFonts w:cs="Times New Roman"/>
          <w:szCs w:val="24"/>
          <w:lang w:val="en-US"/>
        </w:rPr>
        <w:t xml:space="preserve"> </w:t>
      </w:r>
      <w:r w:rsidR="00845114" w:rsidRPr="008D612F">
        <w:rPr>
          <w:rFonts w:cs="Times New Roman"/>
          <w:szCs w:val="24"/>
          <w:lang w:val="en-US"/>
        </w:rPr>
        <w:t xml:space="preserve">recreational </w:t>
      </w:r>
      <w:r w:rsidR="0057059C" w:rsidRPr="008D612F">
        <w:rPr>
          <w:rFonts w:cs="Times New Roman"/>
          <w:szCs w:val="24"/>
          <w:lang w:val="en-US"/>
        </w:rPr>
        <w:t>athletes</w:t>
      </w:r>
      <w:r w:rsidR="004A2496" w:rsidRPr="008D612F">
        <w:rPr>
          <w:rFonts w:cs="Times New Roman"/>
          <w:szCs w:val="24"/>
          <w:lang w:val="en-US"/>
        </w:rPr>
        <w:t xml:space="preserve"> </w:t>
      </w:r>
      <w:r w:rsidR="004A2496" w:rsidRPr="008D612F">
        <w:rPr>
          <w:rFonts w:cs="Times New Roman"/>
          <w:szCs w:val="24"/>
          <w:lang w:val="en-US"/>
        </w:rPr>
        <w:fldChar w:fldCharType="begin" w:fldLock="1"/>
      </w:r>
      <w:r w:rsidR="000D49AB" w:rsidRPr="008D612F">
        <w:rPr>
          <w:rFonts w:cs="Times New Roman"/>
          <w:szCs w:val="24"/>
          <w:lang w:val="en-US"/>
        </w:rPr>
        <w:instrText>ADDIN CSL_CITATION {"citationItems":[{"id":"ITEM-1","itemData":{"DOI":"10.1097/MD.0000000000000031","ISBN":"0000000000000","ISSN":"15365964","PMID":"25068950","abstract":"Ordinal-scale strength assessment methods currently used in Paralympic athletics classification prevent the development of evidence-based classification systems. This study evaluated a battery of 7, ratio-scale, isometric tests with the aim of facilitating the development of evidence-based methods of classification. This study aimed to report sex-specific normal performance ranges, evaluate test-retest reliability, and evaluate the relationship between the measures and body mass.Body mass and strength measures were obtained from 118 participants - 63 males and 55 females - ages 23.2 years±3.7 (mean±SD). Seventeen participants completed the battery twice to evaluate test-retest reliability. The body mass-strength relationship was evaluated using Pearson correlations and allometric exponents.Conventional patterns of force production were observed. Reliability was acceptable (mean intraclass correlation=0.85). Eight measures had moderate significant correlations with body size (r=0.30-61). Allometric exponents were higher in males than in females (mean 0.99 vs 0.30).Results indicate that this comprehensive and parsimonious battery is an important methodological advance because it has psychometric properties critical for the development of evidence-based classification. Measures were interrelated with body size, indicating further research is required to determine whether raw measures require normalization in order to be validly applied in classification. Copyright © 2014 Wolters Kluwer Health | Lippincott Williams &amp; Wilkins.","author":[{"dropping-particle":"","family":"Beckman","given":"E. M.","non-dropping-particle":"","parse-names":false,"suffix":""},{"dropping-particle":"","family":"Newcombe","given":"P","non-dropping-particle":"","parse-names":false,"suffix":""},{"dropping-particle":"","family":"Vanlandewijck","given":"Y","non-dropping-particle":"","parse-names":false,"suffix":""},{"dropping-particle":"","family":"Connick","given":"M. J.","non-dropping-particle":"","parse-names":false,"suffix":""},{"dropping-particle":"","family":"Tweedy","given":"S. M.","non-dropping-particle":"","parse-names":false,"suffix":""}],"container-title":"Medicine","id":"ITEM-1","issue":"4","issued":{"date-parts":[["2014"]]},"page":"1-8","title":"Novel strength test battery to permit evidence-based paralympic classification","type":"article-journal","volume":"93"},"uris":["http://www.mendeley.com/documents/?uuid=ccb92537-48c0-4ff3-9758-2aec37fed575"]}],"mendeley":{"formattedCitation":"(Beckman et al., 2014)","plainTextFormattedCitation":"(Beckman et al., 2014)","previouslyFormattedCitation":"(Beckman et al., 2014)"},"properties":{"noteIndex":0},"schema":"https://github.com/citation-style-language/schema/raw/master/csl-citation.json"}</w:instrText>
      </w:r>
      <w:r w:rsidR="004A2496" w:rsidRPr="008D612F">
        <w:rPr>
          <w:rFonts w:cs="Times New Roman"/>
          <w:szCs w:val="24"/>
          <w:lang w:val="en-US"/>
        </w:rPr>
        <w:fldChar w:fldCharType="separate"/>
      </w:r>
      <w:r w:rsidR="008510E7" w:rsidRPr="008D612F">
        <w:rPr>
          <w:rFonts w:cs="Times New Roman"/>
          <w:noProof/>
          <w:szCs w:val="24"/>
          <w:lang w:val="en-US"/>
        </w:rPr>
        <w:t>(Beckman et al., 2014)</w:t>
      </w:r>
      <w:r w:rsidR="004A2496" w:rsidRPr="008D612F">
        <w:rPr>
          <w:rFonts w:cs="Times New Roman"/>
          <w:szCs w:val="24"/>
          <w:lang w:val="en-US"/>
        </w:rPr>
        <w:fldChar w:fldCharType="end"/>
      </w:r>
      <w:r w:rsidR="006D47A8" w:rsidRPr="008D612F">
        <w:rPr>
          <w:rFonts w:cs="Times New Roman"/>
          <w:szCs w:val="24"/>
          <w:lang w:val="en-US"/>
        </w:rPr>
        <w:t>.</w:t>
      </w:r>
      <w:r w:rsidR="009B7EEF" w:rsidRPr="008D612F">
        <w:rPr>
          <w:rFonts w:cs="Times New Roman"/>
          <w:szCs w:val="24"/>
          <w:lang w:val="en-US"/>
        </w:rPr>
        <w:t xml:space="preserve"> </w:t>
      </w:r>
      <w:r w:rsidR="00026D3A" w:rsidRPr="008D612F">
        <w:rPr>
          <w:rFonts w:cs="Times New Roman"/>
          <w:szCs w:val="24"/>
          <w:lang w:val="en-US"/>
        </w:rPr>
        <w:t xml:space="preserve">Two studies </w:t>
      </w:r>
      <w:r w:rsidR="00A3473E" w:rsidRPr="008D612F">
        <w:rPr>
          <w:rFonts w:cs="Times New Roman"/>
          <w:szCs w:val="24"/>
          <w:lang w:val="en-US"/>
        </w:rPr>
        <w:t xml:space="preserve">have </w:t>
      </w:r>
      <w:r w:rsidR="00D06A9A" w:rsidRPr="008D612F">
        <w:rPr>
          <w:rFonts w:cs="Times New Roman"/>
          <w:szCs w:val="24"/>
          <w:lang w:val="en-US"/>
        </w:rPr>
        <w:t>investigated</w:t>
      </w:r>
      <w:r w:rsidR="00A8743D" w:rsidRPr="008D612F">
        <w:rPr>
          <w:rFonts w:cs="Times New Roman"/>
          <w:szCs w:val="24"/>
          <w:lang w:val="en-US"/>
        </w:rPr>
        <w:t xml:space="preserve"> </w:t>
      </w:r>
      <w:r w:rsidR="00457A42" w:rsidRPr="008D612F">
        <w:rPr>
          <w:rFonts w:cs="Times New Roman"/>
          <w:szCs w:val="24"/>
          <w:lang w:val="en-US"/>
        </w:rPr>
        <w:t xml:space="preserve">absolute </w:t>
      </w:r>
      <w:r w:rsidR="00A8743D" w:rsidRPr="008D612F">
        <w:rPr>
          <w:rFonts w:cs="Times New Roman"/>
          <w:szCs w:val="24"/>
          <w:lang w:val="en-US"/>
        </w:rPr>
        <w:t xml:space="preserve">vGRF </w:t>
      </w:r>
      <w:r w:rsidR="00D32B02" w:rsidRPr="008D612F">
        <w:rPr>
          <w:rFonts w:cs="Times New Roman"/>
          <w:szCs w:val="24"/>
          <w:lang w:val="en-US"/>
        </w:rPr>
        <w:t xml:space="preserve">during </w:t>
      </w:r>
      <w:r w:rsidR="00A8743D" w:rsidRPr="008D612F">
        <w:rPr>
          <w:rFonts w:cs="Times New Roman"/>
          <w:szCs w:val="24"/>
          <w:lang w:val="en-US"/>
        </w:rPr>
        <w:t>unilateral</w:t>
      </w:r>
      <w:r w:rsidR="00EC241D" w:rsidRPr="008D612F">
        <w:rPr>
          <w:rFonts w:cs="Times New Roman"/>
          <w:szCs w:val="24"/>
          <w:lang w:val="en-US"/>
        </w:rPr>
        <w:t xml:space="preserve"> </w:t>
      </w:r>
      <w:r w:rsidR="00922B6F" w:rsidRPr="008D612F">
        <w:rPr>
          <w:rFonts w:cs="Times New Roman"/>
          <w:szCs w:val="24"/>
          <w:lang w:val="en-US"/>
        </w:rPr>
        <w:t xml:space="preserve">seated </w:t>
      </w:r>
      <w:r w:rsidR="004E2B14" w:rsidRPr="008D612F">
        <w:rPr>
          <w:rFonts w:cs="Times New Roman"/>
          <w:szCs w:val="24"/>
          <w:lang w:val="en-US"/>
        </w:rPr>
        <w:t>plantarflexion</w:t>
      </w:r>
      <w:r w:rsidR="00DC6F74" w:rsidRPr="008D612F">
        <w:rPr>
          <w:rFonts w:cs="Times New Roman"/>
          <w:szCs w:val="24"/>
          <w:lang w:val="en-US"/>
        </w:rPr>
        <w:t xml:space="preserve"> </w:t>
      </w:r>
      <w:r w:rsidR="00CA0B14" w:rsidRPr="008D612F">
        <w:rPr>
          <w:rFonts w:cs="Times New Roman"/>
          <w:szCs w:val="24"/>
          <w:lang w:val="en-US"/>
        </w:rPr>
        <w:fldChar w:fldCharType="begin" w:fldLock="1"/>
      </w:r>
      <w:r w:rsidR="00EC0CCC" w:rsidRPr="008D612F">
        <w:rPr>
          <w:rFonts w:cs="Times New Roman"/>
          <w:szCs w:val="24"/>
          <w:lang w:val="en-US"/>
        </w:rPr>
        <w:instrText>ADDIN CSL_CITATION {"citationItems":[{"id":"ITEM-1","itemData":{"DOI":"10.1007/BF00964130","ISSN":"14396327","PMID":"8789586","abstract":"The influences of age and sex on the cross-sectional area (CSA) and isometric strength of the ankle dorsiflexors and plantarflexors (PF) were investigated in four age groups of 121 boys and 121 girls aged: 7–9, 10–12, 13–15, and 16–18 years. A single anatomical cross-section was determined at 30% of the distance from the articular cleft between the femur and tibiacondyles by using an ultrasonic apparatus. In both sexes, the increase in age was associated with significant increases in the CSA and strength (ST) of these opposing muscle groups. The sex differences became apparent in the 13–15 year group for CSA and in the 16–18 year group for ST but the differences reduced considerably when CSA and ST were expressed per unit of the second power of the lower leg length (CSA·LL−2) and the product of CSA and the lower leg length (ST·CSA−1·LL−1), respectively. However, CSA·LL−2 of both muscles had a tendency to be increased at and over the age of 10–12 years, and was the highest at 16–18 years, and ST·CSA−1·LL−1 of PF showed higher values in the older boys than in the younger. Thus, it appeared that, at least in the reciprocal muscle groups of the ankle joint, the sex differences in muscle CSA and ST during growth could be accounted for by differences in LL and muscle mass, respectively. However, other factors must also be involved to explain completely the age differences in these variables. © 1995, Springer-Verlag. All rights reserved.","author":[{"dropping-particle":"","family":"Kanehisa","given":"H.","non-dropping-particle":"","parse-names":false,"suffix":""},{"dropping-particle":"","family":"Yata","given":"H.","non-dropping-particle":"","parse-names":false,"suffix":""},{"dropping-particle":"","family":"Ikegawa","given":"S.","non-dropping-particle":"","parse-names":false,"suffix":""},{"dropping-particle":"","family":"Fukunaga","given":"T.","non-dropping-particle":"","parse-names":false,"suffix":""}],"container-title":"European Journal of Applied Physiology and Occupational Physiology","id":"ITEM-1","issue":"1","issued":{"date-parts":[["1995"]]},"page":"150-156","title":"A cross-sectional study of the size and strength of the lower leg muscles during growth","type":"article-journal","volume":"72"},"uris":["http://www.mendeley.com/documents/?uuid=65e4618d-6175-4f33-91ea-eff99abe3708"]},{"id":"ITEM-2","itemData":{"DOI":"10.1046/j.1365-201X.2000.00753.x","ISSN":"00016772","PMID":"10971223","abstract":"This study compared maximal voluntary isometric strength and electrically evoked twitch characteristics of the plantarflexor muscles among the groups of women of the 3rd (n = 14), 4th (n = 13), 5th (n = 11), 6th (n = 12) and 8th (n = 13) decade. A significant decrease (P &lt; 0.05-0.001) has been found in isometric maximal voluntary contraction (MVC) force from the 5th decade and in twitch maximal force from the 6th decade. The 3rd decade group produced 72% greater MVC force and 43% greater twitch maximal force than the 8th decade group (P &lt; 0.001). A prolongation (P &lt; 0.01) in twitch contraction time was observed from the 5th decade. Twitch contraction time in the 3rd decade group was 16% shorter (P &lt; 0.001) compared with the 8th decade group (P &lt; 0.01). Twitch half-relaxation time did not differ significantly (P &gt; 0.05) among the groups. A decrease (P &lt; 0.050.001) has been found in twitch maximal rate of force development from the 5th decade and in twitch maximal rate of relaxation from the 6th decade. The 3rd decade group produced 63% greater (P &lt; 0.001) twitch maximal rate of force development than the 8th decade group. It was concluded that in women a marked age-related reduction in maximal voluntary force-generating capacity of the plantarflexor muscles and speed of contraction of the electrically evoked twitch takes place after 40 years of age, while reduction in maximal force-generating capacity and speed of relaxation of the twitch occurs after 50 years of age.","author":[{"dropping-particle":"","family":"Pääsuke","given":"M.","non-dropping-particle":"","parse-names":false,"suffix":""},{"dropping-particle":"","family":"Ereline","given":"J.","non-dropping-particle":"","parse-names":false,"suffix":""},{"dropping-particle":"","family":"Gapeyeva","given":"H.","non-dropping-particle":"","parse-names":false,"suffix":""},{"dropping-particle":"","family":"Sirkel","given":"S.","non-dropping-particle":"","parse-names":false,"suffix":""},{"dropping-particle":"","family":"Sander","given":"P.","non-dropping-particle":"","parse-names":false,"suffix":""}],"container-title":"Acta Physiologica Scandinavica","id":"ITEM-2","issue":"1","issued":{"date-parts":[["2000"]]},"page":"51-57","title":"Age-related differences in twitch contractile properties of plantarflexor muscles in women","type":"article-journal","volume":"170"},"uris":["http://www.mendeley.com/documents/?uuid=f0c1d3b7-06f5-47e0-9bd9-675e00ca48a8"]}],"mendeley":{"formattedCitation":"(Kanehisa et al., 1995; Pääsuke et al., 2000)","plainTextFormattedCitation":"(Kanehisa et al., 1995; Pääsuke et al., 2000)","previouslyFormattedCitation":"(Kanehisa et al., 1995; Pääsuke et al., 2000)"},"properties":{"noteIndex":0},"schema":"https://github.com/citation-style-language/schema/raw/master/csl-citation.json"}</w:instrText>
      </w:r>
      <w:r w:rsidR="00CA0B14" w:rsidRPr="008D612F">
        <w:rPr>
          <w:rFonts w:cs="Times New Roman"/>
          <w:szCs w:val="24"/>
          <w:lang w:val="en-US"/>
        </w:rPr>
        <w:fldChar w:fldCharType="separate"/>
      </w:r>
      <w:r w:rsidR="00DC6F74" w:rsidRPr="008D612F">
        <w:rPr>
          <w:rFonts w:cs="Times New Roman"/>
          <w:noProof/>
          <w:szCs w:val="24"/>
          <w:lang w:val="en-US"/>
        </w:rPr>
        <w:t>(Kanehisa et al., 1995; Pääsuke et al., 2000)</w:t>
      </w:r>
      <w:r w:rsidR="00CA0B14" w:rsidRPr="008D612F">
        <w:rPr>
          <w:rFonts w:cs="Times New Roman"/>
          <w:szCs w:val="24"/>
          <w:lang w:val="en-US"/>
        </w:rPr>
        <w:fldChar w:fldCharType="end"/>
      </w:r>
      <w:r w:rsidR="00C839F0" w:rsidRPr="008D612F">
        <w:rPr>
          <w:rFonts w:cs="Times New Roman"/>
          <w:szCs w:val="24"/>
          <w:lang w:val="en-US"/>
        </w:rPr>
        <w:t xml:space="preserve"> </w:t>
      </w:r>
      <w:r w:rsidR="00D06A9A" w:rsidRPr="008D612F">
        <w:rPr>
          <w:rFonts w:cs="Times New Roman"/>
          <w:szCs w:val="24"/>
          <w:lang w:val="en-US"/>
        </w:rPr>
        <w:t>and report</w:t>
      </w:r>
      <w:r w:rsidR="008F0E80" w:rsidRPr="008D612F">
        <w:rPr>
          <w:rFonts w:cs="Times New Roman"/>
          <w:szCs w:val="24"/>
          <w:lang w:val="en-US"/>
        </w:rPr>
        <w:t>ed</w:t>
      </w:r>
      <w:r w:rsidR="00D06A9A" w:rsidRPr="008D612F">
        <w:rPr>
          <w:rFonts w:cs="Times New Roman"/>
          <w:szCs w:val="24"/>
          <w:lang w:val="en-US"/>
        </w:rPr>
        <w:t xml:space="preserve"> values </w:t>
      </w:r>
      <w:r w:rsidR="00987B21" w:rsidRPr="008D612F">
        <w:rPr>
          <w:rFonts w:cs="Times New Roman"/>
          <w:szCs w:val="24"/>
          <w:lang w:val="en-US"/>
        </w:rPr>
        <w:t xml:space="preserve">comparable </w:t>
      </w:r>
      <w:r w:rsidR="00D06A9A" w:rsidRPr="008D612F">
        <w:rPr>
          <w:rFonts w:cs="Times New Roman"/>
          <w:szCs w:val="24"/>
          <w:lang w:val="en-US"/>
        </w:rPr>
        <w:t>to the present study</w:t>
      </w:r>
      <w:r w:rsidR="006D47A8" w:rsidRPr="008D612F">
        <w:rPr>
          <w:rFonts w:cs="Times New Roman"/>
          <w:szCs w:val="24"/>
          <w:lang w:val="en-US"/>
        </w:rPr>
        <w:t>.</w:t>
      </w:r>
      <w:r w:rsidR="00F722A4" w:rsidRPr="008D612F">
        <w:rPr>
          <w:rFonts w:cs="Times New Roman"/>
          <w:szCs w:val="24"/>
          <w:lang w:val="en-US"/>
        </w:rPr>
        <w:t xml:space="preserve"> </w:t>
      </w:r>
      <w:r w:rsidR="00A7149E" w:rsidRPr="008D612F">
        <w:rPr>
          <w:rFonts w:cs="Times New Roman"/>
          <w:szCs w:val="24"/>
          <w:lang w:val="en-US"/>
        </w:rPr>
        <w:t>T</w:t>
      </w:r>
      <w:r w:rsidR="001A4694" w:rsidRPr="008D612F">
        <w:rPr>
          <w:rFonts w:cs="Times New Roman"/>
          <w:szCs w:val="24"/>
          <w:lang w:val="en-US"/>
        </w:rPr>
        <w:t xml:space="preserve">he </w:t>
      </w:r>
      <w:r w:rsidR="007B62C8" w:rsidRPr="008D612F">
        <w:rPr>
          <w:rFonts w:cs="Times New Roman"/>
          <w:szCs w:val="24"/>
          <w:lang w:val="en-US"/>
        </w:rPr>
        <w:t>aforementioned studies</w:t>
      </w:r>
      <w:r w:rsidR="00A7149E" w:rsidRPr="008D612F">
        <w:rPr>
          <w:rFonts w:cs="Times New Roman"/>
          <w:szCs w:val="24"/>
          <w:lang w:val="en-US"/>
        </w:rPr>
        <w:t>, however,</w:t>
      </w:r>
      <w:r w:rsidR="007B62C8" w:rsidRPr="008D612F">
        <w:rPr>
          <w:rFonts w:cs="Times New Roman"/>
          <w:szCs w:val="24"/>
          <w:lang w:val="en-US"/>
        </w:rPr>
        <w:t xml:space="preserve"> </w:t>
      </w:r>
      <w:r w:rsidR="00F57CC6" w:rsidRPr="008D612F">
        <w:rPr>
          <w:rFonts w:cs="Times New Roman"/>
          <w:szCs w:val="24"/>
          <w:lang w:val="en-US"/>
        </w:rPr>
        <w:t>test</w:t>
      </w:r>
      <w:r w:rsidR="00A7149E" w:rsidRPr="008D612F">
        <w:rPr>
          <w:rFonts w:cs="Times New Roman"/>
          <w:szCs w:val="24"/>
          <w:lang w:val="en-US"/>
        </w:rPr>
        <w:t>ed seated plantarflexion</w:t>
      </w:r>
      <w:r w:rsidR="00F57CC6" w:rsidRPr="008D612F">
        <w:rPr>
          <w:rFonts w:cs="Times New Roman"/>
          <w:szCs w:val="24"/>
          <w:lang w:val="en-US"/>
        </w:rPr>
        <w:t xml:space="preserve"> </w:t>
      </w:r>
      <w:r w:rsidR="00691031" w:rsidRPr="008D612F">
        <w:rPr>
          <w:rFonts w:cs="Times New Roman"/>
          <w:szCs w:val="24"/>
          <w:lang w:val="en-US"/>
        </w:rPr>
        <w:t>in relative dorsiflexion (as oppose</w:t>
      </w:r>
      <w:r w:rsidR="005D4C38" w:rsidRPr="008D612F">
        <w:rPr>
          <w:rFonts w:cs="Times New Roman"/>
          <w:szCs w:val="24"/>
          <w:lang w:val="en-US"/>
        </w:rPr>
        <w:t>d</w:t>
      </w:r>
      <w:r w:rsidR="00691031" w:rsidRPr="008D612F">
        <w:rPr>
          <w:rFonts w:cs="Times New Roman"/>
          <w:szCs w:val="24"/>
          <w:lang w:val="en-US"/>
        </w:rPr>
        <w:t xml:space="preserve"> to a plantarflexed position)</w:t>
      </w:r>
      <w:r w:rsidR="005D589D" w:rsidRPr="008D612F">
        <w:rPr>
          <w:rFonts w:cs="Times New Roman"/>
          <w:szCs w:val="24"/>
          <w:lang w:val="en-US"/>
        </w:rPr>
        <w:t xml:space="preserve">, which is associated with </w:t>
      </w:r>
      <w:r w:rsidR="00552B1D" w:rsidRPr="008D612F">
        <w:rPr>
          <w:rFonts w:cs="Times New Roman"/>
          <w:szCs w:val="24"/>
          <w:lang w:val="en-US"/>
        </w:rPr>
        <w:t>optim</w:t>
      </w:r>
      <w:r w:rsidR="009C3FA1" w:rsidRPr="008D612F">
        <w:rPr>
          <w:rFonts w:cs="Times New Roman"/>
          <w:szCs w:val="24"/>
          <w:lang w:val="en-US"/>
        </w:rPr>
        <w:t>a</w:t>
      </w:r>
      <w:r w:rsidR="00552B1D" w:rsidRPr="008D612F">
        <w:rPr>
          <w:rFonts w:cs="Times New Roman"/>
          <w:szCs w:val="24"/>
          <w:lang w:val="en-US"/>
        </w:rPr>
        <w:t>l force prod</w:t>
      </w:r>
      <w:r w:rsidR="009C3FA1" w:rsidRPr="008D612F">
        <w:rPr>
          <w:rFonts w:cs="Times New Roman"/>
          <w:szCs w:val="24"/>
          <w:lang w:val="en-US"/>
        </w:rPr>
        <w:t>u</w:t>
      </w:r>
      <w:r w:rsidR="00552B1D" w:rsidRPr="008D612F">
        <w:rPr>
          <w:rFonts w:cs="Times New Roman"/>
          <w:szCs w:val="24"/>
          <w:lang w:val="en-US"/>
        </w:rPr>
        <w:t>ction</w:t>
      </w:r>
      <w:r w:rsidR="00C05D94" w:rsidRPr="008D612F">
        <w:rPr>
          <w:rFonts w:cs="Times New Roman"/>
          <w:szCs w:val="24"/>
          <w:lang w:val="en-US"/>
        </w:rPr>
        <w:t xml:space="preserve"> of the </w:t>
      </w:r>
      <w:r w:rsidR="00F26EC2" w:rsidRPr="008D612F">
        <w:rPr>
          <w:rFonts w:cs="Times New Roman"/>
          <w:szCs w:val="24"/>
          <w:lang w:val="en-US"/>
        </w:rPr>
        <w:t>plantar flexors</w:t>
      </w:r>
      <w:r w:rsidR="006D47A8" w:rsidRPr="008D612F">
        <w:rPr>
          <w:rFonts w:cs="Times New Roman"/>
          <w:szCs w:val="24"/>
          <w:lang w:val="en-US"/>
        </w:rPr>
        <w:t xml:space="preserve"> </w:t>
      </w:r>
      <w:r w:rsidR="009C3FA1" w:rsidRPr="008D612F">
        <w:rPr>
          <w:rFonts w:cs="Times New Roman"/>
          <w:szCs w:val="24"/>
          <w:lang w:val="en-US"/>
        </w:rPr>
        <w:fldChar w:fldCharType="begin" w:fldLock="1"/>
      </w:r>
      <w:r w:rsidR="008510E7" w:rsidRPr="008D612F">
        <w:rPr>
          <w:rFonts w:cs="Times New Roman"/>
          <w:szCs w:val="24"/>
          <w:lang w:val="en-US"/>
        </w:rPr>
        <w:instrText>ADDIN CSL_CITATION {"citationItems":[{"id":"ITEM-1","itemData":{"DOI":"10.1152/jappl.1982.52.6.1636","ISSN":"01617567","PMID":"7107473","abstract":"The contractile properties of the triceps surae (medial and lateral gastrocnemii and soleus) have been studied in humans. In comparison with most other human muscles, the triceps complex had a slow twitch (mean contraction and half-relaxation times 112.4 ± 11.1 and 99.6 ± 14.4 ms, respectively) and a low tetanus fusion frequency (60 Hz). Stretching the muscle caused both the contraction and half-relaxation times to become longer. With the knee bent, the optimum length for torque development corresponded to almost full dorsiflexion of the ankle. Similar results were obtained with the knee extended. The optimum position of the ankle differed considerably from the position of the joint when the leg was at rest. Although the position of the ankle joint affected electromyographic (EMG) activity recorded during maximal voluntary contraction, there was little change in the EMG-to-M wave ratio.","author":[{"dropping-particle":"","family":"Sale","given":"D.","non-dropping-particle":"","parse-names":false,"suffix":""},{"dropping-particle":"","family":"Quinlan","given":"J.","non-dropping-particle":"","parse-names":false,"suffix":""},{"dropping-particle":"","family":"Marsh","given":"E.","non-dropping-particle":"","parse-names":false,"suffix":""},{"dropping-particle":"","family":"McComas","given":"A. J.","non-dropping-particle":"","parse-names":false,"suffix":""},{"dropping-particle":"","family":"Belanger","given":"A. Y.","non-dropping-particle":"","parse-names":false,"suffix":""}],"container-title":"Journal of Applied Physiology Respiratory Environmental and Exercise Physiology","id":"ITEM-1","issue":"6","issued":{"date-parts":[["1982"]]},"page":"1636-1642","title":"Influence of joint position on ankle plantarflexion in humans","type":"article-journal","volume":"52"},"uris":["http://www.mendeley.com/documents/?uuid=2fab5e7a-0522-4cca-ab64-161ec9c8d3fc"]}],"mendeley":{"formattedCitation":"(Sale et al., 1982)","plainTextFormattedCitation":"(Sale et al., 1982)","previouslyFormattedCitation":"(Sale et al., 1982)"},"properties":{"noteIndex":0},"schema":"https://github.com/citation-style-language/schema/raw/master/csl-citation.json"}</w:instrText>
      </w:r>
      <w:r w:rsidR="009C3FA1" w:rsidRPr="008D612F">
        <w:rPr>
          <w:rFonts w:cs="Times New Roman"/>
          <w:szCs w:val="24"/>
          <w:lang w:val="en-US"/>
        </w:rPr>
        <w:fldChar w:fldCharType="separate"/>
      </w:r>
      <w:r w:rsidR="00361D0F" w:rsidRPr="008D612F">
        <w:rPr>
          <w:rFonts w:cs="Times New Roman"/>
          <w:noProof/>
          <w:szCs w:val="24"/>
          <w:lang w:val="en-US"/>
        </w:rPr>
        <w:t>(Sale et al., 1982)</w:t>
      </w:r>
      <w:r w:rsidR="009C3FA1" w:rsidRPr="008D612F">
        <w:rPr>
          <w:rFonts w:cs="Times New Roman"/>
          <w:szCs w:val="24"/>
          <w:lang w:val="en-US"/>
        </w:rPr>
        <w:fldChar w:fldCharType="end"/>
      </w:r>
      <w:r w:rsidR="006D47A8" w:rsidRPr="008D612F">
        <w:rPr>
          <w:rFonts w:cs="Times New Roman"/>
          <w:szCs w:val="24"/>
          <w:lang w:val="en-US"/>
        </w:rPr>
        <w:t>.</w:t>
      </w:r>
      <w:r w:rsidR="00A7149E" w:rsidRPr="008D612F">
        <w:rPr>
          <w:rFonts w:cs="Times New Roman"/>
          <w:szCs w:val="24"/>
          <w:lang w:val="en-US"/>
        </w:rPr>
        <w:t xml:space="preserve"> </w:t>
      </w:r>
      <w:r w:rsidR="00992EB8" w:rsidRPr="008D612F">
        <w:rPr>
          <w:rFonts w:cs="Times New Roman"/>
          <w:szCs w:val="24"/>
          <w:lang w:val="en-US"/>
        </w:rPr>
        <w:t xml:space="preserve">It should be noted that although this may be associated with optimal force production, </w:t>
      </w:r>
      <w:r w:rsidR="006E221C" w:rsidRPr="008D612F">
        <w:rPr>
          <w:rFonts w:cs="Times New Roman"/>
          <w:szCs w:val="24"/>
          <w:lang w:val="en-US"/>
        </w:rPr>
        <w:t>placing a participant in dorsiflexion will require additional equipment</w:t>
      </w:r>
      <w:r w:rsidR="00BF649F" w:rsidRPr="008D612F">
        <w:rPr>
          <w:rFonts w:cs="Times New Roman"/>
          <w:szCs w:val="24"/>
          <w:lang w:val="en-US"/>
        </w:rPr>
        <w:t>,</w:t>
      </w:r>
      <w:r w:rsidR="006E221C" w:rsidRPr="008D612F">
        <w:rPr>
          <w:rFonts w:cs="Times New Roman"/>
          <w:szCs w:val="24"/>
          <w:lang w:val="en-US"/>
        </w:rPr>
        <w:t xml:space="preserve"> such as a calf raise block</w:t>
      </w:r>
      <w:r w:rsidR="00BF649F" w:rsidRPr="008D612F">
        <w:rPr>
          <w:rFonts w:cs="Times New Roman"/>
          <w:szCs w:val="24"/>
          <w:lang w:val="en-US"/>
        </w:rPr>
        <w:t>,</w:t>
      </w:r>
      <w:r w:rsidR="005139AF" w:rsidRPr="008D612F">
        <w:rPr>
          <w:rFonts w:cs="Times New Roman"/>
          <w:szCs w:val="24"/>
          <w:lang w:val="en-US"/>
        </w:rPr>
        <w:t xml:space="preserve"> to ensure the heel is not in contact with the </w:t>
      </w:r>
      <w:r w:rsidR="00F130F1" w:rsidRPr="008D612F">
        <w:rPr>
          <w:rFonts w:cs="Times New Roman"/>
          <w:szCs w:val="24"/>
          <w:lang w:val="en-US"/>
        </w:rPr>
        <w:t>ground</w:t>
      </w:r>
      <w:r w:rsidR="006E221C" w:rsidRPr="008D612F">
        <w:rPr>
          <w:rFonts w:cs="Times New Roman"/>
          <w:szCs w:val="24"/>
          <w:lang w:val="en-US"/>
        </w:rPr>
        <w:t>.</w:t>
      </w:r>
    </w:p>
    <w:p w14:paraId="62A87272" w14:textId="575C2BF6" w:rsidR="00962152" w:rsidRPr="008D612F" w:rsidRDefault="00A3473E" w:rsidP="006177AC">
      <w:pPr>
        <w:rPr>
          <w:rFonts w:cs="Times New Roman"/>
          <w:szCs w:val="24"/>
          <w:lang w:val="en-US"/>
        </w:rPr>
      </w:pPr>
      <w:r w:rsidRPr="008D612F">
        <w:rPr>
          <w:rFonts w:cs="Times New Roman"/>
          <w:szCs w:val="24"/>
          <w:lang w:val="en-US"/>
        </w:rPr>
        <w:t>W</w:t>
      </w:r>
      <w:r w:rsidR="00726934" w:rsidRPr="008D612F">
        <w:rPr>
          <w:rFonts w:cs="Times New Roman"/>
          <w:szCs w:val="24"/>
          <w:lang w:val="en-US"/>
        </w:rPr>
        <w:t xml:space="preserve">e did not </w:t>
      </w:r>
      <w:r w:rsidR="004D4F96" w:rsidRPr="008D612F">
        <w:rPr>
          <w:rFonts w:cs="Times New Roman"/>
          <w:szCs w:val="24"/>
          <w:lang w:val="en-US"/>
        </w:rPr>
        <w:t>outline</w:t>
      </w:r>
      <w:r w:rsidR="00726934" w:rsidRPr="008D612F">
        <w:rPr>
          <w:rFonts w:cs="Times New Roman"/>
          <w:szCs w:val="24"/>
          <w:lang w:val="en-US"/>
        </w:rPr>
        <w:t xml:space="preserve"> any formal </w:t>
      </w:r>
      <w:proofErr w:type="spellStart"/>
      <w:r w:rsidR="00716F34" w:rsidRPr="008D612F">
        <w:rPr>
          <w:rFonts w:cs="Times New Roman"/>
          <w:szCs w:val="24"/>
          <w:lang w:val="en-US"/>
        </w:rPr>
        <w:t>hypothesi</w:t>
      </w:r>
      <w:r w:rsidR="00A0084F" w:rsidRPr="008D612F">
        <w:rPr>
          <w:rFonts w:cs="Times New Roman"/>
          <w:szCs w:val="24"/>
          <w:lang w:val="en-US"/>
        </w:rPr>
        <w:t>s</w:t>
      </w:r>
      <w:r w:rsidR="00716F34" w:rsidRPr="008D612F">
        <w:rPr>
          <w:rFonts w:cs="Times New Roman"/>
          <w:szCs w:val="24"/>
          <w:lang w:val="en-US"/>
        </w:rPr>
        <w:t>es</w:t>
      </w:r>
      <w:proofErr w:type="spellEnd"/>
      <w:r w:rsidR="00716F34" w:rsidRPr="008D612F">
        <w:rPr>
          <w:rFonts w:cs="Times New Roman"/>
          <w:szCs w:val="24"/>
          <w:lang w:val="en-US"/>
        </w:rPr>
        <w:t xml:space="preserve"> </w:t>
      </w:r>
      <w:r w:rsidR="00726934" w:rsidRPr="008D612F">
        <w:rPr>
          <w:rFonts w:cs="Times New Roman"/>
          <w:szCs w:val="24"/>
          <w:lang w:val="en-US"/>
        </w:rPr>
        <w:t xml:space="preserve">regarding the </w:t>
      </w:r>
      <w:r w:rsidR="00B16B39" w:rsidRPr="008D612F">
        <w:rPr>
          <w:rFonts w:cs="Times New Roman"/>
          <w:szCs w:val="24"/>
          <w:lang w:val="en-US"/>
        </w:rPr>
        <w:t>effect of bilateral or unilateral stance on vGRF</w:t>
      </w:r>
      <w:r w:rsidR="00BD5436" w:rsidRPr="008D612F">
        <w:rPr>
          <w:rFonts w:cs="Times New Roman"/>
          <w:szCs w:val="24"/>
          <w:lang w:val="en-US"/>
        </w:rPr>
        <w:t>,</w:t>
      </w:r>
      <w:r w:rsidR="002B1BF9" w:rsidRPr="008D612F">
        <w:rPr>
          <w:rFonts w:cs="Times New Roman"/>
          <w:szCs w:val="24"/>
          <w:lang w:val="en-US"/>
        </w:rPr>
        <w:t xml:space="preserve"> </w:t>
      </w:r>
      <w:r w:rsidRPr="008D612F">
        <w:rPr>
          <w:rFonts w:cs="Times New Roman"/>
          <w:szCs w:val="24"/>
          <w:lang w:val="en-US"/>
        </w:rPr>
        <w:t xml:space="preserve">however, </w:t>
      </w:r>
      <w:r w:rsidR="002B1BF9" w:rsidRPr="008D612F">
        <w:rPr>
          <w:rFonts w:cs="Times New Roman"/>
          <w:szCs w:val="24"/>
          <w:lang w:val="en-US"/>
        </w:rPr>
        <w:t xml:space="preserve">we have observed several interesting findings that may direct future research. </w:t>
      </w:r>
      <w:r w:rsidR="009C58B4" w:rsidRPr="008D612F">
        <w:rPr>
          <w:rFonts w:cs="Times New Roman"/>
          <w:szCs w:val="24"/>
          <w:lang w:val="en-US"/>
        </w:rPr>
        <w:t xml:space="preserve">We observed relatively small differences </w:t>
      </w:r>
      <w:r w:rsidR="000F3C26" w:rsidRPr="008D612F">
        <w:rPr>
          <w:rFonts w:cs="Times New Roman"/>
          <w:szCs w:val="24"/>
          <w:lang w:val="en-US"/>
        </w:rPr>
        <w:t xml:space="preserve">in vGRF </w:t>
      </w:r>
      <w:r w:rsidR="009C58B4" w:rsidRPr="008D612F">
        <w:rPr>
          <w:rFonts w:cs="Times New Roman"/>
          <w:szCs w:val="24"/>
          <w:lang w:val="en-US"/>
        </w:rPr>
        <w:t xml:space="preserve">between bilateral and unilateral variations </w:t>
      </w:r>
      <w:r w:rsidR="000F3C26" w:rsidRPr="008D612F">
        <w:rPr>
          <w:rFonts w:cs="Times New Roman"/>
          <w:szCs w:val="24"/>
          <w:lang w:val="en-US"/>
        </w:rPr>
        <w:t xml:space="preserve">of the isometric squat </w:t>
      </w:r>
      <w:r w:rsidR="001E4471" w:rsidRPr="008D612F">
        <w:rPr>
          <w:rFonts w:cs="Times New Roman"/>
          <w:szCs w:val="24"/>
          <w:lang w:val="en-US"/>
        </w:rPr>
        <w:t xml:space="preserve">(men: </w:t>
      </w:r>
      <w:r w:rsidR="00E60A53" w:rsidRPr="008D612F">
        <w:rPr>
          <w:rFonts w:cs="Times New Roman"/>
          <w:szCs w:val="24"/>
          <w:lang w:val="en-US"/>
        </w:rPr>
        <w:t>19.9</w:t>
      </w:r>
      <w:r w:rsidR="001E4471" w:rsidRPr="008D612F">
        <w:rPr>
          <w:rFonts w:cs="Times New Roman"/>
          <w:szCs w:val="24"/>
          <w:lang w:val="en-US"/>
        </w:rPr>
        <w:t>%; women: 1</w:t>
      </w:r>
      <w:r w:rsidR="008075EA" w:rsidRPr="008D612F">
        <w:rPr>
          <w:rFonts w:cs="Times New Roman"/>
          <w:szCs w:val="24"/>
          <w:lang w:val="en-US"/>
        </w:rPr>
        <w:t>8.2</w:t>
      </w:r>
      <w:r w:rsidR="001E4471" w:rsidRPr="008D612F">
        <w:rPr>
          <w:rFonts w:cs="Times New Roman"/>
          <w:szCs w:val="24"/>
          <w:lang w:val="en-US"/>
        </w:rPr>
        <w:t xml:space="preserve">%) </w:t>
      </w:r>
      <w:r w:rsidR="000F3C26" w:rsidRPr="008D612F">
        <w:rPr>
          <w:rFonts w:cs="Times New Roman"/>
          <w:szCs w:val="24"/>
          <w:lang w:val="en-US"/>
        </w:rPr>
        <w:t>and standing plan</w:t>
      </w:r>
      <w:r w:rsidR="0085312C" w:rsidRPr="008D612F">
        <w:rPr>
          <w:rFonts w:cs="Times New Roman"/>
          <w:szCs w:val="24"/>
          <w:lang w:val="en-US"/>
        </w:rPr>
        <w:t>tar</w:t>
      </w:r>
      <w:r w:rsidR="000F3C26" w:rsidRPr="008D612F">
        <w:rPr>
          <w:rFonts w:cs="Times New Roman"/>
          <w:szCs w:val="24"/>
          <w:lang w:val="en-US"/>
        </w:rPr>
        <w:t>flexion</w:t>
      </w:r>
      <w:r w:rsidR="00740562" w:rsidRPr="008D612F">
        <w:rPr>
          <w:rFonts w:cs="Times New Roman"/>
          <w:szCs w:val="24"/>
          <w:lang w:val="en-US"/>
        </w:rPr>
        <w:t xml:space="preserve"> position</w:t>
      </w:r>
      <w:r w:rsidR="000F3C26" w:rsidRPr="008D612F">
        <w:rPr>
          <w:rFonts w:cs="Times New Roman"/>
          <w:szCs w:val="24"/>
          <w:lang w:val="en-US"/>
        </w:rPr>
        <w:t xml:space="preserve"> </w:t>
      </w:r>
      <w:r w:rsidR="001E4471" w:rsidRPr="008D612F">
        <w:rPr>
          <w:rFonts w:cs="Times New Roman"/>
          <w:szCs w:val="24"/>
          <w:lang w:val="en-US"/>
        </w:rPr>
        <w:t>(men: 3</w:t>
      </w:r>
      <w:r w:rsidR="00085ED0" w:rsidRPr="008D612F">
        <w:rPr>
          <w:rFonts w:cs="Times New Roman"/>
          <w:szCs w:val="24"/>
          <w:lang w:val="en-US"/>
        </w:rPr>
        <w:t>2.6</w:t>
      </w:r>
      <w:r w:rsidR="001E4471" w:rsidRPr="008D612F">
        <w:rPr>
          <w:rFonts w:cs="Times New Roman"/>
          <w:szCs w:val="24"/>
          <w:lang w:val="en-US"/>
        </w:rPr>
        <w:t>%; women: 23</w:t>
      </w:r>
      <w:r w:rsidR="00A03DBE" w:rsidRPr="008D612F">
        <w:rPr>
          <w:rFonts w:cs="Times New Roman"/>
          <w:szCs w:val="24"/>
          <w:lang w:val="en-US"/>
        </w:rPr>
        <w:t>.4</w:t>
      </w:r>
      <w:r w:rsidR="001E4471" w:rsidRPr="008D612F">
        <w:rPr>
          <w:rFonts w:cs="Times New Roman"/>
          <w:szCs w:val="24"/>
          <w:lang w:val="en-US"/>
        </w:rPr>
        <w:t>%</w:t>
      </w:r>
      <w:r w:rsidR="00525CF0" w:rsidRPr="008D612F">
        <w:rPr>
          <w:rFonts w:cs="Times New Roman"/>
          <w:szCs w:val="24"/>
          <w:lang w:val="en-US"/>
        </w:rPr>
        <w:t>)</w:t>
      </w:r>
      <w:r w:rsidR="009C0F65" w:rsidRPr="008D612F">
        <w:rPr>
          <w:rFonts w:cs="Times New Roman"/>
          <w:szCs w:val="24"/>
          <w:lang w:val="en-US"/>
        </w:rPr>
        <w:t xml:space="preserve"> </w:t>
      </w:r>
      <w:r w:rsidR="00EB701D" w:rsidRPr="008D612F">
        <w:rPr>
          <w:rFonts w:cs="Times New Roman"/>
          <w:szCs w:val="24"/>
          <w:lang w:val="en-US"/>
        </w:rPr>
        <w:t xml:space="preserve">but not </w:t>
      </w:r>
      <w:r w:rsidR="001F42E2" w:rsidRPr="008D612F">
        <w:rPr>
          <w:rFonts w:cs="Times New Roman"/>
          <w:szCs w:val="24"/>
          <w:lang w:val="en-US"/>
        </w:rPr>
        <w:t xml:space="preserve">seated </w:t>
      </w:r>
      <w:r w:rsidR="004E2B14" w:rsidRPr="008D612F">
        <w:rPr>
          <w:rFonts w:cs="Times New Roman"/>
          <w:szCs w:val="24"/>
          <w:lang w:val="en-US"/>
        </w:rPr>
        <w:t>plantarflexion</w:t>
      </w:r>
      <w:r w:rsidR="009157CF" w:rsidRPr="008D612F">
        <w:rPr>
          <w:rFonts w:cs="Times New Roman"/>
          <w:szCs w:val="24"/>
          <w:lang w:val="en-US"/>
        </w:rPr>
        <w:t xml:space="preserve"> </w:t>
      </w:r>
      <w:r w:rsidR="00740562" w:rsidRPr="008D612F">
        <w:rPr>
          <w:rFonts w:cs="Times New Roman"/>
          <w:szCs w:val="24"/>
          <w:lang w:val="en-US"/>
        </w:rPr>
        <w:t xml:space="preserve">position </w:t>
      </w:r>
      <w:r w:rsidR="009C0F65" w:rsidRPr="008D612F">
        <w:rPr>
          <w:rFonts w:cs="Times New Roman"/>
          <w:szCs w:val="24"/>
          <w:lang w:val="en-US"/>
        </w:rPr>
        <w:t>(</w:t>
      </w:r>
      <w:r w:rsidR="00CE3C18" w:rsidRPr="008D612F">
        <w:rPr>
          <w:rFonts w:cs="Times New Roman"/>
          <w:szCs w:val="24"/>
          <w:lang w:val="en-US"/>
        </w:rPr>
        <w:t xml:space="preserve">men: </w:t>
      </w:r>
      <w:r w:rsidR="00085ED0" w:rsidRPr="008D612F">
        <w:rPr>
          <w:rFonts w:cs="Times New Roman"/>
          <w:szCs w:val="24"/>
          <w:lang w:val="en-US"/>
        </w:rPr>
        <w:t>79.3</w:t>
      </w:r>
      <w:r w:rsidR="00CE3C18" w:rsidRPr="008D612F">
        <w:rPr>
          <w:rFonts w:cs="Times New Roman"/>
          <w:szCs w:val="24"/>
          <w:lang w:val="en-US"/>
        </w:rPr>
        <w:t>%; women</w:t>
      </w:r>
      <w:r w:rsidR="00893918" w:rsidRPr="008D612F">
        <w:rPr>
          <w:rFonts w:cs="Times New Roman"/>
          <w:szCs w:val="24"/>
          <w:lang w:val="en-US"/>
        </w:rPr>
        <w:t xml:space="preserve">: </w:t>
      </w:r>
      <w:r w:rsidR="00085ED0" w:rsidRPr="008D612F">
        <w:rPr>
          <w:rFonts w:cs="Times New Roman"/>
          <w:szCs w:val="24"/>
          <w:lang w:val="en-US"/>
        </w:rPr>
        <w:t>80.3</w:t>
      </w:r>
      <w:r w:rsidR="00893918" w:rsidRPr="008D612F">
        <w:rPr>
          <w:rFonts w:cs="Times New Roman"/>
          <w:szCs w:val="24"/>
          <w:lang w:val="en-US"/>
        </w:rPr>
        <w:t>%</w:t>
      </w:r>
      <w:r w:rsidR="009C0F65" w:rsidRPr="008D612F">
        <w:rPr>
          <w:rFonts w:cs="Times New Roman"/>
          <w:szCs w:val="24"/>
          <w:lang w:val="en-US"/>
        </w:rPr>
        <w:t>)</w:t>
      </w:r>
      <w:r w:rsidR="009157CF" w:rsidRPr="008D612F">
        <w:rPr>
          <w:rFonts w:cs="Times New Roman"/>
          <w:szCs w:val="24"/>
          <w:lang w:val="en-US"/>
        </w:rPr>
        <w:t>.</w:t>
      </w:r>
      <w:r w:rsidR="00893918" w:rsidRPr="008D612F">
        <w:rPr>
          <w:rFonts w:cs="Times New Roman"/>
          <w:szCs w:val="24"/>
          <w:lang w:val="en-US"/>
        </w:rPr>
        <w:t xml:space="preserve"> </w:t>
      </w:r>
      <w:r w:rsidR="002D4C0C" w:rsidRPr="008D612F">
        <w:rPr>
          <w:rFonts w:cs="Times New Roman"/>
          <w:szCs w:val="24"/>
          <w:lang w:val="en-US"/>
        </w:rPr>
        <w:t xml:space="preserve">We </w:t>
      </w:r>
      <w:r w:rsidR="009C19C0" w:rsidRPr="008D612F">
        <w:rPr>
          <w:rFonts w:cs="Times New Roman"/>
          <w:szCs w:val="24"/>
          <w:lang w:val="en-US"/>
        </w:rPr>
        <w:t>speculate</w:t>
      </w:r>
      <w:r w:rsidR="00E030FB" w:rsidRPr="008D612F">
        <w:rPr>
          <w:rFonts w:cs="Times New Roman"/>
          <w:szCs w:val="24"/>
          <w:lang w:val="en-US"/>
        </w:rPr>
        <w:t xml:space="preserve"> </w:t>
      </w:r>
      <w:r w:rsidR="00FC565D" w:rsidRPr="008D612F">
        <w:rPr>
          <w:rFonts w:cs="Times New Roman"/>
          <w:szCs w:val="24"/>
          <w:lang w:val="en-US"/>
        </w:rPr>
        <w:t xml:space="preserve">that </w:t>
      </w:r>
      <w:r w:rsidR="0065392E" w:rsidRPr="008D612F">
        <w:rPr>
          <w:rFonts w:cs="Times New Roman"/>
          <w:szCs w:val="24"/>
          <w:lang w:val="en-US"/>
        </w:rPr>
        <w:t xml:space="preserve">the </w:t>
      </w:r>
      <w:r w:rsidRPr="008D612F">
        <w:rPr>
          <w:rFonts w:cs="Times New Roman"/>
          <w:szCs w:val="24"/>
          <w:lang w:val="en-US"/>
        </w:rPr>
        <w:t xml:space="preserve">limited </w:t>
      </w:r>
      <w:r w:rsidR="00573B9A" w:rsidRPr="008D612F">
        <w:rPr>
          <w:rFonts w:cs="Times New Roman"/>
          <w:szCs w:val="24"/>
          <w:lang w:val="en-US"/>
        </w:rPr>
        <w:t xml:space="preserve">increase </w:t>
      </w:r>
      <w:r w:rsidRPr="008D612F">
        <w:rPr>
          <w:rFonts w:cs="Times New Roman"/>
          <w:szCs w:val="24"/>
          <w:lang w:val="en-US"/>
        </w:rPr>
        <w:t>in</w:t>
      </w:r>
      <w:r w:rsidR="0065392E" w:rsidRPr="008D612F">
        <w:rPr>
          <w:rFonts w:cs="Times New Roman"/>
          <w:szCs w:val="24"/>
          <w:lang w:val="en-US"/>
        </w:rPr>
        <w:t xml:space="preserve"> </w:t>
      </w:r>
      <w:r w:rsidR="00BC36F8" w:rsidRPr="008D612F">
        <w:rPr>
          <w:rFonts w:cs="Times New Roman"/>
          <w:szCs w:val="24"/>
          <w:lang w:val="en-US"/>
        </w:rPr>
        <w:t xml:space="preserve">vGRF </w:t>
      </w:r>
      <w:r w:rsidR="00FD47B7" w:rsidRPr="008D612F">
        <w:rPr>
          <w:rFonts w:cs="Times New Roman"/>
          <w:szCs w:val="24"/>
          <w:lang w:val="en-US"/>
        </w:rPr>
        <w:t xml:space="preserve">during </w:t>
      </w:r>
      <w:r w:rsidR="004408E4" w:rsidRPr="008D612F">
        <w:rPr>
          <w:rFonts w:cs="Times New Roman"/>
          <w:szCs w:val="24"/>
          <w:lang w:val="en-US"/>
        </w:rPr>
        <w:t xml:space="preserve">the </w:t>
      </w:r>
      <w:r w:rsidR="00FD47B7" w:rsidRPr="008D612F">
        <w:rPr>
          <w:rFonts w:cs="Times New Roman"/>
          <w:szCs w:val="24"/>
          <w:lang w:val="en-US"/>
        </w:rPr>
        <w:t xml:space="preserve">bilateral </w:t>
      </w:r>
      <w:r w:rsidR="004C00E8" w:rsidRPr="008D612F">
        <w:rPr>
          <w:rFonts w:cs="Times New Roman"/>
          <w:szCs w:val="24"/>
          <w:lang w:val="en-US"/>
        </w:rPr>
        <w:t>standing</w:t>
      </w:r>
      <w:r w:rsidR="00FD47B7" w:rsidRPr="008D612F">
        <w:rPr>
          <w:rFonts w:cs="Times New Roman"/>
          <w:szCs w:val="24"/>
          <w:lang w:val="en-US"/>
        </w:rPr>
        <w:t xml:space="preserve"> </w:t>
      </w:r>
      <w:r w:rsidR="004408E4" w:rsidRPr="008D612F">
        <w:rPr>
          <w:rFonts w:cs="Times New Roman"/>
          <w:szCs w:val="24"/>
          <w:lang w:val="en-US"/>
        </w:rPr>
        <w:t>positions</w:t>
      </w:r>
      <w:r w:rsidR="00CB16A6" w:rsidRPr="008D612F">
        <w:rPr>
          <w:rFonts w:cs="Times New Roman"/>
          <w:szCs w:val="24"/>
          <w:lang w:val="en-US"/>
        </w:rPr>
        <w:t>—</w:t>
      </w:r>
      <w:r w:rsidRPr="008D612F">
        <w:rPr>
          <w:rFonts w:cs="Times New Roman"/>
          <w:szCs w:val="24"/>
          <w:lang w:val="en-US"/>
        </w:rPr>
        <w:t>compared to th</w:t>
      </w:r>
      <w:r w:rsidR="002E4B85" w:rsidRPr="008D612F">
        <w:rPr>
          <w:rFonts w:cs="Times New Roman"/>
          <w:szCs w:val="24"/>
          <w:lang w:val="en-US"/>
        </w:rPr>
        <w:t>e</w:t>
      </w:r>
      <w:r w:rsidRPr="008D612F">
        <w:rPr>
          <w:rFonts w:cs="Times New Roman"/>
          <w:szCs w:val="24"/>
          <w:lang w:val="en-US"/>
        </w:rPr>
        <w:t>ir unilateral counterparts</w:t>
      </w:r>
      <w:r w:rsidR="00CB16A6" w:rsidRPr="008D612F">
        <w:rPr>
          <w:rFonts w:cs="Times New Roman"/>
          <w:szCs w:val="24"/>
          <w:lang w:val="en-US"/>
        </w:rPr>
        <w:t>—</w:t>
      </w:r>
      <w:r w:rsidRPr="008D612F">
        <w:rPr>
          <w:rFonts w:cs="Times New Roman"/>
          <w:szCs w:val="24"/>
          <w:lang w:val="en-US"/>
        </w:rPr>
        <w:t xml:space="preserve">may be </w:t>
      </w:r>
      <w:r w:rsidR="002E4B85" w:rsidRPr="008D612F">
        <w:rPr>
          <w:rFonts w:cs="Times New Roman"/>
          <w:szCs w:val="24"/>
          <w:lang w:val="en-US"/>
        </w:rPr>
        <w:t xml:space="preserve">due to </w:t>
      </w:r>
      <w:r w:rsidR="000C455E" w:rsidRPr="008D612F">
        <w:rPr>
          <w:rFonts w:cs="Times New Roman"/>
          <w:szCs w:val="24"/>
          <w:lang w:val="en-US"/>
        </w:rPr>
        <w:t>the participants</w:t>
      </w:r>
      <w:r w:rsidR="00750416" w:rsidRPr="008D612F">
        <w:rPr>
          <w:rFonts w:cs="Times New Roman"/>
          <w:szCs w:val="24"/>
          <w:lang w:val="en-US"/>
        </w:rPr>
        <w:t>’</w:t>
      </w:r>
      <w:r w:rsidR="000C455E" w:rsidRPr="008D612F">
        <w:rPr>
          <w:rFonts w:cs="Times New Roman"/>
          <w:szCs w:val="24"/>
          <w:lang w:val="en-US"/>
        </w:rPr>
        <w:t xml:space="preserve"> </w:t>
      </w:r>
      <w:r w:rsidR="00BC36F8" w:rsidRPr="008D612F">
        <w:rPr>
          <w:rFonts w:cs="Times New Roman"/>
          <w:szCs w:val="24"/>
          <w:lang w:val="en-US"/>
        </w:rPr>
        <w:t>ability to transmit force through the trunk</w:t>
      </w:r>
      <w:r w:rsidR="003441D3" w:rsidRPr="008D612F">
        <w:rPr>
          <w:rFonts w:cs="Times New Roman"/>
          <w:szCs w:val="24"/>
          <w:lang w:val="en-US"/>
        </w:rPr>
        <w:t>.</w:t>
      </w:r>
      <w:r w:rsidR="00760F7A" w:rsidRPr="008D612F">
        <w:rPr>
          <w:rFonts w:cs="Times New Roman"/>
          <w:szCs w:val="24"/>
          <w:lang w:val="en-US"/>
        </w:rPr>
        <w:t xml:space="preserve"> L</w:t>
      </w:r>
      <w:r w:rsidR="006834CB" w:rsidRPr="008D612F">
        <w:rPr>
          <w:rFonts w:cs="Times New Roman"/>
          <w:szCs w:val="24"/>
          <w:lang w:val="en-US"/>
        </w:rPr>
        <w:t>arger differences</w:t>
      </w:r>
      <w:r w:rsidR="00CC66C4" w:rsidRPr="008D612F">
        <w:rPr>
          <w:rFonts w:cs="Times New Roman"/>
          <w:szCs w:val="24"/>
          <w:lang w:val="en-US"/>
        </w:rPr>
        <w:t xml:space="preserve"> in vGRF</w:t>
      </w:r>
      <w:r w:rsidR="006834CB" w:rsidRPr="008D612F">
        <w:rPr>
          <w:rFonts w:cs="Times New Roman"/>
          <w:szCs w:val="24"/>
          <w:lang w:val="en-US"/>
        </w:rPr>
        <w:t xml:space="preserve"> </w:t>
      </w:r>
      <w:r w:rsidR="006815DD" w:rsidRPr="008D612F">
        <w:rPr>
          <w:rFonts w:cs="Times New Roman"/>
          <w:szCs w:val="24"/>
          <w:lang w:val="en-US"/>
        </w:rPr>
        <w:t xml:space="preserve">were observed </w:t>
      </w:r>
      <w:r w:rsidR="006834CB" w:rsidRPr="008D612F">
        <w:rPr>
          <w:rFonts w:cs="Times New Roman"/>
          <w:szCs w:val="24"/>
          <w:lang w:val="en-US"/>
        </w:rPr>
        <w:t xml:space="preserve">between bilateral and unilateral variations </w:t>
      </w:r>
      <w:r w:rsidR="006815DD" w:rsidRPr="008D612F">
        <w:rPr>
          <w:rFonts w:cs="Times New Roman"/>
          <w:szCs w:val="24"/>
          <w:lang w:val="en-US"/>
        </w:rPr>
        <w:t>of</w:t>
      </w:r>
      <w:r w:rsidR="00487A97" w:rsidRPr="008D612F">
        <w:rPr>
          <w:rFonts w:cs="Times New Roman"/>
          <w:szCs w:val="24"/>
          <w:lang w:val="en-US"/>
        </w:rPr>
        <w:t xml:space="preserve"> the seated plantarflexion position where the trunk is not loaded</w:t>
      </w:r>
      <w:r w:rsidR="001B7A34" w:rsidRPr="008D612F">
        <w:rPr>
          <w:rFonts w:cs="Times New Roman"/>
          <w:szCs w:val="24"/>
          <w:lang w:val="en-US"/>
        </w:rPr>
        <w:t>.</w:t>
      </w:r>
      <w:r w:rsidR="003441D3" w:rsidRPr="008D612F">
        <w:rPr>
          <w:rFonts w:cs="Times New Roman"/>
          <w:szCs w:val="24"/>
          <w:lang w:val="en-US"/>
        </w:rPr>
        <w:t xml:space="preserve"> </w:t>
      </w:r>
      <w:r w:rsidR="00DC6F74" w:rsidRPr="008D612F">
        <w:rPr>
          <w:rFonts w:cs="Times New Roman"/>
          <w:szCs w:val="24"/>
          <w:lang w:val="en-US"/>
        </w:rPr>
        <w:t>To that end</w:t>
      </w:r>
      <w:r w:rsidR="00176691" w:rsidRPr="008D612F">
        <w:rPr>
          <w:rFonts w:cs="Times New Roman"/>
          <w:szCs w:val="24"/>
          <w:lang w:val="en-US"/>
        </w:rPr>
        <w:t xml:space="preserve">, we speculate that </w:t>
      </w:r>
      <w:r w:rsidR="00A36CEC" w:rsidRPr="008D612F">
        <w:rPr>
          <w:rFonts w:cs="Times New Roman"/>
          <w:szCs w:val="24"/>
          <w:lang w:val="en-US"/>
        </w:rPr>
        <w:t xml:space="preserve">greater muscle mass in the trunk and upper body may </w:t>
      </w:r>
      <w:r w:rsidR="00DC6F74" w:rsidRPr="008D612F">
        <w:rPr>
          <w:rFonts w:cs="Times New Roman"/>
          <w:szCs w:val="24"/>
          <w:lang w:val="en-US"/>
        </w:rPr>
        <w:t xml:space="preserve">moderate </w:t>
      </w:r>
      <w:r w:rsidR="007472A1" w:rsidRPr="008D612F">
        <w:rPr>
          <w:rFonts w:cs="Times New Roman"/>
          <w:szCs w:val="24"/>
          <w:lang w:val="en-US"/>
        </w:rPr>
        <w:t xml:space="preserve">the transmission of force </w:t>
      </w:r>
      <w:r w:rsidR="00016738" w:rsidRPr="008D612F">
        <w:rPr>
          <w:rFonts w:cs="Times New Roman"/>
          <w:szCs w:val="24"/>
          <w:lang w:val="en-US"/>
        </w:rPr>
        <w:t>to the lower extremity</w:t>
      </w:r>
      <w:r w:rsidR="007472A1" w:rsidRPr="008D612F">
        <w:rPr>
          <w:rFonts w:cs="Times New Roman"/>
          <w:szCs w:val="24"/>
          <w:lang w:val="en-US"/>
        </w:rPr>
        <w:t xml:space="preserve"> and result in greater vGRF</w:t>
      </w:r>
      <w:r w:rsidR="001D63E1" w:rsidRPr="008D612F">
        <w:rPr>
          <w:rFonts w:cs="Times New Roman"/>
          <w:szCs w:val="24"/>
          <w:lang w:val="en-US"/>
        </w:rPr>
        <w:t xml:space="preserve"> </w:t>
      </w:r>
      <w:r w:rsidR="00DC6F74" w:rsidRPr="008D612F">
        <w:rPr>
          <w:rFonts w:cs="Times New Roman"/>
          <w:szCs w:val="24"/>
          <w:lang w:val="en-US"/>
        </w:rPr>
        <w:t xml:space="preserve">during </w:t>
      </w:r>
      <w:r w:rsidR="00FC1709" w:rsidRPr="008D612F">
        <w:rPr>
          <w:rFonts w:cs="Times New Roman"/>
          <w:szCs w:val="24"/>
          <w:lang w:val="en-US"/>
        </w:rPr>
        <w:lastRenderedPageBreak/>
        <w:t xml:space="preserve">the </w:t>
      </w:r>
      <w:r w:rsidR="00DC6F74" w:rsidRPr="008D612F">
        <w:rPr>
          <w:rFonts w:cs="Times New Roman"/>
          <w:szCs w:val="24"/>
          <w:lang w:val="en-US"/>
        </w:rPr>
        <w:t xml:space="preserve">bilateral test </w:t>
      </w:r>
      <w:r w:rsidR="001D63E1" w:rsidRPr="008D612F">
        <w:rPr>
          <w:rFonts w:cs="Times New Roman"/>
          <w:szCs w:val="24"/>
          <w:lang w:val="en-US"/>
        </w:rPr>
        <w:fldChar w:fldCharType="begin" w:fldLock="1"/>
      </w:r>
      <w:r w:rsidR="00135ADC" w:rsidRPr="008D612F">
        <w:rPr>
          <w:rFonts w:cs="Times New Roman"/>
          <w:szCs w:val="24"/>
          <w:lang w:val="en-US"/>
        </w:rPr>
        <w:instrText>ADDIN CSL_CITATION {"citationItems":[{"id":"ITEM-1","itemData":{"DOI":"10.1007/s40279-015-0426-4","ISSN":"0112-1642","PMID":"26589515","abstract":"Background: The importance of trunk muscle strength (TMS) for physical fitness and athletic performance has been demonstrated by studies reporting significant correlations between those capacities. However, evidence-based knowledge regarding the magnitude of correlations between TMS and proxies of physical fitness and athletic performance as well as potential effects of core strength training (CST) on TMS, physical fitness and athletic performance variables is currently lacking for trained individuals. Objective: The aims of this systematic review and meta-analysis were to quantify associations between variables of TMS, physical fitness and athletic performance and effects of CST on these measures in healthy trained individuals. Data Sources: PubMed, Web of Science, and SPORTDiscus were systematically screened from January 1984 to March 2015. Study Eligibility Criteria: Studies were included that investigated healthy trained individuals aged 16–44 years and tested at least one measure of TMS, muscle strength, muscle power, balance, and/or athletic performance. Study Appraisal and Synthesis Methods: Z-transformed Pearson’s correlation coefficients between measures of TMS and physical performance were aggregated and back-transformed to r values. Further, to quantify the effects of CST, weighted standardized mean differences (SMDs) of TMS and physical performance were calculated using random effects models. The methodological quality of CST studies was assessed by the Physiotherapy Evidence Database (PEDro) scale. Results: Small-sized relationships of TMS with physical performance measures (−0.05 ≤ r ≤ 0.18) were found in 15 correlation studies. Sixteen intervention studies revealed large effects of CST on measures of TMS (SMD = 1.07) but small-to-medium-sized effects on proxies of physical performance (0 ≤ SMD ≤ 0.71) compared with no training or regular training only. The methodological quality of CST studies was low (median PEDro score = 4). Conclusions: Our findings indicate that TMS plays only a minor role for physical fitness and athletic performance in trained individuals. In fact, CST appears to be an effective means to increase TMS and was associated with only limited gains in physical fitness and athletic performance measures when compared with no or only regular training.","author":[{"dropping-particle":"","family":"Prieske","given":"Olaf","non-dropping-particle":"","parse-names":false,"suffix":""},{"dropping-particle":"","family":"Muehlbauer","given":"Thomas","non-dropping-particle":"","parse-names":false,"suffix":""},{"dropping-particle":"","family":"Granacher","given":"Urs","non-dropping-particle":"","parse-names":false,"suffix":""}],"container-title":"Sports Medicine","id":"ITEM-1","issue":"3","issued":{"date-parts":[["2016","3","20"]]},"page":"401-419","title":"The role of trunk muscle strength for physical fitness and athletic performance in trained individuals: A systematic review and meta-analysis","type":"article-journal","volume":"46"},"uris":["http://www.mendeley.com/documents/?uuid=7c071ac2-5fea-4f56-92d2-91c5ed9aac6c"]},{"id":"ITEM-2","itemData":{"DOI":"10.2478/hukin-2019-0126","ISSN":"18997562","abstract":"The back squat is widely used in strength training programs. Alternatively, the belt squat has been gaining popularity since it loads the weight on the hips, as opposed to the shoulders and spine. The purpose of this study was to determine whether using a belt squat would result in less lumbar extensor activation while providing similar excitation of other prime mover and stabilizer musculature. Ten participants (9 males, 1 female; age 29.3 ± 4.9 years; body mass 96.2 ± 17.8 kg) who regularly trained both belt squats and back squats performed three sets of 5 repetitions with 100% bodyweight for each exercise. Peak and integrated muscle activity was calculated and normalized to a maximum voluntary isometric contraction. A one-way ANOVA (p &lt; 0.05) was used to compare conditions. Belt squatting decreased lumbar erector impulse (45.4%) and peak (52.0%) activation as compared to the back squat. Belt squatting did not alter activation of the lower extremities except for a decrease in the gluteus maximus (35.2% impulse and 32.1% peak), gluteus medius (54.1% impulse and 55.2% peak). Furthermore, belt squatting reduced activation of the rectus abdominus (44.3% impulse; 31.1% peak), and external obliques (45.8% impulse; 53.7% peak) as compared to back squatting. Our results suggest belt squatting provides similar muscular demands for the quadriceps, hamstrings, and plantar flexors, but is less demanding of trunk stabilizers, and gluteual muscles. Belt squats may be a suitable alternative to back squats in order to avoid stressing low back or trunk musculature.","author":[{"dropping-particle":"","family":"Joseph","given":"Lori","non-dropping-particle":"","parse-names":false,"suffix":""},{"dropping-particle":"","family":"Reilly","given":"Josh","non-dropping-particle":"","parse-names":false,"suffix":""},{"dropping-particle":"","family":"Sweezey","given":"Kristine","non-dropping-particle":"","parse-names":false,"suffix":""},{"dropping-particle":"","family":"Waugh","given":"Robyn","non-dropping-particle":"","parse-names":false,"suffix":""},{"dropping-particle":"","family":"Carlson","given":"Lara A.","non-dropping-particle":"","parse-names":false,"suffix":""},{"dropping-particle":"","family":"Lawrence","given":"Michael A.","non-dropping-particle":"","parse-names":false,"suffix":""}],"container-title":"Journal of Human Kinetics","id":"ITEM-2","issue":"1","issued":{"date-parts":[["2020"]]},"page":"223-228","title":"Activity of trunk and lower extremity musculature: Comparison between parallel back squats and belt squats","type":"article-journal","volume":"72"},"uris":["http://www.mendeley.com/documents/?uuid=d5222f64-d5a0-4b28-b86a-2700b23fa2da"]}],"mendeley":{"formattedCitation":"(Joseph et al., 2020; Prieske et al., 2016)","plainTextFormattedCitation":"(Joseph et al., 2020; Prieske et al., 2016)","previouslyFormattedCitation":"(Joseph et al., 2020; Prieske et al., 2016)"},"properties":{"noteIndex":0},"schema":"https://github.com/citation-style-language/schema/raw/master/csl-citation.json"}</w:instrText>
      </w:r>
      <w:r w:rsidR="001D63E1" w:rsidRPr="008D612F">
        <w:rPr>
          <w:rFonts w:cs="Times New Roman"/>
          <w:szCs w:val="24"/>
          <w:lang w:val="en-US"/>
        </w:rPr>
        <w:fldChar w:fldCharType="separate"/>
      </w:r>
      <w:r w:rsidR="008A06F7" w:rsidRPr="008D612F">
        <w:rPr>
          <w:rFonts w:cs="Times New Roman"/>
          <w:noProof/>
          <w:szCs w:val="24"/>
          <w:lang w:val="en-US"/>
        </w:rPr>
        <w:t>(Joseph et al., 2020; Prieske et al., 2016)</w:t>
      </w:r>
      <w:r w:rsidR="001D63E1" w:rsidRPr="008D612F">
        <w:rPr>
          <w:rFonts w:cs="Times New Roman"/>
          <w:szCs w:val="24"/>
          <w:lang w:val="en-US"/>
        </w:rPr>
        <w:fldChar w:fldCharType="end"/>
      </w:r>
      <w:r w:rsidR="007472A1" w:rsidRPr="008D612F">
        <w:rPr>
          <w:rFonts w:cs="Times New Roman"/>
          <w:szCs w:val="24"/>
          <w:lang w:val="en-US"/>
        </w:rPr>
        <w:t>.</w:t>
      </w:r>
      <w:r w:rsidR="00AE7D81" w:rsidRPr="008D612F">
        <w:rPr>
          <w:rFonts w:cs="Times New Roman"/>
          <w:szCs w:val="24"/>
          <w:lang w:val="en-US"/>
        </w:rPr>
        <w:t xml:space="preserve"> </w:t>
      </w:r>
      <w:r w:rsidR="00133084" w:rsidRPr="008D612F">
        <w:rPr>
          <w:rFonts w:cs="Times New Roman"/>
          <w:szCs w:val="24"/>
          <w:lang w:val="en-US"/>
        </w:rPr>
        <w:t>Further</w:t>
      </w:r>
      <w:r w:rsidR="00526ED7" w:rsidRPr="008D612F">
        <w:rPr>
          <w:rFonts w:cs="Times New Roman"/>
          <w:szCs w:val="24"/>
          <w:lang w:val="en-US"/>
        </w:rPr>
        <w:t xml:space="preserve"> research </w:t>
      </w:r>
      <w:r w:rsidR="000D1904" w:rsidRPr="008D612F">
        <w:rPr>
          <w:rFonts w:cs="Times New Roman"/>
          <w:szCs w:val="24"/>
          <w:lang w:val="en-US"/>
        </w:rPr>
        <w:t>investigating</w:t>
      </w:r>
      <w:r w:rsidR="00223D26" w:rsidRPr="008D612F">
        <w:rPr>
          <w:rFonts w:cs="Times New Roman"/>
          <w:szCs w:val="24"/>
          <w:lang w:val="en-US"/>
        </w:rPr>
        <w:t xml:space="preserve"> </w:t>
      </w:r>
      <w:r w:rsidR="00DD004C" w:rsidRPr="008D612F">
        <w:rPr>
          <w:rFonts w:cs="Times New Roman"/>
          <w:szCs w:val="24"/>
          <w:lang w:val="en-US"/>
        </w:rPr>
        <w:t xml:space="preserve">differences in </w:t>
      </w:r>
      <w:r w:rsidR="000817E0" w:rsidRPr="008D612F">
        <w:rPr>
          <w:rFonts w:cs="Times New Roman"/>
          <w:szCs w:val="24"/>
          <w:lang w:val="en-US"/>
        </w:rPr>
        <w:t xml:space="preserve">absolute </w:t>
      </w:r>
      <w:r w:rsidR="00DD004C" w:rsidRPr="008D612F">
        <w:rPr>
          <w:rFonts w:cs="Times New Roman"/>
          <w:szCs w:val="24"/>
          <w:lang w:val="en-US"/>
        </w:rPr>
        <w:t>vGRF between</w:t>
      </w:r>
      <w:r w:rsidR="000D1904" w:rsidRPr="008D612F">
        <w:rPr>
          <w:rFonts w:cs="Times New Roman"/>
          <w:szCs w:val="24"/>
          <w:lang w:val="en-US"/>
        </w:rPr>
        <w:t xml:space="preserve"> </w:t>
      </w:r>
      <w:r w:rsidR="00526ED7" w:rsidRPr="008D612F">
        <w:rPr>
          <w:rFonts w:cs="Times New Roman"/>
          <w:szCs w:val="24"/>
          <w:lang w:val="en-US"/>
        </w:rPr>
        <w:t xml:space="preserve">bilateral and unilateral </w:t>
      </w:r>
      <w:r w:rsidR="00955310" w:rsidRPr="008D612F">
        <w:rPr>
          <w:rFonts w:cs="Times New Roman"/>
          <w:szCs w:val="24"/>
          <w:lang w:val="en-US"/>
        </w:rPr>
        <w:t>variations</w:t>
      </w:r>
      <w:r w:rsidR="004849DA" w:rsidRPr="008D612F">
        <w:rPr>
          <w:rFonts w:cs="Times New Roman"/>
          <w:szCs w:val="24"/>
          <w:lang w:val="en-US"/>
        </w:rPr>
        <w:t xml:space="preserve"> of standing isometric force tests</w:t>
      </w:r>
      <w:r w:rsidR="00955310" w:rsidRPr="008D612F">
        <w:rPr>
          <w:rFonts w:cs="Times New Roman"/>
          <w:szCs w:val="24"/>
          <w:lang w:val="en-US"/>
        </w:rPr>
        <w:t xml:space="preserve"> </w:t>
      </w:r>
      <w:r w:rsidR="00133084" w:rsidRPr="008D612F">
        <w:rPr>
          <w:rFonts w:cs="Times New Roman"/>
          <w:szCs w:val="24"/>
          <w:lang w:val="en-US"/>
        </w:rPr>
        <w:t xml:space="preserve">is </w:t>
      </w:r>
      <w:r w:rsidR="007B16B6" w:rsidRPr="008D612F">
        <w:rPr>
          <w:rFonts w:cs="Times New Roman"/>
          <w:szCs w:val="24"/>
          <w:lang w:val="en-US"/>
        </w:rPr>
        <w:t>warranted</w:t>
      </w:r>
      <w:r w:rsidR="00955310" w:rsidRPr="008D612F">
        <w:rPr>
          <w:rFonts w:cs="Times New Roman"/>
          <w:szCs w:val="24"/>
          <w:lang w:val="en-US"/>
        </w:rPr>
        <w:t>.</w:t>
      </w:r>
    </w:p>
    <w:p w14:paraId="750979F5" w14:textId="37D2E249" w:rsidR="00CD5F8A" w:rsidRPr="008D612F" w:rsidRDefault="00495DE3" w:rsidP="0006451C">
      <w:pPr>
        <w:pStyle w:val="Heading2"/>
        <w:rPr>
          <w:lang w:val="en-US"/>
        </w:rPr>
      </w:pPr>
      <w:r w:rsidRPr="008D612F">
        <w:t>Limitations</w:t>
      </w:r>
    </w:p>
    <w:p w14:paraId="42A6BDEF" w14:textId="3E6BF5B1" w:rsidR="00FC79A1" w:rsidRPr="008D612F" w:rsidRDefault="00DA5747" w:rsidP="00FC79A1">
      <w:pPr>
        <w:rPr>
          <w:rFonts w:cs="Times New Roman"/>
          <w:szCs w:val="24"/>
          <w:lang w:val="en-US"/>
        </w:rPr>
      </w:pPr>
      <w:r w:rsidRPr="008D612F">
        <w:rPr>
          <w:rFonts w:cs="Times New Roman"/>
          <w:szCs w:val="24"/>
          <w:lang w:val="en-US"/>
        </w:rPr>
        <w:t>There are</w:t>
      </w:r>
      <w:r w:rsidR="00926805" w:rsidRPr="008D612F">
        <w:rPr>
          <w:rFonts w:cs="Times New Roman"/>
          <w:szCs w:val="24"/>
          <w:lang w:val="en-US"/>
        </w:rPr>
        <w:t xml:space="preserve"> </w:t>
      </w:r>
      <w:r w:rsidRPr="008D612F">
        <w:rPr>
          <w:rFonts w:cs="Times New Roman"/>
          <w:szCs w:val="24"/>
          <w:lang w:val="en-US"/>
        </w:rPr>
        <w:t>several limitations to this study</w:t>
      </w:r>
      <w:r w:rsidR="00926805" w:rsidRPr="008D612F">
        <w:rPr>
          <w:rFonts w:cs="Times New Roman"/>
          <w:szCs w:val="24"/>
          <w:lang w:val="en-US"/>
        </w:rPr>
        <w:t xml:space="preserve">, for example, there may have been </w:t>
      </w:r>
      <w:r w:rsidR="006105A2" w:rsidRPr="008D612F">
        <w:rPr>
          <w:rFonts w:cs="Times New Roman"/>
          <w:szCs w:val="24"/>
          <w:lang w:val="en-US"/>
        </w:rPr>
        <w:t>fatigue or potentiation</w:t>
      </w:r>
      <w:r w:rsidR="00926805" w:rsidRPr="008D612F">
        <w:rPr>
          <w:rFonts w:cs="Times New Roman"/>
          <w:szCs w:val="24"/>
          <w:lang w:val="en-US"/>
        </w:rPr>
        <w:t xml:space="preserve"> effect</w:t>
      </w:r>
      <w:r w:rsidR="006105A2" w:rsidRPr="008D612F">
        <w:rPr>
          <w:rFonts w:cs="Times New Roman"/>
          <w:szCs w:val="24"/>
          <w:lang w:val="en-US"/>
        </w:rPr>
        <w:t>s</w:t>
      </w:r>
      <w:r w:rsidR="00926805" w:rsidRPr="008D612F">
        <w:rPr>
          <w:rFonts w:cs="Times New Roman"/>
          <w:szCs w:val="24"/>
          <w:lang w:val="en-US"/>
        </w:rPr>
        <w:t xml:space="preserve"> as the </w:t>
      </w:r>
      <w:r w:rsidR="00AC4ADA" w:rsidRPr="008D612F">
        <w:rPr>
          <w:rFonts w:cs="Times New Roman"/>
          <w:szCs w:val="24"/>
          <w:lang w:val="en-US"/>
        </w:rPr>
        <w:t xml:space="preserve">order in which isometric force tests were completed was not </w:t>
      </w:r>
      <w:r w:rsidR="00E0550B" w:rsidRPr="008D612F">
        <w:rPr>
          <w:rFonts w:cs="Times New Roman"/>
          <w:szCs w:val="24"/>
          <w:lang w:val="en-US"/>
        </w:rPr>
        <w:t>randomized</w:t>
      </w:r>
      <w:r w:rsidR="00AC4ADA" w:rsidRPr="008D612F">
        <w:rPr>
          <w:rFonts w:cs="Times New Roman"/>
          <w:szCs w:val="24"/>
          <w:lang w:val="en-US"/>
        </w:rPr>
        <w:t xml:space="preserve">. </w:t>
      </w:r>
      <w:r w:rsidR="00474D29" w:rsidRPr="008D612F">
        <w:rPr>
          <w:rFonts w:cs="Times New Roman"/>
          <w:szCs w:val="24"/>
          <w:lang w:val="en-US"/>
        </w:rPr>
        <w:t>T</w:t>
      </w:r>
      <w:r w:rsidR="00261ED0" w:rsidRPr="008D612F">
        <w:rPr>
          <w:rFonts w:cs="Times New Roman"/>
          <w:szCs w:val="24"/>
          <w:lang w:val="en-US"/>
        </w:rPr>
        <w:t xml:space="preserve">ests were </w:t>
      </w:r>
      <w:r w:rsidR="007C791D" w:rsidRPr="008D612F">
        <w:rPr>
          <w:rFonts w:cs="Times New Roman"/>
          <w:szCs w:val="24"/>
          <w:lang w:val="en-US"/>
        </w:rPr>
        <w:t>ordered</w:t>
      </w:r>
      <w:r w:rsidR="00A82B15" w:rsidRPr="008D612F">
        <w:rPr>
          <w:rFonts w:cs="Times New Roman"/>
          <w:szCs w:val="24"/>
          <w:lang w:val="en-US"/>
        </w:rPr>
        <w:t xml:space="preserve"> to start with the</w:t>
      </w:r>
      <w:r w:rsidR="00DB7661" w:rsidRPr="008D612F">
        <w:rPr>
          <w:rFonts w:cs="Times New Roman"/>
          <w:szCs w:val="24"/>
          <w:lang w:val="en-US"/>
        </w:rPr>
        <w:t xml:space="preserve"> highest</w:t>
      </w:r>
      <w:r w:rsidR="009D02C6" w:rsidRPr="008D612F">
        <w:rPr>
          <w:rFonts w:cs="Times New Roman"/>
          <w:szCs w:val="24"/>
          <w:lang w:val="en-US"/>
        </w:rPr>
        <w:t xml:space="preserve"> </w:t>
      </w:r>
      <w:r w:rsidR="0044790E" w:rsidRPr="008D612F">
        <w:rPr>
          <w:rFonts w:cs="Times New Roman"/>
          <w:szCs w:val="24"/>
          <w:lang w:val="en-US"/>
        </w:rPr>
        <w:t>vGRF</w:t>
      </w:r>
      <w:r w:rsidR="00DB7661" w:rsidRPr="008D612F">
        <w:rPr>
          <w:rFonts w:cs="Times New Roman"/>
          <w:szCs w:val="24"/>
          <w:lang w:val="en-US"/>
        </w:rPr>
        <w:t xml:space="preserve"> </w:t>
      </w:r>
      <w:r w:rsidR="00A82B15" w:rsidRPr="008D612F">
        <w:rPr>
          <w:rFonts w:cs="Times New Roman"/>
          <w:szCs w:val="24"/>
          <w:lang w:val="en-US"/>
        </w:rPr>
        <w:t xml:space="preserve">and </w:t>
      </w:r>
      <w:r w:rsidR="009D02C6" w:rsidRPr="008D612F">
        <w:rPr>
          <w:rFonts w:cs="Times New Roman"/>
          <w:szCs w:val="24"/>
          <w:lang w:val="en-US"/>
        </w:rPr>
        <w:t xml:space="preserve">finish with the lowest </w:t>
      </w:r>
      <w:r w:rsidR="0044790E" w:rsidRPr="008D612F">
        <w:rPr>
          <w:rFonts w:cs="Times New Roman"/>
          <w:szCs w:val="24"/>
          <w:lang w:val="en-US"/>
        </w:rPr>
        <w:t>vGRF</w:t>
      </w:r>
      <w:r w:rsidR="006D7D31" w:rsidRPr="008D612F">
        <w:rPr>
          <w:rFonts w:cs="Times New Roman"/>
          <w:szCs w:val="24"/>
          <w:lang w:val="en-US"/>
        </w:rPr>
        <w:t xml:space="preserve"> </w:t>
      </w:r>
      <w:r w:rsidR="0087402A" w:rsidRPr="008D612F">
        <w:rPr>
          <w:rFonts w:cs="Times New Roman"/>
          <w:szCs w:val="24"/>
          <w:lang w:val="en-US"/>
        </w:rPr>
        <w:t xml:space="preserve">(e.g., bilateral squat </w:t>
      </w:r>
      <w:r w:rsidR="00ED3075" w:rsidRPr="008D612F">
        <w:rPr>
          <w:rFonts w:cs="Times New Roman"/>
          <w:szCs w:val="24"/>
          <w:lang w:val="en-US"/>
        </w:rPr>
        <w:t xml:space="preserve">first and unilateral seated </w:t>
      </w:r>
      <w:r w:rsidR="004E2B14" w:rsidRPr="008D612F">
        <w:rPr>
          <w:rFonts w:cs="Times New Roman"/>
          <w:szCs w:val="24"/>
          <w:lang w:val="en-US"/>
        </w:rPr>
        <w:t>plantarflexion</w:t>
      </w:r>
      <w:r w:rsidR="00ED3075" w:rsidRPr="008D612F">
        <w:rPr>
          <w:rFonts w:cs="Times New Roman"/>
          <w:szCs w:val="24"/>
          <w:lang w:val="en-US"/>
        </w:rPr>
        <w:t xml:space="preserve"> last)</w:t>
      </w:r>
      <w:r w:rsidR="009D02C6" w:rsidRPr="008D612F">
        <w:rPr>
          <w:rFonts w:cs="Times New Roman"/>
          <w:szCs w:val="24"/>
          <w:lang w:val="en-US"/>
        </w:rPr>
        <w:t>.</w:t>
      </w:r>
      <w:r w:rsidR="0016324D" w:rsidRPr="008D612F">
        <w:rPr>
          <w:rFonts w:cs="Times New Roman"/>
          <w:szCs w:val="24"/>
          <w:lang w:val="en-US"/>
        </w:rPr>
        <w:t xml:space="preserve"> T</w:t>
      </w:r>
      <w:r w:rsidR="00570750" w:rsidRPr="008D612F">
        <w:rPr>
          <w:rFonts w:cs="Times New Roman"/>
          <w:szCs w:val="24"/>
          <w:lang w:val="en-US"/>
        </w:rPr>
        <w:t xml:space="preserve">he </w:t>
      </w:r>
      <w:r w:rsidR="00016738" w:rsidRPr="008D612F">
        <w:rPr>
          <w:rFonts w:cs="Times New Roman"/>
          <w:szCs w:val="24"/>
          <w:lang w:val="en-US"/>
        </w:rPr>
        <w:t xml:space="preserve">internal training load 48 </w:t>
      </w:r>
      <w:r w:rsidR="007C786F" w:rsidRPr="008D612F">
        <w:rPr>
          <w:rFonts w:cs="Times New Roman"/>
          <w:szCs w:val="24"/>
          <w:lang w:val="en-US"/>
        </w:rPr>
        <w:t xml:space="preserve">h </w:t>
      </w:r>
      <w:r w:rsidR="00016738" w:rsidRPr="008D612F">
        <w:rPr>
          <w:rFonts w:cs="Times New Roman"/>
          <w:szCs w:val="24"/>
          <w:lang w:val="en-US"/>
        </w:rPr>
        <w:t>prior to testing</w:t>
      </w:r>
      <w:r w:rsidR="00084931" w:rsidRPr="008D612F">
        <w:rPr>
          <w:rFonts w:cs="Times New Roman"/>
          <w:szCs w:val="24"/>
          <w:lang w:val="en-US"/>
        </w:rPr>
        <w:t xml:space="preserve"> was significantly different between the two sessions. The between-session reliability and variability, however, </w:t>
      </w:r>
      <w:r w:rsidR="004524B0" w:rsidRPr="008D612F">
        <w:rPr>
          <w:rFonts w:cs="Times New Roman"/>
          <w:szCs w:val="24"/>
          <w:lang w:val="en-US"/>
        </w:rPr>
        <w:t xml:space="preserve">were </w:t>
      </w:r>
      <w:r w:rsidR="00084931" w:rsidRPr="008D612F">
        <w:rPr>
          <w:rFonts w:cs="Times New Roman"/>
          <w:szCs w:val="24"/>
          <w:lang w:val="en-US"/>
        </w:rPr>
        <w:t>excellent, suggesting that these tests are robust to acute changes in internal training load</w:t>
      </w:r>
      <w:r w:rsidR="003A7E6B" w:rsidRPr="008D612F">
        <w:rPr>
          <w:rFonts w:cs="Times New Roman"/>
          <w:szCs w:val="24"/>
          <w:lang w:val="en-US"/>
        </w:rPr>
        <w:t xml:space="preserve">. </w:t>
      </w:r>
      <w:r w:rsidR="00F45289" w:rsidRPr="008D612F">
        <w:rPr>
          <w:rFonts w:cs="Times New Roman"/>
          <w:szCs w:val="24"/>
          <w:lang w:val="en-US"/>
        </w:rPr>
        <w:t xml:space="preserve">This supports previous </w:t>
      </w:r>
      <w:r w:rsidR="00B45008" w:rsidRPr="008D612F">
        <w:rPr>
          <w:rFonts w:cs="Times New Roman"/>
          <w:szCs w:val="24"/>
          <w:lang w:val="en-US"/>
        </w:rPr>
        <w:t>findings suggesting that vGRF</w:t>
      </w:r>
      <w:r w:rsidR="009B49C5" w:rsidRPr="008D612F">
        <w:rPr>
          <w:rFonts w:cs="Times New Roman"/>
          <w:szCs w:val="24"/>
          <w:lang w:val="en-US"/>
        </w:rPr>
        <w:t xml:space="preserve"> measures</w:t>
      </w:r>
      <w:r w:rsidR="00B45008" w:rsidRPr="008D612F">
        <w:rPr>
          <w:rFonts w:cs="Times New Roman"/>
          <w:szCs w:val="24"/>
          <w:lang w:val="en-US"/>
        </w:rPr>
        <w:t xml:space="preserve"> </w:t>
      </w:r>
      <w:r w:rsidR="009B49C5" w:rsidRPr="008D612F">
        <w:rPr>
          <w:rFonts w:cs="Times New Roman"/>
          <w:szCs w:val="24"/>
          <w:lang w:val="en-US"/>
        </w:rPr>
        <w:t xml:space="preserve">during the </w:t>
      </w:r>
      <w:r w:rsidR="00626E8C" w:rsidRPr="008D612F">
        <w:rPr>
          <w:rFonts w:cs="Times New Roman"/>
          <w:szCs w:val="24"/>
          <w:lang w:val="en-US"/>
        </w:rPr>
        <w:t>mid-thigh</w:t>
      </w:r>
      <w:r w:rsidR="009B49C5" w:rsidRPr="008D612F">
        <w:rPr>
          <w:rFonts w:cs="Times New Roman"/>
          <w:szCs w:val="24"/>
          <w:lang w:val="en-US"/>
        </w:rPr>
        <w:t xml:space="preserve"> pull are appropriate for period monitoring</w:t>
      </w:r>
      <w:r w:rsidR="00A912A9" w:rsidRPr="008D612F">
        <w:rPr>
          <w:rFonts w:cs="Times New Roman"/>
          <w:szCs w:val="24"/>
          <w:lang w:val="en-US"/>
        </w:rPr>
        <w:t xml:space="preserve">, but may not be sensitive to detect acute changes in </w:t>
      </w:r>
      <w:r w:rsidR="00626E8C" w:rsidRPr="008D612F">
        <w:rPr>
          <w:rFonts w:cs="Times New Roman"/>
          <w:szCs w:val="24"/>
          <w:lang w:val="en-US"/>
        </w:rPr>
        <w:t>neuromuscular fatigue</w:t>
      </w:r>
      <w:r w:rsidR="009B49C5" w:rsidRPr="008D612F">
        <w:rPr>
          <w:rFonts w:cs="Times New Roman"/>
          <w:szCs w:val="24"/>
          <w:lang w:val="en-US"/>
        </w:rPr>
        <w:t xml:space="preserve"> </w:t>
      </w:r>
      <w:r w:rsidR="00C0441D" w:rsidRPr="008D612F">
        <w:rPr>
          <w:rFonts w:cs="Times New Roman"/>
          <w:szCs w:val="24"/>
          <w:lang w:val="en-US"/>
        </w:rPr>
        <w:t xml:space="preserve"> </w:t>
      </w:r>
      <w:r w:rsidR="00C0441D" w:rsidRPr="008D612F">
        <w:rPr>
          <w:rFonts w:cs="Times New Roman"/>
          <w:szCs w:val="24"/>
          <w:lang w:val="en-US"/>
        </w:rPr>
        <w:fldChar w:fldCharType="begin" w:fldLock="1"/>
      </w:r>
      <w:r w:rsidR="00570CA3" w:rsidRPr="008D612F">
        <w:rPr>
          <w:rFonts w:cs="Times New Roman"/>
          <w:szCs w:val="24"/>
          <w:lang w:val="en-US"/>
        </w:rPr>
        <w:instrText>ADDIN CSL_CITATION {"citationItems":[{"id":"ITEM-1","itemData":{"DOI":"10.1123/ijspp.2018-0349","ISSN":"15550273","PMID":"30569779","abstract":"Purpose: This study assessed the utility of force–time characteristics from the isometric midthigh pull (IMTP) as a measure of neuromuscular function after elite-level Australian rules football matches. It was hypothesized that rate characteristics of force development would demonstrate a different response magnitude and recovery time course than peak force measurements. Methods: Force–time characteristics of the IMTP (peak force, 0- to 50-ms rate of force development [RFD], 100- to 200-ms RFD) were collected at 48 (G+2), 72 (G+3), and 96 h (G+4) after 3 competitive Australian rules football matches. Results: Meaningful reductions (&gt;75% of the smallest worthwhile change) were observed at G+2, G+3, and G+4 for RFD 0–50 milliseconds (−25.8%, −17.5%, and −16.9%) and at G+2 and G+3 for RFD 100–200 milliseconds (−15.7% and −11.7%). No meaningful reductions were observed for peak force at any time point (G+2 −4.0%, G+3 −3.9%, G+4 −2.7%). Higher week-to-week variation was observed for RFD 0–50 milliseconds (G+2 17.1%, G+3 27.2%, G+4 19.3%) vs both RFD 100–200 milliseconds (G+2 11.3%, G+3 11.5%, G+4 7.2%) and peak force (G+2 4.8%, G+3 4.4%, G+4 8.4%). Conclusions: These findings highlight the potential use of rate characteristics from the IMTP as measures of neuromuscular function in elite sport settings, and in particular RFD 100–200 milliseconds due to its higher reliability. Interestingly, peak force collected from the IMTP was not meaningfully suppressed at any time point after elite Australian rules football match play. This suggests that rate characteristics from IMTP may provide more sensitive and valuable insight regarding neuromuscular function recovery kinetics than peak measures.","author":[{"dropping-particle":"","family":"Norris","given":"Dean","non-dropping-particle":"","parse-names":false,"suffix":""},{"dropping-particle":"","family":"Joyce","given":"David","non-dropping-particle":"","parse-names":false,"suffix":""},{"dropping-particle":"","family":"Siegler","given":"Jason","non-dropping-particle":"","parse-names":false,"suffix":""},{"dropping-particle":"","family":"Clock","given":"James","non-dropping-particle":"","parse-names":false,"suffix":""},{"dropping-particle":"","family":"Lovell","given":"Ric","non-dropping-particle":"","parse-names":false,"suffix":""}],"container-title":"International Journal of Sports Physiology and Performance","id":"ITEM-1","issue":"6","issued":{"date-parts":[["2019"]]},"page":"765-770","title":"Recovery of force–time characteristics after Australian rules football matches: Examining the utility of the isometric midthigh pull","type":"article-journal","volume":"14"},"uris":["http://www.mendeley.com/documents/?uuid=74c952ce-e746-452e-b90b-a7e383388f6e"]}],"mendeley":{"formattedCitation":"(Norris et al., 2019)","plainTextFormattedCitation":"(Norris et al., 2019)","previouslyFormattedCitation":"(Norris et al., 2019)"},"properties":{"noteIndex":0},"schema":"https://github.com/citation-style-language/schema/raw/master/csl-citation.json"}</w:instrText>
      </w:r>
      <w:r w:rsidR="00C0441D" w:rsidRPr="008D612F">
        <w:rPr>
          <w:rFonts w:cs="Times New Roman"/>
          <w:szCs w:val="24"/>
          <w:lang w:val="en-US"/>
        </w:rPr>
        <w:fldChar w:fldCharType="separate"/>
      </w:r>
      <w:r w:rsidR="00C0441D" w:rsidRPr="008D612F">
        <w:rPr>
          <w:rFonts w:cs="Times New Roman"/>
          <w:noProof/>
          <w:szCs w:val="24"/>
          <w:lang w:val="en-US"/>
        </w:rPr>
        <w:t>(Norris et al., 2019)</w:t>
      </w:r>
      <w:r w:rsidR="00C0441D" w:rsidRPr="008D612F">
        <w:rPr>
          <w:rFonts w:cs="Times New Roman"/>
          <w:szCs w:val="24"/>
          <w:lang w:val="en-US"/>
        </w:rPr>
        <w:fldChar w:fldCharType="end"/>
      </w:r>
      <w:r w:rsidR="00AF41C1" w:rsidRPr="008D612F">
        <w:rPr>
          <w:rFonts w:cs="Times New Roman"/>
          <w:szCs w:val="24"/>
          <w:lang w:val="en-US"/>
        </w:rPr>
        <w:t>.</w:t>
      </w:r>
      <w:r w:rsidR="00C0441D" w:rsidRPr="008D612F">
        <w:rPr>
          <w:rFonts w:cs="Times New Roman"/>
          <w:szCs w:val="24"/>
          <w:lang w:val="en-US"/>
        </w:rPr>
        <w:t xml:space="preserve"> </w:t>
      </w:r>
      <w:r w:rsidR="007A41AC" w:rsidRPr="008D612F">
        <w:rPr>
          <w:rFonts w:cs="Times New Roman"/>
          <w:szCs w:val="24"/>
          <w:lang w:val="en-US"/>
        </w:rPr>
        <w:t>The left limb was not tested</w:t>
      </w:r>
      <w:r w:rsidR="00BE24FF" w:rsidRPr="008D612F">
        <w:rPr>
          <w:rFonts w:cs="Times New Roman"/>
          <w:szCs w:val="24"/>
          <w:lang w:val="en-US"/>
        </w:rPr>
        <w:t>, nor was limb dominance established</w:t>
      </w:r>
      <w:r w:rsidR="00ED3075" w:rsidRPr="008D612F">
        <w:rPr>
          <w:rFonts w:cs="Times New Roman"/>
          <w:szCs w:val="24"/>
          <w:lang w:val="en-US"/>
        </w:rPr>
        <w:t>,</w:t>
      </w:r>
      <w:r w:rsidR="00AE3599" w:rsidRPr="008D612F">
        <w:rPr>
          <w:rFonts w:cs="Times New Roman"/>
          <w:szCs w:val="24"/>
          <w:lang w:val="en-US"/>
        </w:rPr>
        <w:t xml:space="preserve"> which may have revealed additional insights into </w:t>
      </w:r>
      <w:r w:rsidR="00065898" w:rsidRPr="008D612F">
        <w:rPr>
          <w:rFonts w:cs="Times New Roman"/>
          <w:szCs w:val="24"/>
          <w:lang w:val="en-US"/>
        </w:rPr>
        <w:t xml:space="preserve">the reliability </w:t>
      </w:r>
      <w:r w:rsidR="000779C2" w:rsidRPr="008D612F">
        <w:rPr>
          <w:rFonts w:cs="Times New Roman"/>
          <w:szCs w:val="24"/>
          <w:lang w:val="en-US"/>
        </w:rPr>
        <w:t>associated with</w:t>
      </w:r>
      <w:r w:rsidR="00065898" w:rsidRPr="008D612F">
        <w:rPr>
          <w:rFonts w:cs="Times New Roman"/>
          <w:szCs w:val="24"/>
          <w:lang w:val="en-US"/>
        </w:rPr>
        <w:t xml:space="preserve"> </w:t>
      </w:r>
      <w:r w:rsidR="000779C2" w:rsidRPr="008D612F">
        <w:rPr>
          <w:rFonts w:cs="Times New Roman"/>
          <w:szCs w:val="24"/>
          <w:lang w:val="en-US"/>
        </w:rPr>
        <w:t>limb dominance</w:t>
      </w:r>
      <w:r w:rsidR="006D47A8" w:rsidRPr="008D612F">
        <w:rPr>
          <w:rFonts w:cs="Times New Roman"/>
          <w:szCs w:val="24"/>
          <w:lang w:val="en-US"/>
        </w:rPr>
        <w:t xml:space="preserve"> </w:t>
      </w:r>
      <w:r w:rsidR="00F25330" w:rsidRPr="008D612F">
        <w:rPr>
          <w:rFonts w:cs="Times New Roman"/>
          <w:szCs w:val="24"/>
          <w:lang w:val="en-US"/>
        </w:rPr>
        <w:fldChar w:fldCharType="begin" w:fldLock="1"/>
      </w:r>
      <w:r w:rsidR="00BC4597" w:rsidRPr="008D612F">
        <w:rPr>
          <w:rFonts w:cs="Times New Roman"/>
          <w:szCs w:val="24"/>
          <w:lang w:val="en-US"/>
        </w:rPr>
        <w:instrText>ADDIN CSL_CITATION {"citationItems":[{"id":"ITEM-1","itemData":{"DOI":"10.1371/journal.pone.0206561","ISSN":"1932-6203","abstract":"Background: Lower limb posterior chain isometric peak force (IPF) measured in the supine position was found to be sensitive to match induced fatigue in footballers (McCall et al. 2015). However, hamstrings fatigue following simulated football may be greatest close to full knee extension (Cohen et al. 2014), and the majority of hamstring strains occur in an extended position (Mendiguchia et al. 2012)., Objective: To evaluate the effects of a simulated match on IPF in a novel test and a supine position test immediately post, and at +48 h, and +72 h post-match., Design: A within-subject, repeated-measures design was used to investigate the short-term effects of fatigue following a simulated football match-protocol -the BEASTmod904 (Akubat et al. 2014)., Participants: 17 semi-professional players (age 21.2+/-2.4 yrs, body mass 73.8+/-8.9 kg) competing in a Spanish Third-Division team volunteered to participate in the study, which was implemented after the end of their competitive season., Interventions: IPF was measured using a portable force platform immediately before (PRE) and after (POST) the BEASTmod90 protocol, and at +48 h and +72 h post match. Two tests were used: (i) Standing with tested leg at 90[degrees] hip and 20[degrees] knee flexion (90:20); (ii) Supine with tested leg at 90[degrees] knee and hip flexion (S90)., Main Outcome Measurements: Fatigue after a simulated football match-protocol. We hypothesized that the 90:20 would show greater levels of fatigue than the S90., Results: IPF significantly declined PRE versus POST match in the 90:20 in both legs (p&lt;0.001), and in the S90 in the non-dominant (p&lt;0.001) and dominant leg (p&lt;0.01). IPF was significantly lower at +48 h compared to PRE in the 90:20 in both legs (p&lt;0.01, p&lt;=0.05), but not in the S90. At +72 h, IPF was not significantly different from PRE in either test., Conclusions: These findings suggest potential angle-specific differences in posterior chain fatigue following a simulated match, and that the 90:20 may be more sensitive to post competition residual posterior chain fatigue., (C) 2017 BMJ Publishing Group Ltd and British Association of Sport and Exercise Medicine","author":[{"dropping-particle":"","family":"Matinlauri","given":"Anton","non-dropping-particle":"","parse-names":false,"suffix":""},{"dropping-particle":"","family":"Alcaraz","given":"Pedro E.","non-dropping-particle":"","parse-names":false,"suffix":""},{"dropping-particle":"","family":"Freitas","given":"Tomás T.","non-dropping-particle":"","parse-names":false,"suffix":""},{"dropping-particle":"","family":"Mendiguchia","given":"Jurdan","non-dropping-particle":"","parse-names":false,"suffix":""},{"dropping-particle":"","family":"Abedin-Maghanaki","given":"Afshin","non-dropping-particle":"","parse-names":false,"suffix":""},{"dropping-particle":"","family":"Castillo","given":"Alberto","non-dropping-particle":"","parse-names":false,"suffix":""},{"dropping-particle":"","family":"Martínez-Ruiz","given":"Enrique","non-dropping-particle":"","parse-names":false,"suffix":""},{"dropping-particle":"","family":"Carlos-Vivas","given":"Jorge","non-dropping-particle":"","parse-names":false,"suffix":""},{"dropping-particle":"","family":"Cohen","given":"Daniel D.","non-dropping-particle":"","parse-names":false,"suffix":""}],"container-title":"PLoS One","id":"ITEM-1","issue":"5","issued":{"date-parts":[["2019"]]},"page":"e0206561","title":"A comparison of the isometric force fatigue-recovery profile in two posterior chain lower limb tests following simulated soccer competition","type":"article-journal","volume":"14"},"uris":["http://www.mendeley.com/documents/?uuid=62604b73-2a94-48df-854c-7851404ada61"]}],"mendeley":{"formattedCitation":"(Matinlauri et al., 2019)","plainTextFormattedCitation":"(Matinlauri et al., 2019)","previouslyFormattedCitation":"(Matinlauri et al., 2019)"},"properties":{"noteIndex":0},"schema":"https://github.com/citation-style-language/schema/raw/master/csl-citation.json"}</w:instrText>
      </w:r>
      <w:r w:rsidR="00F25330" w:rsidRPr="008D612F">
        <w:rPr>
          <w:rFonts w:cs="Times New Roman"/>
          <w:szCs w:val="24"/>
          <w:lang w:val="en-US"/>
        </w:rPr>
        <w:fldChar w:fldCharType="separate"/>
      </w:r>
      <w:r w:rsidR="00361D0F" w:rsidRPr="008D612F">
        <w:rPr>
          <w:rFonts w:cs="Times New Roman"/>
          <w:noProof/>
          <w:szCs w:val="24"/>
          <w:lang w:val="en-US"/>
        </w:rPr>
        <w:t>(Matinlauri et al., 2019)</w:t>
      </w:r>
      <w:r w:rsidR="00F25330" w:rsidRPr="008D612F">
        <w:rPr>
          <w:rFonts w:cs="Times New Roman"/>
          <w:szCs w:val="24"/>
          <w:lang w:val="en-US"/>
        </w:rPr>
        <w:fldChar w:fldCharType="end"/>
      </w:r>
      <w:r w:rsidR="006D47A8" w:rsidRPr="008D612F">
        <w:rPr>
          <w:rFonts w:cs="Times New Roman"/>
          <w:szCs w:val="24"/>
          <w:lang w:val="en-US"/>
        </w:rPr>
        <w:t>.</w:t>
      </w:r>
      <w:r w:rsidR="00E76FA0" w:rsidRPr="008D612F">
        <w:rPr>
          <w:rFonts w:cs="Times New Roman"/>
          <w:szCs w:val="24"/>
          <w:lang w:val="en-US"/>
        </w:rPr>
        <w:t xml:space="preserve"> Previous research has demonstrated differences</w:t>
      </w:r>
      <w:r w:rsidR="00000B87" w:rsidRPr="008D612F">
        <w:rPr>
          <w:rFonts w:cs="Times New Roman"/>
          <w:szCs w:val="24"/>
          <w:lang w:val="en-US"/>
        </w:rPr>
        <w:t xml:space="preserve"> in vGRF</w:t>
      </w:r>
      <w:r w:rsidR="00E76FA0" w:rsidRPr="008D612F">
        <w:rPr>
          <w:rFonts w:cs="Times New Roman"/>
          <w:szCs w:val="24"/>
          <w:lang w:val="en-US"/>
        </w:rPr>
        <w:t xml:space="preserve"> between dominant and non-domina</w:t>
      </w:r>
      <w:r w:rsidR="00570750" w:rsidRPr="008D612F">
        <w:rPr>
          <w:rFonts w:cs="Times New Roman"/>
          <w:szCs w:val="24"/>
          <w:lang w:val="en-US"/>
        </w:rPr>
        <w:t>n</w:t>
      </w:r>
      <w:r w:rsidR="00E76FA0" w:rsidRPr="008D612F">
        <w:rPr>
          <w:rFonts w:cs="Times New Roman"/>
          <w:szCs w:val="24"/>
          <w:lang w:val="en-US"/>
        </w:rPr>
        <w:t>t limbs</w:t>
      </w:r>
      <w:r w:rsidR="0093261C" w:rsidRPr="008D612F">
        <w:rPr>
          <w:rFonts w:cs="Times New Roman"/>
          <w:szCs w:val="24"/>
          <w:lang w:val="en-US"/>
        </w:rPr>
        <w:t xml:space="preserve"> during the unilateral squat</w:t>
      </w:r>
      <w:r w:rsidR="00E76FA0" w:rsidRPr="008D612F">
        <w:rPr>
          <w:rFonts w:cs="Times New Roman"/>
          <w:szCs w:val="24"/>
          <w:lang w:val="en-US"/>
        </w:rPr>
        <w:t xml:space="preserve">, however, </w:t>
      </w:r>
      <w:r w:rsidR="004F770C" w:rsidRPr="008D612F">
        <w:rPr>
          <w:rFonts w:cs="Times New Roman"/>
          <w:szCs w:val="24"/>
          <w:lang w:val="en-US"/>
        </w:rPr>
        <w:t xml:space="preserve">the effect size was small </w:t>
      </w:r>
      <w:r w:rsidR="00C94732" w:rsidRPr="008D612F">
        <w:rPr>
          <w:rFonts w:cs="Times New Roman"/>
          <w:szCs w:val="24"/>
          <w:lang w:val="en-US"/>
        </w:rPr>
        <w:t>with</w:t>
      </w:r>
      <w:r w:rsidR="004F770C" w:rsidRPr="008D612F">
        <w:rPr>
          <w:rFonts w:cs="Times New Roman"/>
          <w:szCs w:val="24"/>
          <w:lang w:val="en-US"/>
        </w:rPr>
        <w:t xml:space="preserve"> </w:t>
      </w:r>
      <w:r w:rsidR="00EF1F2E" w:rsidRPr="008D612F">
        <w:rPr>
          <w:rFonts w:cs="Times New Roman"/>
          <w:szCs w:val="24"/>
          <w:lang w:val="en-US"/>
        </w:rPr>
        <w:t xml:space="preserve">differences in </w:t>
      </w:r>
      <w:r w:rsidR="0093261C" w:rsidRPr="008D612F">
        <w:rPr>
          <w:rFonts w:cs="Times New Roman"/>
          <w:szCs w:val="24"/>
          <w:lang w:val="en-US"/>
        </w:rPr>
        <w:t xml:space="preserve">reported </w:t>
      </w:r>
      <w:r w:rsidR="00000B87" w:rsidRPr="008D612F">
        <w:rPr>
          <w:rFonts w:cs="Times New Roman"/>
          <w:szCs w:val="24"/>
          <w:lang w:val="en-US"/>
        </w:rPr>
        <w:t xml:space="preserve">values </w:t>
      </w:r>
      <w:r w:rsidR="00C94732" w:rsidRPr="008D612F">
        <w:rPr>
          <w:rFonts w:cs="Times New Roman"/>
          <w:szCs w:val="24"/>
          <w:lang w:val="en-US"/>
        </w:rPr>
        <w:t xml:space="preserve">of </w:t>
      </w:r>
      <w:r w:rsidR="004F770C" w:rsidRPr="008D612F">
        <w:rPr>
          <w:rFonts w:cs="Times New Roman"/>
          <w:szCs w:val="24"/>
          <w:lang w:val="en-US"/>
        </w:rPr>
        <w:t>~70 N</w:t>
      </w:r>
      <w:r w:rsidR="0041077E" w:rsidRPr="008D612F">
        <w:rPr>
          <w:rFonts w:cs="Times New Roman"/>
          <w:szCs w:val="24"/>
          <w:lang w:val="en-US"/>
        </w:rPr>
        <w:t xml:space="preserve"> </w:t>
      </w:r>
      <w:r w:rsidR="0041077E" w:rsidRPr="008D612F">
        <w:rPr>
          <w:rFonts w:cs="Times New Roman"/>
          <w:szCs w:val="24"/>
          <w:lang w:val="en-US"/>
        </w:rPr>
        <w:fldChar w:fldCharType="begin" w:fldLock="1"/>
      </w:r>
      <w:r w:rsidR="00570CA3" w:rsidRPr="008D612F">
        <w:rPr>
          <w:rFonts w:cs="Times New Roman"/>
          <w:szCs w:val="24"/>
          <w:lang w:val="en-US"/>
        </w:rPr>
        <w:instrText>ADDIN CSL_CITATION {"citationItems":[{"id":"ITEM-1","itemData":{"DOI":"10.1519/JSC.0000000000002871","ISSN":"1064-8011","author":[{"dropping-particle":"","family":"Bishop","given":"Chris","non-dropping-particle":"","parse-names":false,"suffix":""},{"dropping-particle":"","family":"Read","given":"Paul","non-dropping-particle":"","parse-names":false,"suffix":""},{"dropping-particle":"","family":"Lake","given":"Jason","non-dropping-particle":"","parse-names":false,"suffix":""},{"dropping-particle":"","family":"Loturco","given":"Irineu","non-dropping-particle":"","parse-names":false,"suffix":""},{"dropping-particle":"","family":"Turner","given":"Anthony","non-dropping-particle":"","parse-names":false,"suffix":""}],"container-title":"Journal of Strength and Conditioning Research","id":"ITEM-1","issue":"4","issued":{"date-parts":[["2021","4"]]},"page":"1023-1029","title":"A novel approach for athlete profiling: The unilateral dynamic strength index","type":"article-journal","volume":"35"},"uris":["http://www.mendeley.com/documents/?uuid=2937465b-9eec-4034-a12b-13b0f787759d"]}],"mendeley":{"formattedCitation":"(Bishop et al., 2021)","plainTextFormattedCitation":"(Bishop et al., 2021)","previouslyFormattedCitation":"(Bishop et al., 2021)"},"properties":{"noteIndex":0},"schema":"https://github.com/citation-style-language/schema/raw/master/csl-citation.json"}</w:instrText>
      </w:r>
      <w:r w:rsidR="0041077E" w:rsidRPr="008D612F">
        <w:rPr>
          <w:rFonts w:cs="Times New Roman"/>
          <w:szCs w:val="24"/>
          <w:lang w:val="en-US"/>
        </w:rPr>
        <w:fldChar w:fldCharType="separate"/>
      </w:r>
      <w:r w:rsidR="00361D0F" w:rsidRPr="008D612F">
        <w:rPr>
          <w:rFonts w:cs="Times New Roman"/>
          <w:noProof/>
          <w:szCs w:val="24"/>
          <w:lang w:val="en-US"/>
        </w:rPr>
        <w:t>(Bishop et al., 2021)</w:t>
      </w:r>
      <w:r w:rsidR="0041077E" w:rsidRPr="008D612F">
        <w:rPr>
          <w:rFonts w:cs="Times New Roman"/>
          <w:szCs w:val="24"/>
          <w:lang w:val="en-US"/>
        </w:rPr>
        <w:fldChar w:fldCharType="end"/>
      </w:r>
      <w:r w:rsidR="00000B87" w:rsidRPr="008D612F">
        <w:rPr>
          <w:rFonts w:cs="Times New Roman"/>
          <w:szCs w:val="24"/>
          <w:lang w:val="en-US"/>
        </w:rPr>
        <w:t>.</w:t>
      </w:r>
      <w:r w:rsidR="00BE24FF" w:rsidRPr="008D612F">
        <w:rPr>
          <w:rFonts w:cs="Times New Roman"/>
          <w:szCs w:val="24"/>
          <w:lang w:val="en-US"/>
        </w:rPr>
        <w:t xml:space="preserve"> </w:t>
      </w:r>
      <w:r w:rsidR="00FC79A1" w:rsidRPr="008D612F">
        <w:rPr>
          <w:rFonts w:cs="Times New Roman"/>
          <w:szCs w:val="24"/>
          <w:lang w:val="en-US"/>
        </w:rPr>
        <w:t xml:space="preserve">Finally, </w:t>
      </w:r>
      <w:r w:rsidR="00832D09" w:rsidRPr="008D612F">
        <w:rPr>
          <w:rFonts w:cs="Times New Roman"/>
          <w:szCs w:val="24"/>
          <w:lang w:val="en-US"/>
        </w:rPr>
        <w:t>the</w:t>
      </w:r>
      <w:r w:rsidR="00FC79A1" w:rsidRPr="008D612F">
        <w:rPr>
          <w:rFonts w:cs="Times New Roman"/>
          <w:szCs w:val="24"/>
          <w:lang w:val="en-US"/>
        </w:rPr>
        <w:t xml:space="preserve"> </w:t>
      </w:r>
      <w:r w:rsidR="002154EB" w:rsidRPr="008D612F">
        <w:rPr>
          <w:rFonts w:cs="Times New Roman"/>
          <w:szCs w:val="24"/>
          <w:lang w:val="en-US"/>
        </w:rPr>
        <w:t xml:space="preserve">smallest possible vertical increment </w:t>
      </w:r>
      <w:r w:rsidR="008222B4" w:rsidRPr="008D612F">
        <w:rPr>
          <w:rFonts w:cs="Times New Roman"/>
          <w:szCs w:val="24"/>
          <w:lang w:val="en-US"/>
        </w:rPr>
        <w:t>of</w:t>
      </w:r>
      <w:r w:rsidR="002154EB" w:rsidRPr="008D612F">
        <w:rPr>
          <w:rFonts w:cs="Times New Roman"/>
          <w:szCs w:val="24"/>
          <w:lang w:val="en-US"/>
        </w:rPr>
        <w:t xml:space="preserve"> the iso</w:t>
      </w:r>
      <w:r w:rsidR="008222B4" w:rsidRPr="008D612F">
        <w:rPr>
          <w:rFonts w:cs="Times New Roman"/>
          <w:szCs w:val="24"/>
          <w:lang w:val="en-US"/>
        </w:rPr>
        <w:t>metric</w:t>
      </w:r>
      <w:r w:rsidR="002154EB" w:rsidRPr="008D612F">
        <w:rPr>
          <w:rFonts w:cs="Times New Roman"/>
          <w:szCs w:val="24"/>
          <w:lang w:val="en-US"/>
        </w:rPr>
        <w:t xml:space="preserve"> rig was 2.5 cm</w:t>
      </w:r>
      <w:r w:rsidR="005566D1" w:rsidRPr="008D612F">
        <w:rPr>
          <w:rFonts w:cs="Times New Roman"/>
          <w:szCs w:val="24"/>
          <w:lang w:val="en-US"/>
        </w:rPr>
        <w:t xml:space="preserve">, </w:t>
      </w:r>
      <w:r w:rsidR="002154EB" w:rsidRPr="008D612F">
        <w:rPr>
          <w:rFonts w:cs="Times New Roman"/>
          <w:szCs w:val="24"/>
          <w:lang w:val="en-US"/>
        </w:rPr>
        <w:t xml:space="preserve">limiting the </w:t>
      </w:r>
      <w:r w:rsidR="005E12CD" w:rsidRPr="008D612F">
        <w:rPr>
          <w:rFonts w:cs="Times New Roman"/>
          <w:szCs w:val="24"/>
          <w:lang w:val="en-US"/>
        </w:rPr>
        <w:t>precise</w:t>
      </w:r>
      <w:r w:rsidR="00CD7523" w:rsidRPr="008D612F">
        <w:rPr>
          <w:rFonts w:cs="Times New Roman"/>
          <w:szCs w:val="24"/>
          <w:lang w:val="en-US"/>
        </w:rPr>
        <w:t xml:space="preserve"> individual adjustment </w:t>
      </w:r>
      <w:r w:rsidR="00473845" w:rsidRPr="008D612F">
        <w:rPr>
          <w:rFonts w:cs="Times New Roman"/>
          <w:szCs w:val="24"/>
          <w:lang w:val="en-US"/>
        </w:rPr>
        <w:t>of bar height</w:t>
      </w:r>
      <w:r w:rsidR="000C2D85" w:rsidRPr="008D612F">
        <w:rPr>
          <w:rFonts w:cs="Times New Roman"/>
          <w:szCs w:val="24"/>
          <w:lang w:val="en-US"/>
        </w:rPr>
        <w:t>.</w:t>
      </w:r>
    </w:p>
    <w:p w14:paraId="3EFD27BC" w14:textId="11D14521" w:rsidR="00DF091B" w:rsidRPr="008D612F" w:rsidRDefault="00DF091B" w:rsidP="00E06A9A">
      <w:pPr>
        <w:rPr>
          <w:rFonts w:cs="Times New Roman"/>
          <w:szCs w:val="24"/>
          <w:lang w:val="en-US"/>
        </w:rPr>
      </w:pPr>
    </w:p>
    <w:p w14:paraId="485572A0" w14:textId="3717312D" w:rsidR="00D81419" w:rsidRPr="008D612F" w:rsidRDefault="0077608E" w:rsidP="00361D0F">
      <w:pPr>
        <w:pStyle w:val="Heading2"/>
        <w:rPr>
          <w:caps/>
          <w:lang w:val="en-US"/>
        </w:rPr>
      </w:pPr>
      <w:r w:rsidRPr="008D612F">
        <w:rPr>
          <w:lang w:val="en-US"/>
        </w:rPr>
        <w:t xml:space="preserve">Practical </w:t>
      </w:r>
      <w:r w:rsidRPr="008D612F">
        <w:t>Applications</w:t>
      </w:r>
    </w:p>
    <w:p w14:paraId="3E166064" w14:textId="173D5A97" w:rsidR="00FB03B8" w:rsidRPr="008D612F" w:rsidRDefault="00E9191D" w:rsidP="00E06A9A">
      <w:pPr>
        <w:rPr>
          <w:rFonts w:cs="Times New Roman"/>
          <w:szCs w:val="24"/>
          <w:lang w:val="en-US"/>
        </w:rPr>
      </w:pPr>
      <w:r w:rsidRPr="008D612F">
        <w:rPr>
          <w:rFonts w:cs="Times New Roman"/>
          <w:szCs w:val="24"/>
          <w:lang w:val="en-US"/>
        </w:rPr>
        <w:t>This study demonstra</w:t>
      </w:r>
      <w:r w:rsidR="009753C7" w:rsidRPr="008D612F">
        <w:rPr>
          <w:rFonts w:cs="Times New Roman"/>
          <w:szCs w:val="24"/>
          <w:lang w:val="en-US"/>
        </w:rPr>
        <w:t>te</w:t>
      </w:r>
      <w:r w:rsidRPr="008D612F">
        <w:rPr>
          <w:rFonts w:cs="Times New Roman"/>
          <w:szCs w:val="24"/>
          <w:lang w:val="en-US"/>
        </w:rPr>
        <w:t xml:space="preserve">s </w:t>
      </w:r>
      <w:r w:rsidR="009753C7" w:rsidRPr="008D612F">
        <w:rPr>
          <w:rFonts w:cs="Times New Roman"/>
          <w:szCs w:val="24"/>
          <w:lang w:val="en-US"/>
        </w:rPr>
        <w:t>that</w:t>
      </w:r>
      <w:r w:rsidR="006A7CD1" w:rsidRPr="008D612F">
        <w:rPr>
          <w:rFonts w:cs="Times New Roman"/>
          <w:szCs w:val="24"/>
          <w:lang w:val="en-US"/>
        </w:rPr>
        <w:t xml:space="preserve"> </w:t>
      </w:r>
      <w:r w:rsidR="005C7F22" w:rsidRPr="008D612F">
        <w:rPr>
          <w:rFonts w:cs="Times New Roman"/>
          <w:szCs w:val="24"/>
          <w:lang w:val="en-US"/>
        </w:rPr>
        <w:t xml:space="preserve">bilateral </w:t>
      </w:r>
      <w:r w:rsidR="008E57F0" w:rsidRPr="008D612F">
        <w:rPr>
          <w:rFonts w:cs="Times New Roman"/>
          <w:szCs w:val="24"/>
          <w:lang w:val="en-US"/>
        </w:rPr>
        <w:t xml:space="preserve">and unilateral </w:t>
      </w:r>
      <w:r w:rsidR="005C7F22" w:rsidRPr="008D612F">
        <w:rPr>
          <w:rFonts w:cs="Times New Roman"/>
          <w:szCs w:val="24"/>
          <w:lang w:val="en-US"/>
        </w:rPr>
        <w:t xml:space="preserve">variations of the squat, standing </w:t>
      </w:r>
      <w:r w:rsidR="004E2B14" w:rsidRPr="008D612F">
        <w:rPr>
          <w:rFonts w:cs="Times New Roman"/>
          <w:szCs w:val="24"/>
          <w:lang w:val="en-US"/>
        </w:rPr>
        <w:t>plantarflexion</w:t>
      </w:r>
      <w:r w:rsidR="00DF08F0" w:rsidRPr="008D612F">
        <w:rPr>
          <w:rFonts w:cs="Times New Roman"/>
          <w:szCs w:val="24"/>
          <w:lang w:val="en-US"/>
        </w:rPr>
        <w:t>,</w:t>
      </w:r>
      <w:r w:rsidR="005C7F22" w:rsidRPr="008D612F">
        <w:rPr>
          <w:rFonts w:cs="Times New Roman"/>
          <w:szCs w:val="24"/>
          <w:lang w:val="en-US"/>
        </w:rPr>
        <w:t xml:space="preserve"> and seated </w:t>
      </w:r>
      <w:r w:rsidR="004E2B14" w:rsidRPr="008D612F">
        <w:rPr>
          <w:rFonts w:cs="Times New Roman"/>
          <w:szCs w:val="24"/>
          <w:lang w:val="en-US"/>
        </w:rPr>
        <w:t>plantarflexion</w:t>
      </w:r>
      <w:r w:rsidR="005C7F22" w:rsidRPr="008D612F">
        <w:rPr>
          <w:rFonts w:cs="Times New Roman"/>
          <w:szCs w:val="24"/>
          <w:lang w:val="en-US"/>
        </w:rPr>
        <w:t xml:space="preserve"> positions</w:t>
      </w:r>
      <w:r w:rsidR="000F61C2" w:rsidRPr="008D612F">
        <w:rPr>
          <w:rFonts w:cs="Times New Roman"/>
          <w:szCs w:val="24"/>
          <w:lang w:val="en-US"/>
        </w:rPr>
        <w:t xml:space="preserve"> </w:t>
      </w:r>
      <w:r w:rsidR="00C0024A" w:rsidRPr="008D612F">
        <w:rPr>
          <w:rFonts w:cs="Times New Roman"/>
          <w:szCs w:val="24"/>
          <w:lang w:val="en-US"/>
        </w:rPr>
        <w:t xml:space="preserve">provide reliable measures of </w:t>
      </w:r>
      <w:r w:rsidR="00570750" w:rsidRPr="008D612F">
        <w:rPr>
          <w:rFonts w:cs="Times New Roman"/>
          <w:szCs w:val="24"/>
          <w:lang w:val="en-US"/>
        </w:rPr>
        <w:t xml:space="preserve">the </w:t>
      </w:r>
      <w:r w:rsidR="00154F3A" w:rsidRPr="008D612F">
        <w:rPr>
          <w:rFonts w:cs="Times New Roman"/>
          <w:szCs w:val="24"/>
          <w:lang w:val="en-US"/>
        </w:rPr>
        <w:t>absolute,</w:t>
      </w:r>
      <w:r w:rsidR="00CF7F5B" w:rsidRPr="008D612F">
        <w:rPr>
          <w:rFonts w:cs="Times New Roman"/>
          <w:szCs w:val="24"/>
          <w:lang w:val="en-US"/>
        </w:rPr>
        <w:t xml:space="preserve"> </w:t>
      </w:r>
      <w:r w:rsidR="00CF7F5B" w:rsidRPr="008D612F">
        <w:rPr>
          <w:rFonts w:cs="Times New Roman"/>
          <w:szCs w:val="24"/>
          <w:lang w:val="en-US"/>
        </w:rPr>
        <w:lastRenderedPageBreak/>
        <w:t>net,</w:t>
      </w:r>
      <w:r w:rsidR="0000220A" w:rsidRPr="008D612F">
        <w:rPr>
          <w:rFonts w:cs="Times New Roman"/>
          <w:szCs w:val="24"/>
          <w:lang w:val="en-US"/>
        </w:rPr>
        <w:t xml:space="preserve"> and</w:t>
      </w:r>
      <w:r w:rsidR="00154F3A" w:rsidRPr="008D612F">
        <w:rPr>
          <w:rFonts w:cs="Times New Roman"/>
          <w:szCs w:val="24"/>
          <w:lang w:val="en-US"/>
        </w:rPr>
        <w:t xml:space="preserve"> relative</w:t>
      </w:r>
      <w:r w:rsidR="0000220A" w:rsidRPr="008D612F">
        <w:rPr>
          <w:rFonts w:cs="Times New Roman"/>
          <w:szCs w:val="24"/>
          <w:lang w:val="en-US"/>
        </w:rPr>
        <w:t xml:space="preserve"> </w:t>
      </w:r>
      <w:r w:rsidR="00C0024A" w:rsidRPr="008D612F">
        <w:rPr>
          <w:rFonts w:cs="Times New Roman"/>
          <w:szCs w:val="24"/>
          <w:lang w:val="en-US"/>
        </w:rPr>
        <w:t>vGRF</w:t>
      </w:r>
      <w:r w:rsidR="009B2DBF" w:rsidRPr="008D612F">
        <w:rPr>
          <w:rFonts w:cs="Times New Roman"/>
          <w:szCs w:val="24"/>
          <w:lang w:val="en-US"/>
        </w:rPr>
        <w:t>.</w:t>
      </w:r>
      <w:r w:rsidR="00CC4B09" w:rsidRPr="008D612F">
        <w:rPr>
          <w:rFonts w:eastAsia="Times New Roman" w:cs="Times New Roman"/>
          <w:szCs w:val="24"/>
        </w:rPr>
        <w:t xml:space="preserve"> </w:t>
      </w:r>
      <w:r w:rsidR="006C5470" w:rsidRPr="008D612F">
        <w:rPr>
          <w:rFonts w:eastAsia="Times New Roman" w:cs="Times New Roman"/>
          <w:szCs w:val="24"/>
        </w:rPr>
        <w:t>F</w:t>
      </w:r>
      <w:r w:rsidR="00A137CE" w:rsidRPr="008D612F">
        <w:rPr>
          <w:rFonts w:eastAsia="Times New Roman" w:cs="Times New Roman"/>
          <w:szCs w:val="24"/>
        </w:rPr>
        <w:t>or simplicity</w:t>
      </w:r>
      <w:r w:rsidR="006C5470" w:rsidRPr="008D612F">
        <w:rPr>
          <w:rFonts w:eastAsia="Times New Roman" w:cs="Times New Roman"/>
          <w:szCs w:val="24"/>
        </w:rPr>
        <w:t xml:space="preserve">, </w:t>
      </w:r>
      <w:r w:rsidR="00166494" w:rsidRPr="008D612F">
        <w:rPr>
          <w:rFonts w:eastAsia="Times New Roman" w:cs="Times New Roman"/>
          <w:szCs w:val="24"/>
        </w:rPr>
        <w:t xml:space="preserve">practitioners may wish to </w:t>
      </w:r>
      <w:r w:rsidR="00F23E42" w:rsidRPr="008D612F">
        <w:rPr>
          <w:rFonts w:eastAsia="Times New Roman" w:cs="Times New Roman"/>
          <w:szCs w:val="24"/>
        </w:rPr>
        <w:t>utilise</w:t>
      </w:r>
      <w:r w:rsidR="00166494" w:rsidRPr="008D612F">
        <w:rPr>
          <w:rFonts w:eastAsia="Times New Roman" w:cs="Times New Roman"/>
          <w:szCs w:val="24"/>
        </w:rPr>
        <w:t xml:space="preserve"> one</w:t>
      </w:r>
      <w:r w:rsidR="006C5470" w:rsidRPr="008D612F">
        <w:rPr>
          <w:rFonts w:eastAsia="Times New Roman" w:cs="Times New Roman"/>
          <w:szCs w:val="24"/>
        </w:rPr>
        <w:t xml:space="preserve"> measure of vGRF </w:t>
      </w:r>
      <w:r w:rsidR="00F23E42" w:rsidRPr="008D612F">
        <w:rPr>
          <w:rFonts w:eastAsia="Times New Roman" w:cs="Times New Roman"/>
          <w:szCs w:val="24"/>
        </w:rPr>
        <w:t xml:space="preserve">in practice </w:t>
      </w:r>
      <w:r w:rsidR="006C5470" w:rsidRPr="008D612F">
        <w:rPr>
          <w:rFonts w:eastAsia="Times New Roman" w:cs="Times New Roman"/>
          <w:szCs w:val="24"/>
        </w:rPr>
        <w:t xml:space="preserve">due to </w:t>
      </w:r>
      <w:r w:rsidR="000535DF" w:rsidRPr="008D612F">
        <w:rPr>
          <w:rFonts w:eastAsia="Times New Roman" w:cs="Times New Roman"/>
          <w:szCs w:val="24"/>
        </w:rPr>
        <w:t>comparable</w:t>
      </w:r>
      <w:r w:rsidR="006C5470" w:rsidRPr="008D612F">
        <w:rPr>
          <w:rFonts w:eastAsia="Times New Roman" w:cs="Times New Roman"/>
          <w:szCs w:val="24"/>
        </w:rPr>
        <w:t xml:space="preserve"> reliability and variability</w:t>
      </w:r>
      <w:r w:rsidR="00F23E42" w:rsidRPr="008D612F">
        <w:rPr>
          <w:rFonts w:eastAsia="Times New Roman" w:cs="Times New Roman"/>
          <w:szCs w:val="24"/>
        </w:rPr>
        <w:t xml:space="preserve"> across </w:t>
      </w:r>
      <w:r w:rsidR="00E3070D" w:rsidRPr="008D612F">
        <w:rPr>
          <w:rFonts w:cs="Times New Roman"/>
          <w:szCs w:val="24"/>
          <w:lang w:val="en-US"/>
        </w:rPr>
        <w:t>absolute, net, and relative vGRF</w:t>
      </w:r>
      <w:r w:rsidR="00166494" w:rsidRPr="008D612F">
        <w:rPr>
          <w:rFonts w:eastAsia="Times New Roman" w:cs="Times New Roman"/>
          <w:szCs w:val="24"/>
        </w:rPr>
        <w:t xml:space="preserve">. </w:t>
      </w:r>
      <w:r w:rsidR="00EE1ECF" w:rsidRPr="008D612F">
        <w:rPr>
          <w:rFonts w:eastAsia="Times New Roman" w:cs="Times New Roman"/>
          <w:szCs w:val="24"/>
        </w:rPr>
        <w:t>We observed</w:t>
      </w:r>
      <w:r w:rsidR="00AA6AC8" w:rsidRPr="008D612F">
        <w:rPr>
          <w:rFonts w:eastAsia="Times New Roman" w:cs="Times New Roman"/>
          <w:szCs w:val="24"/>
        </w:rPr>
        <w:t xml:space="preserve"> similarities in vGRF between bilateral and unilateral variations</w:t>
      </w:r>
      <w:r w:rsidR="00CC6613" w:rsidRPr="008D612F">
        <w:rPr>
          <w:rFonts w:eastAsia="Times New Roman" w:cs="Times New Roman"/>
          <w:szCs w:val="24"/>
        </w:rPr>
        <w:t xml:space="preserve"> of the isometric squat</w:t>
      </w:r>
      <w:r w:rsidR="008D194F" w:rsidRPr="008D612F">
        <w:rPr>
          <w:rFonts w:eastAsia="Times New Roman" w:cs="Times New Roman"/>
          <w:szCs w:val="24"/>
        </w:rPr>
        <w:t xml:space="preserve"> and </w:t>
      </w:r>
      <w:r w:rsidR="001621C3" w:rsidRPr="008D612F">
        <w:rPr>
          <w:rFonts w:eastAsia="Times New Roman" w:cs="Times New Roman"/>
          <w:szCs w:val="24"/>
        </w:rPr>
        <w:t xml:space="preserve">standing </w:t>
      </w:r>
      <w:r w:rsidR="008D194F" w:rsidRPr="008D612F">
        <w:rPr>
          <w:rFonts w:eastAsia="Times New Roman" w:cs="Times New Roman"/>
          <w:szCs w:val="24"/>
        </w:rPr>
        <w:t>plantarflexion positions</w:t>
      </w:r>
      <w:r w:rsidR="00393B65" w:rsidRPr="008D612F">
        <w:rPr>
          <w:rFonts w:eastAsia="Times New Roman" w:cs="Times New Roman"/>
          <w:szCs w:val="24"/>
        </w:rPr>
        <w:t>.</w:t>
      </w:r>
      <w:r w:rsidR="00AA6AC8" w:rsidRPr="008D612F">
        <w:rPr>
          <w:rFonts w:eastAsia="Times New Roman" w:cs="Times New Roman"/>
          <w:szCs w:val="24"/>
        </w:rPr>
        <w:t xml:space="preserve"> </w:t>
      </w:r>
      <w:r w:rsidR="00393B65" w:rsidRPr="008D612F">
        <w:rPr>
          <w:rFonts w:eastAsia="Times New Roman" w:cs="Times New Roman"/>
          <w:szCs w:val="24"/>
        </w:rPr>
        <w:t>W</w:t>
      </w:r>
      <w:r w:rsidR="001C68C3" w:rsidRPr="008D612F">
        <w:rPr>
          <w:rFonts w:eastAsia="Times New Roman" w:cs="Times New Roman"/>
          <w:szCs w:val="24"/>
        </w:rPr>
        <w:t xml:space="preserve">e speculate that bilateral </w:t>
      </w:r>
      <w:r w:rsidR="00CC6613" w:rsidRPr="008D612F">
        <w:rPr>
          <w:rFonts w:eastAsia="Times New Roman" w:cs="Times New Roman"/>
          <w:szCs w:val="24"/>
        </w:rPr>
        <w:t>variation</w:t>
      </w:r>
      <w:r w:rsidR="001621C3" w:rsidRPr="008D612F">
        <w:rPr>
          <w:rFonts w:eastAsia="Times New Roman" w:cs="Times New Roman"/>
          <w:szCs w:val="24"/>
        </w:rPr>
        <w:t xml:space="preserve">s of </w:t>
      </w:r>
      <w:r w:rsidR="00393B65" w:rsidRPr="008D612F">
        <w:rPr>
          <w:rFonts w:eastAsia="Times New Roman" w:cs="Times New Roman"/>
          <w:szCs w:val="24"/>
        </w:rPr>
        <w:t xml:space="preserve">axially loaded </w:t>
      </w:r>
      <w:r w:rsidR="001621C3" w:rsidRPr="008D612F">
        <w:rPr>
          <w:rFonts w:eastAsia="Times New Roman" w:cs="Times New Roman"/>
          <w:szCs w:val="24"/>
        </w:rPr>
        <w:t>tests</w:t>
      </w:r>
      <w:r w:rsidR="001C68C3" w:rsidRPr="008D612F">
        <w:rPr>
          <w:rFonts w:eastAsia="Times New Roman" w:cs="Times New Roman"/>
          <w:szCs w:val="24"/>
        </w:rPr>
        <w:t xml:space="preserve"> may not reflect the true strength characteristics of the lower extremity and might be limited by the </w:t>
      </w:r>
      <w:r w:rsidR="00E25AE5" w:rsidRPr="008D612F">
        <w:rPr>
          <w:rFonts w:eastAsia="Times New Roman" w:cs="Times New Roman"/>
          <w:szCs w:val="24"/>
        </w:rPr>
        <w:t>participants</w:t>
      </w:r>
      <w:r w:rsidR="00E0550B" w:rsidRPr="008D612F">
        <w:rPr>
          <w:rFonts w:eastAsia="Times New Roman" w:cs="Times New Roman"/>
          <w:szCs w:val="24"/>
        </w:rPr>
        <w:t>'</w:t>
      </w:r>
      <w:r w:rsidR="001C68C3" w:rsidRPr="008D612F">
        <w:rPr>
          <w:rFonts w:eastAsia="Times New Roman" w:cs="Times New Roman"/>
          <w:szCs w:val="24"/>
        </w:rPr>
        <w:t xml:space="preserve"> ability to transmit higher forces through the trunk. The unilateral squat may therefore be a preferable test when aiming to measure lower extremity strength. Conversely, where an athlete</w:t>
      </w:r>
      <w:r w:rsidR="0007476D" w:rsidRPr="008D612F">
        <w:rPr>
          <w:rFonts w:eastAsia="Times New Roman" w:cs="Times New Roman"/>
          <w:szCs w:val="24"/>
        </w:rPr>
        <w:t>'</w:t>
      </w:r>
      <w:r w:rsidR="001C68C3" w:rsidRPr="008D612F">
        <w:rPr>
          <w:rFonts w:eastAsia="Times New Roman" w:cs="Times New Roman"/>
          <w:szCs w:val="24"/>
        </w:rPr>
        <w:t xml:space="preserve">s ability to transmit </w:t>
      </w:r>
      <w:r w:rsidR="00D849B4" w:rsidRPr="008D612F">
        <w:rPr>
          <w:rFonts w:eastAsia="Times New Roman" w:cs="Times New Roman"/>
          <w:szCs w:val="24"/>
        </w:rPr>
        <w:t xml:space="preserve">high </w:t>
      </w:r>
      <w:r w:rsidR="001C68C3" w:rsidRPr="008D612F">
        <w:rPr>
          <w:rFonts w:eastAsia="Times New Roman" w:cs="Times New Roman"/>
          <w:szCs w:val="24"/>
        </w:rPr>
        <w:t>force</w:t>
      </w:r>
      <w:r w:rsidR="003320AB" w:rsidRPr="008D612F">
        <w:rPr>
          <w:rFonts w:eastAsia="Times New Roman" w:cs="Times New Roman"/>
          <w:szCs w:val="24"/>
        </w:rPr>
        <w:t>s</w:t>
      </w:r>
      <w:r w:rsidR="001C68C3" w:rsidRPr="008D612F">
        <w:rPr>
          <w:rFonts w:eastAsia="Times New Roman" w:cs="Times New Roman"/>
          <w:szCs w:val="24"/>
        </w:rPr>
        <w:t xml:space="preserve"> through the entire kinetic chain</w:t>
      </w:r>
      <w:r w:rsidR="00123727" w:rsidRPr="008D612F">
        <w:rPr>
          <w:rFonts w:eastAsia="Times New Roman" w:cs="Times New Roman"/>
          <w:szCs w:val="24"/>
        </w:rPr>
        <w:t xml:space="preserve"> in a bilateral stance</w:t>
      </w:r>
      <w:r w:rsidR="001C68C3" w:rsidRPr="008D612F">
        <w:rPr>
          <w:rFonts w:eastAsia="Times New Roman" w:cs="Times New Roman"/>
          <w:szCs w:val="24"/>
        </w:rPr>
        <w:t xml:space="preserve"> is of interest, </w:t>
      </w:r>
      <w:r w:rsidR="00627A6C" w:rsidRPr="008D612F">
        <w:rPr>
          <w:rFonts w:eastAsia="Times New Roman" w:cs="Times New Roman"/>
          <w:szCs w:val="24"/>
        </w:rPr>
        <w:t xml:space="preserve">the </w:t>
      </w:r>
      <w:r w:rsidR="001C68C3" w:rsidRPr="008D612F">
        <w:rPr>
          <w:rFonts w:eastAsia="Times New Roman" w:cs="Times New Roman"/>
          <w:szCs w:val="24"/>
        </w:rPr>
        <w:t>inclusion of the bilateral squat in a testing battery is warranted.</w:t>
      </w:r>
      <w:r w:rsidR="00CC4B09" w:rsidRPr="008D612F">
        <w:rPr>
          <w:rFonts w:eastAsia="Times New Roman" w:cs="Times New Roman"/>
          <w:szCs w:val="24"/>
        </w:rPr>
        <w:t xml:space="preserve"> </w:t>
      </w:r>
      <w:r w:rsidR="0037350E" w:rsidRPr="008D612F">
        <w:rPr>
          <w:rFonts w:cs="Times New Roman"/>
          <w:szCs w:val="24"/>
          <w:lang w:val="en-US"/>
        </w:rPr>
        <w:t>T</w:t>
      </w:r>
      <w:r w:rsidR="00AD2BA8" w:rsidRPr="008D612F">
        <w:rPr>
          <w:rFonts w:cs="Times New Roman"/>
          <w:szCs w:val="24"/>
          <w:lang w:val="en-US"/>
        </w:rPr>
        <w:t xml:space="preserve">his study </w:t>
      </w:r>
      <w:r w:rsidR="00D34D94" w:rsidRPr="008D612F">
        <w:rPr>
          <w:rFonts w:cs="Times New Roman"/>
          <w:szCs w:val="24"/>
          <w:lang w:val="en-US"/>
        </w:rPr>
        <w:t>provides</w:t>
      </w:r>
      <w:r w:rsidR="00F022EC" w:rsidRPr="008D612F">
        <w:rPr>
          <w:rFonts w:cs="Times New Roman"/>
          <w:szCs w:val="24"/>
          <w:lang w:val="en-US"/>
        </w:rPr>
        <w:t xml:space="preserve"> </w:t>
      </w:r>
      <w:r w:rsidR="00A3228A" w:rsidRPr="008D612F">
        <w:rPr>
          <w:rFonts w:cs="Times New Roman"/>
          <w:szCs w:val="24"/>
          <w:lang w:val="en-US"/>
        </w:rPr>
        <w:t xml:space="preserve">reference </w:t>
      </w:r>
      <w:r w:rsidR="00154F3A" w:rsidRPr="008D612F">
        <w:rPr>
          <w:rFonts w:cs="Times New Roman"/>
          <w:szCs w:val="24"/>
          <w:lang w:val="en-US"/>
        </w:rPr>
        <w:t xml:space="preserve">absolute, </w:t>
      </w:r>
      <w:r w:rsidR="0000220A" w:rsidRPr="008D612F">
        <w:rPr>
          <w:rFonts w:cs="Times New Roman"/>
          <w:szCs w:val="24"/>
          <w:lang w:val="en-US"/>
        </w:rPr>
        <w:t xml:space="preserve">net, and </w:t>
      </w:r>
      <w:r w:rsidR="00154F3A" w:rsidRPr="008D612F">
        <w:rPr>
          <w:rFonts w:cs="Times New Roman"/>
          <w:szCs w:val="24"/>
          <w:lang w:val="en-US"/>
        </w:rPr>
        <w:t>relative</w:t>
      </w:r>
      <w:r w:rsidR="0000220A" w:rsidRPr="008D612F">
        <w:rPr>
          <w:rFonts w:cs="Times New Roman"/>
          <w:szCs w:val="24"/>
          <w:lang w:val="en-US"/>
        </w:rPr>
        <w:t xml:space="preserve"> </w:t>
      </w:r>
      <w:r w:rsidR="000C68C7" w:rsidRPr="008D612F">
        <w:rPr>
          <w:rFonts w:cs="Times New Roman"/>
          <w:szCs w:val="24"/>
          <w:lang w:val="en-US"/>
        </w:rPr>
        <w:t xml:space="preserve">vGRF data </w:t>
      </w:r>
      <w:r w:rsidR="00F022EC" w:rsidRPr="008D612F">
        <w:rPr>
          <w:rFonts w:cs="Times New Roman"/>
          <w:szCs w:val="24"/>
          <w:lang w:val="en-US"/>
        </w:rPr>
        <w:t xml:space="preserve">for </w:t>
      </w:r>
      <w:r w:rsidR="00017AB2" w:rsidRPr="008D612F">
        <w:rPr>
          <w:rFonts w:cs="Times New Roman"/>
          <w:szCs w:val="24"/>
          <w:lang w:val="en-US"/>
        </w:rPr>
        <w:t>men and women</w:t>
      </w:r>
      <w:r w:rsidR="0027150D" w:rsidRPr="008D612F">
        <w:rPr>
          <w:rFonts w:cs="Times New Roman"/>
          <w:szCs w:val="24"/>
          <w:lang w:val="en-US"/>
        </w:rPr>
        <w:t>,</w:t>
      </w:r>
      <w:r w:rsidR="0022279D" w:rsidRPr="008D612F">
        <w:rPr>
          <w:rFonts w:cs="Times New Roman"/>
          <w:szCs w:val="24"/>
          <w:lang w:val="en-US"/>
        </w:rPr>
        <w:t xml:space="preserve"> alongside the MDC,</w:t>
      </w:r>
      <w:r w:rsidR="00F022EC" w:rsidRPr="008D612F">
        <w:rPr>
          <w:rFonts w:cs="Times New Roman"/>
          <w:szCs w:val="24"/>
          <w:lang w:val="en-US"/>
        </w:rPr>
        <w:t xml:space="preserve"> </w:t>
      </w:r>
      <w:r w:rsidR="0027150D" w:rsidRPr="008D612F">
        <w:rPr>
          <w:rFonts w:cs="Times New Roman"/>
          <w:szCs w:val="24"/>
          <w:lang w:val="en-US"/>
        </w:rPr>
        <w:t>which</w:t>
      </w:r>
      <w:r w:rsidR="00F022EC" w:rsidRPr="008D612F">
        <w:rPr>
          <w:rFonts w:cs="Times New Roman"/>
          <w:szCs w:val="24"/>
          <w:lang w:val="en-US"/>
        </w:rPr>
        <w:t xml:space="preserve"> </w:t>
      </w:r>
      <w:r w:rsidR="00712A18" w:rsidRPr="008D612F">
        <w:rPr>
          <w:rFonts w:cs="Times New Roman"/>
          <w:szCs w:val="24"/>
          <w:lang w:val="en-US"/>
        </w:rPr>
        <w:t xml:space="preserve">can </w:t>
      </w:r>
      <w:r w:rsidR="00F022EC" w:rsidRPr="008D612F">
        <w:rPr>
          <w:rFonts w:cs="Times New Roman"/>
          <w:szCs w:val="24"/>
          <w:lang w:val="en-US"/>
        </w:rPr>
        <w:t>facilitate criteria</w:t>
      </w:r>
      <w:r w:rsidR="00390E30" w:rsidRPr="008D612F">
        <w:rPr>
          <w:rFonts w:cs="Times New Roman"/>
          <w:szCs w:val="24"/>
          <w:lang w:val="en-US"/>
        </w:rPr>
        <w:t>-</w:t>
      </w:r>
      <w:r w:rsidR="00F022EC" w:rsidRPr="008D612F">
        <w:rPr>
          <w:rFonts w:cs="Times New Roman"/>
          <w:szCs w:val="24"/>
          <w:lang w:val="en-US"/>
        </w:rPr>
        <w:t xml:space="preserve">based </w:t>
      </w:r>
      <w:r w:rsidR="00EB3E50" w:rsidRPr="008D612F">
        <w:rPr>
          <w:rFonts w:cs="Times New Roman"/>
          <w:szCs w:val="24"/>
          <w:lang w:val="en-US"/>
        </w:rPr>
        <w:t>decision-</w:t>
      </w:r>
      <w:r w:rsidR="00F022EC" w:rsidRPr="008D612F">
        <w:rPr>
          <w:rFonts w:cs="Times New Roman"/>
          <w:szCs w:val="24"/>
          <w:lang w:val="en-US"/>
        </w:rPr>
        <w:t xml:space="preserve">making in </w:t>
      </w:r>
      <w:r w:rsidR="00017AB2" w:rsidRPr="008D612F">
        <w:rPr>
          <w:rFonts w:cs="Times New Roman"/>
          <w:szCs w:val="24"/>
          <w:lang w:val="en-US"/>
        </w:rPr>
        <w:t xml:space="preserve">applied </w:t>
      </w:r>
      <w:r w:rsidR="00903815" w:rsidRPr="008D612F">
        <w:rPr>
          <w:rFonts w:cs="Times New Roman"/>
          <w:szCs w:val="24"/>
          <w:lang w:val="en-US"/>
        </w:rPr>
        <w:t>environments</w:t>
      </w:r>
      <w:r w:rsidR="0027150D" w:rsidRPr="008D612F">
        <w:rPr>
          <w:rFonts w:cs="Times New Roman"/>
          <w:szCs w:val="24"/>
          <w:lang w:val="en-US"/>
        </w:rPr>
        <w:t>.</w:t>
      </w:r>
      <w:r w:rsidR="00101B59" w:rsidRPr="008D612F">
        <w:rPr>
          <w:rFonts w:cs="Times New Roman"/>
          <w:szCs w:val="24"/>
          <w:lang w:val="en-US"/>
        </w:rPr>
        <w:t xml:space="preserve"> </w:t>
      </w:r>
    </w:p>
    <w:p w14:paraId="719A2D1A" w14:textId="027FCAD1" w:rsidR="005206CF" w:rsidRPr="008D612F" w:rsidRDefault="0077608E" w:rsidP="00361D0F">
      <w:pPr>
        <w:pStyle w:val="Heading2"/>
        <w:rPr>
          <w:caps/>
          <w:lang w:val="en-US"/>
        </w:rPr>
      </w:pPr>
      <w:r w:rsidRPr="008D612F">
        <w:t>Conclusion</w:t>
      </w:r>
    </w:p>
    <w:p w14:paraId="1335611B" w14:textId="6DE91E38" w:rsidR="000575FF" w:rsidRPr="008D612F" w:rsidRDefault="005206CF" w:rsidP="00032365">
      <w:pPr>
        <w:rPr>
          <w:rFonts w:cs="Times New Roman"/>
          <w:szCs w:val="24"/>
          <w:lang w:val="en-US"/>
        </w:rPr>
      </w:pPr>
      <w:r w:rsidRPr="008D612F">
        <w:rPr>
          <w:rFonts w:cs="Times New Roman"/>
          <w:szCs w:val="24"/>
          <w:lang w:val="en-US"/>
        </w:rPr>
        <w:t>This is the first study to investigate the within- and between-session reliability</w:t>
      </w:r>
      <w:r w:rsidR="00AD2437" w:rsidRPr="008D612F">
        <w:rPr>
          <w:rFonts w:cs="Times New Roman"/>
          <w:szCs w:val="24"/>
          <w:lang w:val="en-US"/>
        </w:rPr>
        <w:t xml:space="preserve">, </w:t>
      </w:r>
      <w:r w:rsidRPr="008D612F">
        <w:rPr>
          <w:rFonts w:cs="Times New Roman"/>
          <w:szCs w:val="24"/>
          <w:lang w:val="en-US"/>
        </w:rPr>
        <w:t xml:space="preserve">variability, and the MDC of vGRF measures during bilateral </w:t>
      </w:r>
      <w:r w:rsidR="00653343" w:rsidRPr="008D612F">
        <w:rPr>
          <w:rFonts w:cs="Times New Roman"/>
          <w:szCs w:val="24"/>
          <w:lang w:val="en-US"/>
        </w:rPr>
        <w:t xml:space="preserve">and unilateral </w:t>
      </w:r>
      <w:r w:rsidRPr="008D612F">
        <w:rPr>
          <w:rFonts w:cs="Times New Roman"/>
          <w:szCs w:val="24"/>
          <w:lang w:val="en-US"/>
        </w:rPr>
        <w:t xml:space="preserve">variations of </w:t>
      </w:r>
      <w:r w:rsidR="00903815" w:rsidRPr="008D612F">
        <w:rPr>
          <w:rFonts w:cs="Times New Roman"/>
          <w:szCs w:val="24"/>
          <w:lang w:val="en-US"/>
        </w:rPr>
        <w:t xml:space="preserve">the </w:t>
      </w:r>
      <w:r w:rsidR="00757E60" w:rsidRPr="008D612F">
        <w:rPr>
          <w:rFonts w:cs="Times New Roman"/>
          <w:szCs w:val="24"/>
          <w:lang w:val="en-US"/>
        </w:rPr>
        <w:t xml:space="preserve">isometric squat, standing plantarflexion, and </w:t>
      </w:r>
      <w:r w:rsidRPr="008D612F">
        <w:rPr>
          <w:rFonts w:cs="Times New Roman"/>
          <w:szCs w:val="24"/>
          <w:lang w:val="en-US"/>
        </w:rPr>
        <w:t xml:space="preserve">seated </w:t>
      </w:r>
      <w:r w:rsidR="004E2B14" w:rsidRPr="008D612F">
        <w:rPr>
          <w:rFonts w:cs="Times New Roman"/>
          <w:szCs w:val="24"/>
          <w:lang w:val="en-US"/>
        </w:rPr>
        <w:t>plantarflexion</w:t>
      </w:r>
      <w:r w:rsidR="00903815" w:rsidRPr="008D612F">
        <w:rPr>
          <w:rFonts w:cs="Times New Roman"/>
          <w:szCs w:val="24"/>
          <w:lang w:val="en-US"/>
        </w:rPr>
        <w:t xml:space="preserve"> positions</w:t>
      </w:r>
      <w:r w:rsidRPr="008D612F">
        <w:rPr>
          <w:rFonts w:cs="Times New Roman"/>
          <w:szCs w:val="24"/>
          <w:lang w:val="en-US"/>
        </w:rPr>
        <w:t xml:space="preserve">. All test positions demonstrated </w:t>
      </w:r>
      <w:r w:rsidR="007A3DD1" w:rsidRPr="008D612F">
        <w:rPr>
          <w:rFonts w:cs="Times New Roman"/>
          <w:szCs w:val="24"/>
          <w:lang w:val="en-US"/>
        </w:rPr>
        <w:t>excellent</w:t>
      </w:r>
      <w:r w:rsidRPr="008D612F">
        <w:rPr>
          <w:rFonts w:cs="Times New Roman"/>
          <w:szCs w:val="24"/>
          <w:lang w:val="en-US"/>
        </w:rPr>
        <w:t xml:space="preserve"> within- and between-session reliability</w:t>
      </w:r>
      <w:r w:rsidR="00533EDF" w:rsidRPr="008D612F">
        <w:rPr>
          <w:rFonts w:cs="Times New Roman"/>
          <w:szCs w:val="24"/>
          <w:lang w:val="en-US"/>
        </w:rPr>
        <w:t xml:space="preserve"> alongside low variability</w:t>
      </w:r>
      <w:r w:rsidRPr="008D612F">
        <w:rPr>
          <w:rFonts w:cs="Times New Roman"/>
          <w:szCs w:val="24"/>
          <w:lang w:val="en-US"/>
        </w:rPr>
        <w:t xml:space="preserve">. </w:t>
      </w:r>
      <w:r w:rsidR="00FD1129" w:rsidRPr="008D612F">
        <w:rPr>
          <w:rFonts w:cs="Times New Roman"/>
          <w:szCs w:val="24"/>
          <w:lang w:val="en-US"/>
        </w:rPr>
        <w:t>The maximal isometric force</w:t>
      </w:r>
      <w:r w:rsidR="00163212" w:rsidRPr="008D612F">
        <w:rPr>
          <w:rFonts w:cs="Times New Roman"/>
          <w:szCs w:val="24"/>
          <w:lang w:val="en-US"/>
        </w:rPr>
        <w:t xml:space="preserve"> tests </w:t>
      </w:r>
      <w:r w:rsidR="00FD1129" w:rsidRPr="008D612F">
        <w:rPr>
          <w:rFonts w:cs="Times New Roman"/>
          <w:szCs w:val="24"/>
          <w:lang w:val="en-US"/>
        </w:rPr>
        <w:t xml:space="preserve">investigated in the present study </w:t>
      </w:r>
      <w:r w:rsidR="00A742EC" w:rsidRPr="008D612F">
        <w:rPr>
          <w:rFonts w:cs="Times New Roman"/>
          <w:szCs w:val="24"/>
          <w:lang w:val="en-US"/>
        </w:rPr>
        <w:t>are a time</w:t>
      </w:r>
      <w:r w:rsidR="00FA2692" w:rsidRPr="008D612F">
        <w:rPr>
          <w:rFonts w:cs="Times New Roman"/>
          <w:szCs w:val="24"/>
          <w:lang w:val="en-US"/>
        </w:rPr>
        <w:t>-</w:t>
      </w:r>
      <w:r w:rsidR="00A742EC" w:rsidRPr="008D612F">
        <w:rPr>
          <w:rFonts w:cs="Times New Roman"/>
          <w:szCs w:val="24"/>
          <w:lang w:val="en-US"/>
        </w:rPr>
        <w:t xml:space="preserve">effective option to measure </w:t>
      </w:r>
      <w:r w:rsidR="00FA2692" w:rsidRPr="008D612F">
        <w:rPr>
          <w:rFonts w:cs="Times New Roman"/>
          <w:szCs w:val="24"/>
          <w:lang w:val="en-US"/>
        </w:rPr>
        <w:t xml:space="preserve">lower extremity </w:t>
      </w:r>
      <w:r w:rsidR="001441A4" w:rsidRPr="008D612F">
        <w:rPr>
          <w:rFonts w:cs="Times New Roman"/>
          <w:szCs w:val="24"/>
          <w:lang w:val="en-US"/>
        </w:rPr>
        <w:t xml:space="preserve">vGRF </w:t>
      </w:r>
      <w:r w:rsidR="00FD1129" w:rsidRPr="008D612F">
        <w:rPr>
          <w:rFonts w:cs="Times New Roman"/>
          <w:szCs w:val="24"/>
          <w:lang w:val="en-US"/>
        </w:rPr>
        <w:t xml:space="preserve">using </w:t>
      </w:r>
      <w:r w:rsidR="00E342A2" w:rsidRPr="008D612F">
        <w:rPr>
          <w:rFonts w:cs="Times New Roman"/>
          <w:szCs w:val="24"/>
          <w:lang w:val="en-US"/>
        </w:rPr>
        <w:t xml:space="preserve">only </w:t>
      </w:r>
      <w:r w:rsidR="00FD1129" w:rsidRPr="008D612F">
        <w:rPr>
          <w:rFonts w:cs="Times New Roman"/>
          <w:szCs w:val="24"/>
          <w:lang w:val="en-US"/>
        </w:rPr>
        <w:t xml:space="preserve">a </w:t>
      </w:r>
      <w:r w:rsidR="00E342A2" w:rsidRPr="008D612F">
        <w:rPr>
          <w:rFonts w:cs="Times New Roman"/>
          <w:szCs w:val="24"/>
          <w:lang w:val="en-US"/>
        </w:rPr>
        <w:t>general isometric rig</w:t>
      </w:r>
      <w:r w:rsidR="00FD0BE1" w:rsidRPr="008D612F">
        <w:rPr>
          <w:rFonts w:cs="Times New Roman"/>
          <w:szCs w:val="24"/>
          <w:lang w:val="en-US"/>
        </w:rPr>
        <w:t xml:space="preserve"> and force platform</w:t>
      </w:r>
      <w:r w:rsidR="00E342A2" w:rsidRPr="008D612F">
        <w:rPr>
          <w:rFonts w:cs="Times New Roman"/>
          <w:szCs w:val="24"/>
          <w:lang w:val="en-US"/>
        </w:rPr>
        <w:t>.</w:t>
      </w:r>
      <w:r w:rsidR="00FA2692" w:rsidRPr="008D612F">
        <w:rPr>
          <w:rFonts w:cs="Times New Roman"/>
          <w:szCs w:val="24"/>
          <w:lang w:val="en-US"/>
        </w:rPr>
        <w:t xml:space="preserve"> </w:t>
      </w:r>
      <w:r w:rsidR="003757B1" w:rsidRPr="008D612F">
        <w:rPr>
          <w:rFonts w:cs="Times New Roman"/>
          <w:szCs w:val="24"/>
          <w:lang w:val="en-US"/>
        </w:rPr>
        <w:t>Further, wh</w:t>
      </w:r>
      <w:r w:rsidR="00661F55" w:rsidRPr="008D612F">
        <w:rPr>
          <w:rFonts w:cs="Times New Roman"/>
          <w:szCs w:val="24"/>
          <w:lang w:val="en-US"/>
        </w:rPr>
        <w:t xml:space="preserve">en </w:t>
      </w:r>
      <w:r w:rsidR="001562D8" w:rsidRPr="008D612F">
        <w:rPr>
          <w:rFonts w:cs="Times New Roman"/>
          <w:szCs w:val="24"/>
          <w:lang w:val="en-US"/>
        </w:rPr>
        <w:t>int</w:t>
      </w:r>
      <w:r w:rsidR="003757B1" w:rsidRPr="008D612F">
        <w:rPr>
          <w:rFonts w:cs="Times New Roman"/>
          <w:szCs w:val="24"/>
          <w:lang w:val="en-US"/>
        </w:rPr>
        <w:t>erpre</w:t>
      </w:r>
      <w:r w:rsidR="001562D8" w:rsidRPr="008D612F">
        <w:rPr>
          <w:rFonts w:cs="Times New Roman"/>
          <w:szCs w:val="24"/>
          <w:lang w:val="en-US"/>
        </w:rPr>
        <w:t xml:space="preserve">ting a </w:t>
      </w:r>
      <w:r w:rsidR="003757B1" w:rsidRPr="008D612F">
        <w:rPr>
          <w:rFonts w:cs="Times New Roman"/>
          <w:szCs w:val="24"/>
          <w:lang w:val="en-US"/>
        </w:rPr>
        <w:t xml:space="preserve">meaningful change, </w:t>
      </w:r>
      <w:r w:rsidR="00324E1B" w:rsidRPr="008D612F">
        <w:rPr>
          <w:rFonts w:cs="Times New Roman"/>
          <w:szCs w:val="24"/>
          <w:lang w:val="en-US"/>
        </w:rPr>
        <w:t>absolute vGRF values between</w:t>
      </w:r>
      <w:r w:rsidRPr="008D612F">
        <w:rPr>
          <w:rFonts w:cs="Times New Roman"/>
          <w:szCs w:val="24"/>
          <w:lang w:val="en-US"/>
        </w:rPr>
        <w:t xml:space="preserve"> </w:t>
      </w:r>
      <w:r w:rsidR="00154F3A" w:rsidRPr="008D612F">
        <w:rPr>
          <w:rFonts w:cs="Times New Roman"/>
          <w:szCs w:val="24"/>
          <w:lang w:val="en-US"/>
        </w:rPr>
        <w:t>13</w:t>
      </w:r>
      <w:r w:rsidR="00A416E2" w:rsidRPr="008D612F">
        <w:rPr>
          <w:rFonts w:cs="Times New Roman"/>
          <w:szCs w:val="24"/>
          <w:lang w:val="en-US"/>
        </w:rPr>
        <w:t>5</w:t>
      </w:r>
      <w:r w:rsidR="000700A6" w:rsidRPr="008D612F">
        <w:rPr>
          <w:rFonts w:cs="Times New Roman"/>
          <w:szCs w:val="24"/>
          <w:lang w:val="en-US"/>
        </w:rPr>
        <w:t>–</w:t>
      </w:r>
      <w:r w:rsidR="00546063" w:rsidRPr="008D612F">
        <w:rPr>
          <w:rFonts w:cs="Times New Roman"/>
          <w:szCs w:val="24"/>
          <w:lang w:val="en-US"/>
        </w:rPr>
        <w:t>221</w:t>
      </w:r>
      <w:r w:rsidR="00154F3A" w:rsidRPr="008D612F">
        <w:rPr>
          <w:rFonts w:cs="Times New Roman"/>
          <w:szCs w:val="24"/>
          <w:lang w:val="en-US"/>
        </w:rPr>
        <w:t xml:space="preserve"> </w:t>
      </w:r>
      <w:r w:rsidRPr="008D612F">
        <w:rPr>
          <w:rFonts w:cs="Times New Roman"/>
          <w:szCs w:val="24"/>
          <w:lang w:val="en-US"/>
        </w:rPr>
        <w:t>N (5</w:t>
      </w:r>
      <w:r w:rsidR="00154F3A" w:rsidRPr="008D612F">
        <w:rPr>
          <w:rFonts w:cs="Times New Roman"/>
          <w:szCs w:val="24"/>
          <w:lang w:val="en-US"/>
        </w:rPr>
        <w:t>.</w:t>
      </w:r>
      <w:r w:rsidR="00546063" w:rsidRPr="008D612F">
        <w:rPr>
          <w:rFonts w:cs="Times New Roman"/>
          <w:szCs w:val="24"/>
          <w:lang w:val="en-US"/>
        </w:rPr>
        <w:t>1</w:t>
      </w:r>
      <w:r w:rsidRPr="008D612F">
        <w:rPr>
          <w:rFonts w:cs="Times New Roman"/>
          <w:szCs w:val="24"/>
          <w:lang w:val="en-US"/>
        </w:rPr>
        <w:t xml:space="preserve"> to </w:t>
      </w:r>
      <w:r w:rsidR="00284F87" w:rsidRPr="008D612F">
        <w:rPr>
          <w:rFonts w:cs="Times New Roman"/>
          <w:szCs w:val="24"/>
          <w:lang w:val="en-US"/>
        </w:rPr>
        <w:t>9.3</w:t>
      </w:r>
      <w:r w:rsidRPr="008D612F">
        <w:rPr>
          <w:rFonts w:cs="Times New Roman"/>
          <w:szCs w:val="24"/>
          <w:lang w:val="en-US"/>
        </w:rPr>
        <w:t>%</w:t>
      </w:r>
      <w:r w:rsidR="00154F3A" w:rsidRPr="008D612F">
        <w:rPr>
          <w:rFonts w:cs="Times New Roman"/>
          <w:szCs w:val="24"/>
          <w:lang w:val="en-US"/>
        </w:rPr>
        <w:t xml:space="preserve"> of the group mean</w:t>
      </w:r>
      <w:r w:rsidRPr="008D612F">
        <w:rPr>
          <w:rFonts w:cs="Times New Roman"/>
          <w:szCs w:val="24"/>
          <w:lang w:val="en-US"/>
        </w:rPr>
        <w:t xml:space="preserve">) </w:t>
      </w:r>
      <w:r w:rsidR="00324E1B" w:rsidRPr="008D612F">
        <w:rPr>
          <w:rFonts w:cs="Times New Roman"/>
          <w:szCs w:val="24"/>
          <w:lang w:val="en-US"/>
        </w:rPr>
        <w:t xml:space="preserve">in standing </w:t>
      </w:r>
      <w:r w:rsidR="00824A03" w:rsidRPr="008D612F">
        <w:rPr>
          <w:rFonts w:cs="Times New Roman"/>
          <w:szCs w:val="24"/>
          <w:lang w:val="en-US"/>
        </w:rPr>
        <w:t xml:space="preserve">and </w:t>
      </w:r>
      <w:r w:rsidR="00903F8C" w:rsidRPr="008D612F">
        <w:rPr>
          <w:rFonts w:cs="Times New Roman"/>
          <w:szCs w:val="24"/>
          <w:lang w:val="en-US"/>
        </w:rPr>
        <w:t>14</w:t>
      </w:r>
      <w:r w:rsidR="00182C18" w:rsidRPr="008D612F">
        <w:rPr>
          <w:rFonts w:cs="Times New Roman"/>
          <w:szCs w:val="24"/>
          <w:lang w:val="en-US"/>
        </w:rPr>
        <w:t>1</w:t>
      </w:r>
      <w:r w:rsidR="000700A6" w:rsidRPr="008D612F">
        <w:rPr>
          <w:rFonts w:cs="Times New Roman"/>
          <w:szCs w:val="24"/>
          <w:lang w:val="en-US"/>
        </w:rPr>
        <w:t>–</w:t>
      </w:r>
      <w:r w:rsidR="00630863" w:rsidRPr="008D612F">
        <w:rPr>
          <w:rFonts w:cs="Times New Roman"/>
          <w:szCs w:val="24"/>
          <w:lang w:val="en-US"/>
        </w:rPr>
        <w:t>2</w:t>
      </w:r>
      <w:r w:rsidR="00321692" w:rsidRPr="008D612F">
        <w:rPr>
          <w:rFonts w:cs="Times New Roman"/>
          <w:szCs w:val="24"/>
          <w:lang w:val="en-US"/>
        </w:rPr>
        <w:t>76</w:t>
      </w:r>
      <w:r w:rsidR="00630863" w:rsidRPr="008D612F">
        <w:rPr>
          <w:rFonts w:cs="Times New Roman"/>
          <w:szCs w:val="24"/>
          <w:lang w:val="en-US"/>
        </w:rPr>
        <w:t xml:space="preserve"> N (13.3–14.</w:t>
      </w:r>
      <w:r w:rsidR="00321692" w:rsidRPr="008D612F">
        <w:rPr>
          <w:rFonts w:cs="Times New Roman"/>
          <w:szCs w:val="24"/>
          <w:lang w:val="en-US"/>
        </w:rPr>
        <w:t>5</w:t>
      </w:r>
      <w:r w:rsidR="00630863" w:rsidRPr="008D612F">
        <w:rPr>
          <w:rFonts w:cs="Times New Roman"/>
          <w:szCs w:val="24"/>
          <w:lang w:val="en-US"/>
        </w:rPr>
        <w:t>%</w:t>
      </w:r>
      <w:r w:rsidR="000700A6" w:rsidRPr="008D612F">
        <w:rPr>
          <w:rFonts w:cs="Times New Roman"/>
          <w:szCs w:val="24"/>
          <w:lang w:val="en-US"/>
        </w:rPr>
        <w:t xml:space="preserve"> of the group mean</w:t>
      </w:r>
      <w:r w:rsidR="00630863" w:rsidRPr="008D612F">
        <w:rPr>
          <w:rFonts w:cs="Times New Roman"/>
          <w:szCs w:val="24"/>
          <w:lang w:val="en-US"/>
        </w:rPr>
        <w:t>)</w:t>
      </w:r>
      <w:r w:rsidR="000700A6" w:rsidRPr="008D612F">
        <w:rPr>
          <w:rFonts w:cs="Times New Roman"/>
          <w:szCs w:val="24"/>
          <w:lang w:val="en-US"/>
        </w:rPr>
        <w:t xml:space="preserve"> in sitting</w:t>
      </w:r>
      <w:r w:rsidR="00994A03" w:rsidRPr="008D612F">
        <w:rPr>
          <w:rFonts w:cs="Times New Roman"/>
          <w:szCs w:val="24"/>
          <w:lang w:val="en-US"/>
        </w:rPr>
        <w:t xml:space="preserve"> can be used as benchmarks.</w:t>
      </w:r>
      <w:r w:rsidR="000575FF" w:rsidRPr="008D612F">
        <w:rPr>
          <w:rFonts w:cs="Times New Roman"/>
          <w:szCs w:val="24"/>
          <w:lang w:val="en-US"/>
        </w:rPr>
        <w:br w:type="page"/>
      </w:r>
    </w:p>
    <w:p w14:paraId="5F12F5C0" w14:textId="41A00CBA" w:rsidR="00770AC2" w:rsidRPr="008D612F" w:rsidRDefault="00F24723" w:rsidP="00361D0F">
      <w:pPr>
        <w:pStyle w:val="Heading1"/>
        <w:rPr>
          <w:lang w:val="en-US"/>
        </w:rPr>
      </w:pPr>
      <w:r w:rsidRPr="008D612F">
        <w:lastRenderedPageBreak/>
        <w:t>REFERENCES</w:t>
      </w:r>
    </w:p>
    <w:p w14:paraId="382D51C5" w14:textId="4B089F89" w:rsidR="00BC4597" w:rsidRPr="008D612F" w:rsidRDefault="005E2E5A" w:rsidP="00BC4597">
      <w:pPr>
        <w:widowControl w:val="0"/>
        <w:autoSpaceDE w:val="0"/>
        <w:autoSpaceDN w:val="0"/>
        <w:adjustRightInd w:val="0"/>
        <w:spacing w:line="240" w:lineRule="auto"/>
        <w:ind w:left="480" w:hanging="480"/>
        <w:rPr>
          <w:rFonts w:cs="Times New Roman"/>
          <w:noProof/>
          <w:szCs w:val="24"/>
        </w:rPr>
      </w:pPr>
      <w:r w:rsidRPr="008D612F">
        <w:rPr>
          <w:lang w:val="en-US"/>
        </w:rPr>
        <w:fldChar w:fldCharType="begin" w:fldLock="1"/>
      </w:r>
      <w:r w:rsidRPr="008D612F">
        <w:rPr>
          <w:lang w:val="en-US"/>
        </w:rPr>
        <w:instrText xml:space="preserve">ADDIN Mendeley Bibliography CSL_BIBLIOGRAPHY </w:instrText>
      </w:r>
      <w:r w:rsidRPr="008D612F">
        <w:rPr>
          <w:lang w:val="en-US"/>
        </w:rPr>
        <w:fldChar w:fldCharType="separate"/>
      </w:r>
      <w:r w:rsidR="00BC4597" w:rsidRPr="008D612F">
        <w:rPr>
          <w:rFonts w:cs="Times New Roman"/>
          <w:noProof/>
          <w:szCs w:val="24"/>
        </w:rPr>
        <w:t xml:space="preserve">Beckman, E. M., Newcombe, P., Vanlandewijck, Y., Connick, M. J., &amp; Tweedy, S. M. (2014). Novel strength test battery to permit evidence-based paralympic classification. </w:t>
      </w:r>
      <w:r w:rsidR="00BC4597" w:rsidRPr="008D612F">
        <w:rPr>
          <w:rFonts w:cs="Times New Roman"/>
          <w:i/>
          <w:iCs/>
          <w:noProof/>
          <w:szCs w:val="24"/>
        </w:rPr>
        <w:t>Medicine</w:t>
      </w:r>
      <w:r w:rsidR="00BC4597" w:rsidRPr="008D612F">
        <w:rPr>
          <w:rFonts w:cs="Times New Roman"/>
          <w:noProof/>
          <w:szCs w:val="24"/>
        </w:rPr>
        <w:t xml:space="preserve">, </w:t>
      </w:r>
      <w:r w:rsidR="00BC4597" w:rsidRPr="008D612F">
        <w:rPr>
          <w:rFonts w:cs="Times New Roman"/>
          <w:i/>
          <w:iCs/>
          <w:noProof/>
          <w:szCs w:val="24"/>
        </w:rPr>
        <w:t>93</w:t>
      </w:r>
      <w:r w:rsidR="00BC4597" w:rsidRPr="008D612F">
        <w:rPr>
          <w:rFonts w:cs="Times New Roman"/>
          <w:noProof/>
          <w:szCs w:val="24"/>
        </w:rPr>
        <w:t>(4), 1–8. https://doi.org/10.1097/MD.0000000000000031</w:t>
      </w:r>
    </w:p>
    <w:p w14:paraId="3DA6C54A"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Bishop, C., Read, P., Lake, J., Loturco, I., Dawes, J., Madruga, M., Romero-Rodrigues, D., Chavda, S., &amp; Turner, A. (2019). Unilateral isometric squat: Test reliability, interlimb asymmetries, and relationships with limb dominance. </w:t>
      </w:r>
      <w:r w:rsidRPr="008D612F">
        <w:rPr>
          <w:rFonts w:cs="Times New Roman"/>
          <w:i/>
          <w:iCs/>
          <w:noProof/>
          <w:szCs w:val="24"/>
        </w:rPr>
        <w:t>Journal of Strength and Conditioning Research</w:t>
      </w:r>
      <w:r w:rsidRPr="008D612F">
        <w:rPr>
          <w:rFonts w:cs="Times New Roman"/>
          <w:noProof/>
          <w:szCs w:val="24"/>
        </w:rPr>
        <w:t>, 1–8. https://doi.org/10.1519/jsc.0000000000003079</w:t>
      </w:r>
    </w:p>
    <w:p w14:paraId="41EB6FBD"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Bishop, C., Read, P., Lake, J., Loturco, I., &amp; Turner, A. (2021). A novel approach for athlete profiling: The unilateral dynamic strength index. </w:t>
      </w:r>
      <w:r w:rsidRPr="008D612F">
        <w:rPr>
          <w:rFonts w:cs="Times New Roman"/>
          <w:i/>
          <w:iCs/>
          <w:noProof/>
          <w:szCs w:val="24"/>
        </w:rPr>
        <w:t>Journal of Strength and Conditioning Research</w:t>
      </w:r>
      <w:r w:rsidRPr="008D612F">
        <w:rPr>
          <w:rFonts w:cs="Times New Roman"/>
          <w:noProof/>
          <w:szCs w:val="24"/>
        </w:rPr>
        <w:t xml:space="preserve">, </w:t>
      </w:r>
      <w:r w:rsidRPr="008D612F">
        <w:rPr>
          <w:rFonts w:cs="Times New Roman"/>
          <w:i/>
          <w:iCs/>
          <w:noProof/>
          <w:szCs w:val="24"/>
        </w:rPr>
        <w:t>35</w:t>
      </w:r>
      <w:r w:rsidRPr="008D612F">
        <w:rPr>
          <w:rFonts w:cs="Times New Roman"/>
          <w:noProof/>
          <w:szCs w:val="24"/>
        </w:rPr>
        <w:t>(4), 1023–1029. https://doi.org/10.1519/JSC.0000000000002871</w:t>
      </w:r>
    </w:p>
    <w:p w14:paraId="002A86EC"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Blazevich, A. J., &amp; Gill, N. D. (2006). Reliability of unfamiliar, multijoint, uni- and bilateral strength tests: Effects of load and laterality. </w:t>
      </w:r>
      <w:r w:rsidRPr="008D612F">
        <w:rPr>
          <w:rFonts w:cs="Times New Roman"/>
          <w:i/>
          <w:iCs/>
          <w:noProof/>
          <w:szCs w:val="24"/>
        </w:rPr>
        <w:t>The Journal of Strength and Conditioning Research</w:t>
      </w:r>
      <w:r w:rsidRPr="008D612F">
        <w:rPr>
          <w:rFonts w:cs="Times New Roman"/>
          <w:noProof/>
          <w:szCs w:val="24"/>
        </w:rPr>
        <w:t xml:space="preserve">, </w:t>
      </w:r>
      <w:r w:rsidRPr="008D612F">
        <w:rPr>
          <w:rFonts w:cs="Times New Roman"/>
          <w:i/>
          <w:iCs/>
          <w:noProof/>
          <w:szCs w:val="24"/>
        </w:rPr>
        <w:t>20</w:t>
      </w:r>
      <w:r w:rsidRPr="008D612F">
        <w:rPr>
          <w:rFonts w:cs="Times New Roman"/>
          <w:noProof/>
          <w:szCs w:val="24"/>
        </w:rPr>
        <w:t>(1), 226. https://doi.org/10.1519/R-14613.1</w:t>
      </w:r>
    </w:p>
    <w:p w14:paraId="7A86B65E"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Brady, C. J., Harrison, A. J., &amp; Comyns, T. M. (2020). A review of the reliability of biomechanical variables produced during the isometric mid-thigh pull and isometric squat and the reporting of normative data. </w:t>
      </w:r>
      <w:r w:rsidRPr="008D612F">
        <w:rPr>
          <w:rFonts w:cs="Times New Roman"/>
          <w:i/>
          <w:iCs/>
          <w:noProof/>
          <w:szCs w:val="24"/>
        </w:rPr>
        <w:t>Sports Biomechanics</w:t>
      </w:r>
      <w:r w:rsidRPr="008D612F">
        <w:rPr>
          <w:rFonts w:cs="Times New Roman"/>
          <w:noProof/>
          <w:szCs w:val="24"/>
        </w:rPr>
        <w:t xml:space="preserve">, </w:t>
      </w:r>
      <w:r w:rsidRPr="008D612F">
        <w:rPr>
          <w:rFonts w:cs="Times New Roman"/>
          <w:i/>
          <w:iCs/>
          <w:noProof/>
          <w:szCs w:val="24"/>
        </w:rPr>
        <w:t>19</w:t>
      </w:r>
      <w:r w:rsidRPr="008D612F">
        <w:rPr>
          <w:rFonts w:cs="Times New Roman"/>
          <w:noProof/>
          <w:szCs w:val="24"/>
        </w:rPr>
        <w:t>(1), 1–25. https://doi.org/10.1080/14763141.2018.1452968</w:t>
      </w:r>
    </w:p>
    <w:p w14:paraId="1D0F1B8E"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Brady, C. J., Harrison, A. J., Flanagan, E. P., Gregory Haff, G., &amp; Comyns, T. M. (2018). A comparison of the isometric midthigh pull and isometric squat: Intraday reliability, usefulness, and the magnitude of difference between tests. </w:t>
      </w:r>
      <w:r w:rsidRPr="008D612F">
        <w:rPr>
          <w:rFonts w:cs="Times New Roman"/>
          <w:i/>
          <w:iCs/>
          <w:noProof/>
          <w:szCs w:val="24"/>
        </w:rPr>
        <w:t>International Journal of Sports Physiology and Performance</w:t>
      </w:r>
      <w:r w:rsidRPr="008D612F">
        <w:rPr>
          <w:rFonts w:cs="Times New Roman"/>
          <w:noProof/>
          <w:szCs w:val="24"/>
        </w:rPr>
        <w:t xml:space="preserve">, </w:t>
      </w:r>
      <w:r w:rsidRPr="008D612F">
        <w:rPr>
          <w:rFonts w:cs="Times New Roman"/>
          <w:i/>
          <w:iCs/>
          <w:noProof/>
          <w:szCs w:val="24"/>
        </w:rPr>
        <w:t>13</w:t>
      </w:r>
      <w:r w:rsidRPr="008D612F">
        <w:rPr>
          <w:rFonts w:cs="Times New Roman"/>
          <w:noProof/>
          <w:szCs w:val="24"/>
        </w:rPr>
        <w:t>(7), 844–852. https://doi.org/10.1123/ijspp.2017-0480</w:t>
      </w:r>
    </w:p>
    <w:p w14:paraId="67A0CB8F"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Cohen, D., Burton, A., Wells, C., Taberner, M., Diaz, M. A., &amp; Graham-Smith, P. (2020). Single vs double leg countermovement jump tests; not half an apple! </w:t>
      </w:r>
      <w:r w:rsidRPr="008D612F">
        <w:rPr>
          <w:rFonts w:cs="Times New Roman"/>
          <w:i/>
          <w:iCs/>
          <w:noProof/>
          <w:szCs w:val="24"/>
        </w:rPr>
        <w:t>Aspetar Sports Medicine Journal</w:t>
      </w:r>
      <w:r w:rsidRPr="008D612F">
        <w:rPr>
          <w:rFonts w:cs="Times New Roman"/>
          <w:noProof/>
          <w:szCs w:val="24"/>
        </w:rPr>
        <w:t xml:space="preserve">, </w:t>
      </w:r>
      <w:r w:rsidRPr="008D612F">
        <w:rPr>
          <w:rFonts w:cs="Times New Roman"/>
          <w:i/>
          <w:iCs/>
          <w:noProof/>
          <w:szCs w:val="24"/>
        </w:rPr>
        <w:t>9</w:t>
      </w:r>
      <w:r w:rsidRPr="008D612F">
        <w:rPr>
          <w:rFonts w:cs="Times New Roman"/>
          <w:noProof/>
          <w:szCs w:val="24"/>
        </w:rPr>
        <w:t>, 34–41.</w:t>
      </w:r>
    </w:p>
    <w:p w14:paraId="1EAE16E6"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Drake, D., Kennedy, R., &amp; Wallace, E. (2018). Familiarization, validity and smallest detectable difference of the isometric squat test in evaluating maximal strength. </w:t>
      </w:r>
      <w:r w:rsidRPr="008D612F">
        <w:rPr>
          <w:rFonts w:cs="Times New Roman"/>
          <w:i/>
          <w:iCs/>
          <w:noProof/>
          <w:szCs w:val="24"/>
        </w:rPr>
        <w:t>Journal of Sports Sciences</w:t>
      </w:r>
      <w:r w:rsidRPr="008D612F">
        <w:rPr>
          <w:rFonts w:cs="Times New Roman"/>
          <w:noProof/>
          <w:szCs w:val="24"/>
        </w:rPr>
        <w:t xml:space="preserve">, </w:t>
      </w:r>
      <w:r w:rsidRPr="008D612F">
        <w:rPr>
          <w:rFonts w:cs="Times New Roman"/>
          <w:i/>
          <w:iCs/>
          <w:noProof/>
          <w:szCs w:val="24"/>
        </w:rPr>
        <w:t>36</w:t>
      </w:r>
      <w:r w:rsidRPr="008D612F">
        <w:rPr>
          <w:rFonts w:cs="Times New Roman"/>
          <w:noProof/>
          <w:szCs w:val="24"/>
        </w:rPr>
        <w:t>(18), 2087–2095. https://doi.org/10.1080/02640414.2018.1436857</w:t>
      </w:r>
    </w:p>
    <w:p w14:paraId="17B14941"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Gamer, M., Lemon, J., Fellows, I., &amp; Singh, P. (2019). </w:t>
      </w:r>
      <w:r w:rsidRPr="008D612F">
        <w:rPr>
          <w:rFonts w:cs="Times New Roman"/>
          <w:i/>
          <w:iCs/>
          <w:noProof/>
          <w:szCs w:val="24"/>
        </w:rPr>
        <w:t>irr: Various coefficients of interrater reliability and agreement</w:t>
      </w:r>
      <w:r w:rsidRPr="008D612F">
        <w:rPr>
          <w:rFonts w:cs="Times New Roman"/>
          <w:noProof/>
          <w:szCs w:val="24"/>
        </w:rPr>
        <w:t xml:space="preserve"> (R package version 0.84.1). https://cran.r-project.org/package=irr</w:t>
      </w:r>
    </w:p>
    <w:p w14:paraId="0753F1F9"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Goodwin, J. E., &amp; Bull, A. M. J. (2021). Novel assessment of isometric hip extensor function. </w:t>
      </w:r>
      <w:r w:rsidRPr="008D612F">
        <w:rPr>
          <w:rFonts w:cs="Times New Roman"/>
          <w:i/>
          <w:iCs/>
          <w:noProof/>
          <w:szCs w:val="24"/>
        </w:rPr>
        <w:t>Journal of Strength and Conditioning Research</w:t>
      </w:r>
      <w:r w:rsidRPr="008D612F">
        <w:rPr>
          <w:rFonts w:cs="Times New Roman"/>
          <w:noProof/>
          <w:szCs w:val="24"/>
        </w:rPr>
        <w:t xml:space="preserve">, </w:t>
      </w:r>
      <w:r w:rsidRPr="008D612F">
        <w:rPr>
          <w:rFonts w:cs="Times New Roman"/>
          <w:i/>
          <w:iCs/>
          <w:noProof/>
          <w:szCs w:val="24"/>
        </w:rPr>
        <w:t>Publish Ah</w:t>
      </w:r>
      <w:r w:rsidRPr="008D612F">
        <w:rPr>
          <w:rFonts w:cs="Times New Roman"/>
          <w:noProof/>
          <w:szCs w:val="24"/>
        </w:rPr>
        <w:t>. https://doi.org/10.1519/JSC.0000000000004012</w:t>
      </w:r>
    </w:p>
    <w:p w14:paraId="3A768924"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Haley, S. M., &amp; Fragala-Pinkham, M. A. (2006). Interpreting change scores of tests and measures used in physical therapy. </w:t>
      </w:r>
      <w:r w:rsidRPr="008D612F">
        <w:rPr>
          <w:rFonts w:cs="Times New Roman"/>
          <w:i/>
          <w:iCs/>
          <w:noProof/>
          <w:szCs w:val="24"/>
        </w:rPr>
        <w:t>Physical Therapy</w:t>
      </w:r>
      <w:r w:rsidRPr="008D612F">
        <w:rPr>
          <w:rFonts w:cs="Times New Roman"/>
          <w:noProof/>
          <w:szCs w:val="24"/>
        </w:rPr>
        <w:t xml:space="preserve">, </w:t>
      </w:r>
      <w:r w:rsidRPr="008D612F">
        <w:rPr>
          <w:rFonts w:cs="Times New Roman"/>
          <w:i/>
          <w:iCs/>
          <w:noProof/>
          <w:szCs w:val="24"/>
        </w:rPr>
        <w:t>86</w:t>
      </w:r>
      <w:r w:rsidRPr="008D612F">
        <w:rPr>
          <w:rFonts w:cs="Times New Roman"/>
          <w:noProof/>
          <w:szCs w:val="24"/>
        </w:rPr>
        <w:t>(5), 735–743. https://doi.org/10.1093/ptj/86.5.735</w:t>
      </w:r>
    </w:p>
    <w:p w14:paraId="7077FFF1"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Howarth, D. J., Cohen, D. D., McLean, B. D., &amp; Coutts, A. J. (2021). Establishing the noise: Interday ecological reliability of countermovement jump variables in professional rugby union players. </w:t>
      </w:r>
      <w:r w:rsidRPr="008D612F">
        <w:rPr>
          <w:rFonts w:cs="Times New Roman"/>
          <w:i/>
          <w:iCs/>
          <w:noProof/>
          <w:szCs w:val="24"/>
        </w:rPr>
        <w:t>Journal of Strength and Conditioning Research</w:t>
      </w:r>
      <w:r w:rsidRPr="008D612F">
        <w:rPr>
          <w:rFonts w:cs="Times New Roman"/>
          <w:noProof/>
          <w:szCs w:val="24"/>
        </w:rPr>
        <w:t xml:space="preserve">, </w:t>
      </w:r>
      <w:r w:rsidRPr="008D612F">
        <w:rPr>
          <w:rFonts w:cs="Times New Roman"/>
          <w:i/>
          <w:iCs/>
          <w:noProof/>
          <w:szCs w:val="24"/>
        </w:rPr>
        <w:t>Publish Ah</w:t>
      </w:r>
      <w:r w:rsidRPr="008D612F">
        <w:rPr>
          <w:rFonts w:cs="Times New Roman"/>
          <w:noProof/>
          <w:szCs w:val="24"/>
        </w:rPr>
        <w:t>. https://doi.org/10.1519/JSC.0000000000004037</w:t>
      </w:r>
    </w:p>
    <w:p w14:paraId="46A2C6E6"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lastRenderedPageBreak/>
        <w:t xml:space="preserve">Joseph, L., Reilly, J., Sweezey, K., Waugh, R., Carlson, L. A., &amp; Lawrence, M. A. (2020). Activity of trunk and lower extremity musculature: Comparison between parallel back squats and belt squats. </w:t>
      </w:r>
      <w:r w:rsidRPr="008D612F">
        <w:rPr>
          <w:rFonts w:cs="Times New Roman"/>
          <w:i/>
          <w:iCs/>
          <w:noProof/>
          <w:szCs w:val="24"/>
        </w:rPr>
        <w:t>Journal of Human Kinetics</w:t>
      </w:r>
      <w:r w:rsidRPr="008D612F">
        <w:rPr>
          <w:rFonts w:cs="Times New Roman"/>
          <w:noProof/>
          <w:szCs w:val="24"/>
        </w:rPr>
        <w:t xml:space="preserve">, </w:t>
      </w:r>
      <w:r w:rsidRPr="008D612F">
        <w:rPr>
          <w:rFonts w:cs="Times New Roman"/>
          <w:i/>
          <w:iCs/>
          <w:noProof/>
          <w:szCs w:val="24"/>
        </w:rPr>
        <w:t>72</w:t>
      </w:r>
      <w:r w:rsidRPr="008D612F">
        <w:rPr>
          <w:rFonts w:cs="Times New Roman"/>
          <w:noProof/>
          <w:szCs w:val="24"/>
        </w:rPr>
        <w:t>(1), 223–228. https://doi.org/10.2478/hukin-2019-0126</w:t>
      </w:r>
    </w:p>
    <w:p w14:paraId="6DB53341"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Kanehisa, H., Yata, H., Ikegawa, S., &amp; Fukunaga, T. (1995). A cross-sectional study of the size and strength of the lower leg muscles during growth. </w:t>
      </w:r>
      <w:r w:rsidRPr="008D612F">
        <w:rPr>
          <w:rFonts w:cs="Times New Roman"/>
          <w:i/>
          <w:iCs/>
          <w:noProof/>
          <w:szCs w:val="24"/>
        </w:rPr>
        <w:t>European Journal of Applied Physiology and Occupational Physiology</w:t>
      </w:r>
      <w:r w:rsidRPr="008D612F">
        <w:rPr>
          <w:rFonts w:cs="Times New Roman"/>
          <w:noProof/>
          <w:szCs w:val="24"/>
        </w:rPr>
        <w:t xml:space="preserve">, </w:t>
      </w:r>
      <w:r w:rsidRPr="008D612F">
        <w:rPr>
          <w:rFonts w:cs="Times New Roman"/>
          <w:i/>
          <w:iCs/>
          <w:noProof/>
          <w:szCs w:val="24"/>
        </w:rPr>
        <w:t>72</w:t>
      </w:r>
      <w:r w:rsidRPr="008D612F">
        <w:rPr>
          <w:rFonts w:cs="Times New Roman"/>
          <w:noProof/>
          <w:szCs w:val="24"/>
        </w:rPr>
        <w:t>(1), 150–156. https://doi.org/10.1007/BF00964130</w:t>
      </w:r>
    </w:p>
    <w:p w14:paraId="5B7C2C50"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Koo, T. K., &amp; Li, M. Y. (2016). A guideline of selecting and reporting intraclass correlation coefficients for reliability research. </w:t>
      </w:r>
      <w:r w:rsidRPr="008D612F">
        <w:rPr>
          <w:rFonts w:cs="Times New Roman"/>
          <w:i/>
          <w:iCs/>
          <w:noProof/>
          <w:szCs w:val="24"/>
        </w:rPr>
        <w:t>Journal of Chiropractic Medicine</w:t>
      </w:r>
      <w:r w:rsidRPr="008D612F">
        <w:rPr>
          <w:rFonts w:cs="Times New Roman"/>
          <w:noProof/>
          <w:szCs w:val="24"/>
        </w:rPr>
        <w:t xml:space="preserve">, </w:t>
      </w:r>
      <w:r w:rsidRPr="008D612F">
        <w:rPr>
          <w:rFonts w:cs="Times New Roman"/>
          <w:i/>
          <w:iCs/>
          <w:noProof/>
          <w:szCs w:val="24"/>
        </w:rPr>
        <w:t>15</w:t>
      </w:r>
      <w:r w:rsidRPr="008D612F">
        <w:rPr>
          <w:rFonts w:cs="Times New Roman"/>
          <w:noProof/>
          <w:szCs w:val="24"/>
        </w:rPr>
        <w:t>(2), 155–163. https://doi.org/10.1016/j.jcm.2016.02.012</w:t>
      </w:r>
    </w:p>
    <w:p w14:paraId="45BCE1E3"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Matinlauri, A., Alcaraz, P. E., Freitas, T. T., Mendiguchia, J., Abedin-Maghanaki, A., Castillo, A., Martínez-Ruiz, E., Carlos-Vivas, J., &amp; Cohen, D. D. (2019). A comparison of the isometric force fatigue-recovery profile in two posterior chain lower limb tests following simulated soccer competition. </w:t>
      </w:r>
      <w:r w:rsidRPr="008D612F">
        <w:rPr>
          <w:rFonts w:cs="Times New Roman"/>
          <w:i/>
          <w:iCs/>
          <w:noProof/>
          <w:szCs w:val="24"/>
        </w:rPr>
        <w:t>PLoS One</w:t>
      </w:r>
      <w:r w:rsidRPr="008D612F">
        <w:rPr>
          <w:rFonts w:cs="Times New Roman"/>
          <w:noProof/>
          <w:szCs w:val="24"/>
        </w:rPr>
        <w:t xml:space="preserve">, </w:t>
      </w:r>
      <w:r w:rsidRPr="008D612F">
        <w:rPr>
          <w:rFonts w:cs="Times New Roman"/>
          <w:i/>
          <w:iCs/>
          <w:noProof/>
          <w:szCs w:val="24"/>
        </w:rPr>
        <w:t>14</w:t>
      </w:r>
      <w:r w:rsidRPr="008D612F">
        <w:rPr>
          <w:rFonts w:cs="Times New Roman"/>
          <w:noProof/>
          <w:szCs w:val="24"/>
        </w:rPr>
        <w:t>(5), e0206561. https://doi.org/10.1371/journal.pone.0206561</w:t>
      </w:r>
    </w:p>
    <w:p w14:paraId="7A329FB9"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Millard, S. (2013). </w:t>
      </w:r>
      <w:r w:rsidRPr="008D612F">
        <w:rPr>
          <w:rFonts w:cs="Times New Roman"/>
          <w:i/>
          <w:iCs/>
          <w:noProof/>
          <w:szCs w:val="24"/>
        </w:rPr>
        <w:t>EnvStats: An R package for environmental statistics</w:t>
      </w:r>
      <w:r w:rsidRPr="008D612F">
        <w:rPr>
          <w:rFonts w:cs="Times New Roman"/>
          <w:noProof/>
          <w:szCs w:val="24"/>
        </w:rPr>
        <w:t>. Springer. https://www.springer.com</w:t>
      </w:r>
    </w:p>
    <w:p w14:paraId="03266962"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Norris, D., Joyce, D., Siegler, J., Clock, J., &amp; Lovell, R. (2019). Recovery of force–time characteristics after Australian rules football matches: Examining the utility of the isometric midthigh pull. </w:t>
      </w:r>
      <w:r w:rsidRPr="008D612F">
        <w:rPr>
          <w:rFonts w:cs="Times New Roman"/>
          <w:i/>
          <w:iCs/>
          <w:noProof/>
          <w:szCs w:val="24"/>
        </w:rPr>
        <w:t>International Journal of Sports Physiology and Performance</w:t>
      </w:r>
      <w:r w:rsidRPr="008D612F">
        <w:rPr>
          <w:rFonts w:cs="Times New Roman"/>
          <w:noProof/>
          <w:szCs w:val="24"/>
        </w:rPr>
        <w:t xml:space="preserve">, </w:t>
      </w:r>
      <w:r w:rsidRPr="008D612F">
        <w:rPr>
          <w:rFonts w:cs="Times New Roman"/>
          <w:i/>
          <w:iCs/>
          <w:noProof/>
          <w:szCs w:val="24"/>
        </w:rPr>
        <w:t>14</w:t>
      </w:r>
      <w:r w:rsidRPr="008D612F">
        <w:rPr>
          <w:rFonts w:cs="Times New Roman"/>
          <w:noProof/>
          <w:szCs w:val="24"/>
        </w:rPr>
        <w:t>(6), 765–770. https://doi.org/10.1123/ijspp.2018-0349</w:t>
      </w:r>
    </w:p>
    <w:p w14:paraId="73A57ABD"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Nuzzo, J. L., McBride, J. M., Cormie, P., &amp; McCaulley, G. O. (2008). Relationship between countermovement jump performance and multijoint isometric and dynamic tests of strength. </w:t>
      </w:r>
      <w:r w:rsidRPr="008D612F">
        <w:rPr>
          <w:rFonts w:cs="Times New Roman"/>
          <w:i/>
          <w:iCs/>
          <w:noProof/>
          <w:szCs w:val="24"/>
        </w:rPr>
        <w:t>Journal of Strength and Conditioning Research</w:t>
      </w:r>
      <w:r w:rsidRPr="008D612F">
        <w:rPr>
          <w:rFonts w:cs="Times New Roman"/>
          <w:noProof/>
          <w:szCs w:val="24"/>
        </w:rPr>
        <w:t xml:space="preserve">, </w:t>
      </w:r>
      <w:r w:rsidRPr="008D612F">
        <w:rPr>
          <w:rFonts w:cs="Times New Roman"/>
          <w:i/>
          <w:iCs/>
          <w:noProof/>
          <w:szCs w:val="24"/>
        </w:rPr>
        <w:t>22</w:t>
      </w:r>
      <w:r w:rsidRPr="008D612F">
        <w:rPr>
          <w:rFonts w:cs="Times New Roman"/>
          <w:noProof/>
          <w:szCs w:val="24"/>
        </w:rPr>
        <w:t>(3), 699–707. https://doi.org/10.1519/JSC.0b013e31816d5eda</w:t>
      </w:r>
    </w:p>
    <w:p w14:paraId="2E628FF6"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Pääsuke, M., Ereline, J., Gapeyeva, H., Sirkel, S., &amp; Sander, P. (2000). Age-related differences in twitch contractile properties of plantarflexor muscles in women. </w:t>
      </w:r>
      <w:r w:rsidRPr="008D612F">
        <w:rPr>
          <w:rFonts w:cs="Times New Roman"/>
          <w:i/>
          <w:iCs/>
          <w:noProof/>
          <w:szCs w:val="24"/>
        </w:rPr>
        <w:t>Acta Physiologica Scandinavica</w:t>
      </w:r>
      <w:r w:rsidRPr="008D612F">
        <w:rPr>
          <w:rFonts w:cs="Times New Roman"/>
          <w:noProof/>
          <w:szCs w:val="24"/>
        </w:rPr>
        <w:t xml:space="preserve">, </w:t>
      </w:r>
      <w:r w:rsidRPr="008D612F">
        <w:rPr>
          <w:rFonts w:cs="Times New Roman"/>
          <w:i/>
          <w:iCs/>
          <w:noProof/>
          <w:szCs w:val="24"/>
        </w:rPr>
        <w:t>170</w:t>
      </w:r>
      <w:r w:rsidRPr="008D612F">
        <w:rPr>
          <w:rFonts w:cs="Times New Roman"/>
          <w:noProof/>
          <w:szCs w:val="24"/>
        </w:rPr>
        <w:t>(1), 51–57. https://doi.org/10.1046/j.1365-201X.2000.00753.x</w:t>
      </w:r>
    </w:p>
    <w:p w14:paraId="16399F1F"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Palmer, T. B., Pineda, J. G., &amp; Durham, R. M. (2018). Effects of knee position on the reliability and production of maximal and rapid strength characteristics during an isometric squat test. </w:t>
      </w:r>
      <w:r w:rsidRPr="008D612F">
        <w:rPr>
          <w:rFonts w:cs="Times New Roman"/>
          <w:i/>
          <w:iCs/>
          <w:noProof/>
          <w:szCs w:val="24"/>
        </w:rPr>
        <w:t>Journal of Applied Biomechanics</w:t>
      </w:r>
      <w:r w:rsidRPr="008D612F">
        <w:rPr>
          <w:rFonts w:cs="Times New Roman"/>
          <w:noProof/>
          <w:szCs w:val="24"/>
        </w:rPr>
        <w:t xml:space="preserve">, </w:t>
      </w:r>
      <w:r w:rsidRPr="008D612F">
        <w:rPr>
          <w:rFonts w:cs="Times New Roman"/>
          <w:i/>
          <w:iCs/>
          <w:noProof/>
          <w:szCs w:val="24"/>
        </w:rPr>
        <w:t>34</w:t>
      </w:r>
      <w:r w:rsidRPr="008D612F">
        <w:rPr>
          <w:rFonts w:cs="Times New Roman"/>
          <w:noProof/>
          <w:szCs w:val="24"/>
        </w:rPr>
        <w:t>(2), 111–117. https://doi.org/10.1123/jab.2017-0213</w:t>
      </w:r>
    </w:p>
    <w:p w14:paraId="3B9A1811"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Prieske, O., Muehlbauer, T., &amp; Granacher, U. (2016). The role of trunk muscle strength for physical fitness and athletic performance in trained individuals: A systematic review and meta-analysis. </w:t>
      </w:r>
      <w:r w:rsidRPr="008D612F">
        <w:rPr>
          <w:rFonts w:cs="Times New Roman"/>
          <w:i/>
          <w:iCs/>
          <w:noProof/>
          <w:szCs w:val="24"/>
        </w:rPr>
        <w:t>Sports Medicine</w:t>
      </w:r>
      <w:r w:rsidRPr="008D612F">
        <w:rPr>
          <w:rFonts w:cs="Times New Roman"/>
          <w:noProof/>
          <w:szCs w:val="24"/>
        </w:rPr>
        <w:t xml:space="preserve">, </w:t>
      </w:r>
      <w:r w:rsidRPr="008D612F">
        <w:rPr>
          <w:rFonts w:cs="Times New Roman"/>
          <w:i/>
          <w:iCs/>
          <w:noProof/>
          <w:szCs w:val="24"/>
        </w:rPr>
        <w:t>46</w:t>
      </w:r>
      <w:r w:rsidRPr="008D612F">
        <w:rPr>
          <w:rFonts w:cs="Times New Roman"/>
          <w:noProof/>
          <w:szCs w:val="24"/>
        </w:rPr>
        <w:t>(3), 401–419. https://doi.org/10.1007/s40279-015-0426-4</w:t>
      </w:r>
    </w:p>
    <w:p w14:paraId="219A19AC"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Rice, P. E., van Werkhoven, H., Dejournette, D. J., Gurchiek, R. D., Mackall, J. W., &amp; McBride, J. M. (2017). A comparison of musculo-articular stiffness and maximal isometric plantar flexion and knee extension force in dancers and untrained individuals. In </w:t>
      </w:r>
      <w:r w:rsidRPr="008D612F">
        <w:rPr>
          <w:rFonts w:cs="Times New Roman"/>
          <w:i/>
          <w:iCs/>
          <w:noProof/>
          <w:szCs w:val="24"/>
        </w:rPr>
        <w:t>Journal of Dance Medicine &amp; Science</w:t>
      </w:r>
      <w:r w:rsidRPr="008D612F">
        <w:rPr>
          <w:rFonts w:cs="Times New Roman"/>
          <w:noProof/>
          <w:szCs w:val="24"/>
        </w:rPr>
        <w:t xml:space="preserve"> (Vol. 21, Issue 4, pp. 144–150). https://doi.org/10.12678/1089-313X.21.4.144</w:t>
      </w:r>
    </w:p>
    <w:p w14:paraId="2FD798A1"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Rohman, E., Steubs, J. T., &amp; Tompkins, M. (2015). Changes in involved and uninvolved limb function during rehabilitation after anterior cruciate ligament reconstruction. </w:t>
      </w:r>
      <w:r w:rsidRPr="008D612F">
        <w:rPr>
          <w:rFonts w:cs="Times New Roman"/>
          <w:i/>
          <w:iCs/>
          <w:noProof/>
          <w:szCs w:val="24"/>
        </w:rPr>
        <w:t xml:space="preserve">The </w:t>
      </w:r>
      <w:r w:rsidRPr="008D612F">
        <w:rPr>
          <w:rFonts w:cs="Times New Roman"/>
          <w:i/>
          <w:iCs/>
          <w:noProof/>
          <w:szCs w:val="24"/>
        </w:rPr>
        <w:lastRenderedPageBreak/>
        <w:t>American Journal of Sports Medicine</w:t>
      </w:r>
      <w:r w:rsidRPr="008D612F">
        <w:rPr>
          <w:rFonts w:cs="Times New Roman"/>
          <w:noProof/>
          <w:szCs w:val="24"/>
        </w:rPr>
        <w:t xml:space="preserve">, </w:t>
      </w:r>
      <w:r w:rsidRPr="008D612F">
        <w:rPr>
          <w:rFonts w:cs="Times New Roman"/>
          <w:i/>
          <w:iCs/>
          <w:noProof/>
          <w:szCs w:val="24"/>
        </w:rPr>
        <w:t>43</w:t>
      </w:r>
      <w:r w:rsidRPr="008D612F">
        <w:rPr>
          <w:rFonts w:cs="Times New Roman"/>
          <w:noProof/>
          <w:szCs w:val="24"/>
        </w:rPr>
        <w:t>(6), 1391–1398. https://doi.org/10.1177/0363546515576127</w:t>
      </w:r>
    </w:p>
    <w:p w14:paraId="7D07145A"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Sale, D., Quinlan, J., Marsh, E., McComas, A. J., &amp; Belanger, A. Y. (1982). Influence of joint position on ankle plantarflexion in humans. </w:t>
      </w:r>
      <w:r w:rsidRPr="008D612F">
        <w:rPr>
          <w:rFonts w:cs="Times New Roman"/>
          <w:i/>
          <w:iCs/>
          <w:noProof/>
          <w:szCs w:val="24"/>
        </w:rPr>
        <w:t>Journal of Applied Physiology Respiratory Environmental and Exercise Physiology</w:t>
      </w:r>
      <w:r w:rsidRPr="008D612F">
        <w:rPr>
          <w:rFonts w:cs="Times New Roman"/>
          <w:noProof/>
          <w:szCs w:val="24"/>
        </w:rPr>
        <w:t xml:space="preserve">, </w:t>
      </w:r>
      <w:r w:rsidRPr="008D612F">
        <w:rPr>
          <w:rFonts w:cs="Times New Roman"/>
          <w:i/>
          <w:iCs/>
          <w:noProof/>
          <w:szCs w:val="24"/>
        </w:rPr>
        <w:t>52</w:t>
      </w:r>
      <w:r w:rsidRPr="008D612F">
        <w:rPr>
          <w:rFonts w:cs="Times New Roman"/>
          <w:noProof/>
          <w:szCs w:val="24"/>
        </w:rPr>
        <w:t>(6), 1636–1642. https://doi.org/10.1152/jappl.1982.52.6.1636</w:t>
      </w:r>
    </w:p>
    <w:p w14:paraId="13A4C5EC"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Shaw, J. W., Springham, M., Brown, D. D., Mattiussi, A. M., Pedlar, C. R., &amp; Tallent, J. (2020). The validity of the session Rating of perceived exertion method for measuring internal training load in professional classical ballet dancers. </w:t>
      </w:r>
      <w:r w:rsidRPr="008D612F">
        <w:rPr>
          <w:rFonts w:cs="Times New Roman"/>
          <w:i/>
          <w:iCs/>
          <w:noProof/>
          <w:szCs w:val="24"/>
        </w:rPr>
        <w:t>Frontiers in Physiology</w:t>
      </w:r>
      <w:r w:rsidRPr="008D612F">
        <w:rPr>
          <w:rFonts w:cs="Times New Roman"/>
          <w:noProof/>
          <w:szCs w:val="24"/>
        </w:rPr>
        <w:t xml:space="preserve">, </w:t>
      </w:r>
      <w:r w:rsidRPr="008D612F">
        <w:rPr>
          <w:rFonts w:cs="Times New Roman"/>
          <w:i/>
          <w:iCs/>
          <w:noProof/>
          <w:szCs w:val="24"/>
        </w:rPr>
        <w:t>11</w:t>
      </w:r>
      <w:r w:rsidRPr="008D612F">
        <w:rPr>
          <w:rFonts w:cs="Times New Roman"/>
          <w:noProof/>
          <w:szCs w:val="24"/>
        </w:rPr>
        <w:t>, 1–8. https://doi.org/10.3389/fphys.2020.00480</w:t>
      </w:r>
    </w:p>
    <w:p w14:paraId="3349A0B6"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Stern, D., Gonzalo-Skok, O., Loturco, I., Turner, A., &amp; Bishop, C. (2020). A comparison of bilateral vs. unilateral-biased strength and power training interventions on measures of physical performance in elite youth soccer players. </w:t>
      </w:r>
      <w:r w:rsidRPr="008D612F">
        <w:rPr>
          <w:rFonts w:cs="Times New Roman"/>
          <w:i/>
          <w:iCs/>
          <w:noProof/>
          <w:szCs w:val="24"/>
        </w:rPr>
        <w:t>Journal of Strength and Conditioning Research</w:t>
      </w:r>
      <w:r w:rsidRPr="008D612F">
        <w:rPr>
          <w:rFonts w:cs="Times New Roman"/>
          <w:noProof/>
          <w:szCs w:val="24"/>
        </w:rPr>
        <w:t xml:space="preserve">, </w:t>
      </w:r>
      <w:r w:rsidRPr="008D612F">
        <w:rPr>
          <w:rFonts w:cs="Times New Roman"/>
          <w:i/>
          <w:iCs/>
          <w:noProof/>
          <w:szCs w:val="24"/>
        </w:rPr>
        <w:t>34</w:t>
      </w:r>
      <w:r w:rsidRPr="008D612F">
        <w:rPr>
          <w:rFonts w:cs="Times New Roman"/>
          <w:noProof/>
          <w:szCs w:val="24"/>
        </w:rPr>
        <w:t>(8), 2105–2111. https://doi.org/10.1519/JSC.0000000000003659</w:t>
      </w:r>
    </w:p>
    <w:p w14:paraId="2AA745E1"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T Core Team. (2020). </w:t>
      </w:r>
      <w:r w:rsidRPr="008D612F">
        <w:rPr>
          <w:rFonts w:cs="Times New Roman"/>
          <w:i/>
          <w:iCs/>
          <w:noProof/>
          <w:szCs w:val="24"/>
        </w:rPr>
        <w:t>R: A language and environment for statistical computing</w:t>
      </w:r>
      <w:r w:rsidRPr="008D612F">
        <w:rPr>
          <w:rFonts w:cs="Times New Roman"/>
          <w:noProof/>
          <w:szCs w:val="24"/>
        </w:rPr>
        <w:t>. https://www.r-project.org/</w:t>
      </w:r>
    </w:p>
    <w:p w14:paraId="6E308175" w14:textId="77777777" w:rsidR="00BC4597" w:rsidRPr="008D612F" w:rsidRDefault="00BC4597" w:rsidP="00BC4597">
      <w:pPr>
        <w:widowControl w:val="0"/>
        <w:autoSpaceDE w:val="0"/>
        <w:autoSpaceDN w:val="0"/>
        <w:adjustRightInd w:val="0"/>
        <w:spacing w:line="240" w:lineRule="auto"/>
        <w:ind w:left="480" w:hanging="480"/>
        <w:rPr>
          <w:rFonts w:cs="Times New Roman"/>
          <w:noProof/>
          <w:szCs w:val="24"/>
        </w:rPr>
      </w:pPr>
      <w:r w:rsidRPr="008D612F">
        <w:rPr>
          <w:rFonts w:cs="Times New Roman"/>
          <w:noProof/>
          <w:szCs w:val="24"/>
        </w:rPr>
        <w:t xml:space="preserve">Teo, W., McGuigan, M. R., &amp; Newton, M. J. (2011). The effects of circadian rhythmicity of salivary cortisol and testosterone on maximal isometric force, maximal dynamic force, and power output. </w:t>
      </w:r>
      <w:r w:rsidRPr="008D612F">
        <w:rPr>
          <w:rFonts w:cs="Times New Roman"/>
          <w:i/>
          <w:iCs/>
          <w:noProof/>
          <w:szCs w:val="24"/>
        </w:rPr>
        <w:t>Journal of Strength and Conditioning Research</w:t>
      </w:r>
      <w:r w:rsidRPr="008D612F">
        <w:rPr>
          <w:rFonts w:cs="Times New Roman"/>
          <w:noProof/>
          <w:szCs w:val="24"/>
        </w:rPr>
        <w:t xml:space="preserve">, </w:t>
      </w:r>
      <w:r w:rsidRPr="008D612F">
        <w:rPr>
          <w:rFonts w:cs="Times New Roman"/>
          <w:i/>
          <w:iCs/>
          <w:noProof/>
          <w:szCs w:val="24"/>
        </w:rPr>
        <w:t>25</w:t>
      </w:r>
      <w:r w:rsidRPr="008D612F">
        <w:rPr>
          <w:rFonts w:cs="Times New Roman"/>
          <w:noProof/>
          <w:szCs w:val="24"/>
        </w:rPr>
        <w:t>(6), 1538–1545. https://doi.org/10.1519/JSC.0b013e3181da77b0</w:t>
      </w:r>
    </w:p>
    <w:p w14:paraId="55E35299" w14:textId="77777777" w:rsidR="00BC4597" w:rsidRPr="008D612F" w:rsidRDefault="00BC4597" w:rsidP="00BC4597">
      <w:pPr>
        <w:widowControl w:val="0"/>
        <w:autoSpaceDE w:val="0"/>
        <w:autoSpaceDN w:val="0"/>
        <w:adjustRightInd w:val="0"/>
        <w:spacing w:line="240" w:lineRule="auto"/>
        <w:ind w:left="480" w:hanging="480"/>
        <w:rPr>
          <w:rFonts w:cs="Times New Roman"/>
          <w:noProof/>
        </w:rPr>
      </w:pPr>
      <w:r w:rsidRPr="008D612F">
        <w:rPr>
          <w:rFonts w:cs="Times New Roman"/>
          <w:noProof/>
          <w:szCs w:val="24"/>
        </w:rPr>
        <w:t xml:space="preserve">Walter, S. D., Eliasziw, M., &amp; Donner, A. (1998). Sample size and optimal designs for reliability studies. </w:t>
      </w:r>
      <w:r w:rsidRPr="008D612F">
        <w:rPr>
          <w:rFonts w:cs="Times New Roman"/>
          <w:i/>
          <w:iCs/>
          <w:noProof/>
          <w:szCs w:val="24"/>
        </w:rPr>
        <w:t>Statistics in Medicine</w:t>
      </w:r>
      <w:r w:rsidRPr="008D612F">
        <w:rPr>
          <w:rFonts w:cs="Times New Roman"/>
          <w:noProof/>
          <w:szCs w:val="24"/>
        </w:rPr>
        <w:t xml:space="preserve">, </w:t>
      </w:r>
      <w:r w:rsidRPr="008D612F">
        <w:rPr>
          <w:rFonts w:cs="Times New Roman"/>
          <w:i/>
          <w:iCs/>
          <w:noProof/>
          <w:szCs w:val="24"/>
        </w:rPr>
        <w:t>17</w:t>
      </w:r>
      <w:r w:rsidRPr="008D612F">
        <w:rPr>
          <w:rFonts w:cs="Times New Roman"/>
          <w:noProof/>
          <w:szCs w:val="24"/>
        </w:rPr>
        <w:t>(1), 101–110. https://doi.org/10.1002/(SICI)1097-0258(19980115)17:1&lt;101::AID-SIM727&gt;3.0.CO;2-E</w:t>
      </w:r>
    </w:p>
    <w:p w14:paraId="4BFD5FC9" w14:textId="69E47B18" w:rsidR="0052420F" w:rsidRPr="008D612F" w:rsidRDefault="005E2E5A" w:rsidP="00E9690E">
      <w:pPr>
        <w:pStyle w:val="Heading1"/>
        <w:rPr>
          <w:lang w:val="en-US"/>
        </w:rPr>
      </w:pPr>
      <w:r w:rsidRPr="008D612F">
        <w:rPr>
          <w:lang w:val="en-US"/>
        </w:rPr>
        <w:fldChar w:fldCharType="end"/>
      </w:r>
      <w:r w:rsidR="002F152F" w:rsidRPr="008D612F">
        <w:rPr>
          <w:lang w:val="en-US"/>
        </w:rPr>
        <w:br w:type="page"/>
      </w:r>
      <w:r w:rsidR="00A861D6" w:rsidRPr="008D612F">
        <w:rPr>
          <w:lang w:val="en-US"/>
        </w:rPr>
        <w:lastRenderedPageBreak/>
        <w:t>TABLES</w:t>
      </w:r>
    </w:p>
    <w:p w14:paraId="4D38478B" w14:textId="77777777" w:rsidR="004437D0" w:rsidRPr="008D612F" w:rsidRDefault="004437D0" w:rsidP="004437D0">
      <w:pPr>
        <w:pStyle w:val="normal2"/>
        <w:rPr>
          <w:sz w:val="24"/>
          <w:szCs w:val="32"/>
          <w:lang w:val="en-US"/>
        </w:rPr>
      </w:pPr>
      <w:r w:rsidRPr="008D612F">
        <w:rPr>
          <w:sz w:val="24"/>
          <w:szCs w:val="32"/>
          <w:lang w:val="en-US"/>
        </w:rPr>
        <w:t>Table 1. Within-session intraclass correlation coefficient and coefficient of variation</w:t>
      </w:r>
    </w:p>
    <w:tbl>
      <w:tblPr>
        <w:tblW w:w="4112" w:type="pct"/>
        <w:tblLayout w:type="fixed"/>
        <w:tblLook w:val="04A0" w:firstRow="1" w:lastRow="0" w:firstColumn="1" w:lastColumn="0" w:noHBand="0" w:noVBand="1"/>
      </w:tblPr>
      <w:tblGrid>
        <w:gridCol w:w="1423"/>
        <w:gridCol w:w="434"/>
        <w:gridCol w:w="1355"/>
        <w:gridCol w:w="502"/>
        <w:gridCol w:w="1355"/>
        <w:gridCol w:w="500"/>
        <w:gridCol w:w="1355"/>
        <w:gridCol w:w="499"/>
      </w:tblGrid>
      <w:tr w:rsidR="005A5049" w:rsidRPr="008D612F" w14:paraId="72A62EC4" w14:textId="77777777" w:rsidTr="005A5049">
        <w:trPr>
          <w:trHeight w:val="398"/>
        </w:trPr>
        <w:tc>
          <w:tcPr>
            <w:tcW w:w="958" w:type="pct"/>
            <w:tcBorders>
              <w:top w:val="single" w:sz="4" w:space="0" w:color="auto"/>
              <w:left w:val="nil"/>
              <w:bottom w:val="nil"/>
              <w:right w:val="nil"/>
            </w:tcBorders>
            <w:noWrap/>
            <w:vAlign w:val="bottom"/>
            <w:hideMark/>
          </w:tcPr>
          <w:p w14:paraId="031D8E3F"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292" w:type="pct"/>
            <w:tcBorders>
              <w:top w:val="single" w:sz="4" w:space="0" w:color="auto"/>
              <w:left w:val="nil"/>
              <w:bottom w:val="nil"/>
              <w:right w:val="nil"/>
            </w:tcBorders>
            <w:noWrap/>
            <w:vAlign w:val="bottom"/>
            <w:hideMark/>
          </w:tcPr>
          <w:p w14:paraId="1FE6A5D6"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1251" w:type="pct"/>
            <w:gridSpan w:val="2"/>
            <w:tcBorders>
              <w:top w:val="single" w:sz="4" w:space="0" w:color="auto"/>
              <w:left w:val="nil"/>
              <w:bottom w:val="nil"/>
              <w:right w:val="nil"/>
            </w:tcBorders>
            <w:noWrap/>
            <w:vAlign w:val="bottom"/>
            <w:hideMark/>
          </w:tcPr>
          <w:p w14:paraId="6E74B6E4"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Absolute vGRF (N)</w:t>
            </w:r>
          </w:p>
        </w:tc>
        <w:tc>
          <w:tcPr>
            <w:tcW w:w="913" w:type="pct"/>
            <w:tcBorders>
              <w:top w:val="single" w:sz="4" w:space="0" w:color="auto"/>
              <w:left w:val="nil"/>
              <w:bottom w:val="nil"/>
              <w:right w:val="nil"/>
            </w:tcBorders>
            <w:noWrap/>
            <w:vAlign w:val="bottom"/>
            <w:hideMark/>
          </w:tcPr>
          <w:p w14:paraId="0E9949DC"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Net vGRF (N)</w:t>
            </w:r>
          </w:p>
        </w:tc>
        <w:tc>
          <w:tcPr>
            <w:tcW w:w="337" w:type="pct"/>
            <w:tcBorders>
              <w:top w:val="single" w:sz="4" w:space="0" w:color="auto"/>
              <w:left w:val="nil"/>
              <w:bottom w:val="nil"/>
              <w:right w:val="nil"/>
            </w:tcBorders>
            <w:noWrap/>
            <w:vAlign w:val="bottom"/>
            <w:hideMark/>
          </w:tcPr>
          <w:p w14:paraId="29B3284F"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1246" w:type="pct"/>
            <w:gridSpan w:val="2"/>
            <w:tcBorders>
              <w:top w:val="single" w:sz="4" w:space="0" w:color="auto"/>
              <w:left w:val="nil"/>
              <w:bottom w:val="nil"/>
              <w:right w:val="nil"/>
            </w:tcBorders>
            <w:noWrap/>
            <w:vAlign w:val="bottom"/>
            <w:hideMark/>
          </w:tcPr>
          <w:p w14:paraId="591E18B1"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Relative vGRF (N·kg</w:t>
            </w:r>
            <w:r w:rsidRPr="008D612F">
              <w:rPr>
                <w:rFonts w:eastAsia="Times New Roman" w:cs="Times New Roman"/>
                <w:b/>
                <w:bCs/>
                <w:color w:val="000000"/>
                <w:sz w:val="16"/>
                <w:szCs w:val="16"/>
                <w:vertAlign w:val="superscript"/>
                <w:lang w:eastAsia="en-GB"/>
              </w:rPr>
              <w:t>-1</w:t>
            </w:r>
            <w:r w:rsidRPr="008D612F">
              <w:rPr>
                <w:rFonts w:eastAsia="Times New Roman" w:cs="Times New Roman"/>
                <w:b/>
                <w:bCs/>
                <w:color w:val="000000"/>
                <w:sz w:val="16"/>
                <w:szCs w:val="16"/>
                <w:lang w:eastAsia="en-GB"/>
              </w:rPr>
              <w:t>)</w:t>
            </w:r>
          </w:p>
        </w:tc>
      </w:tr>
      <w:tr w:rsidR="005A5049" w:rsidRPr="008D612F" w14:paraId="38797622" w14:textId="77777777" w:rsidTr="005A5049">
        <w:trPr>
          <w:trHeight w:val="358"/>
        </w:trPr>
        <w:tc>
          <w:tcPr>
            <w:tcW w:w="958" w:type="pct"/>
            <w:noWrap/>
            <w:vAlign w:val="bottom"/>
            <w:hideMark/>
          </w:tcPr>
          <w:p w14:paraId="6C5D07B1"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Position</w:t>
            </w:r>
          </w:p>
        </w:tc>
        <w:tc>
          <w:tcPr>
            <w:tcW w:w="292" w:type="pct"/>
            <w:noWrap/>
            <w:vAlign w:val="bottom"/>
            <w:hideMark/>
          </w:tcPr>
          <w:p w14:paraId="47FD001F" w14:textId="77777777" w:rsidR="004437D0" w:rsidRPr="008D612F" w:rsidRDefault="004437D0">
            <w:pPr>
              <w:spacing w:after="0" w:line="240" w:lineRule="auto"/>
              <w:ind w:firstLine="0"/>
              <w:jc w:val="left"/>
              <w:rPr>
                <w:rFonts w:eastAsia="Times New Roman" w:cs="Times New Roman"/>
                <w:b/>
                <w:bCs/>
                <w:i/>
                <w:iCs/>
                <w:color w:val="000000"/>
                <w:sz w:val="16"/>
                <w:szCs w:val="16"/>
                <w:lang w:eastAsia="en-GB"/>
              </w:rPr>
            </w:pPr>
            <w:r w:rsidRPr="008D612F">
              <w:rPr>
                <w:rFonts w:eastAsia="Times New Roman" w:cs="Times New Roman"/>
                <w:b/>
                <w:bCs/>
                <w:i/>
                <w:iCs/>
                <w:color w:val="000000"/>
                <w:sz w:val="16"/>
                <w:szCs w:val="16"/>
                <w:lang w:eastAsia="en-GB"/>
              </w:rPr>
              <w:t>n</w:t>
            </w:r>
          </w:p>
        </w:tc>
        <w:tc>
          <w:tcPr>
            <w:tcW w:w="913" w:type="pct"/>
            <w:tcBorders>
              <w:top w:val="single" w:sz="4" w:space="0" w:color="auto"/>
              <w:left w:val="nil"/>
              <w:bottom w:val="single" w:sz="4" w:space="0" w:color="auto"/>
              <w:right w:val="nil"/>
            </w:tcBorders>
            <w:noWrap/>
            <w:vAlign w:val="bottom"/>
            <w:hideMark/>
          </w:tcPr>
          <w:p w14:paraId="4FFA719D"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ICC (95% CI)</w:t>
            </w:r>
          </w:p>
        </w:tc>
        <w:tc>
          <w:tcPr>
            <w:tcW w:w="337" w:type="pct"/>
            <w:tcBorders>
              <w:top w:val="single" w:sz="4" w:space="0" w:color="auto"/>
              <w:left w:val="nil"/>
              <w:bottom w:val="single" w:sz="4" w:space="0" w:color="auto"/>
              <w:right w:val="nil"/>
            </w:tcBorders>
            <w:noWrap/>
            <w:vAlign w:val="bottom"/>
            <w:hideMark/>
          </w:tcPr>
          <w:p w14:paraId="55E57165"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CV</w:t>
            </w:r>
          </w:p>
        </w:tc>
        <w:tc>
          <w:tcPr>
            <w:tcW w:w="913" w:type="pct"/>
            <w:tcBorders>
              <w:top w:val="single" w:sz="4" w:space="0" w:color="auto"/>
              <w:left w:val="nil"/>
              <w:bottom w:val="single" w:sz="4" w:space="0" w:color="auto"/>
              <w:right w:val="nil"/>
            </w:tcBorders>
            <w:noWrap/>
            <w:vAlign w:val="bottom"/>
            <w:hideMark/>
          </w:tcPr>
          <w:p w14:paraId="5E3C15F8"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ICC (95% CI)</w:t>
            </w:r>
          </w:p>
        </w:tc>
        <w:tc>
          <w:tcPr>
            <w:tcW w:w="337" w:type="pct"/>
            <w:tcBorders>
              <w:top w:val="single" w:sz="4" w:space="0" w:color="auto"/>
              <w:left w:val="nil"/>
              <w:bottom w:val="single" w:sz="4" w:space="0" w:color="auto"/>
              <w:right w:val="nil"/>
            </w:tcBorders>
            <w:noWrap/>
            <w:vAlign w:val="bottom"/>
            <w:hideMark/>
          </w:tcPr>
          <w:p w14:paraId="4223A29C"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CV</w:t>
            </w:r>
          </w:p>
        </w:tc>
        <w:tc>
          <w:tcPr>
            <w:tcW w:w="913" w:type="pct"/>
            <w:tcBorders>
              <w:top w:val="single" w:sz="4" w:space="0" w:color="auto"/>
              <w:left w:val="nil"/>
              <w:bottom w:val="single" w:sz="4" w:space="0" w:color="auto"/>
              <w:right w:val="nil"/>
            </w:tcBorders>
            <w:noWrap/>
            <w:vAlign w:val="bottom"/>
            <w:hideMark/>
          </w:tcPr>
          <w:p w14:paraId="6C221A81"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ICC (95% CI)</w:t>
            </w:r>
          </w:p>
        </w:tc>
        <w:tc>
          <w:tcPr>
            <w:tcW w:w="336" w:type="pct"/>
            <w:tcBorders>
              <w:top w:val="single" w:sz="4" w:space="0" w:color="auto"/>
              <w:left w:val="nil"/>
              <w:bottom w:val="single" w:sz="4" w:space="0" w:color="auto"/>
              <w:right w:val="nil"/>
            </w:tcBorders>
            <w:noWrap/>
            <w:vAlign w:val="bottom"/>
            <w:hideMark/>
          </w:tcPr>
          <w:p w14:paraId="735FACEA" w14:textId="77777777" w:rsidR="004437D0" w:rsidRPr="008D612F" w:rsidRDefault="004437D0">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CV</w:t>
            </w:r>
          </w:p>
        </w:tc>
      </w:tr>
      <w:tr w:rsidR="005A5049" w:rsidRPr="008D612F" w14:paraId="64598BB1" w14:textId="77777777" w:rsidTr="008D612F">
        <w:trPr>
          <w:trHeight w:val="345"/>
        </w:trPr>
        <w:tc>
          <w:tcPr>
            <w:tcW w:w="958" w:type="pct"/>
            <w:tcBorders>
              <w:top w:val="single" w:sz="4" w:space="0" w:color="auto"/>
              <w:left w:val="nil"/>
              <w:bottom w:val="nil"/>
              <w:right w:val="nil"/>
            </w:tcBorders>
            <w:noWrap/>
            <w:vAlign w:val="bottom"/>
            <w:hideMark/>
          </w:tcPr>
          <w:p w14:paraId="26B5CA33"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DL Squat</w:t>
            </w:r>
          </w:p>
        </w:tc>
        <w:tc>
          <w:tcPr>
            <w:tcW w:w="292" w:type="pct"/>
            <w:tcBorders>
              <w:top w:val="single" w:sz="4" w:space="0" w:color="auto"/>
              <w:left w:val="nil"/>
              <w:bottom w:val="nil"/>
              <w:right w:val="nil"/>
            </w:tcBorders>
            <w:noWrap/>
            <w:vAlign w:val="bottom"/>
            <w:hideMark/>
          </w:tcPr>
          <w:p w14:paraId="271AC3D2"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w:t>
            </w:r>
          </w:p>
        </w:tc>
        <w:tc>
          <w:tcPr>
            <w:tcW w:w="913" w:type="pct"/>
            <w:noWrap/>
            <w:vAlign w:val="bottom"/>
            <w:hideMark/>
          </w:tcPr>
          <w:p w14:paraId="48D71918" w14:textId="16709529"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9 (</w:t>
            </w:r>
            <w:r w:rsidRPr="008D612F">
              <w:rPr>
                <w:color w:val="000000"/>
                <w:sz w:val="16"/>
                <w:szCs w:val="16"/>
              </w:rPr>
              <w:t>0</w:t>
            </w:r>
            <w:r w:rsidR="00AA0983" w:rsidRPr="008D612F">
              <w:rPr>
                <w:color w:val="000000"/>
                <w:sz w:val="16"/>
                <w:szCs w:val="16"/>
              </w:rPr>
              <w:t>.</w:t>
            </w:r>
            <w:r w:rsidR="005A5049" w:rsidRPr="008D612F">
              <w:rPr>
                <w:color w:val="000000"/>
                <w:sz w:val="16"/>
                <w:szCs w:val="16"/>
              </w:rPr>
              <w:t>98</w:t>
            </w:r>
            <w:r w:rsidR="0017347B" w:rsidRPr="008D612F">
              <w:rPr>
                <w:color w:val="000000"/>
                <w:sz w:val="16"/>
                <w:szCs w:val="16"/>
              </w:rPr>
              <w:t>–</w:t>
            </w:r>
            <w:r w:rsidR="005A5049" w:rsidRPr="008D612F">
              <w:rPr>
                <w:color w:val="000000"/>
                <w:sz w:val="16"/>
                <w:szCs w:val="16"/>
              </w:rPr>
              <w:t>1.00)</w:t>
            </w:r>
          </w:p>
        </w:tc>
        <w:tc>
          <w:tcPr>
            <w:tcW w:w="337" w:type="pct"/>
            <w:noWrap/>
            <w:vAlign w:val="bottom"/>
            <w:hideMark/>
          </w:tcPr>
          <w:p w14:paraId="7EEA8455"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9</w:t>
            </w:r>
          </w:p>
        </w:tc>
        <w:tc>
          <w:tcPr>
            <w:tcW w:w="913" w:type="pct"/>
            <w:tcBorders>
              <w:top w:val="nil"/>
              <w:left w:val="nil"/>
              <w:bottom w:val="nil"/>
              <w:right w:val="nil"/>
            </w:tcBorders>
            <w:shd w:val="clear" w:color="auto" w:fill="auto"/>
            <w:noWrap/>
            <w:vAlign w:val="bottom"/>
            <w:hideMark/>
          </w:tcPr>
          <w:p w14:paraId="05E3B030" w14:textId="78170189"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9 (</w:t>
            </w:r>
            <w:r w:rsidRPr="008D612F">
              <w:rPr>
                <w:color w:val="000000"/>
                <w:sz w:val="16"/>
                <w:szCs w:val="16"/>
              </w:rPr>
              <w:t>0</w:t>
            </w:r>
            <w:r w:rsidR="00AA0983" w:rsidRPr="008D612F">
              <w:rPr>
                <w:color w:val="000000"/>
                <w:sz w:val="16"/>
                <w:szCs w:val="16"/>
              </w:rPr>
              <w:t>.</w:t>
            </w:r>
            <w:r w:rsidR="005A5049" w:rsidRPr="008D612F">
              <w:rPr>
                <w:color w:val="000000"/>
                <w:sz w:val="16"/>
                <w:szCs w:val="16"/>
              </w:rPr>
              <w:t>97</w:t>
            </w:r>
            <w:r w:rsidR="0017347B" w:rsidRPr="008D612F">
              <w:rPr>
                <w:color w:val="000000"/>
                <w:sz w:val="16"/>
                <w:szCs w:val="16"/>
              </w:rPr>
              <w:t>–</w:t>
            </w:r>
            <w:r w:rsidR="005A5049" w:rsidRPr="008D612F">
              <w:rPr>
                <w:color w:val="000000"/>
                <w:sz w:val="16"/>
                <w:szCs w:val="16"/>
              </w:rPr>
              <w:t>1.00)</w:t>
            </w:r>
          </w:p>
        </w:tc>
        <w:tc>
          <w:tcPr>
            <w:tcW w:w="337" w:type="pct"/>
            <w:noWrap/>
            <w:vAlign w:val="bottom"/>
            <w:hideMark/>
          </w:tcPr>
          <w:p w14:paraId="0AEAC5EE"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4.1</w:t>
            </w:r>
          </w:p>
        </w:tc>
        <w:tc>
          <w:tcPr>
            <w:tcW w:w="913" w:type="pct"/>
            <w:tcBorders>
              <w:top w:val="nil"/>
              <w:left w:val="nil"/>
              <w:bottom w:val="nil"/>
              <w:right w:val="nil"/>
            </w:tcBorders>
            <w:shd w:val="clear" w:color="auto" w:fill="auto"/>
            <w:noWrap/>
            <w:vAlign w:val="bottom"/>
            <w:hideMark/>
          </w:tcPr>
          <w:p w14:paraId="6BB8008B" w14:textId="25A2D517"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7 (</w:t>
            </w:r>
            <w:r w:rsidRPr="008D612F">
              <w:rPr>
                <w:color w:val="000000"/>
                <w:sz w:val="16"/>
                <w:szCs w:val="16"/>
              </w:rPr>
              <w:t>0</w:t>
            </w:r>
            <w:r w:rsidR="00AA0983" w:rsidRPr="008D612F">
              <w:rPr>
                <w:color w:val="000000"/>
                <w:sz w:val="16"/>
                <w:szCs w:val="16"/>
              </w:rPr>
              <w:t>.</w:t>
            </w:r>
            <w:r w:rsidR="005A5049" w:rsidRPr="008D612F">
              <w:rPr>
                <w:color w:val="000000"/>
                <w:sz w:val="16"/>
                <w:szCs w:val="16"/>
              </w:rPr>
              <w:t>94</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9)</w:t>
            </w:r>
          </w:p>
        </w:tc>
        <w:tc>
          <w:tcPr>
            <w:tcW w:w="336" w:type="pct"/>
            <w:noWrap/>
            <w:vAlign w:val="bottom"/>
            <w:hideMark/>
          </w:tcPr>
          <w:p w14:paraId="0CF9C079"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9</w:t>
            </w:r>
          </w:p>
        </w:tc>
      </w:tr>
      <w:tr w:rsidR="005A5049" w:rsidRPr="008D612F" w14:paraId="766ABB40" w14:textId="77777777" w:rsidTr="008D612F">
        <w:trPr>
          <w:trHeight w:val="345"/>
        </w:trPr>
        <w:tc>
          <w:tcPr>
            <w:tcW w:w="958" w:type="pct"/>
            <w:noWrap/>
            <w:vAlign w:val="bottom"/>
            <w:hideMark/>
          </w:tcPr>
          <w:p w14:paraId="5A50E5CF"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SL Squat</w:t>
            </w:r>
          </w:p>
        </w:tc>
        <w:tc>
          <w:tcPr>
            <w:tcW w:w="292" w:type="pct"/>
            <w:noWrap/>
            <w:vAlign w:val="bottom"/>
            <w:hideMark/>
          </w:tcPr>
          <w:p w14:paraId="6C8D0E3D"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w:t>
            </w:r>
          </w:p>
        </w:tc>
        <w:tc>
          <w:tcPr>
            <w:tcW w:w="913" w:type="pct"/>
            <w:noWrap/>
            <w:vAlign w:val="bottom"/>
            <w:hideMark/>
          </w:tcPr>
          <w:p w14:paraId="7A682468" w14:textId="72D5919E"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8 (</w:t>
            </w:r>
            <w:r w:rsidRPr="008D612F">
              <w:rPr>
                <w:color w:val="000000"/>
                <w:sz w:val="16"/>
                <w:szCs w:val="16"/>
              </w:rPr>
              <w:t>0</w:t>
            </w:r>
            <w:r w:rsidR="00AA0983" w:rsidRPr="008D612F">
              <w:rPr>
                <w:color w:val="000000"/>
                <w:sz w:val="16"/>
                <w:szCs w:val="16"/>
              </w:rPr>
              <w:t>.</w:t>
            </w:r>
            <w:r w:rsidR="005A5049" w:rsidRPr="008D612F">
              <w:rPr>
                <w:color w:val="000000"/>
                <w:sz w:val="16"/>
                <w:szCs w:val="16"/>
              </w:rPr>
              <w:t>96</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9)</w:t>
            </w:r>
          </w:p>
        </w:tc>
        <w:tc>
          <w:tcPr>
            <w:tcW w:w="337" w:type="pct"/>
            <w:noWrap/>
            <w:vAlign w:val="bottom"/>
            <w:hideMark/>
          </w:tcPr>
          <w:p w14:paraId="08499981"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5</w:t>
            </w:r>
          </w:p>
        </w:tc>
        <w:tc>
          <w:tcPr>
            <w:tcW w:w="913" w:type="pct"/>
            <w:tcBorders>
              <w:top w:val="nil"/>
              <w:left w:val="nil"/>
              <w:bottom w:val="nil"/>
              <w:right w:val="nil"/>
            </w:tcBorders>
            <w:shd w:val="clear" w:color="auto" w:fill="auto"/>
            <w:noWrap/>
            <w:vAlign w:val="bottom"/>
            <w:hideMark/>
          </w:tcPr>
          <w:p w14:paraId="0A9296C0" w14:textId="0640586F"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8 (</w:t>
            </w:r>
            <w:r w:rsidRPr="008D612F">
              <w:rPr>
                <w:color w:val="000000"/>
                <w:sz w:val="16"/>
                <w:szCs w:val="16"/>
              </w:rPr>
              <w:t>0</w:t>
            </w:r>
            <w:r w:rsidR="00AA0983" w:rsidRPr="008D612F">
              <w:rPr>
                <w:color w:val="000000"/>
                <w:sz w:val="16"/>
                <w:szCs w:val="16"/>
              </w:rPr>
              <w:t>.</w:t>
            </w:r>
            <w:r w:rsidR="005A5049" w:rsidRPr="008D612F">
              <w:rPr>
                <w:color w:val="000000"/>
                <w:sz w:val="16"/>
                <w:szCs w:val="16"/>
              </w:rPr>
              <w:t>95</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9)</w:t>
            </w:r>
          </w:p>
        </w:tc>
        <w:tc>
          <w:tcPr>
            <w:tcW w:w="337" w:type="pct"/>
            <w:noWrap/>
            <w:vAlign w:val="bottom"/>
            <w:hideMark/>
          </w:tcPr>
          <w:p w14:paraId="34ADEFA9"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5.2</w:t>
            </w:r>
          </w:p>
        </w:tc>
        <w:tc>
          <w:tcPr>
            <w:tcW w:w="913" w:type="pct"/>
            <w:tcBorders>
              <w:top w:val="nil"/>
              <w:left w:val="nil"/>
              <w:bottom w:val="nil"/>
              <w:right w:val="nil"/>
            </w:tcBorders>
            <w:shd w:val="clear" w:color="auto" w:fill="auto"/>
            <w:noWrap/>
            <w:vAlign w:val="bottom"/>
            <w:hideMark/>
          </w:tcPr>
          <w:p w14:paraId="0FCFEACF" w14:textId="6D8D3B84"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6 (</w:t>
            </w:r>
            <w:r w:rsidRPr="008D612F">
              <w:rPr>
                <w:color w:val="000000"/>
                <w:sz w:val="16"/>
                <w:szCs w:val="16"/>
              </w:rPr>
              <w:t>0</w:t>
            </w:r>
            <w:r w:rsidR="00AA0983" w:rsidRPr="008D612F">
              <w:rPr>
                <w:color w:val="000000"/>
                <w:sz w:val="16"/>
                <w:szCs w:val="16"/>
              </w:rPr>
              <w:t>.</w:t>
            </w:r>
            <w:r w:rsidR="005A5049" w:rsidRPr="008D612F">
              <w:rPr>
                <w:color w:val="000000"/>
                <w:sz w:val="16"/>
                <w:szCs w:val="16"/>
              </w:rPr>
              <w:t>92</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8)</w:t>
            </w:r>
          </w:p>
        </w:tc>
        <w:tc>
          <w:tcPr>
            <w:tcW w:w="336" w:type="pct"/>
            <w:noWrap/>
            <w:vAlign w:val="bottom"/>
            <w:hideMark/>
          </w:tcPr>
          <w:p w14:paraId="366FB475"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5</w:t>
            </w:r>
          </w:p>
        </w:tc>
      </w:tr>
      <w:tr w:rsidR="005A5049" w:rsidRPr="008D612F" w14:paraId="5A604DCB" w14:textId="77777777" w:rsidTr="008D612F">
        <w:trPr>
          <w:trHeight w:val="345"/>
        </w:trPr>
        <w:tc>
          <w:tcPr>
            <w:tcW w:w="958" w:type="pct"/>
            <w:noWrap/>
            <w:vAlign w:val="bottom"/>
            <w:hideMark/>
          </w:tcPr>
          <w:p w14:paraId="779E82C7"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DL Standing PF</w:t>
            </w:r>
          </w:p>
        </w:tc>
        <w:tc>
          <w:tcPr>
            <w:tcW w:w="292" w:type="pct"/>
            <w:noWrap/>
            <w:vAlign w:val="bottom"/>
            <w:hideMark/>
          </w:tcPr>
          <w:p w14:paraId="170C084D"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w:t>
            </w:r>
          </w:p>
        </w:tc>
        <w:tc>
          <w:tcPr>
            <w:tcW w:w="913" w:type="pct"/>
            <w:noWrap/>
            <w:vAlign w:val="bottom"/>
            <w:hideMark/>
          </w:tcPr>
          <w:p w14:paraId="43A73D20" w14:textId="5E3122B3"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6 (</w:t>
            </w:r>
            <w:r w:rsidRPr="008D612F">
              <w:rPr>
                <w:color w:val="000000"/>
                <w:sz w:val="16"/>
                <w:szCs w:val="16"/>
              </w:rPr>
              <w:t>0</w:t>
            </w:r>
            <w:r w:rsidR="00AA0983" w:rsidRPr="008D612F">
              <w:rPr>
                <w:color w:val="000000"/>
                <w:sz w:val="16"/>
                <w:szCs w:val="16"/>
              </w:rPr>
              <w:t>.</w:t>
            </w:r>
            <w:r w:rsidR="005A5049" w:rsidRPr="008D612F">
              <w:rPr>
                <w:color w:val="000000"/>
                <w:sz w:val="16"/>
                <w:szCs w:val="16"/>
              </w:rPr>
              <w:t>91</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8)</w:t>
            </w:r>
          </w:p>
        </w:tc>
        <w:tc>
          <w:tcPr>
            <w:tcW w:w="337" w:type="pct"/>
            <w:noWrap/>
            <w:vAlign w:val="bottom"/>
            <w:hideMark/>
          </w:tcPr>
          <w:p w14:paraId="01E0D596"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4.4</w:t>
            </w:r>
          </w:p>
        </w:tc>
        <w:tc>
          <w:tcPr>
            <w:tcW w:w="913" w:type="pct"/>
            <w:tcBorders>
              <w:top w:val="nil"/>
              <w:left w:val="nil"/>
              <w:bottom w:val="nil"/>
              <w:right w:val="nil"/>
            </w:tcBorders>
            <w:shd w:val="clear" w:color="auto" w:fill="auto"/>
            <w:noWrap/>
            <w:vAlign w:val="bottom"/>
            <w:hideMark/>
          </w:tcPr>
          <w:p w14:paraId="296E909E" w14:textId="1E0D0EA9"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4 (</w:t>
            </w:r>
            <w:r w:rsidRPr="008D612F">
              <w:rPr>
                <w:color w:val="000000"/>
                <w:sz w:val="16"/>
                <w:szCs w:val="16"/>
              </w:rPr>
              <w:t>0</w:t>
            </w:r>
            <w:r w:rsidR="00AA0983" w:rsidRPr="008D612F">
              <w:rPr>
                <w:color w:val="000000"/>
                <w:sz w:val="16"/>
                <w:szCs w:val="16"/>
              </w:rPr>
              <w:t>.</w:t>
            </w:r>
            <w:r w:rsidR="005A5049" w:rsidRPr="008D612F">
              <w:rPr>
                <w:color w:val="000000"/>
                <w:sz w:val="16"/>
                <w:szCs w:val="16"/>
              </w:rPr>
              <w:t>88</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8)</w:t>
            </w:r>
          </w:p>
        </w:tc>
        <w:tc>
          <w:tcPr>
            <w:tcW w:w="337" w:type="pct"/>
            <w:noWrap/>
            <w:vAlign w:val="bottom"/>
            <w:hideMark/>
          </w:tcPr>
          <w:p w14:paraId="11AECEED"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6.5</w:t>
            </w:r>
          </w:p>
        </w:tc>
        <w:tc>
          <w:tcPr>
            <w:tcW w:w="913" w:type="pct"/>
            <w:tcBorders>
              <w:top w:val="nil"/>
              <w:left w:val="nil"/>
              <w:bottom w:val="nil"/>
              <w:right w:val="nil"/>
            </w:tcBorders>
            <w:shd w:val="clear" w:color="auto" w:fill="auto"/>
            <w:noWrap/>
            <w:vAlign w:val="bottom"/>
            <w:hideMark/>
          </w:tcPr>
          <w:p w14:paraId="7A451630" w14:textId="75F836DE"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2 (</w:t>
            </w:r>
            <w:r w:rsidRPr="008D612F">
              <w:rPr>
                <w:color w:val="000000"/>
                <w:sz w:val="16"/>
                <w:szCs w:val="16"/>
              </w:rPr>
              <w:t>0</w:t>
            </w:r>
            <w:r w:rsidR="00AA0983" w:rsidRPr="008D612F">
              <w:rPr>
                <w:color w:val="000000"/>
                <w:sz w:val="16"/>
                <w:szCs w:val="16"/>
              </w:rPr>
              <w:t>.</w:t>
            </w:r>
            <w:r w:rsidR="005A5049" w:rsidRPr="008D612F">
              <w:rPr>
                <w:color w:val="000000"/>
                <w:sz w:val="16"/>
                <w:szCs w:val="16"/>
              </w:rPr>
              <w:t>84</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7)</w:t>
            </w:r>
          </w:p>
        </w:tc>
        <w:tc>
          <w:tcPr>
            <w:tcW w:w="336" w:type="pct"/>
            <w:noWrap/>
            <w:vAlign w:val="bottom"/>
            <w:hideMark/>
          </w:tcPr>
          <w:p w14:paraId="47712334"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4.4</w:t>
            </w:r>
          </w:p>
        </w:tc>
      </w:tr>
      <w:tr w:rsidR="005A5049" w:rsidRPr="008D612F" w14:paraId="5838968F" w14:textId="77777777" w:rsidTr="008D612F">
        <w:trPr>
          <w:trHeight w:val="345"/>
        </w:trPr>
        <w:tc>
          <w:tcPr>
            <w:tcW w:w="958" w:type="pct"/>
            <w:noWrap/>
            <w:vAlign w:val="bottom"/>
            <w:hideMark/>
          </w:tcPr>
          <w:p w14:paraId="3B953EA9"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SL Standing PF</w:t>
            </w:r>
          </w:p>
        </w:tc>
        <w:tc>
          <w:tcPr>
            <w:tcW w:w="292" w:type="pct"/>
            <w:noWrap/>
            <w:vAlign w:val="bottom"/>
            <w:hideMark/>
          </w:tcPr>
          <w:p w14:paraId="6791B208"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w:t>
            </w:r>
          </w:p>
        </w:tc>
        <w:tc>
          <w:tcPr>
            <w:tcW w:w="913" w:type="pct"/>
            <w:noWrap/>
            <w:vAlign w:val="bottom"/>
            <w:hideMark/>
          </w:tcPr>
          <w:p w14:paraId="5B67D889" w14:textId="4E5DDBCF"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7 (</w:t>
            </w:r>
            <w:r w:rsidRPr="008D612F">
              <w:rPr>
                <w:color w:val="000000"/>
                <w:sz w:val="16"/>
                <w:szCs w:val="16"/>
              </w:rPr>
              <w:t>0</w:t>
            </w:r>
            <w:r w:rsidR="00AA0983" w:rsidRPr="008D612F">
              <w:rPr>
                <w:color w:val="000000"/>
                <w:sz w:val="16"/>
                <w:szCs w:val="16"/>
              </w:rPr>
              <w:t>.</w:t>
            </w:r>
            <w:r w:rsidR="005A5049" w:rsidRPr="008D612F">
              <w:rPr>
                <w:color w:val="000000"/>
                <w:sz w:val="16"/>
                <w:szCs w:val="16"/>
              </w:rPr>
              <w:t>94</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9)</w:t>
            </w:r>
          </w:p>
        </w:tc>
        <w:tc>
          <w:tcPr>
            <w:tcW w:w="337" w:type="pct"/>
            <w:noWrap/>
            <w:vAlign w:val="bottom"/>
            <w:hideMark/>
          </w:tcPr>
          <w:p w14:paraId="39EAF4BC"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2</w:t>
            </w:r>
          </w:p>
        </w:tc>
        <w:tc>
          <w:tcPr>
            <w:tcW w:w="913" w:type="pct"/>
            <w:tcBorders>
              <w:top w:val="nil"/>
              <w:left w:val="nil"/>
              <w:bottom w:val="nil"/>
              <w:right w:val="nil"/>
            </w:tcBorders>
            <w:shd w:val="clear" w:color="auto" w:fill="auto"/>
            <w:noWrap/>
            <w:vAlign w:val="bottom"/>
            <w:hideMark/>
          </w:tcPr>
          <w:p w14:paraId="05BB9888" w14:textId="01C6631A"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6 (</w:t>
            </w:r>
            <w:r w:rsidRPr="008D612F">
              <w:rPr>
                <w:color w:val="000000"/>
                <w:sz w:val="16"/>
                <w:szCs w:val="16"/>
              </w:rPr>
              <w:t>0</w:t>
            </w:r>
            <w:r w:rsidR="00AA0983" w:rsidRPr="008D612F">
              <w:rPr>
                <w:color w:val="000000"/>
                <w:sz w:val="16"/>
                <w:szCs w:val="16"/>
              </w:rPr>
              <w:t>.</w:t>
            </w:r>
            <w:r w:rsidR="005A5049" w:rsidRPr="008D612F">
              <w:rPr>
                <w:color w:val="000000"/>
                <w:sz w:val="16"/>
                <w:szCs w:val="16"/>
              </w:rPr>
              <w:t>91</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8)</w:t>
            </w:r>
          </w:p>
        </w:tc>
        <w:tc>
          <w:tcPr>
            <w:tcW w:w="337" w:type="pct"/>
            <w:noWrap/>
            <w:vAlign w:val="bottom"/>
            <w:hideMark/>
          </w:tcPr>
          <w:p w14:paraId="08D750C8"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5.2</w:t>
            </w:r>
          </w:p>
        </w:tc>
        <w:tc>
          <w:tcPr>
            <w:tcW w:w="913" w:type="pct"/>
            <w:tcBorders>
              <w:top w:val="nil"/>
              <w:left w:val="nil"/>
              <w:bottom w:val="nil"/>
              <w:right w:val="nil"/>
            </w:tcBorders>
            <w:shd w:val="clear" w:color="auto" w:fill="auto"/>
            <w:noWrap/>
            <w:vAlign w:val="bottom"/>
            <w:hideMark/>
          </w:tcPr>
          <w:p w14:paraId="4742C50C" w14:textId="32D49A30"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3 (</w:t>
            </w:r>
            <w:r w:rsidRPr="008D612F">
              <w:rPr>
                <w:color w:val="000000"/>
                <w:sz w:val="16"/>
                <w:szCs w:val="16"/>
              </w:rPr>
              <w:t>0</w:t>
            </w:r>
            <w:r w:rsidR="00AA0983" w:rsidRPr="008D612F">
              <w:rPr>
                <w:color w:val="000000"/>
                <w:sz w:val="16"/>
                <w:szCs w:val="16"/>
              </w:rPr>
              <w:t>.</w:t>
            </w:r>
            <w:r w:rsidR="005A5049" w:rsidRPr="008D612F">
              <w:rPr>
                <w:color w:val="000000"/>
                <w:sz w:val="16"/>
                <w:szCs w:val="16"/>
              </w:rPr>
              <w:t>86</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7)</w:t>
            </w:r>
          </w:p>
        </w:tc>
        <w:tc>
          <w:tcPr>
            <w:tcW w:w="336" w:type="pct"/>
            <w:noWrap/>
            <w:vAlign w:val="bottom"/>
            <w:hideMark/>
          </w:tcPr>
          <w:p w14:paraId="678E46A2"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2</w:t>
            </w:r>
          </w:p>
        </w:tc>
      </w:tr>
      <w:tr w:rsidR="005A5049" w:rsidRPr="008D612F" w14:paraId="618A1403" w14:textId="77777777" w:rsidTr="008D612F">
        <w:trPr>
          <w:trHeight w:val="345"/>
        </w:trPr>
        <w:tc>
          <w:tcPr>
            <w:tcW w:w="958" w:type="pct"/>
            <w:noWrap/>
            <w:vAlign w:val="bottom"/>
            <w:hideMark/>
          </w:tcPr>
          <w:p w14:paraId="0DF4C066"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DL Seated PF</w:t>
            </w:r>
          </w:p>
        </w:tc>
        <w:tc>
          <w:tcPr>
            <w:tcW w:w="292" w:type="pct"/>
            <w:noWrap/>
            <w:vAlign w:val="bottom"/>
            <w:hideMark/>
          </w:tcPr>
          <w:p w14:paraId="0185B15F"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w:t>
            </w:r>
          </w:p>
        </w:tc>
        <w:tc>
          <w:tcPr>
            <w:tcW w:w="913" w:type="pct"/>
            <w:noWrap/>
            <w:vAlign w:val="bottom"/>
            <w:hideMark/>
          </w:tcPr>
          <w:p w14:paraId="00F2325A" w14:textId="212BF0B1"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4 (</w:t>
            </w:r>
            <w:r w:rsidRPr="008D612F">
              <w:rPr>
                <w:color w:val="000000"/>
                <w:sz w:val="16"/>
                <w:szCs w:val="16"/>
              </w:rPr>
              <w:t>0</w:t>
            </w:r>
            <w:r w:rsidR="00AA0983" w:rsidRPr="008D612F">
              <w:rPr>
                <w:color w:val="000000"/>
                <w:sz w:val="16"/>
                <w:szCs w:val="16"/>
              </w:rPr>
              <w:t>.</w:t>
            </w:r>
            <w:r w:rsidR="005A5049" w:rsidRPr="008D612F">
              <w:rPr>
                <w:color w:val="000000"/>
                <w:sz w:val="16"/>
                <w:szCs w:val="16"/>
              </w:rPr>
              <w:t>88</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8)</w:t>
            </w:r>
          </w:p>
        </w:tc>
        <w:tc>
          <w:tcPr>
            <w:tcW w:w="337" w:type="pct"/>
            <w:noWrap/>
            <w:vAlign w:val="bottom"/>
            <w:hideMark/>
          </w:tcPr>
          <w:p w14:paraId="668259F2"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6.1</w:t>
            </w:r>
          </w:p>
        </w:tc>
        <w:tc>
          <w:tcPr>
            <w:tcW w:w="913" w:type="pct"/>
            <w:noWrap/>
            <w:vAlign w:val="bottom"/>
            <w:hideMark/>
          </w:tcPr>
          <w:p w14:paraId="31C1878B"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337" w:type="pct"/>
            <w:noWrap/>
            <w:vAlign w:val="bottom"/>
            <w:hideMark/>
          </w:tcPr>
          <w:p w14:paraId="6879BCEE"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913" w:type="pct"/>
            <w:tcBorders>
              <w:top w:val="nil"/>
              <w:left w:val="nil"/>
              <w:bottom w:val="nil"/>
              <w:right w:val="nil"/>
            </w:tcBorders>
            <w:shd w:val="clear" w:color="auto" w:fill="auto"/>
            <w:noWrap/>
            <w:vAlign w:val="bottom"/>
            <w:hideMark/>
          </w:tcPr>
          <w:p w14:paraId="2151E3B5" w14:textId="2DBD8B32"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3 (</w:t>
            </w:r>
            <w:r w:rsidRPr="008D612F">
              <w:rPr>
                <w:color w:val="000000"/>
                <w:sz w:val="16"/>
                <w:szCs w:val="16"/>
              </w:rPr>
              <w:t>0</w:t>
            </w:r>
            <w:r w:rsidR="00AA0983" w:rsidRPr="008D612F">
              <w:rPr>
                <w:color w:val="000000"/>
                <w:sz w:val="16"/>
                <w:szCs w:val="16"/>
              </w:rPr>
              <w:t>.</w:t>
            </w:r>
            <w:r w:rsidR="005A5049" w:rsidRPr="008D612F">
              <w:rPr>
                <w:color w:val="000000"/>
                <w:sz w:val="16"/>
                <w:szCs w:val="16"/>
              </w:rPr>
              <w:t>85</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7)</w:t>
            </w:r>
          </w:p>
        </w:tc>
        <w:tc>
          <w:tcPr>
            <w:tcW w:w="336" w:type="pct"/>
            <w:noWrap/>
            <w:vAlign w:val="bottom"/>
            <w:hideMark/>
          </w:tcPr>
          <w:p w14:paraId="5D996A26"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6.1</w:t>
            </w:r>
          </w:p>
        </w:tc>
      </w:tr>
      <w:tr w:rsidR="005A5049" w:rsidRPr="008D612F" w14:paraId="238222C1" w14:textId="77777777" w:rsidTr="008D612F">
        <w:trPr>
          <w:trHeight w:val="345"/>
        </w:trPr>
        <w:tc>
          <w:tcPr>
            <w:tcW w:w="958" w:type="pct"/>
            <w:tcBorders>
              <w:top w:val="nil"/>
              <w:left w:val="nil"/>
              <w:bottom w:val="single" w:sz="4" w:space="0" w:color="auto"/>
              <w:right w:val="nil"/>
            </w:tcBorders>
            <w:noWrap/>
            <w:vAlign w:val="bottom"/>
            <w:hideMark/>
          </w:tcPr>
          <w:p w14:paraId="092E99A0"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SL Seated PF</w:t>
            </w:r>
          </w:p>
        </w:tc>
        <w:tc>
          <w:tcPr>
            <w:tcW w:w="292" w:type="pct"/>
            <w:tcBorders>
              <w:top w:val="nil"/>
              <w:left w:val="nil"/>
              <w:bottom w:val="single" w:sz="4" w:space="0" w:color="auto"/>
              <w:right w:val="nil"/>
            </w:tcBorders>
            <w:noWrap/>
            <w:vAlign w:val="bottom"/>
            <w:hideMark/>
          </w:tcPr>
          <w:p w14:paraId="5BC83D21"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w:t>
            </w:r>
          </w:p>
        </w:tc>
        <w:tc>
          <w:tcPr>
            <w:tcW w:w="913" w:type="pct"/>
            <w:tcBorders>
              <w:top w:val="nil"/>
              <w:left w:val="nil"/>
              <w:bottom w:val="single" w:sz="4" w:space="0" w:color="auto"/>
              <w:right w:val="nil"/>
            </w:tcBorders>
            <w:noWrap/>
            <w:vAlign w:val="bottom"/>
            <w:hideMark/>
          </w:tcPr>
          <w:p w14:paraId="2BDE090F" w14:textId="5B91CF49"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5 (</w:t>
            </w:r>
            <w:r w:rsidRPr="008D612F">
              <w:rPr>
                <w:color w:val="000000"/>
                <w:sz w:val="16"/>
                <w:szCs w:val="16"/>
              </w:rPr>
              <w:t>0</w:t>
            </w:r>
            <w:r w:rsidR="00AA0983" w:rsidRPr="008D612F">
              <w:rPr>
                <w:color w:val="000000"/>
                <w:sz w:val="16"/>
                <w:szCs w:val="16"/>
              </w:rPr>
              <w:t>.</w:t>
            </w:r>
            <w:r w:rsidR="005A5049" w:rsidRPr="008D612F">
              <w:rPr>
                <w:color w:val="000000"/>
                <w:sz w:val="16"/>
                <w:szCs w:val="16"/>
              </w:rPr>
              <w:t>89</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8)</w:t>
            </w:r>
          </w:p>
        </w:tc>
        <w:tc>
          <w:tcPr>
            <w:tcW w:w="337" w:type="pct"/>
            <w:tcBorders>
              <w:top w:val="nil"/>
              <w:left w:val="nil"/>
              <w:bottom w:val="single" w:sz="4" w:space="0" w:color="auto"/>
              <w:right w:val="nil"/>
            </w:tcBorders>
            <w:noWrap/>
            <w:vAlign w:val="bottom"/>
            <w:hideMark/>
          </w:tcPr>
          <w:p w14:paraId="000E57C6"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5.4</w:t>
            </w:r>
          </w:p>
        </w:tc>
        <w:tc>
          <w:tcPr>
            <w:tcW w:w="913" w:type="pct"/>
            <w:tcBorders>
              <w:top w:val="nil"/>
              <w:left w:val="nil"/>
              <w:bottom w:val="single" w:sz="4" w:space="0" w:color="auto"/>
              <w:right w:val="nil"/>
            </w:tcBorders>
            <w:noWrap/>
            <w:vAlign w:val="bottom"/>
            <w:hideMark/>
          </w:tcPr>
          <w:p w14:paraId="4149F9CE"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337" w:type="pct"/>
            <w:tcBorders>
              <w:top w:val="nil"/>
              <w:left w:val="nil"/>
              <w:bottom w:val="single" w:sz="4" w:space="0" w:color="auto"/>
              <w:right w:val="nil"/>
            </w:tcBorders>
            <w:noWrap/>
            <w:vAlign w:val="bottom"/>
            <w:hideMark/>
          </w:tcPr>
          <w:p w14:paraId="4E013A7D"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913" w:type="pct"/>
            <w:tcBorders>
              <w:top w:val="nil"/>
              <w:left w:val="nil"/>
              <w:bottom w:val="single" w:sz="4" w:space="0" w:color="auto"/>
              <w:right w:val="nil"/>
            </w:tcBorders>
            <w:shd w:val="clear" w:color="auto" w:fill="auto"/>
            <w:noWrap/>
            <w:vAlign w:val="bottom"/>
            <w:hideMark/>
          </w:tcPr>
          <w:p w14:paraId="202DAF0B" w14:textId="03CA005C" w:rsidR="005A5049" w:rsidRPr="008D612F" w:rsidRDefault="000A4B56" w:rsidP="005A5049">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w:t>
            </w:r>
            <w:r w:rsidR="00AA0983" w:rsidRPr="008D612F">
              <w:rPr>
                <w:color w:val="000000"/>
                <w:sz w:val="16"/>
                <w:szCs w:val="16"/>
              </w:rPr>
              <w:t>.</w:t>
            </w:r>
            <w:r w:rsidR="005A5049" w:rsidRPr="008D612F">
              <w:rPr>
                <w:color w:val="000000"/>
                <w:sz w:val="16"/>
                <w:szCs w:val="16"/>
              </w:rPr>
              <w:t>93 (</w:t>
            </w:r>
            <w:r w:rsidRPr="008D612F">
              <w:rPr>
                <w:color w:val="000000"/>
                <w:sz w:val="16"/>
                <w:szCs w:val="16"/>
              </w:rPr>
              <w:t>0</w:t>
            </w:r>
            <w:r w:rsidR="00AA0983" w:rsidRPr="008D612F">
              <w:rPr>
                <w:color w:val="000000"/>
                <w:sz w:val="16"/>
                <w:szCs w:val="16"/>
              </w:rPr>
              <w:t>.</w:t>
            </w:r>
            <w:r w:rsidR="005A5049" w:rsidRPr="008D612F">
              <w:rPr>
                <w:color w:val="000000"/>
                <w:sz w:val="16"/>
                <w:szCs w:val="16"/>
              </w:rPr>
              <w:t>85</w:t>
            </w:r>
            <w:r w:rsidR="0017347B" w:rsidRPr="008D612F">
              <w:rPr>
                <w:color w:val="000000"/>
                <w:sz w:val="16"/>
                <w:szCs w:val="16"/>
              </w:rPr>
              <w:t>–</w:t>
            </w:r>
            <w:r w:rsidRPr="008D612F">
              <w:rPr>
                <w:color w:val="000000"/>
                <w:sz w:val="16"/>
                <w:szCs w:val="16"/>
              </w:rPr>
              <w:t>0</w:t>
            </w:r>
            <w:r w:rsidR="00AA0983" w:rsidRPr="008D612F">
              <w:rPr>
                <w:color w:val="000000"/>
                <w:sz w:val="16"/>
                <w:szCs w:val="16"/>
              </w:rPr>
              <w:t>.</w:t>
            </w:r>
            <w:r w:rsidR="005A5049" w:rsidRPr="008D612F">
              <w:rPr>
                <w:color w:val="000000"/>
                <w:sz w:val="16"/>
                <w:szCs w:val="16"/>
              </w:rPr>
              <w:t>97)</w:t>
            </w:r>
          </w:p>
        </w:tc>
        <w:tc>
          <w:tcPr>
            <w:tcW w:w="336" w:type="pct"/>
            <w:tcBorders>
              <w:top w:val="nil"/>
              <w:left w:val="nil"/>
              <w:bottom w:val="single" w:sz="4" w:space="0" w:color="auto"/>
              <w:right w:val="nil"/>
            </w:tcBorders>
            <w:noWrap/>
            <w:vAlign w:val="bottom"/>
            <w:hideMark/>
          </w:tcPr>
          <w:p w14:paraId="13A1067A" w14:textId="77777777" w:rsidR="005A5049" w:rsidRPr="008D612F" w:rsidRDefault="005A5049" w:rsidP="005A5049">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5.4</w:t>
            </w:r>
          </w:p>
        </w:tc>
      </w:tr>
    </w:tbl>
    <w:p w14:paraId="1CB156D7" w14:textId="77777777" w:rsidR="00DD6082" w:rsidRPr="008D612F" w:rsidRDefault="004437D0" w:rsidP="00A861D6">
      <w:pPr>
        <w:pStyle w:val="normal2"/>
        <w:rPr>
          <w:shd w:val="clear" w:color="auto" w:fill="FFFFFF"/>
        </w:rPr>
        <w:sectPr w:rsidR="00DD6082" w:rsidRPr="008D612F" w:rsidSect="000C19CE">
          <w:headerReference w:type="default" r:id="rId9"/>
          <w:footerReference w:type="default" r:id="rId10"/>
          <w:pgSz w:w="11906" w:h="16838"/>
          <w:pgMar w:top="1440" w:right="1440" w:bottom="1440" w:left="1440" w:header="708" w:footer="708" w:gutter="0"/>
          <w:lnNumType w:countBy="1" w:restart="continuous"/>
          <w:cols w:space="708"/>
          <w:docGrid w:linePitch="360"/>
        </w:sectPr>
      </w:pPr>
      <w:r w:rsidRPr="008D612F">
        <w:rPr>
          <w:shd w:val="clear" w:color="auto" w:fill="FFFFFF"/>
        </w:rPr>
        <w:t>DL, Double-Leg; SL, Single-Leg; PF, Plantarflexion; ICC, Intraclass Correlation Coefficient; CV, Coefficient of Variation; vGRF, Vertical Ground Reaction Force; CI, Confidence Interval.</w:t>
      </w:r>
    </w:p>
    <w:p w14:paraId="6499E660" w14:textId="77777777" w:rsidR="0072181E" w:rsidRPr="008D612F" w:rsidRDefault="0072181E" w:rsidP="0072181E">
      <w:pPr>
        <w:pStyle w:val="normal2"/>
        <w:rPr>
          <w:shd w:val="clear" w:color="auto" w:fill="FFFFFF"/>
        </w:rPr>
      </w:pPr>
      <w:r w:rsidRPr="008D612F">
        <w:rPr>
          <w:rStyle w:val="normal2Char"/>
          <w:sz w:val="24"/>
        </w:rPr>
        <w:lastRenderedPageBreak/>
        <w:t>Table</w:t>
      </w:r>
      <w:r w:rsidRPr="008D612F">
        <w:rPr>
          <w:sz w:val="24"/>
          <w:szCs w:val="32"/>
          <w:lang w:val="en-US"/>
        </w:rPr>
        <w:t xml:space="preserve"> 2. Between-session intraclass correlation coefficient, coefficient of variation, standard error of measurement, and minimal detectable change</w:t>
      </w:r>
    </w:p>
    <w:tbl>
      <w:tblPr>
        <w:tblW w:w="0" w:type="auto"/>
        <w:tblLayout w:type="fixed"/>
        <w:tblLook w:val="04A0" w:firstRow="1" w:lastRow="0" w:firstColumn="1" w:lastColumn="0" w:noHBand="0" w:noVBand="1"/>
      </w:tblPr>
      <w:tblGrid>
        <w:gridCol w:w="1257"/>
        <w:gridCol w:w="376"/>
        <w:gridCol w:w="1336"/>
        <w:gridCol w:w="448"/>
        <w:gridCol w:w="1248"/>
        <w:gridCol w:w="905"/>
        <w:gridCol w:w="1283"/>
        <w:gridCol w:w="448"/>
        <w:gridCol w:w="1248"/>
        <w:gridCol w:w="905"/>
        <w:gridCol w:w="1336"/>
        <w:gridCol w:w="466"/>
        <w:gridCol w:w="1248"/>
        <w:gridCol w:w="905"/>
      </w:tblGrid>
      <w:tr w:rsidR="0072181E" w:rsidRPr="008D612F" w14:paraId="473B04AA" w14:textId="77777777" w:rsidTr="008D612F">
        <w:trPr>
          <w:trHeight w:val="384"/>
        </w:trPr>
        <w:tc>
          <w:tcPr>
            <w:tcW w:w="1257" w:type="dxa"/>
            <w:tcBorders>
              <w:top w:val="single" w:sz="4" w:space="0" w:color="auto"/>
              <w:left w:val="nil"/>
              <w:bottom w:val="nil"/>
              <w:right w:val="nil"/>
            </w:tcBorders>
            <w:noWrap/>
            <w:vAlign w:val="bottom"/>
            <w:hideMark/>
          </w:tcPr>
          <w:p w14:paraId="7F27E875"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376" w:type="dxa"/>
            <w:tcBorders>
              <w:top w:val="single" w:sz="4" w:space="0" w:color="auto"/>
              <w:left w:val="nil"/>
              <w:bottom w:val="nil"/>
              <w:right w:val="nil"/>
            </w:tcBorders>
            <w:noWrap/>
            <w:vAlign w:val="bottom"/>
            <w:hideMark/>
          </w:tcPr>
          <w:p w14:paraId="390DCCD0"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1784" w:type="dxa"/>
            <w:gridSpan w:val="2"/>
            <w:tcBorders>
              <w:top w:val="single" w:sz="4" w:space="0" w:color="auto"/>
              <w:left w:val="nil"/>
              <w:bottom w:val="single" w:sz="4" w:space="0" w:color="auto"/>
              <w:right w:val="nil"/>
            </w:tcBorders>
            <w:noWrap/>
            <w:vAlign w:val="bottom"/>
            <w:hideMark/>
          </w:tcPr>
          <w:p w14:paraId="61770839"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Absolute vGRF (N)</w:t>
            </w:r>
          </w:p>
        </w:tc>
        <w:tc>
          <w:tcPr>
            <w:tcW w:w="1248" w:type="dxa"/>
            <w:tcBorders>
              <w:top w:val="single" w:sz="4" w:space="0" w:color="auto"/>
              <w:left w:val="nil"/>
              <w:bottom w:val="single" w:sz="4" w:space="0" w:color="auto"/>
              <w:right w:val="nil"/>
            </w:tcBorders>
            <w:noWrap/>
            <w:vAlign w:val="bottom"/>
            <w:hideMark/>
          </w:tcPr>
          <w:p w14:paraId="2E83698B"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905" w:type="dxa"/>
            <w:tcBorders>
              <w:top w:val="single" w:sz="4" w:space="0" w:color="auto"/>
              <w:left w:val="nil"/>
              <w:bottom w:val="single" w:sz="4" w:space="0" w:color="auto"/>
              <w:right w:val="nil"/>
            </w:tcBorders>
            <w:noWrap/>
            <w:vAlign w:val="bottom"/>
            <w:hideMark/>
          </w:tcPr>
          <w:p w14:paraId="0274D67C"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1283" w:type="dxa"/>
            <w:tcBorders>
              <w:top w:val="single" w:sz="4" w:space="0" w:color="auto"/>
              <w:left w:val="nil"/>
              <w:bottom w:val="single" w:sz="4" w:space="0" w:color="auto"/>
              <w:right w:val="nil"/>
            </w:tcBorders>
            <w:noWrap/>
            <w:vAlign w:val="bottom"/>
            <w:hideMark/>
          </w:tcPr>
          <w:p w14:paraId="5755167B"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Net vGRF (N)</w:t>
            </w:r>
          </w:p>
        </w:tc>
        <w:tc>
          <w:tcPr>
            <w:tcW w:w="448" w:type="dxa"/>
            <w:tcBorders>
              <w:top w:val="single" w:sz="4" w:space="0" w:color="auto"/>
              <w:left w:val="nil"/>
              <w:bottom w:val="single" w:sz="4" w:space="0" w:color="auto"/>
              <w:right w:val="nil"/>
            </w:tcBorders>
            <w:noWrap/>
            <w:vAlign w:val="bottom"/>
            <w:hideMark/>
          </w:tcPr>
          <w:p w14:paraId="764C58CE"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1248" w:type="dxa"/>
            <w:tcBorders>
              <w:top w:val="single" w:sz="4" w:space="0" w:color="auto"/>
              <w:left w:val="nil"/>
              <w:bottom w:val="single" w:sz="4" w:space="0" w:color="auto"/>
              <w:right w:val="nil"/>
            </w:tcBorders>
            <w:noWrap/>
            <w:vAlign w:val="bottom"/>
            <w:hideMark/>
          </w:tcPr>
          <w:p w14:paraId="69F7CBCC"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905" w:type="dxa"/>
            <w:tcBorders>
              <w:top w:val="single" w:sz="4" w:space="0" w:color="auto"/>
              <w:left w:val="nil"/>
              <w:bottom w:val="single" w:sz="4" w:space="0" w:color="auto"/>
              <w:right w:val="nil"/>
            </w:tcBorders>
            <w:noWrap/>
            <w:vAlign w:val="bottom"/>
            <w:hideMark/>
          </w:tcPr>
          <w:p w14:paraId="62523FC7"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1802" w:type="dxa"/>
            <w:gridSpan w:val="2"/>
            <w:tcBorders>
              <w:top w:val="single" w:sz="4" w:space="0" w:color="auto"/>
              <w:left w:val="nil"/>
              <w:bottom w:val="single" w:sz="4" w:space="0" w:color="auto"/>
              <w:right w:val="nil"/>
            </w:tcBorders>
            <w:noWrap/>
            <w:vAlign w:val="bottom"/>
            <w:hideMark/>
          </w:tcPr>
          <w:p w14:paraId="08659A00"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Relative vGRF (N·kg</w:t>
            </w:r>
            <w:r w:rsidRPr="008D612F">
              <w:rPr>
                <w:rFonts w:eastAsia="Times New Roman" w:cs="Times New Roman"/>
                <w:b/>
                <w:bCs/>
                <w:color w:val="000000"/>
                <w:sz w:val="16"/>
                <w:szCs w:val="16"/>
                <w:vertAlign w:val="superscript"/>
                <w:lang w:eastAsia="en-GB"/>
              </w:rPr>
              <w:t>-1</w:t>
            </w:r>
            <w:r w:rsidRPr="008D612F">
              <w:rPr>
                <w:rFonts w:eastAsia="Times New Roman" w:cs="Times New Roman"/>
                <w:b/>
                <w:bCs/>
                <w:color w:val="000000"/>
                <w:sz w:val="16"/>
                <w:szCs w:val="16"/>
                <w:lang w:eastAsia="en-GB"/>
              </w:rPr>
              <w:t>)</w:t>
            </w:r>
          </w:p>
        </w:tc>
        <w:tc>
          <w:tcPr>
            <w:tcW w:w="1248" w:type="dxa"/>
            <w:tcBorders>
              <w:top w:val="single" w:sz="4" w:space="0" w:color="auto"/>
              <w:left w:val="nil"/>
              <w:bottom w:val="single" w:sz="4" w:space="0" w:color="auto"/>
              <w:right w:val="nil"/>
            </w:tcBorders>
            <w:noWrap/>
            <w:vAlign w:val="bottom"/>
            <w:hideMark/>
          </w:tcPr>
          <w:p w14:paraId="3CD1AA46"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905" w:type="dxa"/>
            <w:tcBorders>
              <w:top w:val="single" w:sz="4" w:space="0" w:color="auto"/>
              <w:left w:val="nil"/>
              <w:bottom w:val="single" w:sz="4" w:space="0" w:color="auto"/>
              <w:right w:val="nil"/>
            </w:tcBorders>
            <w:noWrap/>
            <w:vAlign w:val="bottom"/>
            <w:hideMark/>
          </w:tcPr>
          <w:p w14:paraId="527E02B7"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r>
      <w:tr w:rsidR="0072181E" w:rsidRPr="008D612F" w14:paraId="0D2858E1" w14:textId="77777777" w:rsidTr="008D612F">
        <w:trPr>
          <w:trHeight w:val="399"/>
        </w:trPr>
        <w:tc>
          <w:tcPr>
            <w:tcW w:w="1257" w:type="dxa"/>
            <w:tcBorders>
              <w:top w:val="nil"/>
              <w:left w:val="nil"/>
              <w:bottom w:val="single" w:sz="4" w:space="0" w:color="auto"/>
              <w:right w:val="nil"/>
            </w:tcBorders>
            <w:noWrap/>
            <w:vAlign w:val="bottom"/>
            <w:hideMark/>
          </w:tcPr>
          <w:p w14:paraId="3E2ED3F6"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Position</w:t>
            </w:r>
          </w:p>
        </w:tc>
        <w:tc>
          <w:tcPr>
            <w:tcW w:w="376" w:type="dxa"/>
            <w:tcBorders>
              <w:top w:val="nil"/>
              <w:left w:val="nil"/>
              <w:bottom w:val="single" w:sz="4" w:space="0" w:color="auto"/>
              <w:right w:val="nil"/>
            </w:tcBorders>
            <w:noWrap/>
            <w:vAlign w:val="bottom"/>
            <w:hideMark/>
          </w:tcPr>
          <w:p w14:paraId="258654EB" w14:textId="77777777" w:rsidR="0072181E" w:rsidRPr="008D612F" w:rsidRDefault="0072181E">
            <w:pPr>
              <w:spacing w:after="0" w:line="240" w:lineRule="auto"/>
              <w:ind w:firstLine="0"/>
              <w:jc w:val="left"/>
              <w:rPr>
                <w:rFonts w:eastAsia="Times New Roman" w:cs="Times New Roman"/>
                <w:b/>
                <w:bCs/>
                <w:i/>
                <w:iCs/>
                <w:color w:val="000000"/>
                <w:sz w:val="16"/>
                <w:szCs w:val="16"/>
                <w:lang w:eastAsia="en-GB"/>
              </w:rPr>
            </w:pPr>
            <w:r w:rsidRPr="008D612F">
              <w:rPr>
                <w:rFonts w:eastAsia="Times New Roman" w:cs="Times New Roman"/>
                <w:b/>
                <w:bCs/>
                <w:i/>
                <w:iCs/>
                <w:color w:val="000000"/>
                <w:sz w:val="16"/>
                <w:szCs w:val="16"/>
                <w:lang w:eastAsia="en-GB"/>
              </w:rPr>
              <w:t>n</w:t>
            </w:r>
          </w:p>
        </w:tc>
        <w:tc>
          <w:tcPr>
            <w:tcW w:w="1336" w:type="dxa"/>
            <w:tcBorders>
              <w:top w:val="nil"/>
              <w:left w:val="nil"/>
              <w:bottom w:val="single" w:sz="4" w:space="0" w:color="auto"/>
              <w:right w:val="nil"/>
            </w:tcBorders>
            <w:noWrap/>
            <w:vAlign w:val="bottom"/>
            <w:hideMark/>
          </w:tcPr>
          <w:p w14:paraId="2D7478F7"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ICC (95% CI)</w:t>
            </w:r>
          </w:p>
        </w:tc>
        <w:tc>
          <w:tcPr>
            <w:tcW w:w="448" w:type="dxa"/>
            <w:tcBorders>
              <w:top w:val="nil"/>
              <w:left w:val="nil"/>
              <w:bottom w:val="single" w:sz="4" w:space="0" w:color="auto"/>
              <w:right w:val="nil"/>
            </w:tcBorders>
            <w:noWrap/>
            <w:vAlign w:val="bottom"/>
            <w:hideMark/>
          </w:tcPr>
          <w:p w14:paraId="68515B0B"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CV</w:t>
            </w:r>
          </w:p>
        </w:tc>
        <w:tc>
          <w:tcPr>
            <w:tcW w:w="1248" w:type="dxa"/>
            <w:tcBorders>
              <w:top w:val="nil"/>
              <w:left w:val="nil"/>
              <w:bottom w:val="single" w:sz="4" w:space="0" w:color="auto"/>
              <w:right w:val="nil"/>
            </w:tcBorders>
            <w:noWrap/>
            <w:vAlign w:val="bottom"/>
            <w:hideMark/>
          </w:tcPr>
          <w:p w14:paraId="141EA17F"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SEM (95% CI)</w:t>
            </w:r>
          </w:p>
        </w:tc>
        <w:tc>
          <w:tcPr>
            <w:tcW w:w="905" w:type="dxa"/>
            <w:tcBorders>
              <w:top w:val="nil"/>
              <w:left w:val="nil"/>
              <w:bottom w:val="single" w:sz="4" w:space="0" w:color="auto"/>
              <w:right w:val="nil"/>
            </w:tcBorders>
            <w:noWrap/>
            <w:vAlign w:val="bottom"/>
            <w:hideMark/>
          </w:tcPr>
          <w:p w14:paraId="76263935"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MDC (%)</w:t>
            </w:r>
          </w:p>
        </w:tc>
        <w:tc>
          <w:tcPr>
            <w:tcW w:w="1283" w:type="dxa"/>
            <w:tcBorders>
              <w:top w:val="nil"/>
              <w:left w:val="nil"/>
              <w:bottom w:val="single" w:sz="4" w:space="0" w:color="auto"/>
              <w:right w:val="nil"/>
            </w:tcBorders>
            <w:noWrap/>
            <w:vAlign w:val="bottom"/>
            <w:hideMark/>
          </w:tcPr>
          <w:p w14:paraId="336DAFAC"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ICC (95% CI)</w:t>
            </w:r>
          </w:p>
        </w:tc>
        <w:tc>
          <w:tcPr>
            <w:tcW w:w="448" w:type="dxa"/>
            <w:tcBorders>
              <w:top w:val="nil"/>
              <w:left w:val="nil"/>
              <w:bottom w:val="single" w:sz="4" w:space="0" w:color="auto"/>
              <w:right w:val="nil"/>
            </w:tcBorders>
            <w:noWrap/>
            <w:vAlign w:val="bottom"/>
            <w:hideMark/>
          </w:tcPr>
          <w:p w14:paraId="11F9386C"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CV</w:t>
            </w:r>
          </w:p>
        </w:tc>
        <w:tc>
          <w:tcPr>
            <w:tcW w:w="1248" w:type="dxa"/>
            <w:tcBorders>
              <w:top w:val="nil"/>
              <w:left w:val="nil"/>
              <w:bottom w:val="single" w:sz="4" w:space="0" w:color="auto"/>
              <w:right w:val="nil"/>
            </w:tcBorders>
            <w:noWrap/>
            <w:vAlign w:val="bottom"/>
            <w:hideMark/>
          </w:tcPr>
          <w:p w14:paraId="20F64008"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SEM (95% CI)</w:t>
            </w:r>
          </w:p>
        </w:tc>
        <w:tc>
          <w:tcPr>
            <w:tcW w:w="905" w:type="dxa"/>
            <w:tcBorders>
              <w:top w:val="nil"/>
              <w:left w:val="nil"/>
              <w:bottom w:val="single" w:sz="4" w:space="0" w:color="auto"/>
              <w:right w:val="nil"/>
            </w:tcBorders>
            <w:noWrap/>
            <w:vAlign w:val="bottom"/>
            <w:hideMark/>
          </w:tcPr>
          <w:p w14:paraId="2203409C"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MDC (%)</w:t>
            </w:r>
          </w:p>
        </w:tc>
        <w:tc>
          <w:tcPr>
            <w:tcW w:w="1336" w:type="dxa"/>
            <w:tcBorders>
              <w:top w:val="nil"/>
              <w:left w:val="nil"/>
              <w:bottom w:val="single" w:sz="4" w:space="0" w:color="auto"/>
              <w:right w:val="nil"/>
            </w:tcBorders>
            <w:noWrap/>
            <w:vAlign w:val="bottom"/>
            <w:hideMark/>
          </w:tcPr>
          <w:p w14:paraId="71D26202"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ICC (95% CI)</w:t>
            </w:r>
          </w:p>
        </w:tc>
        <w:tc>
          <w:tcPr>
            <w:tcW w:w="466" w:type="dxa"/>
            <w:tcBorders>
              <w:top w:val="nil"/>
              <w:left w:val="nil"/>
              <w:bottom w:val="single" w:sz="4" w:space="0" w:color="auto"/>
              <w:right w:val="nil"/>
            </w:tcBorders>
            <w:noWrap/>
            <w:vAlign w:val="bottom"/>
            <w:hideMark/>
          </w:tcPr>
          <w:p w14:paraId="2F06CF8D"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CV</w:t>
            </w:r>
          </w:p>
        </w:tc>
        <w:tc>
          <w:tcPr>
            <w:tcW w:w="1248" w:type="dxa"/>
            <w:tcBorders>
              <w:top w:val="nil"/>
              <w:left w:val="nil"/>
              <w:bottom w:val="single" w:sz="4" w:space="0" w:color="auto"/>
              <w:right w:val="nil"/>
            </w:tcBorders>
            <w:noWrap/>
            <w:vAlign w:val="bottom"/>
            <w:hideMark/>
          </w:tcPr>
          <w:p w14:paraId="3355328F"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SEM (95% CI)</w:t>
            </w:r>
          </w:p>
        </w:tc>
        <w:tc>
          <w:tcPr>
            <w:tcW w:w="905" w:type="dxa"/>
            <w:tcBorders>
              <w:top w:val="nil"/>
              <w:left w:val="nil"/>
              <w:bottom w:val="single" w:sz="4" w:space="0" w:color="auto"/>
              <w:right w:val="nil"/>
            </w:tcBorders>
            <w:noWrap/>
            <w:vAlign w:val="bottom"/>
            <w:hideMark/>
          </w:tcPr>
          <w:p w14:paraId="668165B9" w14:textId="77777777" w:rsidR="0072181E" w:rsidRPr="008D612F" w:rsidRDefault="0072181E">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MDC (%)</w:t>
            </w:r>
          </w:p>
        </w:tc>
      </w:tr>
      <w:tr w:rsidR="000F040F" w:rsidRPr="008D612F" w14:paraId="33E447C8" w14:textId="77777777" w:rsidTr="008D612F">
        <w:trPr>
          <w:trHeight w:val="384"/>
        </w:trPr>
        <w:tc>
          <w:tcPr>
            <w:tcW w:w="1257" w:type="dxa"/>
            <w:noWrap/>
            <w:vAlign w:val="bottom"/>
            <w:hideMark/>
          </w:tcPr>
          <w:p w14:paraId="5FE66E14"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DL Squat</w:t>
            </w:r>
          </w:p>
        </w:tc>
        <w:tc>
          <w:tcPr>
            <w:tcW w:w="376" w:type="dxa"/>
            <w:noWrap/>
            <w:vAlign w:val="bottom"/>
            <w:hideMark/>
          </w:tcPr>
          <w:p w14:paraId="2619D3E7"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w:t>
            </w:r>
          </w:p>
        </w:tc>
        <w:tc>
          <w:tcPr>
            <w:tcW w:w="1336" w:type="dxa"/>
            <w:tcBorders>
              <w:top w:val="nil"/>
              <w:left w:val="nil"/>
              <w:bottom w:val="nil"/>
              <w:right w:val="nil"/>
            </w:tcBorders>
            <w:shd w:val="clear" w:color="auto" w:fill="auto"/>
            <w:noWrap/>
            <w:vAlign w:val="bottom"/>
            <w:hideMark/>
          </w:tcPr>
          <w:p w14:paraId="47E30834" w14:textId="5DCF9695"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1.00 (0.99–1.00)</w:t>
            </w:r>
          </w:p>
        </w:tc>
        <w:tc>
          <w:tcPr>
            <w:tcW w:w="448" w:type="dxa"/>
            <w:noWrap/>
            <w:vAlign w:val="bottom"/>
            <w:hideMark/>
          </w:tcPr>
          <w:p w14:paraId="6BBE9113"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0</w:t>
            </w:r>
          </w:p>
        </w:tc>
        <w:tc>
          <w:tcPr>
            <w:tcW w:w="1248" w:type="dxa"/>
            <w:noWrap/>
            <w:vAlign w:val="bottom"/>
            <w:hideMark/>
          </w:tcPr>
          <w:p w14:paraId="08D06C1C"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49 (0–144)</w:t>
            </w:r>
          </w:p>
        </w:tc>
        <w:tc>
          <w:tcPr>
            <w:tcW w:w="905" w:type="dxa"/>
            <w:noWrap/>
            <w:vAlign w:val="bottom"/>
            <w:hideMark/>
          </w:tcPr>
          <w:p w14:paraId="3ED0185B"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35 (5.1)</w:t>
            </w:r>
          </w:p>
        </w:tc>
        <w:tc>
          <w:tcPr>
            <w:tcW w:w="1283" w:type="dxa"/>
            <w:noWrap/>
            <w:vAlign w:val="bottom"/>
            <w:hideMark/>
          </w:tcPr>
          <w:p w14:paraId="50433F03" w14:textId="7FD0B182"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1.00 (0.99–1.00)</w:t>
            </w:r>
          </w:p>
        </w:tc>
        <w:tc>
          <w:tcPr>
            <w:tcW w:w="448" w:type="dxa"/>
            <w:noWrap/>
            <w:vAlign w:val="bottom"/>
            <w:hideMark/>
          </w:tcPr>
          <w:p w14:paraId="3ED53BC5"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8</w:t>
            </w:r>
          </w:p>
        </w:tc>
        <w:tc>
          <w:tcPr>
            <w:tcW w:w="1248" w:type="dxa"/>
            <w:noWrap/>
            <w:vAlign w:val="bottom"/>
            <w:hideMark/>
          </w:tcPr>
          <w:p w14:paraId="1562BAB4"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51 (0-150)</w:t>
            </w:r>
          </w:p>
        </w:tc>
        <w:tc>
          <w:tcPr>
            <w:tcW w:w="905" w:type="dxa"/>
            <w:noWrap/>
            <w:vAlign w:val="bottom"/>
            <w:hideMark/>
          </w:tcPr>
          <w:p w14:paraId="07A13F78"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40 (7)</w:t>
            </w:r>
          </w:p>
        </w:tc>
        <w:tc>
          <w:tcPr>
            <w:tcW w:w="1336" w:type="dxa"/>
            <w:noWrap/>
            <w:vAlign w:val="bottom"/>
            <w:hideMark/>
          </w:tcPr>
          <w:p w14:paraId="500C9B49" w14:textId="0436D133"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9 (0.97–1.00)</w:t>
            </w:r>
          </w:p>
        </w:tc>
        <w:tc>
          <w:tcPr>
            <w:tcW w:w="466" w:type="dxa"/>
            <w:noWrap/>
            <w:vAlign w:val="bottom"/>
            <w:hideMark/>
          </w:tcPr>
          <w:p w14:paraId="0EAE1E4F"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4</w:t>
            </w:r>
          </w:p>
        </w:tc>
        <w:tc>
          <w:tcPr>
            <w:tcW w:w="1248" w:type="dxa"/>
            <w:noWrap/>
            <w:vAlign w:val="bottom"/>
            <w:hideMark/>
          </w:tcPr>
          <w:p w14:paraId="48CD678F"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0.8 (0.0-2.3)</w:t>
            </w:r>
          </w:p>
        </w:tc>
        <w:tc>
          <w:tcPr>
            <w:tcW w:w="905" w:type="dxa"/>
            <w:noWrap/>
            <w:vAlign w:val="bottom"/>
            <w:hideMark/>
          </w:tcPr>
          <w:p w14:paraId="0B0AAEE5"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2 (5.8)</w:t>
            </w:r>
          </w:p>
        </w:tc>
      </w:tr>
      <w:tr w:rsidR="000F040F" w:rsidRPr="008D612F" w14:paraId="6A2F976B" w14:textId="77777777" w:rsidTr="008D612F">
        <w:trPr>
          <w:trHeight w:val="384"/>
        </w:trPr>
        <w:tc>
          <w:tcPr>
            <w:tcW w:w="1257" w:type="dxa"/>
            <w:noWrap/>
            <w:vAlign w:val="bottom"/>
            <w:hideMark/>
          </w:tcPr>
          <w:p w14:paraId="57A28D29"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SL Squat</w:t>
            </w:r>
          </w:p>
        </w:tc>
        <w:tc>
          <w:tcPr>
            <w:tcW w:w="376" w:type="dxa"/>
            <w:noWrap/>
            <w:vAlign w:val="bottom"/>
            <w:hideMark/>
          </w:tcPr>
          <w:p w14:paraId="120E3F01"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w:t>
            </w:r>
          </w:p>
        </w:tc>
        <w:tc>
          <w:tcPr>
            <w:tcW w:w="1336" w:type="dxa"/>
            <w:tcBorders>
              <w:top w:val="nil"/>
              <w:left w:val="nil"/>
              <w:bottom w:val="nil"/>
              <w:right w:val="nil"/>
            </w:tcBorders>
            <w:shd w:val="clear" w:color="auto" w:fill="auto"/>
            <w:noWrap/>
            <w:vAlign w:val="bottom"/>
            <w:hideMark/>
          </w:tcPr>
          <w:p w14:paraId="4793CC6D" w14:textId="46044680"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9 (0.98–1.00)</w:t>
            </w:r>
          </w:p>
        </w:tc>
        <w:tc>
          <w:tcPr>
            <w:tcW w:w="448" w:type="dxa"/>
            <w:noWrap/>
            <w:vAlign w:val="bottom"/>
            <w:hideMark/>
          </w:tcPr>
          <w:p w14:paraId="0C163AE2"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3</w:t>
            </w:r>
          </w:p>
        </w:tc>
        <w:tc>
          <w:tcPr>
            <w:tcW w:w="1248" w:type="dxa"/>
            <w:noWrap/>
            <w:vAlign w:val="bottom"/>
            <w:hideMark/>
          </w:tcPr>
          <w:p w14:paraId="4BDD95F1"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58 (0–170)</w:t>
            </w:r>
          </w:p>
        </w:tc>
        <w:tc>
          <w:tcPr>
            <w:tcW w:w="905" w:type="dxa"/>
            <w:noWrap/>
            <w:vAlign w:val="bottom"/>
            <w:hideMark/>
          </w:tcPr>
          <w:p w14:paraId="0ECE0DFA"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59 (7.1)</w:t>
            </w:r>
          </w:p>
        </w:tc>
        <w:tc>
          <w:tcPr>
            <w:tcW w:w="1283" w:type="dxa"/>
            <w:noWrap/>
            <w:vAlign w:val="bottom"/>
            <w:hideMark/>
          </w:tcPr>
          <w:p w14:paraId="11FAF7FB" w14:textId="2D118673"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9 (0.98–1.00)</w:t>
            </w:r>
          </w:p>
        </w:tc>
        <w:tc>
          <w:tcPr>
            <w:tcW w:w="448" w:type="dxa"/>
            <w:noWrap/>
            <w:vAlign w:val="bottom"/>
            <w:hideMark/>
          </w:tcPr>
          <w:p w14:paraId="64080896"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5.1</w:t>
            </w:r>
          </w:p>
        </w:tc>
        <w:tc>
          <w:tcPr>
            <w:tcW w:w="1248" w:type="dxa"/>
            <w:noWrap/>
            <w:vAlign w:val="bottom"/>
            <w:hideMark/>
          </w:tcPr>
          <w:p w14:paraId="233E495F"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59 (0-173)</w:t>
            </w:r>
          </w:p>
        </w:tc>
        <w:tc>
          <w:tcPr>
            <w:tcW w:w="905" w:type="dxa"/>
            <w:noWrap/>
            <w:vAlign w:val="bottom"/>
            <w:hideMark/>
          </w:tcPr>
          <w:p w14:paraId="2791840D"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62 (10)</w:t>
            </w:r>
          </w:p>
        </w:tc>
        <w:tc>
          <w:tcPr>
            <w:tcW w:w="1336" w:type="dxa"/>
            <w:noWrap/>
            <w:vAlign w:val="bottom"/>
            <w:hideMark/>
          </w:tcPr>
          <w:p w14:paraId="1483A597" w14:textId="145FBD7A"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7 (0.93–0.99)</w:t>
            </w:r>
          </w:p>
        </w:tc>
        <w:tc>
          <w:tcPr>
            <w:tcW w:w="466" w:type="dxa"/>
            <w:noWrap/>
            <w:vAlign w:val="bottom"/>
            <w:hideMark/>
          </w:tcPr>
          <w:p w14:paraId="1974548B"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4</w:t>
            </w:r>
          </w:p>
        </w:tc>
        <w:tc>
          <w:tcPr>
            <w:tcW w:w="1248" w:type="dxa"/>
            <w:noWrap/>
            <w:vAlign w:val="bottom"/>
            <w:hideMark/>
          </w:tcPr>
          <w:p w14:paraId="1EDC254D"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0 (0.0-3.1)</w:t>
            </w:r>
          </w:p>
        </w:tc>
        <w:tc>
          <w:tcPr>
            <w:tcW w:w="905" w:type="dxa"/>
            <w:noWrap/>
            <w:vAlign w:val="bottom"/>
            <w:hideMark/>
          </w:tcPr>
          <w:p w14:paraId="7E8FB56A"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9 (9.2)</w:t>
            </w:r>
          </w:p>
        </w:tc>
      </w:tr>
      <w:tr w:rsidR="000F040F" w:rsidRPr="008D612F" w14:paraId="45831F94" w14:textId="77777777" w:rsidTr="008D612F">
        <w:trPr>
          <w:trHeight w:val="384"/>
        </w:trPr>
        <w:tc>
          <w:tcPr>
            <w:tcW w:w="1257" w:type="dxa"/>
            <w:noWrap/>
            <w:vAlign w:val="bottom"/>
            <w:hideMark/>
          </w:tcPr>
          <w:p w14:paraId="3ED0E413"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DL Standing PF</w:t>
            </w:r>
          </w:p>
        </w:tc>
        <w:tc>
          <w:tcPr>
            <w:tcW w:w="376" w:type="dxa"/>
            <w:noWrap/>
            <w:vAlign w:val="bottom"/>
            <w:hideMark/>
          </w:tcPr>
          <w:p w14:paraId="6ECA7E92"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w:t>
            </w:r>
          </w:p>
        </w:tc>
        <w:tc>
          <w:tcPr>
            <w:tcW w:w="1336" w:type="dxa"/>
            <w:tcBorders>
              <w:top w:val="nil"/>
              <w:left w:val="nil"/>
              <w:bottom w:val="nil"/>
              <w:right w:val="nil"/>
            </w:tcBorders>
            <w:shd w:val="clear" w:color="auto" w:fill="auto"/>
            <w:noWrap/>
            <w:vAlign w:val="bottom"/>
            <w:hideMark/>
          </w:tcPr>
          <w:p w14:paraId="6966A6CA" w14:textId="37F4A0AD"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9 (0.96–0.99)</w:t>
            </w:r>
          </w:p>
        </w:tc>
        <w:tc>
          <w:tcPr>
            <w:tcW w:w="448" w:type="dxa"/>
            <w:noWrap/>
            <w:vAlign w:val="bottom"/>
            <w:hideMark/>
          </w:tcPr>
          <w:p w14:paraId="2219880C"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3</w:t>
            </w:r>
          </w:p>
        </w:tc>
        <w:tc>
          <w:tcPr>
            <w:tcW w:w="1248" w:type="dxa"/>
            <w:noWrap/>
            <w:vAlign w:val="bottom"/>
            <w:hideMark/>
          </w:tcPr>
          <w:p w14:paraId="48850714"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80 (0–236)</w:t>
            </w:r>
          </w:p>
        </w:tc>
        <w:tc>
          <w:tcPr>
            <w:tcW w:w="905" w:type="dxa"/>
            <w:noWrap/>
            <w:vAlign w:val="bottom"/>
            <w:hideMark/>
          </w:tcPr>
          <w:p w14:paraId="326D787C"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21 (9.3)</w:t>
            </w:r>
          </w:p>
        </w:tc>
        <w:tc>
          <w:tcPr>
            <w:tcW w:w="1283" w:type="dxa"/>
            <w:noWrap/>
            <w:vAlign w:val="bottom"/>
            <w:hideMark/>
          </w:tcPr>
          <w:p w14:paraId="2CB40E4E" w14:textId="3EC4DEE5"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8 (0.95–0.99)</w:t>
            </w:r>
          </w:p>
        </w:tc>
        <w:tc>
          <w:tcPr>
            <w:tcW w:w="448" w:type="dxa"/>
            <w:noWrap/>
            <w:vAlign w:val="bottom"/>
            <w:hideMark/>
          </w:tcPr>
          <w:p w14:paraId="12959756"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4.8</w:t>
            </w:r>
          </w:p>
        </w:tc>
        <w:tc>
          <w:tcPr>
            <w:tcW w:w="1248" w:type="dxa"/>
            <w:noWrap/>
            <w:vAlign w:val="bottom"/>
            <w:hideMark/>
          </w:tcPr>
          <w:p w14:paraId="0FDB7F49"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82 (0-241)</w:t>
            </w:r>
          </w:p>
        </w:tc>
        <w:tc>
          <w:tcPr>
            <w:tcW w:w="905" w:type="dxa"/>
            <w:noWrap/>
            <w:vAlign w:val="bottom"/>
            <w:hideMark/>
          </w:tcPr>
          <w:p w14:paraId="72AEBA1B"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26 (13)</w:t>
            </w:r>
          </w:p>
        </w:tc>
        <w:tc>
          <w:tcPr>
            <w:tcW w:w="1336" w:type="dxa"/>
            <w:noWrap/>
            <w:vAlign w:val="bottom"/>
            <w:hideMark/>
          </w:tcPr>
          <w:p w14:paraId="34268C8E" w14:textId="21A7CD10"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6 (0.90–0.98)</w:t>
            </w:r>
          </w:p>
        </w:tc>
        <w:tc>
          <w:tcPr>
            <w:tcW w:w="466" w:type="dxa"/>
            <w:noWrap/>
            <w:vAlign w:val="bottom"/>
            <w:hideMark/>
          </w:tcPr>
          <w:p w14:paraId="45EAE90B"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4</w:t>
            </w:r>
          </w:p>
        </w:tc>
        <w:tc>
          <w:tcPr>
            <w:tcW w:w="1248" w:type="dxa"/>
            <w:noWrap/>
            <w:vAlign w:val="bottom"/>
            <w:hideMark/>
          </w:tcPr>
          <w:p w14:paraId="5FFB3372"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2 (0.0-3.5)</w:t>
            </w:r>
          </w:p>
        </w:tc>
        <w:tc>
          <w:tcPr>
            <w:tcW w:w="905" w:type="dxa"/>
            <w:noWrap/>
            <w:vAlign w:val="bottom"/>
            <w:hideMark/>
          </w:tcPr>
          <w:p w14:paraId="42F17E32"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3 (9.8)</w:t>
            </w:r>
          </w:p>
        </w:tc>
      </w:tr>
      <w:tr w:rsidR="000F040F" w:rsidRPr="008D612F" w14:paraId="58AAAA73" w14:textId="77777777" w:rsidTr="008D612F">
        <w:trPr>
          <w:trHeight w:val="384"/>
        </w:trPr>
        <w:tc>
          <w:tcPr>
            <w:tcW w:w="1257" w:type="dxa"/>
            <w:noWrap/>
            <w:vAlign w:val="bottom"/>
            <w:hideMark/>
          </w:tcPr>
          <w:p w14:paraId="525F3B52"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SL Standing PF</w:t>
            </w:r>
          </w:p>
        </w:tc>
        <w:tc>
          <w:tcPr>
            <w:tcW w:w="376" w:type="dxa"/>
            <w:noWrap/>
            <w:vAlign w:val="bottom"/>
            <w:hideMark/>
          </w:tcPr>
          <w:p w14:paraId="2A73885D"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w:t>
            </w:r>
          </w:p>
        </w:tc>
        <w:tc>
          <w:tcPr>
            <w:tcW w:w="1336" w:type="dxa"/>
            <w:tcBorders>
              <w:top w:val="nil"/>
              <w:left w:val="nil"/>
              <w:bottom w:val="nil"/>
              <w:right w:val="nil"/>
            </w:tcBorders>
            <w:shd w:val="clear" w:color="auto" w:fill="auto"/>
            <w:noWrap/>
            <w:vAlign w:val="bottom"/>
            <w:hideMark/>
          </w:tcPr>
          <w:p w14:paraId="2D432DE1" w14:textId="3D72986F"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8 (0.96–0.99)</w:t>
            </w:r>
          </w:p>
        </w:tc>
        <w:tc>
          <w:tcPr>
            <w:tcW w:w="448" w:type="dxa"/>
            <w:noWrap/>
            <w:vAlign w:val="bottom"/>
            <w:hideMark/>
          </w:tcPr>
          <w:p w14:paraId="0543DF44"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0</w:t>
            </w:r>
          </w:p>
        </w:tc>
        <w:tc>
          <w:tcPr>
            <w:tcW w:w="1248" w:type="dxa"/>
            <w:noWrap/>
            <w:vAlign w:val="bottom"/>
            <w:hideMark/>
          </w:tcPr>
          <w:p w14:paraId="17D8F4F8"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55 (0–163)</w:t>
            </w:r>
          </w:p>
        </w:tc>
        <w:tc>
          <w:tcPr>
            <w:tcW w:w="905" w:type="dxa"/>
            <w:noWrap/>
            <w:vAlign w:val="bottom"/>
            <w:hideMark/>
          </w:tcPr>
          <w:p w14:paraId="793A8995"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52 (8.2)</w:t>
            </w:r>
          </w:p>
        </w:tc>
        <w:tc>
          <w:tcPr>
            <w:tcW w:w="1283" w:type="dxa"/>
            <w:noWrap/>
            <w:vAlign w:val="bottom"/>
            <w:hideMark/>
          </w:tcPr>
          <w:p w14:paraId="55BD21DF" w14:textId="704EA7F3"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7 (0.93–0.99)</w:t>
            </w:r>
          </w:p>
        </w:tc>
        <w:tc>
          <w:tcPr>
            <w:tcW w:w="448" w:type="dxa"/>
            <w:noWrap/>
            <w:vAlign w:val="bottom"/>
            <w:hideMark/>
          </w:tcPr>
          <w:p w14:paraId="53C954E2"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4.9</w:t>
            </w:r>
          </w:p>
        </w:tc>
        <w:tc>
          <w:tcPr>
            <w:tcW w:w="1248" w:type="dxa"/>
            <w:noWrap/>
            <w:vAlign w:val="bottom"/>
            <w:hideMark/>
          </w:tcPr>
          <w:p w14:paraId="6DCA3904"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56 (0-166)</w:t>
            </w:r>
          </w:p>
        </w:tc>
        <w:tc>
          <w:tcPr>
            <w:tcW w:w="905" w:type="dxa"/>
            <w:noWrap/>
            <w:vAlign w:val="bottom"/>
            <w:hideMark/>
          </w:tcPr>
          <w:p w14:paraId="01FA4345"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56 (13)</w:t>
            </w:r>
          </w:p>
        </w:tc>
        <w:tc>
          <w:tcPr>
            <w:tcW w:w="1336" w:type="dxa"/>
            <w:noWrap/>
            <w:vAlign w:val="bottom"/>
            <w:hideMark/>
          </w:tcPr>
          <w:p w14:paraId="78F3686F" w14:textId="148DF603"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6 (0.89–0.98)</w:t>
            </w:r>
          </w:p>
        </w:tc>
        <w:tc>
          <w:tcPr>
            <w:tcW w:w="466" w:type="dxa"/>
            <w:noWrap/>
            <w:vAlign w:val="bottom"/>
            <w:hideMark/>
          </w:tcPr>
          <w:p w14:paraId="2CFA5746"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0</w:t>
            </w:r>
          </w:p>
        </w:tc>
        <w:tc>
          <w:tcPr>
            <w:tcW w:w="1248" w:type="dxa"/>
            <w:noWrap/>
            <w:vAlign w:val="bottom"/>
            <w:hideMark/>
          </w:tcPr>
          <w:p w14:paraId="1AF2E708"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0.8 (0.0-2.3)</w:t>
            </w:r>
          </w:p>
        </w:tc>
        <w:tc>
          <w:tcPr>
            <w:tcW w:w="905" w:type="dxa"/>
            <w:noWrap/>
            <w:vAlign w:val="bottom"/>
            <w:hideMark/>
          </w:tcPr>
          <w:p w14:paraId="7395E622"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1 (8.0)</w:t>
            </w:r>
          </w:p>
        </w:tc>
      </w:tr>
      <w:tr w:rsidR="000F040F" w:rsidRPr="008D612F" w14:paraId="54CDF1AC" w14:textId="77777777" w:rsidTr="008D612F">
        <w:trPr>
          <w:trHeight w:val="384"/>
        </w:trPr>
        <w:tc>
          <w:tcPr>
            <w:tcW w:w="1257" w:type="dxa"/>
            <w:noWrap/>
            <w:vAlign w:val="bottom"/>
            <w:hideMark/>
          </w:tcPr>
          <w:p w14:paraId="2659E09C"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DL Seated PF</w:t>
            </w:r>
          </w:p>
        </w:tc>
        <w:tc>
          <w:tcPr>
            <w:tcW w:w="376" w:type="dxa"/>
            <w:noWrap/>
            <w:vAlign w:val="bottom"/>
            <w:hideMark/>
          </w:tcPr>
          <w:p w14:paraId="610A8A8D"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w:t>
            </w:r>
          </w:p>
        </w:tc>
        <w:tc>
          <w:tcPr>
            <w:tcW w:w="1336" w:type="dxa"/>
            <w:tcBorders>
              <w:top w:val="nil"/>
              <w:left w:val="nil"/>
              <w:right w:val="nil"/>
            </w:tcBorders>
            <w:shd w:val="clear" w:color="auto" w:fill="auto"/>
            <w:noWrap/>
            <w:vAlign w:val="bottom"/>
            <w:hideMark/>
          </w:tcPr>
          <w:p w14:paraId="6C7220CE" w14:textId="252397C0"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7 (0.92–0.99)</w:t>
            </w:r>
          </w:p>
        </w:tc>
        <w:tc>
          <w:tcPr>
            <w:tcW w:w="448" w:type="dxa"/>
            <w:noWrap/>
            <w:vAlign w:val="bottom"/>
            <w:hideMark/>
          </w:tcPr>
          <w:p w14:paraId="71617A04"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4.8</w:t>
            </w:r>
          </w:p>
        </w:tc>
        <w:tc>
          <w:tcPr>
            <w:tcW w:w="1248" w:type="dxa"/>
            <w:noWrap/>
            <w:vAlign w:val="bottom"/>
            <w:hideMark/>
          </w:tcPr>
          <w:p w14:paraId="4392DCF8"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00 (0–295)</w:t>
            </w:r>
          </w:p>
        </w:tc>
        <w:tc>
          <w:tcPr>
            <w:tcW w:w="905" w:type="dxa"/>
            <w:noWrap/>
            <w:vAlign w:val="bottom"/>
            <w:hideMark/>
          </w:tcPr>
          <w:p w14:paraId="7433F71F"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76 (14.5)</w:t>
            </w:r>
          </w:p>
        </w:tc>
        <w:tc>
          <w:tcPr>
            <w:tcW w:w="1283" w:type="dxa"/>
            <w:noWrap/>
            <w:vAlign w:val="bottom"/>
            <w:hideMark/>
          </w:tcPr>
          <w:p w14:paraId="089C6916" w14:textId="61815F3D"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448" w:type="dxa"/>
            <w:noWrap/>
            <w:vAlign w:val="bottom"/>
            <w:hideMark/>
          </w:tcPr>
          <w:p w14:paraId="7378182D" w14:textId="3B2F93BB"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1248" w:type="dxa"/>
            <w:noWrap/>
            <w:vAlign w:val="bottom"/>
            <w:hideMark/>
          </w:tcPr>
          <w:p w14:paraId="61447679" w14:textId="2B434E58"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905" w:type="dxa"/>
            <w:noWrap/>
            <w:vAlign w:val="bottom"/>
            <w:hideMark/>
          </w:tcPr>
          <w:p w14:paraId="1A81F12D" w14:textId="50213E8A"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1336" w:type="dxa"/>
            <w:noWrap/>
            <w:vAlign w:val="bottom"/>
            <w:hideMark/>
          </w:tcPr>
          <w:p w14:paraId="060E106F" w14:textId="2669134B"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7 (0.92–0.99)</w:t>
            </w:r>
          </w:p>
        </w:tc>
        <w:tc>
          <w:tcPr>
            <w:tcW w:w="466" w:type="dxa"/>
            <w:noWrap/>
            <w:vAlign w:val="bottom"/>
            <w:hideMark/>
          </w:tcPr>
          <w:p w14:paraId="649937EE"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4.8</w:t>
            </w:r>
          </w:p>
        </w:tc>
        <w:tc>
          <w:tcPr>
            <w:tcW w:w="1248" w:type="dxa"/>
            <w:noWrap/>
            <w:vAlign w:val="bottom"/>
            <w:hideMark/>
          </w:tcPr>
          <w:p w14:paraId="65039BD8"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2 (0.0-3.6)</w:t>
            </w:r>
          </w:p>
        </w:tc>
        <w:tc>
          <w:tcPr>
            <w:tcW w:w="905" w:type="dxa"/>
            <w:noWrap/>
            <w:vAlign w:val="bottom"/>
            <w:hideMark/>
          </w:tcPr>
          <w:p w14:paraId="567EAD5F"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4 (12.3)</w:t>
            </w:r>
          </w:p>
        </w:tc>
      </w:tr>
      <w:tr w:rsidR="000F040F" w:rsidRPr="008D612F" w14:paraId="593EB5AC" w14:textId="77777777" w:rsidTr="008D612F">
        <w:trPr>
          <w:trHeight w:val="384"/>
        </w:trPr>
        <w:tc>
          <w:tcPr>
            <w:tcW w:w="1257" w:type="dxa"/>
            <w:tcBorders>
              <w:top w:val="nil"/>
              <w:left w:val="nil"/>
              <w:bottom w:val="single" w:sz="4" w:space="0" w:color="auto"/>
              <w:right w:val="nil"/>
            </w:tcBorders>
            <w:noWrap/>
            <w:vAlign w:val="bottom"/>
            <w:hideMark/>
          </w:tcPr>
          <w:p w14:paraId="7BBD3D5B"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SL Seated PF</w:t>
            </w:r>
          </w:p>
        </w:tc>
        <w:tc>
          <w:tcPr>
            <w:tcW w:w="376" w:type="dxa"/>
            <w:tcBorders>
              <w:top w:val="nil"/>
              <w:left w:val="nil"/>
              <w:bottom w:val="single" w:sz="4" w:space="0" w:color="auto"/>
              <w:right w:val="nil"/>
            </w:tcBorders>
            <w:noWrap/>
            <w:vAlign w:val="bottom"/>
            <w:hideMark/>
          </w:tcPr>
          <w:p w14:paraId="25E7BF26"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w:t>
            </w:r>
          </w:p>
        </w:tc>
        <w:tc>
          <w:tcPr>
            <w:tcW w:w="1336" w:type="dxa"/>
            <w:tcBorders>
              <w:top w:val="nil"/>
              <w:left w:val="nil"/>
              <w:bottom w:val="single" w:sz="4" w:space="0" w:color="auto"/>
              <w:right w:val="nil"/>
            </w:tcBorders>
            <w:shd w:val="clear" w:color="auto" w:fill="auto"/>
            <w:noWrap/>
            <w:vAlign w:val="bottom"/>
            <w:hideMark/>
          </w:tcPr>
          <w:p w14:paraId="469CEEA5" w14:textId="2815F1F3"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7 (0.92–0.99)</w:t>
            </w:r>
          </w:p>
        </w:tc>
        <w:tc>
          <w:tcPr>
            <w:tcW w:w="448" w:type="dxa"/>
            <w:tcBorders>
              <w:top w:val="nil"/>
              <w:left w:val="nil"/>
              <w:bottom w:val="single" w:sz="4" w:space="0" w:color="auto"/>
              <w:right w:val="nil"/>
            </w:tcBorders>
            <w:noWrap/>
            <w:vAlign w:val="bottom"/>
            <w:hideMark/>
          </w:tcPr>
          <w:p w14:paraId="0D7C019E"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5.9</w:t>
            </w:r>
          </w:p>
        </w:tc>
        <w:tc>
          <w:tcPr>
            <w:tcW w:w="1248" w:type="dxa"/>
            <w:tcBorders>
              <w:top w:val="nil"/>
              <w:left w:val="nil"/>
              <w:bottom w:val="single" w:sz="4" w:space="0" w:color="auto"/>
              <w:right w:val="nil"/>
            </w:tcBorders>
            <w:noWrap/>
            <w:vAlign w:val="bottom"/>
            <w:hideMark/>
          </w:tcPr>
          <w:p w14:paraId="6956BD6C"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51 (0–151)</w:t>
            </w:r>
          </w:p>
        </w:tc>
        <w:tc>
          <w:tcPr>
            <w:tcW w:w="905" w:type="dxa"/>
            <w:tcBorders>
              <w:top w:val="nil"/>
              <w:left w:val="nil"/>
              <w:bottom w:val="single" w:sz="4" w:space="0" w:color="auto"/>
              <w:right w:val="nil"/>
            </w:tcBorders>
            <w:noWrap/>
            <w:vAlign w:val="bottom"/>
            <w:hideMark/>
          </w:tcPr>
          <w:p w14:paraId="3FADCCD3"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41 (13.3)</w:t>
            </w:r>
          </w:p>
        </w:tc>
        <w:tc>
          <w:tcPr>
            <w:tcW w:w="1283" w:type="dxa"/>
            <w:tcBorders>
              <w:top w:val="nil"/>
              <w:left w:val="nil"/>
              <w:bottom w:val="single" w:sz="4" w:space="0" w:color="auto"/>
              <w:right w:val="nil"/>
            </w:tcBorders>
            <w:noWrap/>
            <w:vAlign w:val="bottom"/>
            <w:hideMark/>
          </w:tcPr>
          <w:p w14:paraId="09978669" w14:textId="6CEFB89D"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448" w:type="dxa"/>
            <w:tcBorders>
              <w:top w:val="nil"/>
              <w:left w:val="nil"/>
              <w:bottom w:val="single" w:sz="4" w:space="0" w:color="auto"/>
              <w:right w:val="nil"/>
            </w:tcBorders>
            <w:noWrap/>
            <w:vAlign w:val="bottom"/>
            <w:hideMark/>
          </w:tcPr>
          <w:p w14:paraId="150C0FC3" w14:textId="438A47DC"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1248" w:type="dxa"/>
            <w:tcBorders>
              <w:top w:val="nil"/>
              <w:left w:val="nil"/>
              <w:bottom w:val="single" w:sz="4" w:space="0" w:color="auto"/>
              <w:right w:val="nil"/>
            </w:tcBorders>
            <w:noWrap/>
            <w:vAlign w:val="bottom"/>
            <w:hideMark/>
          </w:tcPr>
          <w:p w14:paraId="0AC5665D" w14:textId="2AF3A142"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905" w:type="dxa"/>
            <w:tcBorders>
              <w:top w:val="nil"/>
              <w:left w:val="nil"/>
              <w:bottom w:val="single" w:sz="4" w:space="0" w:color="auto"/>
              <w:right w:val="nil"/>
            </w:tcBorders>
            <w:noWrap/>
            <w:vAlign w:val="bottom"/>
            <w:hideMark/>
          </w:tcPr>
          <w:p w14:paraId="51F4ABF1" w14:textId="5F7E2EC0"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1336" w:type="dxa"/>
            <w:tcBorders>
              <w:top w:val="nil"/>
              <w:left w:val="nil"/>
              <w:bottom w:val="single" w:sz="4" w:space="0" w:color="auto"/>
              <w:right w:val="nil"/>
            </w:tcBorders>
            <w:noWrap/>
            <w:vAlign w:val="bottom"/>
            <w:hideMark/>
          </w:tcPr>
          <w:p w14:paraId="32751232" w14:textId="06D46A6C"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color w:val="000000"/>
                <w:sz w:val="16"/>
                <w:szCs w:val="16"/>
              </w:rPr>
              <w:t>0.95 (0.86–0.98)</w:t>
            </w:r>
          </w:p>
        </w:tc>
        <w:tc>
          <w:tcPr>
            <w:tcW w:w="466" w:type="dxa"/>
            <w:tcBorders>
              <w:top w:val="nil"/>
              <w:left w:val="nil"/>
              <w:bottom w:val="single" w:sz="4" w:space="0" w:color="auto"/>
              <w:right w:val="nil"/>
            </w:tcBorders>
            <w:noWrap/>
            <w:vAlign w:val="bottom"/>
            <w:hideMark/>
          </w:tcPr>
          <w:p w14:paraId="5047D33E"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6.0</w:t>
            </w:r>
          </w:p>
        </w:tc>
        <w:tc>
          <w:tcPr>
            <w:tcW w:w="1248" w:type="dxa"/>
            <w:tcBorders>
              <w:top w:val="nil"/>
              <w:left w:val="nil"/>
              <w:bottom w:val="single" w:sz="4" w:space="0" w:color="auto"/>
              <w:right w:val="nil"/>
            </w:tcBorders>
            <w:noWrap/>
            <w:vAlign w:val="bottom"/>
            <w:hideMark/>
          </w:tcPr>
          <w:p w14:paraId="6E7FCB83"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0.8 (0.0-2.3)</w:t>
            </w:r>
          </w:p>
        </w:tc>
        <w:tc>
          <w:tcPr>
            <w:tcW w:w="905" w:type="dxa"/>
            <w:tcBorders>
              <w:top w:val="nil"/>
              <w:left w:val="nil"/>
              <w:bottom w:val="single" w:sz="4" w:space="0" w:color="auto"/>
              <w:right w:val="nil"/>
            </w:tcBorders>
            <w:noWrap/>
            <w:vAlign w:val="bottom"/>
            <w:hideMark/>
          </w:tcPr>
          <w:p w14:paraId="37AF4033" w14:textId="77777777" w:rsidR="000F040F" w:rsidRPr="008D612F" w:rsidRDefault="000F040F" w:rsidP="000F040F">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2 (14.3)</w:t>
            </w:r>
          </w:p>
        </w:tc>
      </w:tr>
    </w:tbl>
    <w:p w14:paraId="66778CDE" w14:textId="6ED1341E" w:rsidR="0072181E" w:rsidRPr="008D612F" w:rsidRDefault="0072181E" w:rsidP="00A861D6">
      <w:pPr>
        <w:pStyle w:val="normal2"/>
        <w:rPr>
          <w:shd w:val="clear" w:color="auto" w:fill="FFFFFF"/>
        </w:rPr>
      </w:pPr>
      <w:r w:rsidRPr="008D612F">
        <w:rPr>
          <w:shd w:val="clear" w:color="auto" w:fill="FFFFFF"/>
        </w:rPr>
        <w:t>DL, Double-Leg; SL, Single-Leg; PF, Plantarflexion; ICC, Intraclass Correlation Coefficient; CV, Coefficient of Variation; SEM, Standard Error of Measurement; MDC, Minimal Detectable Change; vGRF, Vertical Ground Reaction Force; CI, Confidence Interval.</w:t>
      </w:r>
      <w:r w:rsidRPr="008D612F">
        <w:rPr>
          <w:shd w:val="clear" w:color="auto" w:fill="FFFFFF"/>
        </w:rPr>
        <w:br w:type="page"/>
      </w:r>
    </w:p>
    <w:p w14:paraId="1D9CFCAE" w14:textId="77777777" w:rsidR="001774F6" w:rsidRPr="008D612F" w:rsidRDefault="001774F6" w:rsidP="001774F6">
      <w:pPr>
        <w:pStyle w:val="normal2"/>
        <w:rPr>
          <w:sz w:val="24"/>
          <w:lang w:val="en-US"/>
        </w:rPr>
      </w:pPr>
      <w:r w:rsidRPr="008D612F">
        <w:rPr>
          <w:sz w:val="24"/>
          <w:szCs w:val="32"/>
          <w:lang w:val="en-US"/>
        </w:rPr>
        <w:lastRenderedPageBreak/>
        <w:t xml:space="preserve">Table 3. Mean </w:t>
      </w:r>
      <w:r w:rsidRPr="008D612F">
        <w:rPr>
          <w:rFonts w:eastAsia="Times New Roman"/>
          <w:sz w:val="24"/>
          <w:lang w:eastAsia="en-GB"/>
        </w:rPr>
        <w:t>±</w:t>
      </w:r>
      <w:r w:rsidRPr="008D612F">
        <w:rPr>
          <w:sz w:val="24"/>
          <w:szCs w:val="32"/>
          <w:lang w:val="en-US"/>
        </w:rPr>
        <w:t xml:space="preserve"> SD and 95% confidence intervals for peak and relative vertical ground reaction force </w:t>
      </w:r>
    </w:p>
    <w:tbl>
      <w:tblPr>
        <w:tblW w:w="8231" w:type="dxa"/>
        <w:tblLook w:val="04A0" w:firstRow="1" w:lastRow="0" w:firstColumn="1" w:lastColumn="0" w:noHBand="0" w:noVBand="1"/>
      </w:tblPr>
      <w:tblGrid>
        <w:gridCol w:w="1307"/>
        <w:gridCol w:w="714"/>
        <w:gridCol w:w="317"/>
        <w:gridCol w:w="1019"/>
        <w:gridCol w:w="973"/>
        <w:gridCol w:w="1019"/>
        <w:gridCol w:w="973"/>
        <w:gridCol w:w="1019"/>
        <w:gridCol w:w="890"/>
      </w:tblGrid>
      <w:tr w:rsidR="001774F6" w:rsidRPr="008D612F" w14:paraId="4C775EC7" w14:textId="77777777" w:rsidTr="00A8103D">
        <w:trPr>
          <w:trHeight w:val="417"/>
        </w:trPr>
        <w:tc>
          <w:tcPr>
            <w:tcW w:w="0" w:type="auto"/>
            <w:tcBorders>
              <w:top w:val="single" w:sz="4" w:space="0" w:color="auto"/>
              <w:left w:val="nil"/>
              <w:bottom w:val="nil"/>
              <w:right w:val="nil"/>
            </w:tcBorders>
            <w:shd w:val="clear" w:color="auto" w:fill="auto"/>
            <w:noWrap/>
            <w:vAlign w:val="bottom"/>
            <w:hideMark/>
          </w:tcPr>
          <w:p w14:paraId="2A96735B"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0" w:type="auto"/>
            <w:tcBorders>
              <w:top w:val="single" w:sz="4" w:space="0" w:color="auto"/>
              <w:left w:val="nil"/>
              <w:bottom w:val="nil"/>
              <w:right w:val="nil"/>
            </w:tcBorders>
            <w:shd w:val="clear" w:color="auto" w:fill="auto"/>
            <w:noWrap/>
            <w:vAlign w:val="bottom"/>
            <w:hideMark/>
          </w:tcPr>
          <w:p w14:paraId="68D44339"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0" w:type="auto"/>
            <w:tcBorders>
              <w:top w:val="single" w:sz="4" w:space="0" w:color="auto"/>
              <w:left w:val="nil"/>
              <w:bottom w:val="nil"/>
              <w:right w:val="nil"/>
            </w:tcBorders>
            <w:shd w:val="clear" w:color="auto" w:fill="auto"/>
            <w:noWrap/>
            <w:vAlign w:val="bottom"/>
            <w:hideMark/>
          </w:tcPr>
          <w:p w14:paraId="3223C164"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 </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20BEF172"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Absolute vGRF (N)</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58416D44"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Net vGRF (N)</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6109B526"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Relative vGRF (N·kg</w:t>
            </w:r>
            <w:r w:rsidRPr="008D612F">
              <w:rPr>
                <w:rFonts w:eastAsia="Times New Roman" w:cs="Times New Roman"/>
                <w:b/>
                <w:bCs/>
                <w:color w:val="000000"/>
                <w:sz w:val="16"/>
                <w:szCs w:val="16"/>
                <w:vertAlign w:val="superscript"/>
                <w:lang w:eastAsia="en-GB"/>
              </w:rPr>
              <w:t>-1</w:t>
            </w:r>
            <w:r w:rsidRPr="008D612F">
              <w:rPr>
                <w:rFonts w:eastAsia="Times New Roman" w:cs="Times New Roman"/>
                <w:b/>
                <w:bCs/>
                <w:color w:val="000000"/>
                <w:sz w:val="16"/>
                <w:szCs w:val="16"/>
                <w:lang w:eastAsia="en-GB"/>
              </w:rPr>
              <w:t>)</w:t>
            </w:r>
          </w:p>
        </w:tc>
      </w:tr>
      <w:tr w:rsidR="001774F6" w:rsidRPr="008D612F" w14:paraId="7AD47CFF" w14:textId="77777777" w:rsidTr="00A8103D">
        <w:trPr>
          <w:trHeight w:val="350"/>
        </w:trPr>
        <w:tc>
          <w:tcPr>
            <w:tcW w:w="0" w:type="auto"/>
            <w:tcBorders>
              <w:top w:val="nil"/>
              <w:left w:val="nil"/>
              <w:bottom w:val="single" w:sz="4" w:space="0" w:color="auto"/>
              <w:right w:val="nil"/>
            </w:tcBorders>
            <w:shd w:val="clear" w:color="auto" w:fill="auto"/>
            <w:vAlign w:val="bottom"/>
            <w:hideMark/>
          </w:tcPr>
          <w:p w14:paraId="1A7BC852"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Position</w:t>
            </w:r>
          </w:p>
        </w:tc>
        <w:tc>
          <w:tcPr>
            <w:tcW w:w="0" w:type="auto"/>
            <w:tcBorders>
              <w:top w:val="nil"/>
              <w:left w:val="nil"/>
              <w:bottom w:val="single" w:sz="4" w:space="0" w:color="auto"/>
              <w:right w:val="nil"/>
            </w:tcBorders>
            <w:shd w:val="clear" w:color="auto" w:fill="auto"/>
            <w:vAlign w:val="bottom"/>
            <w:hideMark/>
          </w:tcPr>
          <w:p w14:paraId="19C0A4F8"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Sex</w:t>
            </w:r>
          </w:p>
        </w:tc>
        <w:tc>
          <w:tcPr>
            <w:tcW w:w="0" w:type="auto"/>
            <w:tcBorders>
              <w:top w:val="nil"/>
              <w:left w:val="nil"/>
              <w:bottom w:val="single" w:sz="4" w:space="0" w:color="auto"/>
              <w:right w:val="nil"/>
            </w:tcBorders>
            <w:shd w:val="clear" w:color="auto" w:fill="auto"/>
            <w:vAlign w:val="bottom"/>
            <w:hideMark/>
          </w:tcPr>
          <w:p w14:paraId="0E8573E5" w14:textId="77777777" w:rsidR="001774F6" w:rsidRPr="008D612F" w:rsidRDefault="001774F6" w:rsidP="00A8103D">
            <w:pPr>
              <w:spacing w:after="0" w:line="240" w:lineRule="auto"/>
              <w:ind w:firstLine="0"/>
              <w:jc w:val="left"/>
              <w:rPr>
                <w:rFonts w:eastAsia="Times New Roman" w:cs="Times New Roman"/>
                <w:b/>
                <w:bCs/>
                <w:i/>
                <w:iCs/>
                <w:color w:val="000000"/>
                <w:sz w:val="16"/>
                <w:szCs w:val="16"/>
                <w:lang w:eastAsia="en-GB"/>
              </w:rPr>
            </w:pPr>
            <w:r w:rsidRPr="008D612F">
              <w:rPr>
                <w:rFonts w:eastAsia="Times New Roman" w:cs="Times New Roman"/>
                <w:b/>
                <w:bCs/>
                <w:i/>
                <w:iCs/>
                <w:color w:val="000000"/>
                <w:sz w:val="16"/>
                <w:szCs w:val="16"/>
                <w:lang w:eastAsia="en-GB"/>
              </w:rPr>
              <w:t>n</w:t>
            </w:r>
          </w:p>
        </w:tc>
        <w:tc>
          <w:tcPr>
            <w:tcW w:w="0" w:type="auto"/>
            <w:tcBorders>
              <w:top w:val="nil"/>
              <w:left w:val="nil"/>
              <w:bottom w:val="single" w:sz="4" w:space="0" w:color="auto"/>
              <w:right w:val="nil"/>
            </w:tcBorders>
            <w:shd w:val="clear" w:color="auto" w:fill="auto"/>
            <w:vAlign w:val="bottom"/>
            <w:hideMark/>
          </w:tcPr>
          <w:p w14:paraId="30BBDBB4"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Mean ± SD</w:t>
            </w:r>
          </w:p>
        </w:tc>
        <w:tc>
          <w:tcPr>
            <w:tcW w:w="0" w:type="auto"/>
            <w:tcBorders>
              <w:top w:val="nil"/>
              <w:left w:val="nil"/>
              <w:bottom w:val="single" w:sz="4" w:space="0" w:color="auto"/>
              <w:right w:val="nil"/>
            </w:tcBorders>
            <w:shd w:val="clear" w:color="auto" w:fill="auto"/>
            <w:vAlign w:val="bottom"/>
            <w:hideMark/>
          </w:tcPr>
          <w:p w14:paraId="31E8551E"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95% CI</w:t>
            </w:r>
          </w:p>
        </w:tc>
        <w:tc>
          <w:tcPr>
            <w:tcW w:w="0" w:type="auto"/>
            <w:tcBorders>
              <w:top w:val="nil"/>
              <w:left w:val="nil"/>
              <w:bottom w:val="single" w:sz="4" w:space="0" w:color="auto"/>
              <w:right w:val="nil"/>
            </w:tcBorders>
            <w:shd w:val="clear" w:color="auto" w:fill="auto"/>
            <w:vAlign w:val="bottom"/>
            <w:hideMark/>
          </w:tcPr>
          <w:p w14:paraId="391639BD"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Mean ± SD</w:t>
            </w:r>
          </w:p>
        </w:tc>
        <w:tc>
          <w:tcPr>
            <w:tcW w:w="0" w:type="auto"/>
            <w:tcBorders>
              <w:top w:val="nil"/>
              <w:left w:val="nil"/>
              <w:bottom w:val="single" w:sz="4" w:space="0" w:color="auto"/>
              <w:right w:val="nil"/>
            </w:tcBorders>
            <w:shd w:val="clear" w:color="auto" w:fill="auto"/>
            <w:vAlign w:val="bottom"/>
            <w:hideMark/>
          </w:tcPr>
          <w:p w14:paraId="24B1D956"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95% CI</w:t>
            </w:r>
          </w:p>
        </w:tc>
        <w:tc>
          <w:tcPr>
            <w:tcW w:w="0" w:type="auto"/>
            <w:tcBorders>
              <w:top w:val="nil"/>
              <w:left w:val="nil"/>
              <w:bottom w:val="single" w:sz="4" w:space="0" w:color="auto"/>
              <w:right w:val="nil"/>
            </w:tcBorders>
            <w:shd w:val="clear" w:color="auto" w:fill="auto"/>
            <w:vAlign w:val="bottom"/>
            <w:hideMark/>
          </w:tcPr>
          <w:p w14:paraId="55EB6B44"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Mean ± SD</w:t>
            </w:r>
          </w:p>
        </w:tc>
        <w:tc>
          <w:tcPr>
            <w:tcW w:w="0" w:type="auto"/>
            <w:tcBorders>
              <w:top w:val="nil"/>
              <w:left w:val="nil"/>
              <w:bottom w:val="single" w:sz="4" w:space="0" w:color="auto"/>
              <w:right w:val="nil"/>
            </w:tcBorders>
            <w:shd w:val="clear" w:color="auto" w:fill="auto"/>
            <w:vAlign w:val="bottom"/>
            <w:hideMark/>
          </w:tcPr>
          <w:p w14:paraId="437F044B" w14:textId="77777777" w:rsidR="001774F6" w:rsidRPr="008D612F" w:rsidRDefault="001774F6" w:rsidP="00A8103D">
            <w:pPr>
              <w:spacing w:after="0" w:line="240" w:lineRule="auto"/>
              <w:ind w:firstLine="0"/>
              <w:jc w:val="left"/>
              <w:rPr>
                <w:rFonts w:eastAsia="Times New Roman" w:cs="Times New Roman"/>
                <w:b/>
                <w:bCs/>
                <w:color w:val="000000"/>
                <w:sz w:val="16"/>
                <w:szCs w:val="16"/>
                <w:lang w:eastAsia="en-GB"/>
              </w:rPr>
            </w:pPr>
            <w:r w:rsidRPr="008D612F">
              <w:rPr>
                <w:rFonts w:eastAsia="Times New Roman" w:cs="Times New Roman"/>
                <w:b/>
                <w:bCs/>
                <w:color w:val="000000"/>
                <w:sz w:val="16"/>
                <w:szCs w:val="16"/>
                <w:lang w:eastAsia="en-GB"/>
              </w:rPr>
              <w:t>95% CI</w:t>
            </w:r>
          </w:p>
        </w:tc>
      </w:tr>
      <w:tr w:rsidR="001774F6" w:rsidRPr="008D612F" w14:paraId="33EAA74D" w14:textId="77777777" w:rsidTr="00A8103D">
        <w:trPr>
          <w:trHeight w:val="350"/>
        </w:trPr>
        <w:tc>
          <w:tcPr>
            <w:tcW w:w="0" w:type="auto"/>
            <w:tcBorders>
              <w:top w:val="nil"/>
              <w:left w:val="nil"/>
              <w:bottom w:val="nil"/>
              <w:right w:val="nil"/>
            </w:tcBorders>
            <w:shd w:val="clear" w:color="auto" w:fill="auto"/>
            <w:noWrap/>
            <w:vAlign w:val="bottom"/>
            <w:hideMark/>
          </w:tcPr>
          <w:p w14:paraId="44CC34FA"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DL Squat</w:t>
            </w:r>
          </w:p>
        </w:tc>
        <w:tc>
          <w:tcPr>
            <w:tcW w:w="0" w:type="auto"/>
            <w:tcBorders>
              <w:top w:val="nil"/>
              <w:left w:val="nil"/>
              <w:bottom w:val="nil"/>
              <w:right w:val="nil"/>
            </w:tcBorders>
            <w:shd w:val="clear" w:color="auto" w:fill="auto"/>
            <w:noWrap/>
            <w:vAlign w:val="bottom"/>
            <w:hideMark/>
          </w:tcPr>
          <w:p w14:paraId="69193BDA"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Female</w:t>
            </w:r>
          </w:p>
        </w:tc>
        <w:tc>
          <w:tcPr>
            <w:tcW w:w="0" w:type="auto"/>
            <w:tcBorders>
              <w:top w:val="nil"/>
              <w:left w:val="nil"/>
              <w:bottom w:val="nil"/>
              <w:right w:val="nil"/>
            </w:tcBorders>
            <w:shd w:val="clear" w:color="auto" w:fill="auto"/>
            <w:noWrap/>
            <w:vAlign w:val="bottom"/>
            <w:hideMark/>
          </w:tcPr>
          <w:p w14:paraId="0819FCA8"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w:t>
            </w:r>
          </w:p>
        </w:tc>
        <w:tc>
          <w:tcPr>
            <w:tcW w:w="0" w:type="auto"/>
            <w:tcBorders>
              <w:top w:val="nil"/>
              <w:left w:val="nil"/>
              <w:bottom w:val="nil"/>
              <w:right w:val="nil"/>
            </w:tcBorders>
            <w:shd w:val="clear" w:color="auto" w:fill="auto"/>
            <w:noWrap/>
            <w:vAlign w:val="bottom"/>
            <w:hideMark/>
          </w:tcPr>
          <w:p w14:paraId="67FE6011"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59 ± 65</w:t>
            </w:r>
          </w:p>
        </w:tc>
        <w:tc>
          <w:tcPr>
            <w:tcW w:w="0" w:type="auto"/>
            <w:tcBorders>
              <w:top w:val="nil"/>
              <w:left w:val="nil"/>
              <w:bottom w:val="nil"/>
              <w:right w:val="nil"/>
            </w:tcBorders>
            <w:shd w:val="clear" w:color="auto" w:fill="auto"/>
            <w:noWrap/>
            <w:vAlign w:val="bottom"/>
            <w:hideMark/>
          </w:tcPr>
          <w:p w14:paraId="24B85E5E"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16–1902</w:t>
            </w:r>
          </w:p>
        </w:tc>
        <w:tc>
          <w:tcPr>
            <w:tcW w:w="0" w:type="auto"/>
            <w:tcBorders>
              <w:top w:val="nil"/>
              <w:left w:val="nil"/>
              <w:bottom w:val="nil"/>
              <w:right w:val="nil"/>
            </w:tcBorders>
            <w:shd w:val="clear" w:color="auto" w:fill="auto"/>
            <w:noWrap/>
            <w:vAlign w:val="bottom"/>
            <w:hideMark/>
          </w:tcPr>
          <w:p w14:paraId="50090F18"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290 ± 65</w:t>
            </w:r>
          </w:p>
        </w:tc>
        <w:tc>
          <w:tcPr>
            <w:tcW w:w="0" w:type="auto"/>
            <w:tcBorders>
              <w:top w:val="nil"/>
              <w:left w:val="nil"/>
              <w:bottom w:val="nil"/>
              <w:right w:val="nil"/>
            </w:tcBorders>
            <w:shd w:val="clear" w:color="auto" w:fill="auto"/>
            <w:noWrap/>
            <w:vAlign w:val="bottom"/>
            <w:hideMark/>
          </w:tcPr>
          <w:p w14:paraId="0694E87C"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248–1333</w:t>
            </w:r>
          </w:p>
        </w:tc>
        <w:tc>
          <w:tcPr>
            <w:tcW w:w="0" w:type="auto"/>
            <w:tcBorders>
              <w:top w:val="nil"/>
              <w:left w:val="nil"/>
              <w:bottom w:val="nil"/>
              <w:right w:val="nil"/>
            </w:tcBorders>
            <w:shd w:val="clear" w:color="auto" w:fill="auto"/>
            <w:noWrap/>
            <w:vAlign w:val="bottom"/>
            <w:hideMark/>
          </w:tcPr>
          <w:p w14:paraId="19A78B94"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2.0 ± 1.2</w:t>
            </w:r>
          </w:p>
        </w:tc>
        <w:tc>
          <w:tcPr>
            <w:tcW w:w="0" w:type="auto"/>
            <w:tcBorders>
              <w:top w:val="nil"/>
              <w:left w:val="nil"/>
              <w:bottom w:val="nil"/>
              <w:right w:val="nil"/>
            </w:tcBorders>
            <w:shd w:val="clear" w:color="auto" w:fill="auto"/>
            <w:noWrap/>
            <w:vAlign w:val="bottom"/>
            <w:hideMark/>
          </w:tcPr>
          <w:p w14:paraId="4BA27EE3"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1.3–32.8</w:t>
            </w:r>
          </w:p>
        </w:tc>
      </w:tr>
      <w:tr w:rsidR="001774F6" w:rsidRPr="008D612F" w14:paraId="5F6E4FD0" w14:textId="77777777" w:rsidTr="00A8103D">
        <w:trPr>
          <w:trHeight w:val="350"/>
        </w:trPr>
        <w:tc>
          <w:tcPr>
            <w:tcW w:w="0" w:type="auto"/>
            <w:tcBorders>
              <w:top w:val="nil"/>
              <w:left w:val="nil"/>
              <w:bottom w:val="nil"/>
              <w:right w:val="nil"/>
            </w:tcBorders>
            <w:shd w:val="clear" w:color="auto" w:fill="auto"/>
            <w:noWrap/>
            <w:vAlign w:val="bottom"/>
            <w:hideMark/>
          </w:tcPr>
          <w:p w14:paraId="4C2110D6"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p>
        </w:tc>
        <w:tc>
          <w:tcPr>
            <w:tcW w:w="0" w:type="auto"/>
            <w:tcBorders>
              <w:top w:val="nil"/>
              <w:left w:val="nil"/>
              <w:bottom w:val="nil"/>
              <w:right w:val="nil"/>
            </w:tcBorders>
            <w:shd w:val="clear" w:color="auto" w:fill="auto"/>
            <w:noWrap/>
            <w:vAlign w:val="bottom"/>
            <w:hideMark/>
          </w:tcPr>
          <w:p w14:paraId="2B8FAFBE"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Male</w:t>
            </w:r>
          </w:p>
        </w:tc>
        <w:tc>
          <w:tcPr>
            <w:tcW w:w="0" w:type="auto"/>
            <w:tcBorders>
              <w:top w:val="nil"/>
              <w:left w:val="nil"/>
              <w:bottom w:val="nil"/>
              <w:right w:val="nil"/>
            </w:tcBorders>
            <w:shd w:val="clear" w:color="auto" w:fill="auto"/>
            <w:noWrap/>
            <w:vAlign w:val="bottom"/>
            <w:hideMark/>
          </w:tcPr>
          <w:p w14:paraId="4255E93C"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w:t>
            </w:r>
          </w:p>
        </w:tc>
        <w:tc>
          <w:tcPr>
            <w:tcW w:w="0" w:type="auto"/>
            <w:tcBorders>
              <w:top w:val="nil"/>
              <w:left w:val="nil"/>
              <w:bottom w:val="nil"/>
              <w:right w:val="nil"/>
            </w:tcBorders>
            <w:shd w:val="clear" w:color="auto" w:fill="auto"/>
            <w:noWrap/>
            <w:vAlign w:val="bottom"/>
            <w:hideMark/>
          </w:tcPr>
          <w:p w14:paraId="74E17B22"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485 ± 83</w:t>
            </w:r>
          </w:p>
        </w:tc>
        <w:tc>
          <w:tcPr>
            <w:tcW w:w="0" w:type="auto"/>
            <w:tcBorders>
              <w:top w:val="nil"/>
              <w:left w:val="nil"/>
              <w:bottom w:val="nil"/>
              <w:right w:val="nil"/>
            </w:tcBorders>
            <w:shd w:val="clear" w:color="auto" w:fill="auto"/>
            <w:noWrap/>
            <w:vAlign w:val="bottom"/>
            <w:hideMark/>
          </w:tcPr>
          <w:p w14:paraId="093DCD7A"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430–3539</w:t>
            </w:r>
          </w:p>
        </w:tc>
        <w:tc>
          <w:tcPr>
            <w:tcW w:w="0" w:type="auto"/>
            <w:tcBorders>
              <w:top w:val="nil"/>
              <w:left w:val="nil"/>
              <w:bottom w:val="nil"/>
              <w:right w:val="nil"/>
            </w:tcBorders>
            <w:shd w:val="clear" w:color="auto" w:fill="auto"/>
            <w:noWrap/>
            <w:vAlign w:val="bottom"/>
            <w:hideMark/>
          </w:tcPr>
          <w:p w14:paraId="23007A31"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677 ± 83</w:t>
            </w:r>
          </w:p>
        </w:tc>
        <w:tc>
          <w:tcPr>
            <w:tcW w:w="0" w:type="auto"/>
            <w:tcBorders>
              <w:top w:val="nil"/>
              <w:left w:val="nil"/>
              <w:bottom w:val="nil"/>
              <w:right w:val="nil"/>
            </w:tcBorders>
            <w:shd w:val="clear" w:color="auto" w:fill="auto"/>
            <w:noWrap/>
            <w:vAlign w:val="bottom"/>
            <w:hideMark/>
          </w:tcPr>
          <w:p w14:paraId="645C7E78"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622–2731</w:t>
            </w:r>
          </w:p>
        </w:tc>
        <w:tc>
          <w:tcPr>
            <w:tcW w:w="0" w:type="auto"/>
            <w:tcBorders>
              <w:top w:val="nil"/>
              <w:left w:val="nil"/>
              <w:bottom w:val="nil"/>
              <w:right w:val="nil"/>
            </w:tcBorders>
            <w:shd w:val="clear" w:color="auto" w:fill="auto"/>
            <w:noWrap/>
            <w:vAlign w:val="bottom"/>
            <w:hideMark/>
          </w:tcPr>
          <w:p w14:paraId="4B6CA52C"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42.7 ± 1.0</w:t>
            </w:r>
          </w:p>
        </w:tc>
        <w:tc>
          <w:tcPr>
            <w:tcW w:w="0" w:type="auto"/>
            <w:tcBorders>
              <w:top w:val="nil"/>
              <w:left w:val="nil"/>
              <w:bottom w:val="nil"/>
              <w:right w:val="nil"/>
            </w:tcBorders>
            <w:shd w:val="clear" w:color="auto" w:fill="auto"/>
            <w:noWrap/>
            <w:vAlign w:val="bottom"/>
            <w:hideMark/>
          </w:tcPr>
          <w:p w14:paraId="22097230"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42.1–43.4</w:t>
            </w:r>
          </w:p>
        </w:tc>
      </w:tr>
      <w:tr w:rsidR="001774F6" w:rsidRPr="008D612F" w14:paraId="3A63A1A0" w14:textId="77777777" w:rsidTr="00A8103D">
        <w:trPr>
          <w:trHeight w:val="350"/>
        </w:trPr>
        <w:tc>
          <w:tcPr>
            <w:tcW w:w="0" w:type="auto"/>
            <w:tcBorders>
              <w:top w:val="nil"/>
              <w:left w:val="nil"/>
              <w:bottom w:val="nil"/>
              <w:right w:val="nil"/>
            </w:tcBorders>
            <w:shd w:val="clear" w:color="auto" w:fill="auto"/>
            <w:noWrap/>
            <w:vAlign w:val="bottom"/>
            <w:hideMark/>
          </w:tcPr>
          <w:p w14:paraId="25F8B721"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SL Squat</w:t>
            </w:r>
          </w:p>
        </w:tc>
        <w:tc>
          <w:tcPr>
            <w:tcW w:w="0" w:type="auto"/>
            <w:tcBorders>
              <w:top w:val="nil"/>
              <w:left w:val="nil"/>
              <w:bottom w:val="nil"/>
              <w:right w:val="nil"/>
            </w:tcBorders>
            <w:shd w:val="clear" w:color="auto" w:fill="auto"/>
            <w:noWrap/>
            <w:vAlign w:val="bottom"/>
            <w:hideMark/>
          </w:tcPr>
          <w:p w14:paraId="51963B4A"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Female</w:t>
            </w:r>
          </w:p>
        </w:tc>
        <w:tc>
          <w:tcPr>
            <w:tcW w:w="0" w:type="auto"/>
            <w:tcBorders>
              <w:top w:val="nil"/>
              <w:left w:val="nil"/>
              <w:bottom w:val="nil"/>
              <w:right w:val="nil"/>
            </w:tcBorders>
            <w:shd w:val="clear" w:color="auto" w:fill="auto"/>
            <w:noWrap/>
            <w:vAlign w:val="bottom"/>
            <w:hideMark/>
          </w:tcPr>
          <w:p w14:paraId="0B6D589B"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w:t>
            </w:r>
          </w:p>
        </w:tc>
        <w:tc>
          <w:tcPr>
            <w:tcW w:w="0" w:type="auto"/>
            <w:tcBorders>
              <w:top w:val="nil"/>
              <w:left w:val="nil"/>
              <w:bottom w:val="nil"/>
              <w:right w:val="nil"/>
            </w:tcBorders>
            <w:shd w:val="clear" w:color="auto" w:fill="auto"/>
            <w:noWrap/>
            <w:vAlign w:val="bottom"/>
            <w:hideMark/>
          </w:tcPr>
          <w:p w14:paraId="7CECFA29"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588 ± 55</w:t>
            </w:r>
          </w:p>
        </w:tc>
        <w:tc>
          <w:tcPr>
            <w:tcW w:w="0" w:type="auto"/>
            <w:tcBorders>
              <w:top w:val="nil"/>
              <w:left w:val="nil"/>
              <w:bottom w:val="nil"/>
              <w:right w:val="nil"/>
            </w:tcBorders>
            <w:shd w:val="clear" w:color="auto" w:fill="auto"/>
            <w:noWrap/>
            <w:vAlign w:val="bottom"/>
            <w:hideMark/>
          </w:tcPr>
          <w:p w14:paraId="2A45FE84"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552–1623</w:t>
            </w:r>
          </w:p>
        </w:tc>
        <w:tc>
          <w:tcPr>
            <w:tcW w:w="0" w:type="auto"/>
            <w:tcBorders>
              <w:top w:val="nil"/>
              <w:left w:val="nil"/>
              <w:bottom w:val="nil"/>
              <w:right w:val="nil"/>
            </w:tcBorders>
            <w:shd w:val="clear" w:color="auto" w:fill="auto"/>
            <w:noWrap/>
            <w:vAlign w:val="bottom"/>
            <w:hideMark/>
          </w:tcPr>
          <w:p w14:paraId="5A41DF19"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019 ± 55</w:t>
            </w:r>
          </w:p>
        </w:tc>
        <w:tc>
          <w:tcPr>
            <w:tcW w:w="0" w:type="auto"/>
            <w:tcBorders>
              <w:top w:val="nil"/>
              <w:left w:val="nil"/>
              <w:bottom w:val="nil"/>
              <w:right w:val="nil"/>
            </w:tcBorders>
            <w:shd w:val="clear" w:color="auto" w:fill="auto"/>
            <w:noWrap/>
            <w:vAlign w:val="bottom"/>
            <w:hideMark/>
          </w:tcPr>
          <w:p w14:paraId="2C18B76C"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83–1055</w:t>
            </w:r>
          </w:p>
        </w:tc>
        <w:tc>
          <w:tcPr>
            <w:tcW w:w="0" w:type="auto"/>
            <w:tcBorders>
              <w:top w:val="nil"/>
              <w:left w:val="nil"/>
              <w:bottom w:val="nil"/>
              <w:right w:val="nil"/>
            </w:tcBorders>
            <w:shd w:val="clear" w:color="auto" w:fill="auto"/>
            <w:noWrap/>
            <w:vAlign w:val="bottom"/>
            <w:hideMark/>
          </w:tcPr>
          <w:p w14:paraId="4B416EF1"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7.4 ± 1.0</w:t>
            </w:r>
          </w:p>
        </w:tc>
        <w:tc>
          <w:tcPr>
            <w:tcW w:w="0" w:type="auto"/>
            <w:tcBorders>
              <w:top w:val="nil"/>
              <w:left w:val="nil"/>
              <w:bottom w:val="nil"/>
              <w:right w:val="nil"/>
            </w:tcBorders>
            <w:shd w:val="clear" w:color="auto" w:fill="auto"/>
            <w:noWrap/>
            <w:vAlign w:val="bottom"/>
            <w:hideMark/>
          </w:tcPr>
          <w:p w14:paraId="284A030C"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6.8–28.1</w:t>
            </w:r>
          </w:p>
        </w:tc>
      </w:tr>
      <w:tr w:rsidR="001774F6" w:rsidRPr="008D612F" w14:paraId="192F498E" w14:textId="77777777" w:rsidTr="00A8103D">
        <w:trPr>
          <w:trHeight w:val="350"/>
        </w:trPr>
        <w:tc>
          <w:tcPr>
            <w:tcW w:w="0" w:type="auto"/>
            <w:tcBorders>
              <w:top w:val="nil"/>
              <w:left w:val="nil"/>
              <w:bottom w:val="nil"/>
              <w:right w:val="nil"/>
            </w:tcBorders>
            <w:shd w:val="clear" w:color="auto" w:fill="auto"/>
            <w:noWrap/>
            <w:vAlign w:val="bottom"/>
            <w:hideMark/>
          </w:tcPr>
          <w:p w14:paraId="1B3C4ECB"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p>
        </w:tc>
        <w:tc>
          <w:tcPr>
            <w:tcW w:w="0" w:type="auto"/>
            <w:tcBorders>
              <w:top w:val="nil"/>
              <w:left w:val="nil"/>
              <w:bottom w:val="nil"/>
              <w:right w:val="nil"/>
            </w:tcBorders>
            <w:shd w:val="clear" w:color="auto" w:fill="auto"/>
            <w:noWrap/>
            <w:vAlign w:val="bottom"/>
            <w:hideMark/>
          </w:tcPr>
          <w:p w14:paraId="73A78926"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Male</w:t>
            </w:r>
          </w:p>
        </w:tc>
        <w:tc>
          <w:tcPr>
            <w:tcW w:w="0" w:type="auto"/>
            <w:tcBorders>
              <w:top w:val="nil"/>
              <w:left w:val="nil"/>
              <w:bottom w:val="nil"/>
              <w:right w:val="nil"/>
            </w:tcBorders>
            <w:shd w:val="clear" w:color="auto" w:fill="auto"/>
            <w:noWrap/>
            <w:vAlign w:val="bottom"/>
            <w:hideMark/>
          </w:tcPr>
          <w:p w14:paraId="7D457AFA"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w:t>
            </w:r>
          </w:p>
        </w:tc>
        <w:tc>
          <w:tcPr>
            <w:tcW w:w="0" w:type="auto"/>
            <w:tcBorders>
              <w:top w:val="nil"/>
              <w:left w:val="nil"/>
              <w:bottom w:val="nil"/>
              <w:right w:val="nil"/>
            </w:tcBorders>
            <w:shd w:val="clear" w:color="auto" w:fill="auto"/>
            <w:noWrap/>
            <w:vAlign w:val="bottom"/>
            <w:hideMark/>
          </w:tcPr>
          <w:p w14:paraId="6D8BB28B"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909 ± 100</w:t>
            </w:r>
          </w:p>
        </w:tc>
        <w:tc>
          <w:tcPr>
            <w:tcW w:w="0" w:type="auto"/>
            <w:tcBorders>
              <w:top w:val="nil"/>
              <w:left w:val="nil"/>
              <w:bottom w:val="nil"/>
              <w:right w:val="nil"/>
            </w:tcBorders>
            <w:shd w:val="clear" w:color="auto" w:fill="auto"/>
            <w:noWrap/>
            <w:vAlign w:val="bottom"/>
            <w:hideMark/>
          </w:tcPr>
          <w:p w14:paraId="234D63BA"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844–2975</w:t>
            </w:r>
          </w:p>
        </w:tc>
        <w:tc>
          <w:tcPr>
            <w:tcW w:w="0" w:type="auto"/>
            <w:tcBorders>
              <w:top w:val="nil"/>
              <w:left w:val="nil"/>
              <w:bottom w:val="nil"/>
              <w:right w:val="nil"/>
            </w:tcBorders>
            <w:shd w:val="clear" w:color="auto" w:fill="auto"/>
            <w:noWrap/>
            <w:vAlign w:val="bottom"/>
            <w:hideMark/>
          </w:tcPr>
          <w:p w14:paraId="6AF79954"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101 ± 100</w:t>
            </w:r>
          </w:p>
        </w:tc>
        <w:tc>
          <w:tcPr>
            <w:tcW w:w="0" w:type="auto"/>
            <w:tcBorders>
              <w:top w:val="nil"/>
              <w:left w:val="nil"/>
              <w:bottom w:val="nil"/>
              <w:right w:val="nil"/>
            </w:tcBorders>
            <w:shd w:val="clear" w:color="auto" w:fill="auto"/>
            <w:noWrap/>
            <w:vAlign w:val="bottom"/>
            <w:hideMark/>
          </w:tcPr>
          <w:p w14:paraId="37C225A6"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036–2166</w:t>
            </w:r>
          </w:p>
        </w:tc>
        <w:tc>
          <w:tcPr>
            <w:tcW w:w="0" w:type="auto"/>
            <w:tcBorders>
              <w:top w:val="nil"/>
              <w:left w:val="nil"/>
              <w:bottom w:val="nil"/>
              <w:right w:val="nil"/>
            </w:tcBorders>
            <w:shd w:val="clear" w:color="auto" w:fill="auto"/>
            <w:noWrap/>
            <w:vAlign w:val="bottom"/>
            <w:hideMark/>
          </w:tcPr>
          <w:p w14:paraId="2E2B2E24"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5.8 ± 1.2</w:t>
            </w:r>
          </w:p>
        </w:tc>
        <w:tc>
          <w:tcPr>
            <w:tcW w:w="0" w:type="auto"/>
            <w:tcBorders>
              <w:top w:val="nil"/>
              <w:left w:val="nil"/>
              <w:bottom w:val="nil"/>
              <w:right w:val="nil"/>
            </w:tcBorders>
            <w:shd w:val="clear" w:color="auto" w:fill="auto"/>
            <w:noWrap/>
            <w:vAlign w:val="bottom"/>
            <w:hideMark/>
          </w:tcPr>
          <w:p w14:paraId="4995F6F1"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5.1–36.6</w:t>
            </w:r>
          </w:p>
        </w:tc>
      </w:tr>
      <w:tr w:rsidR="001774F6" w:rsidRPr="008D612F" w14:paraId="1CCA4DE2" w14:textId="77777777" w:rsidTr="00A8103D">
        <w:trPr>
          <w:trHeight w:val="350"/>
        </w:trPr>
        <w:tc>
          <w:tcPr>
            <w:tcW w:w="0" w:type="auto"/>
            <w:tcBorders>
              <w:top w:val="nil"/>
              <w:left w:val="nil"/>
              <w:bottom w:val="nil"/>
              <w:right w:val="nil"/>
            </w:tcBorders>
            <w:shd w:val="clear" w:color="auto" w:fill="auto"/>
            <w:noWrap/>
            <w:vAlign w:val="bottom"/>
            <w:hideMark/>
          </w:tcPr>
          <w:p w14:paraId="4625836F"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DL Standing PF</w:t>
            </w:r>
          </w:p>
        </w:tc>
        <w:tc>
          <w:tcPr>
            <w:tcW w:w="0" w:type="auto"/>
            <w:tcBorders>
              <w:top w:val="nil"/>
              <w:left w:val="nil"/>
              <w:bottom w:val="nil"/>
              <w:right w:val="nil"/>
            </w:tcBorders>
            <w:shd w:val="clear" w:color="auto" w:fill="auto"/>
            <w:noWrap/>
            <w:vAlign w:val="bottom"/>
            <w:hideMark/>
          </w:tcPr>
          <w:p w14:paraId="283011AB"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Female</w:t>
            </w:r>
          </w:p>
        </w:tc>
        <w:tc>
          <w:tcPr>
            <w:tcW w:w="0" w:type="auto"/>
            <w:tcBorders>
              <w:top w:val="nil"/>
              <w:left w:val="nil"/>
              <w:bottom w:val="nil"/>
              <w:right w:val="nil"/>
            </w:tcBorders>
            <w:shd w:val="clear" w:color="auto" w:fill="auto"/>
            <w:noWrap/>
            <w:vAlign w:val="bottom"/>
            <w:hideMark/>
          </w:tcPr>
          <w:p w14:paraId="57228684"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w:t>
            </w:r>
          </w:p>
        </w:tc>
        <w:tc>
          <w:tcPr>
            <w:tcW w:w="0" w:type="auto"/>
            <w:tcBorders>
              <w:top w:val="nil"/>
              <w:left w:val="nil"/>
              <w:bottom w:val="nil"/>
              <w:right w:val="nil"/>
            </w:tcBorders>
            <w:shd w:val="clear" w:color="auto" w:fill="auto"/>
            <w:noWrap/>
            <w:vAlign w:val="bottom"/>
            <w:hideMark/>
          </w:tcPr>
          <w:p w14:paraId="628F5509"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813 ± 54</w:t>
            </w:r>
          </w:p>
        </w:tc>
        <w:tc>
          <w:tcPr>
            <w:tcW w:w="0" w:type="auto"/>
            <w:tcBorders>
              <w:top w:val="nil"/>
              <w:left w:val="nil"/>
              <w:bottom w:val="nil"/>
              <w:right w:val="nil"/>
            </w:tcBorders>
            <w:shd w:val="clear" w:color="auto" w:fill="auto"/>
            <w:noWrap/>
            <w:vAlign w:val="bottom"/>
            <w:hideMark/>
          </w:tcPr>
          <w:p w14:paraId="2FBE275E"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778–1849</w:t>
            </w:r>
          </w:p>
        </w:tc>
        <w:tc>
          <w:tcPr>
            <w:tcW w:w="0" w:type="auto"/>
            <w:tcBorders>
              <w:top w:val="nil"/>
              <w:left w:val="nil"/>
              <w:bottom w:val="nil"/>
              <w:right w:val="nil"/>
            </w:tcBorders>
            <w:shd w:val="clear" w:color="auto" w:fill="auto"/>
            <w:noWrap/>
            <w:vAlign w:val="bottom"/>
            <w:hideMark/>
          </w:tcPr>
          <w:p w14:paraId="2CF9069C"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245 ± 54</w:t>
            </w:r>
          </w:p>
        </w:tc>
        <w:tc>
          <w:tcPr>
            <w:tcW w:w="0" w:type="auto"/>
            <w:tcBorders>
              <w:top w:val="nil"/>
              <w:left w:val="nil"/>
              <w:bottom w:val="nil"/>
              <w:right w:val="nil"/>
            </w:tcBorders>
            <w:shd w:val="clear" w:color="auto" w:fill="auto"/>
            <w:noWrap/>
            <w:vAlign w:val="bottom"/>
            <w:hideMark/>
          </w:tcPr>
          <w:p w14:paraId="687F50C2"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209–1280</w:t>
            </w:r>
          </w:p>
        </w:tc>
        <w:tc>
          <w:tcPr>
            <w:tcW w:w="0" w:type="auto"/>
            <w:tcBorders>
              <w:top w:val="nil"/>
              <w:left w:val="nil"/>
              <w:bottom w:val="nil"/>
              <w:right w:val="nil"/>
            </w:tcBorders>
            <w:shd w:val="clear" w:color="auto" w:fill="auto"/>
            <w:noWrap/>
            <w:vAlign w:val="bottom"/>
            <w:hideMark/>
          </w:tcPr>
          <w:p w14:paraId="774A0441"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1.2 ± 0.9</w:t>
            </w:r>
          </w:p>
        </w:tc>
        <w:tc>
          <w:tcPr>
            <w:tcW w:w="0" w:type="auto"/>
            <w:tcBorders>
              <w:top w:val="nil"/>
              <w:left w:val="nil"/>
              <w:bottom w:val="nil"/>
              <w:right w:val="nil"/>
            </w:tcBorders>
            <w:shd w:val="clear" w:color="auto" w:fill="auto"/>
            <w:noWrap/>
            <w:vAlign w:val="bottom"/>
            <w:hideMark/>
          </w:tcPr>
          <w:p w14:paraId="6D923363"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0.6–31.9</w:t>
            </w:r>
          </w:p>
        </w:tc>
      </w:tr>
      <w:tr w:rsidR="001774F6" w:rsidRPr="008D612F" w14:paraId="378C31B2" w14:textId="77777777" w:rsidTr="00A8103D">
        <w:trPr>
          <w:trHeight w:val="350"/>
        </w:trPr>
        <w:tc>
          <w:tcPr>
            <w:tcW w:w="0" w:type="auto"/>
            <w:tcBorders>
              <w:top w:val="nil"/>
              <w:left w:val="nil"/>
              <w:bottom w:val="nil"/>
              <w:right w:val="nil"/>
            </w:tcBorders>
            <w:shd w:val="clear" w:color="auto" w:fill="auto"/>
            <w:noWrap/>
            <w:vAlign w:val="bottom"/>
            <w:hideMark/>
          </w:tcPr>
          <w:p w14:paraId="181AA6C1"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p>
        </w:tc>
        <w:tc>
          <w:tcPr>
            <w:tcW w:w="0" w:type="auto"/>
            <w:tcBorders>
              <w:top w:val="nil"/>
              <w:left w:val="nil"/>
              <w:bottom w:val="nil"/>
              <w:right w:val="nil"/>
            </w:tcBorders>
            <w:shd w:val="clear" w:color="auto" w:fill="auto"/>
            <w:noWrap/>
            <w:vAlign w:val="bottom"/>
            <w:hideMark/>
          </w:tcPr>
          <w:p w14:paraId="517BF0CF"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Male</w:t>
            </w:r>
          </w:p>
        </w:tc>
        <w:tc>
          <w:tcPr>
            <w:tcW w:w="0" w:type="auto"/>
            <w:tcBorders>
              <w:top w:val="nil"/>
              <w:left w:val="nil"/>
              <w:bottom w:val="nil"/>
              <w:right w:val="nil"/>
            </w:tcBorders>
            <w:shd w:val="clear" w:color="auto" w:fill="auto"/>
            <w:noWrap/>
            <w:vAlign w:val="bottom"/>
            <w:hideMark/>
          </w:tcPr>
          <w:p w14:paraId="1AD225F8"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w:t>
            </w:r>
          </w:p>
        </w:tc>
        <w:tc>
          <w:tcPr>
            <w:tcW w:w="0" w:type="auto"/>
            <w:tcBorders>
              <w:top w:val="nil"/>
              <w:left w:val="nil"/>
              <w:bottom w:val="nil"/>
              <w:right w:val="nil"/>
            </w:tcBorders>
            <w:shd w:val="clear" w:color="auto" w:fill="auto"/>
            <w:noWrap/>
            <w:vAlign w:val="bottom"/>
            <w:hideMark/>
          </w:tcPr>
          <w:p w14:paraId="0B075CBC"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941 ± 165</w:t>
            </w:r>
          </w:p>
        </w:tc>
        <w:tc>
          <w:tcPr>
            <w:tcW w:w="0" w:type="auto"/>
            <w:tcBorders>
              <w:top w:val="nil"/>
              <w:left w:val="nil"/>
              <w:bottom w:val="nil"/>
              <w:right w:val="nil"/>
            </w:tcBorders>
            <w:shd w:val="clear" w:color="auto" w:fill="auto"/>
            <w:noWrap/>
            <w:vAlign w:val="bottom"/>
            <w:hideMark/>
          </w:tcPr>
          <w:p w14:paraId="347D5045"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833–3048</w:t>
            </w:r>
          </w:p>
        </w:tc>
        <w:tc>
          <w:tcPr>
            <w:tcW w:w="0" w:type="auto"/>
            <w:tcBorders>
              <w:top w:val="nil"/>
              <w:left w:val="nil"/>
              <w:bottom w:val="nil"/>
              <w:right w:val="nil"/>
            </w:tcBorders>
            <w:shd w:val="clear" w:color="auto" w:fill="auto"/>
            <w:noWrap/>
            <w:vAlign w:val="bottom"/>
            <w:hideMark/>
          </w:tcPr>
          <w:p w14:paraId="467D34D8"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132 ± 165</w:t>
            </w:r>
          </w:p>
        </w:tc>
        <w:tc>
          <w:tcPr>
            <w:tcW w:w="0" w:type="auto"/>
            <w:tcBorders>
              <w:top w:val="nil"/>
              <w:left w:val="nil"/>
              <w:bottom w:val="nil"/>
              <w:right w:val="nil"/>
            </w:tcBorders>
            <w:shd w:val="clear" w:color="auto" w:fill="auto"/>
            <w:noWrap/>
            <w:vAlign w:val="bottom"/>
            <w:hideMark/>
          </w:tcPr>
          <w:p w14:paraId="4C610AC6"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025–2240</w:t>
            </w:r>
          </w:p>
        </w:tc>
        <w:tc>
          <w:tcPr>
            <w:tcW w:w="0" w:type="auto"/>
            <w:tcBorders>
              <w:top w:val="nil"/>
              <w:left w:val="nil"/>
              <w:bottom w:val="nil"/>
              <w:right w:val="nil"/>
            </w:tcBorders>
            <w:shd w:val="clear" w:color="auto" w:fill="auto"/>
            <w:noWrap/>
            <w:vAlign w:val="bottom"/>
            <w:hideMark/>
          </w:tcPr>
          <w:p w14:paraId="41E732A2"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6.3 ± 2.0</w:t>
            </w:r>
          </w:p>
        </w:tc>
        <w:tc>
          <w:tcPr>
            <w:tcW w:w="0" w:type="auto"/>
            <w:tcBorders>
              <w:top w:val="nil"/>
              <w:left w:val="nil"/>
              <w:bottom w:val="nil"/>
              <w:right w:val="nil"/>
            </w:tcBorders>
            <w:shd w:val="clear" w:color="auto" w:fill="auto"/>
            <w:noWrap/>
            <w:vAlign w:val="bottom"/>
            <w:hideMark/>
          </w:tcPr>
          <w:p w14:paraId="5D8E4F7C"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35.0–37.6</w:t>
            </w:r>
          </w:p>
        </w:tc>
      </w:tr>
      <w:tr w:rsidR="001774F6" w:rsidRPr="008D612F" w14:paraId="2F044284" w14:textId="77777777" w:rsidTr="00A8103D">
        <w:trPr>
          <w:trHeight w:val="350"/>
        </w:trPr>
        <w:tc>
          <w:tcPr>
            <w:tcW w:w="0" w:type="auto"/>
            <w:tcBorders>
              <w:top w:val="nil"/>
              <w:left w:val="nil"/>
              <w:bottom w:val="nil"/>
              <w:right w:val="nil"/>
            </w:tcBorders>
            <w:shd w:val="clear" w:color="auto" w:fill="auto"/>
            <w:noWrap/>
            <w:vAlign w:val="bottom"/>
            <w:hideMark/>
          </w:tcPr>
          <w:p w14:paraId="185B57DA"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SL Standing PF</w:t>
            </w:r>
          </w:p>
        </w:tc>
        <w:tc>
          <w:tcPr>
            <w:tcW w:w="0" w:type="auto"/>
            <w:tcBorders>
              <w:top w:val="nil"/>
              <w:left w:val="nil"/>
              <w:bottom w:val="nil"/>
              <w:right w:val="nil"/>
            </w:tcBorders>
            <w:shd w:val="clear" w:color="auto" w:fill="auto"/>
            <w:noWrap/>
            <w:vAlign w:val="bottom"/>
            <w:hideMark/>
          </w:tcPr>
          <w:p w14:paraId="0346060A"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Female</w:t>
            </w:r>
          </w:p>
        </w:tc>
        <w:tc>
          <w:tcPr>
            <w:tcW w:w="0" w:type="auto"/>
            <w:tcBorders>
              <w:top w:val="nil"/>
              <w:left w:val="nil"/>
              <w:bottom w:val="nil"/>
              <w:right w:val="nil"/>
            </w:tcBorders>
            <w:shd w:val="clear" w:color="auto" w:fill="auto"/>
            <w:noWrap/>
            <w:vAlign w:val="bottom"/>
            <w:hideMark/>
          </w:tcPr>
          <w:p w14:paraId="306257D2"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w:t>
            </w:r>
          </w:p>
        </w:tc>
        <w:tc>
          <w:tcPr>
            <w:tcW w:w="0" w:type="auto"/>
            <w:tcBorders>
              <w:top w:val="nil"/>
              <w:left w:val="nil"/>
              <w:bottom w:val="nil"/>
              <w:right w:val="nil"/>
            </w:tcBorders>
            <w:shd w:val="clear" w:color="auto" w:fill="auto"/>
            <w:noWrap/>
            <w:vAlign w:val="bottom"/>
            <w:hideMark/>
          </w:tcPr>
          <w:p w14:paraId="47CFD0E2"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474 ± 51</w:t>
            </w:r>
          </w:p>
        </w:tc>
        <w:tc>
          <w:tcPr>
            <w:tcW w:w="0" w:type="auto"/>
            <w:tcBorders>
              <w:top w:val="nil"/>
              <w:left w:val="nil"/>
              <w:bottom w:val="nil"/>
              <w:right w:val="nil"/>
            </w:tcBorders>
            <w:shd w:val="clear" w:color="auto" w:fill="auto"/>
            <w:noWrap/>
            <w:vAlign w:val="bottom"/>
            <w:hideMark/>
          </w:tcPr>
          <w:p w14:paraId="0A8D446C"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441–1508</w:t>
            </w:r>
          </w:p>
        </w:tc>
        <w:tc>
          <w:tcPr>
            <w:tcW w:w="0" w:type="auto"/>
            <w:tcBorders>
              <w:top w:val="nil"/>
              <w:left w:val="nil"/>
              <w:bottom w:val="nil"/>
              <w:right w:val="nil"/>
            </w:tcBorders>
            <w:shd w:val="clear" w:color="auto" w:fill="auto"/>
            <w:noWrap/>
            <w:vAlign w:val="bottom"/>
            <w:hideMark/>
          </w:tcPr>
          <w:p w14:paraId="6886A04C"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05 ± 51</w:t>
            </w:r>
          </w:p>
        </w:tc>
        <w:tc>
          <w:tcPr>
            <w:tcW w:w="0" w:type="auto"/>
            <w:tcBorders>
              <w:top w:val="nil"/>
              <w:left w:val="nil"/>
              <w:bottom w:val="nil"/>
              <w:right w:val="nil"/>
            </w:tcBorders>
            <w:shd w:val="clear" w:color="auto" w:fill="auto"/>
            <w:noWrap/>
            <w:vAlign w:val="bottom"/>
            <w:hideMark/>
          </w:tcPr>
          <w:p w14:paraId="0FC0853D"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872–939</w:t>
            </w:r>
          </w:p>
        </w:tc>
        <w:tc>
          <w:tcPr>
            <w:tcW w:w="0" w:type="auto"/>
            <w:tcBorders>
              <w:top w:val="nil"/>
              <w:left w:val="nil"/>
              <w:bottom w:val="nil"/>
              <w:right w:val="nil"/>
            </w:tcBorders>
            <w:shd w:val="clear" w:color="auto" w:fill="auto"/>
            <w:noWrap/>
            <w:vAlign w:val="bottom"/>
            <w:hideMark/>
          </w:tcPr>
          <w:p w14:paraId="67C431C6"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5.5 ± 0.9</w:t>
            </w:r>
          </w:p>
        </w:tc>
        <w:tc>
          <w:tcPr>
            <w:tcW w:w="0" w:type="auto"/>
            <w:tcBorders>
              <w:top w:val="nil"/>
              <w:left w:val="nil"/>
              <w:bottom w:val="nil"/>
              <w:right w:val="nil"/>
            </w:tcBorders>
            <w:shd w:val="clear" w:color="auto" w:fill="auto"/>
            <w:noWrap/>
            <w:vAlign w:val="bottom"/>
            <w:hideMark/>
          </w:tcPr>
          <w:p w14:paraId="6CB6771B"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4.9–26.1</w:t>
            </w:r>
          </w:p>
        </w:tc>
      </w:tr>
      <w:tr w:rsidR="001774F6" w:rsidRPr="008D612F" w14:paraId="65AD9E10" w14:textId="77777777" w:rsidTr="00A8103D">
        <w:trPr>
          <w:trHeight w:val="350"/>
        </w:trPr>
        <w:tc>
          <w:tcPr>
            <w:tcW w:w="0" w:type="auto"/>
            <w:tcBorders>
              <w:top w:val="nil"/>
              <w:left w:val="nil"/>
              <w:bottom w:val="nil"/>
              <w:right w:val="nil"/>
            </w:tcBorders>
            <w:shd w:val="clear" w:color="auto" w:fill="auto"/>
            <w:noWrap/>
            <w:vAlign w:val="bottom"/>
            <w:hideMark/>
          </w:tcPr>
          <w:p w14:paraId="51789798"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p>
        </w:tc>
        <w:tc>
          <w:tcPr>
            <w:tcW w:w="0" w:type="auto"/>
            <w:tcBorders>
              <w:top w:val="nil"/>
              <w:left w:val="nil"/>
              <w:bottom w:val="nil"/>
              <w:right w:val="nil"/>
            </w:tcBorders>
            <w:shd w:val="clear" w:color="auto" w:fill="auto"/>
            <w:noWrap/>
            <w:vAlign w:val="bottom"/>
            <w:hideMark/>
          </w:tcPr>
          <w:p w14:paraId="1A5C93AA"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Male</w:t>
            </w:r>
          </w:p>
        </w:tc>
        <w:tc>
          <w:tcPr>
            <w:tcW w:w="0" w:type="auto"/>
            <w:tcBorders>
              <w:top w:val="nil"/>
              <w:left w:val="nil"/>
              <w:bottom w:val="nil"/>
              <w:right w:val="nil"/>
            </w:tcBorders>
            <w:shd w:val="clear" w:color="auto" w:fill="auto"/>
            <w:noWrap/>
            <w:vAlign w:val="bottom"/>
            <w:hideMark/>
          </w:tcPr>
          <w:p w14:paraId="6C999462"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w:t>
            </w:r>
          </w:p>
        </w:tc>
        <w:tc>
          <w:tcPr>
            <w:tcW w:w="0" w:type="auto"/>
            <w:tcBorders>
              <w:top w:val="nil"/>
              <w:left w:val="nil"/>
              <w:bottom w:val="nil"/>
              <w:right w:val="nil"/>
            </w:tcBorders>
            <w:shd w:val="clear" w:color="auto" w:fill="auto"/>
            <w:noWrap/>
            <w:vAlign w:val="bottom"/>
            <w:hideMark/>
          </w:tcPr>
          <w:p w14:paraId="5ADE5335"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221 ± 68</w:t>
            </w:r>
          </w:p>
        </w:tc>
        <w:tc>
          <w:tcPr>
            <w:tcW w:w="0" w:type="auto"/>
            <w:tcBorders>
              <w:top w:val="nil"/>
              <w:left w:val="nil"/>
              <w:bottom w:val="nil"/>
              <w:right w:val="nil"/>
            </w:tcBorders>
            <w:shd w:val="clear" w:color="auto" w:fill="auto"/>
            <w:noWrap/>
            <w:vAlign w:val="bottom"/>
            <w:hideMark/>
          </w:tcPr>
          <w:p w14:paraId="1E2B0FC4"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177–2265</w:t>
            </w:r>
          </w:p>
        </w:tc>
        <w:tc>
          <w:tcPr>
            <w:tcW w:w="0" w:type="auto"/>
            <w:tcBorders>
              <w:top w:val="nil"/>
              <w:left w:val="nil"/>
              <w:bottom w:val="nil"/>
              <w:right w:val="nil"/>
            </w:tcBorders>
            <w:shd w:val="clear" w:color="auto" w:fill="auto"/>
            <w:noWrap/>
            <w:vAlign w:val="bottom"/>
            <w:hideMark/>
          </w:tcPr>
          <w:p w14:paraId="7508A12D"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413 ± 68</w:t>
            </w:r>
          </w:p>
        </w:tc>
        <w:tc>
          <w:tcPr>
            <w:tcW w:w="0" w:type="auto"/>
            <w:tcBorders>
              <w:top w:val="nil"/>
              <w:left w:val="nil"/>
              <w:bottom w:val="nil"/>
              <w:right w:val="nil"/>
            </w:tcBorders>
            <w:shd w:val="clear" w:color="auto" w:fill="auto"/>
            <w:noWrap/>
            <w:vAlign w:val="bottom"/>
            <w:hideMark/>
          </w:tcPr>
          <w:p w14:paraId="671C266B"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369–1457</w:t>
            </w:r>
          </w:p>
        </w:tc>
        <w:tc>
          <w:tcPr>
            <w:tcW w:w="0" w:type="auto"/>
            <w:tcBorders>
              <w:top w:val="nil"/>
              <w:left w:val="nil"/>
              <w:bottom w:val="nil"/>
              <w:right w:val="nil"/>
            </w:tcBorders>
            <w:shd w:val="clear" w:color="auto" w:fill="auto"/>
            <w:noWrap/>
            <w:vAlign w:val="bottom"/>
            <w:hideMark/>
          </w:tcPr>
          <w:p w14:paraId="3DFAC671"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7.3 ± 0.8</w:t>
            </w:r>
          </w:p>
        </w:tc>
        <w:tc>
          <w:tcPr>
            <w:tcW w:w="0" w:type="auto"/>
            <w:tcBorders>
              <w:top w:val="nil"/>
              <w:left w:val="nil"/>
              <w:bottom w:val="nil"/>
              <w:right w:val="nil"/>
            </w:tcBorders>
            <w:shd w:val="clear" w:color="auto" w:fill="auto"/>
            <w:noWrap/>
            <w:vAlign w:val="bottom"/>
            <w:hideMark/>
          </w:tcPr>
          <w:p w14:paraId="589BA249"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6.8–27.9</w:t>
            </w:r>
          </w:p>
        </w:tc>
      </w:tr>
      <w:tr w:rsidR="001774F6" w:rsidRPr="008D612F" w14:paraId="63CD0346" w14:textId="77777777" w:rsidTr="00A8103D">
        <w:trPr>
          <w:trHeight w:val="350"/>
        </w:trPr>
        <w:tc>
          <w:tcPr>
            <w:tcW w:w="0" w:type="auto"/>
            <w:tcBorders>
              <w:top w:val="nil"/>
              <w:left w:val="nil"/>
              <w:bottom w:val="nil"/>
              <w:right w:val="nil"/>
            </w:tcBorders>
            <w:shd w:val="clear" w:color="auto" w:fill="auto"/>
            <w:noWrap/>
            <w:vAlign w:val="bottom"/>
            <w:hideMark/>
          </w:tcPr>
          <w:p w14:paraId="5095B9F5"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DL Seated PF</w:t>
            </w:r>
          </w:p>
        </w:tc>
        <w:tc>
          <w:tcPr>
            <w:tcW w:w="0" w:type="auto"/>
            <w:tcBorders>
              <w:top w:val="nil"/>
              <w:left w:val="nil"/>
              <w:bottom w:val="nil"/>
              <w:right w:val="nil"/>
            </w:tcBorders>
            <w:shd w:val="clear" w:color="auto" w:fill="auto"/>
            <w:noWrap/>
            <w:vAlign w:val="bottom"/>
            <w:hideMark/>
          </w:tcPr>
          <w:p w14:paraId="1B0BC64C"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Female</w:t>
            </w:r>
          </w:p>
        </w:tc>
        <w:tc>
          <w:tcPr>
            <w:tcW w:w="0" w:type="auto"/>
            <w:tcBorders>
              <w:top w:val="nil"/>
              <w:left w:val="nil"/>
              <w:bottom w:val="nil"/>
              <w:right w:val="nil"/>
            </w:tcBorders>
            <w:shd w:val="clear" w:color="auto" w:fill="auto"/>
            <w:noWrap/>
            <w:vAlign w:val="bottom"/>
            <w:hideMark/>
          </w:tcPr>
          <w:p w14:paraId="2DC3005E"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w:t>
            </w:r>
          </w:p>
        </w:tc>
        <w:tc>
          <w:tcPr>
            <w:tcW w:w="0" w:type="auto"/>
            <w:tcBorders>
              <w:top w:val="nil"/>
              <w:left w:val="nil"/>
              <w:bottom w:val="nil"/>
              <w:right w:val="nil"/>
            </w:tcBorders>
            <w:shd w:val="clear" w:color="auto" w:fill="auto"/>
            <w:noWrap/>
            <w:vAlign w:val="bottom"/>
            <w:hideMark/>
          </w:tcPr>
          <w:p w14:paraId="2CF1D6D0"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477 ± 65</w:t>
            </w:r>
          </w:p>
        </w:tc>
        <w:tc>
          <w:tcPr>
            <w:tcW w:w="0" w:type="auto"/>
            <w:tcBorders>
              <w:top w:val="nil"/>
              <w:left w:val="nil"/>
              <w:bottom w:val="nil"/>
              <w:right w:val="nil"/>
            </w:tcBorders>
            <w:shd w:val="clear" w:color="auto" w:fill="auto"/>
            <w:noWrap/>
            <w:vAlign w:val="bottom"/>
            <w:hideMark/>
          </w:tcPr>
          <w:p w14:paraId="54CABA09"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434–1520</w:t>
            </w:r>
          </w:p>
        </w:tc>
        <w:tc>
          <w:tcPr>
            <w:tcW w:w="0" w:type="auto"/>
            <w:tcBorders>
              <w:top w:val="nil"/>
              <w:left w:val="nil"/>
              <w:bottom w:val="nil"/>
              <w:right w:val="nil"/>
            </w:tcBorders>
            <w:shd w:val="clear" w:color="auto" w:fill="auto"/>
            <w:noWrap/>
            <w:vAlign w:val="bottom"/>
            <w:hideMark/>
          </w:tcPr>
          <w:p w14:paraId="004FC842"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0" w:type="auto"/>
            <w:tcBorders>
              <w:top w:val="nil"/>
              <w:left w:val="nil"/>
              <w:bottom w:val="nil"/>
              <w:right w:val="nil"/>
            </w:tcBorders>
            <w:shd w:val="clear" w:color="auto" w:fill="auto"/>
            <w:noWrap/>
            <w:vAlign w:val="bottom"/>
            <w:hideMark/>
          </w:tcPr>
          <w:p w14:paraId="0FC24F6A"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0" w:type="auto"/>
            <w:tcBorders>
              <w:top w:val="nil"/>
              <w:left w:val="nil"/>
              <w:bottom w:val="nil"/>
              <w:right w:val="nil"/>
            </w:tcBorders>
            <w:shd w:val="clear" w:color="auto" w:fill="auto"/>
            <w:noWrap/>
            <w:vAlign w:val="bottom"/>
            <w:hideMark/>
          </w:tcPr>
          <w:p w14:paraId="2C6D5B45"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5.7 ± 1.1</w:t>
            </w:r>
          </w:p>
        </w:tc>
        <w:tc>
          <w:tcPr>
            <w:tcW w:w="0" w:type="auto"/>
            <w:tcBorders>
              <w:top w:val="nil"/>
              <w:left w:val="nil"/>
              <w:bottom w:val="nil"/>
              <w:right w:val="nil"/>
            </w:tcBorders>
            <w:shd w:val="clear" w:color="auto" w:fill="auto"/>
            <w:noWrap/>
            <w:vAlign w:val="bottom"/>
            <w:hideMark/>
          </w:tcPr>
          <w:p w14:paraId="7A532C07"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5.0–26.5</w:t>
            </w:r>
          </w:p>
        </w:tc>
      </w:tr>
      <w:tr w:rsidR="001774F6" w:rsidRPr="008D612F" w14:paraId="3F8465AE" w14:textId="77777777" w:rsidTr="00A8103D">
        <w:trPr>
          <w:trHeight w:val="350"/>
        </w:trPr>
        <w:tc>
          <w:tcPr>
            <w:tcW w:w="0" w:type="auto"/>
            <w:tcBorders>
              <w:top w:val="nil"/>
              <w:left w:val="nil"/>
              <w:bottom w:val="nil"/>
              <w:right w:val="nil"/>
            </w:tcBorders>
            <w:shd w:val="clear" w:color="auto" w:fill="auto"/>
            <w:noWrap/>
            <w:vAlign w:val="bottom"/>
            <w:hideMark/>
          </w:tcPr>
          <w:p w14:paraId="4B0382A6"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p>
        </w:tc>
        <w:tc>
          <w:tcPr>
            <w:tcW w:w="0" w:type="auto"/>
            <w:tcBorders>
              <w:top w:val="nil"/>
              <w:left w:val="nil"/>
              <w:bottom w:val="nil"/>
              <w:right w:val="nil"/>
            </w:tcBorders>
            <w:shd w:val="clear" w:color="auto" w:fill="auto"/>
            <w:noWrap/>
            <w:vAlign w:val="bottom"/>
            <w:hideMark/>
          </w:tcPr>
          <w:p w14:paraId="60B7FB8F"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Male</w:t>
            </w:r>
          </w:p>
        </w:tc>
        <w:tc>
          <w:tcPr>
            <w:tcW w:w="0" w:type="auto"/>
            <w:tcBorders>
              <w:top w:val="nil"/>
              <w:left w:val="nil"/>
              <w:bottom w:val="nil"/>
              <w:right w:val="nil"/>
            </w:tcBorders>
            <w:shd w:val="clear" w:color="auto" w:fill="auto"/>
            <w:noWrap/>
            <w:vAlign w:val="bottom"/>
            <w:hideMark/>
          </w:tcPr>
          <w:p w14:paraId="0D3A9450"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w:t>
            </w:r>
          </w:p>
        </w:tc>
        <w:tc>
          <w:tcPr>
            <w:tcW w:w="0" w:type="auto"/>
            <w:tcBorders>
              <w:top w:val="nil"/>
              <w:left w:val="nil"/>
              <w:bottom w:val="nil"/>
              <w:right w:val="nil"/>
            </w:tcBorders>
            <w:shd w:val="clear" w:color="auto" w:fill="auto"/>
            <w:noWrap/>
            <w:vAlign w:val="bottom"/>
            <w:hideMark/>
          </w:tcPr>
          <w:p w14:paraId="1B58821A"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334 ± 178</w:t>
            </w:r>
          </w:p>
        </w:tc>
        <w:tc>
          <w:tcPr>
            <w:tcW w:w="0" w:type="auto"/>
            <w:tcBorders>
              <w:top w:val="nil"/>
              <w:left w:val="nil"/>
              <w:bottom w:val="nil"/>
              <w:right w:val="nil"/>
            </w:tcBorders>
            <w:shd w:val="clear" w:color="auto" w:fill="auto"/>
            <w:noWrap/>
            <w:vAlign w:val="bottom"/>
            <w:hideMark/>
          </w:tcPr>
          <w:p w14:paraId="2D83EC66"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218–2451</w:t>
            </w:r>
          </w:p>
        </w:tc>
        <w:tc>
          <w:tcPr>
            <w:tcW w:w="0" w:type="auto"/>
            <w:tcBorders>
              <w:top w:val="nil"/>
              <w:left w:val="nil"/>
              <w:bottom w:val="nil"/>
              <w:right w:val="nil"/>
            </w:tcBorders>
            <w:shd w:val="clear" w:color="auto" w:fill="auto"/>
            <w:noWrap/>
            <w:vAlign w:val="bottom"/>
            <w:hideMark/>
          </w:tcPr>
          <w:p w14:paraId="3910CD70"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0" w:type="auto"/>
            <w:tcBorders>
              <w:top w:val="nil"/>
              <w:left w:val="nil"/>
              <w:bottom w:val="nil"/>
              <w:right w:val="nil"/>
            </w:tcBorders>
            <w:shd w:val="clear" w:color="auto" w:fill="auto"/>
            <w:noWrap/>
            <w:vAlign w:val="bottom"/>
            <w:hideMark/>
          </w:tcPr>
          <w:p w14:paraId="54A606FF"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0" w:type="auto"/>
            <w:tcBorders>
              <w:top w:val="nil"/>
              <w:left w:val="nil"/>
              <w:bottom w:val="nil"/>
              <w:right w:val="nil"/>
            </w:tcBorders>
            <w:shd w:val="clear" w:color="auto" w:fill="auto"/>
            <w:noWrap/>
            <w:vAlign w:val="bottom"/>
            <w:hideMark/>
          </w:tcPr>
          <w:p w14:paraId="00673F28"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9.0 ± 2.2</w:t>
            </w:r>
          </w:p>
        </w:tc>
        <w:tc>
          <w:tcPr>
            <w:tcW w:w="0" w:type="auto"/>
            <w:tcBorders>
              <w:top w:val="nil"/>
              <w:left w:val="nil"/>
              <w:bottom w:val="nil"/>
              <w:right w:val="nil"/>
            </w:tcBorders>
            <w:shd w:val="clear" w:color="auto" w:fill="auto"/>
            <w:noWrap/>
            <w:vAlign w:val="bottom"/>
            <w:hideMark/>
          </w:tcPr>
          <w:p w14:paraId="13EE7ED5"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27.5–30.4</w:t>
            </w:r>
          </w:p>
        </w:tc>
      </w:tr>
      <w:tr w:rsidR="001774F6" w:rsidRPr="008D612F" w14:paraId="5DF8479C" w14:textId="77777777" w:rsidTr="00A8103D">
        <w:trPr>
          <w:trHeight w:val="350"/>
        </w:trPr>
        <w:tc>
          <w:tcPr>
            <w:tcW w:w="0" w:type="auto"/>
            <w:tcBorders>
              <w:top w:val="nil"/>
              <w:left w:val="nil"/>
              <w:bottom w:val="nil"/>
              <w:right w:val="nil"/>
            </w:tcBorders>
            <w:shd w:val="clear" w:color="auto" w:fill="auto"/>
            <w:noWrap/>
            <w:vAlign w:val="bottom"/>
            <w:hideMark/>
          </w:tcPr>
          <w:p w14:paraId="553DA42D"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SL Seated PF</w:t>
            </w:r>
          </w:p>
        </w:tc>
        <w:tc>
          <w:tcPr>
            <w:tcW w:w="0" w:type="auto"/>
            <w:tcBorders>
              <w:top w:val="nil"/>
              <w:left w:val="nil"/>
              <w:bottom w:val="nil"/>
              <w:right w:val="nil"/>
            </w:tcBorders>
            <w:shd w:val="clear" w:color="auto" w:fill="auto"/>
            <w:noWrap/>
            <w:vAlign w:val="bottom"/>
            <w:hideMark/>
          </w:tcPr>
          <w:p w14:paraId="38D027D7"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Female</w:t>
            </w:r>
          </w:p>
        </w:tc>
        <w:tc>
          <w:tcPr>
            <w:tcW w:w="0" w:type="auto"/>
            <w:tcBorders>
              <w:top w:val="nil"/>
              <w:left w:val="nil"/>
              <w:bottom w:val="nil"/>
              <w:right w:val="nil"/>
            </w:tcBorders>
            <w:shd w:val="clear" w:color="auto" w:fill="auto"/>
            <w:noWrap/>
            <w:vAlign w:val="bottom"/>
            <w:hideMark/>
          </w:tcPr>
          <w:p w14:paraId="2495469D"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w:t>
            </w:r>
          </w:p>
        </w:tc>
        <w:tc>
          <w:tcPr>
            <w:tcW w:w="0" w:type="auto"/>
            <w:tcBorders>
              <w:top w:val="nil"/>
              <w:left w:val="nil"/>
              <w:bottom w:val="nil"/>
              <w:right w:val="nil"/>
            </w:tcBorders>
            <w:shd w:val="clear" w:color="auto" w:fill="auto"/>
            <w:noWrap/>
            <w:vAlign w:val="bottom"/>
            <w:hideMark/>
          </w:tcPr>
          <w:p w14:paraId="0DC2B0E8"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825 ± 44</w:t>
            </w:r>
          </w:p>
        </w:tc>
        <w:tc>
          <w:tcPr>
            <w:tcW w:w="0" w:type="auto"/>
            <w:tcBorders>
              <w:top w:val="nil"/>
              <w:left w:val="nil"/>
              <w:bottom w:val="nil"/>
              <w:right w:val="nil"/>
            </w:tcBorders>
            <w:shd w:val="clear" w:color="auto" w:fill="auto"/>
            <w:noWrap/>
            <w:vAlign w:val="bottom"/>
            <w:hideMark/>
          </w:tcPr>
          <w:p w14:paraId="01096CC8"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797–854</w:t>
            </w:r>
          </w:p>
        </w:tc>
        <w:tc>
          <w:tcPr>
            <w:tcW w:w="0" w:type="auto"/>
            <w:tcBorders>
              <w:top w:val="nil"/>
              <w:left w:val="nil"/>
              <w:bottom w:val="nil"/>
              <w:right w:val="nil"/>
            </w:tcBorders>
            <w:shd w:val="clear" w:color="auto" w:fill="auto"/>
            <w:noWrap/>
            <w:vAlign w:val="bottom"/>
            <w:hideMark/>
          </w:tcPr>
          <w:p w14:paraId="619EE67B"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0" w:type="auto"/>
            <w:tcBorders>
              <w:top w:val="nil"/>
              <w:left w:val="nil"/>
              <w:bottom w:val="nil"/>
              <w:right w:val="nil"/>
            </w:tcBorders>
            <w:shd w:val="clear" w:color="auto" w:fill="auto"/>
            <w:noWrap/>
            <w:vAlign w:val="bottom"/>
            <w:hideMark/>
          </w:tcPr>
          <w:p w14:paraId="27FCF4DF"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0" w:type="auto"/>
            <w:tcBorders>
              <w:top w:val="nil"/>
              <w:left w:val="nil"/>
              <w:bottom w:val="nil"/>
              <w:right w:val="nil"/>
            </w:tcBorders>
            <w:shd w:val="clear" w:color="auto" w:fill="auto"/>
            <w:noWrap/>
            <w:vAlign w:val="bottom"/>
            <w:hideMark/>
          </w:tcPr>
          <w:p w14:paraId="2E4ADB71"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4.3 ± 0.8</w:t>
            </w:r>
          </w:p>
        </w:tc>
        <w:tc>
          <w:tcPr>
            <w:tcW w:w="0" w:type="auto"/>
            <w:tcBorders>
              <w:top w:val="nil"/>
              <w:left w:val="nil"/>
              <w:bottom w:val="nil"/>
              <w:right w:val="nil"/>
            </w:tcBorders>
            <w:shd w:val="clear" w:color="auto" w:fill="auto"/>
            <w:noWrap/>
            <w:vAlign w:val="bottom"/>
            <w:hideMark/>
          </w:tcPr>
          <w:p w14:paraId="08D13C05"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3.8–14.8</w:t>
            </w:r>
          </w:p>
        </w:tc>
      </w:tr>
      <w:tr w:rsidR="001774F6" w:rsidRPr="008D612F" w14:paraId="3C550948" w14:textId="77777777" w:rsidTr="00A8103D">
        <w:trPr>
          <w:trHeight w:val="350"/>
        </w:trPr>
        <w:tc>
          <w:tcPr>
            <w:tcW w:w="0" w:type="auto"/>
            <w:tcBorders>
              <w:top w:val="nil"/>
              <w:left w:val="nil"/>
              <w:bottom w:val="single" w:sz="4" w:space="0" w:color="auto"/>
              <w:right w:val="nil"/>
            </w:tcBorders>
            <w:shd w:val="clear" w:color="auto" w:fill="auto"/>
            <w:noWrap/>
            <w:vAlign w:val="bottom"/>
            <w:hideMark/>
          </w:tcPr>
          <w:p w14:paraId="18E00391"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 </w:t>
            </w:r>
          </w:p>
        </w:tc>
        <w:tc>
          <w:tcPr>
            <w:tcW w:w="0" w:type="auto"/>
            <w:tcBorders>
              <w:top w:val="nil"/>
              <w:left w:val="nil"/>
              <w:bottom w:val="single" w:sz="4" w:space="0" w:color="auto"/>
              <w:right w:val="nil"/>
            </w:tcBorders>
            <w:shd w:val="clear" w:color="auto" w:fill="auto"/>
            <w:noWrap/>
            <w:vAlign w:val="bottom"/>
            <w:hideMark/>
          </w:tcPr>
          <w:p w14:paraId="64F5879F"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Male</w:t>
            </w:r>
          </w:p>
        </w:tc>
        <w:tc>
          <w:tcPr>
            <w:tcW w:w="0" w:type="auto"/>
            <w:tcBorders>
              <w:top w:val="nil"/>
              <w:left w:val="nil"/>
              <w:bottom w:val="single" w:sz="4" w:space="0" w:color="auto"/>
              <w:right w:val="nil"/>
            </w:tcBorders>
            <w:shd w:val="clear" w:color="auto" w:fill="auto"/>
            <w:noWrap/>
            <w:vAlign w:val="bottom"/>
            <w:hideMark/>
          </w:tcPr>
          <w:p w14:paraId="3A60D693"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9</w:t>
            </w:r>
          </w:p>
        </w:tc>
        <w:tc>
          <w:tcPr>
            <w:tcW w:w="0" w:type="auto"/>
            <w:tcBorders>
              <w:top w:val="nil"/>
              <w:left w:val="nil"/>
              <w:bottom w:val="single" w:sz="4" w:space="0" w:color="auto"/>
              <w:right w:val="nil"/>
            </w:tcBorders>
            <w:shd w:val="clear" w:color="auto" w:fill="auto"/>
            <w:noWrap/>
            <w:vAlign w:val="bottom"/>
            <w:hideMark/>
          </w:tcPr>
          <w:p w14:paraId="301489E3"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294 ± 62</w:t>
            </w:r>
          </w:p>
        </w:tc>
        <w:tc>
          <w:tcPr>
            <w:tcW w:w="0" w:type="auto"/>
            <w:tcBorders>
              <w:top w:val="nil"/>
              <w:left w:val="nil"/>
              <w:bottom w:val="single" w:sz="4" w:space="0" w:color="auto"/>
              <w:right w:val="nil"/>
            </w:tcBorders>
            <w:shd w:val="clear" w:color="auto" w:fill="auto"/>
            <w:noWrap/>
            <w:vAlign w:val="bottom"/>
            <w:hideMark/>
          </w:tcPr>
          <w:p w14:paraId="1EFAA40E"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254–1335</w:t>
            </w:r>
          </w:p>
        </w:tc>
        <w:tc>
          <w:tcPr>
            <w:tcW w:w="0" w:type="auto"/>
            <w:tcBorders>
              <w:top w:val="nil"/>
              <w:left w:val="nil"/>
              <w:bottom w:val="single" w:sz="4" w:space="0" w:color="auto"/>
              <w:right w:val="nil"/>
            </w:tcBorders>
            <w:shd w:val="clear" w:color="auto" w:fill="auto"/>
            <w:noWrap/>
            <w:vAlign w:val="bottom"/>
            <w:hideMark/>
          </w:tcPr>
          <w:p w14:paraId="107477B8"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0" w:type="auto"/>
            <w:tcBorders>
              <w:top w:val="nil"/>
              <w:left w:val="nil"/>
              <w:bottom w:val="single" w:sz="4" w:space="0" w:color="auto"/>
              <w:right w:val="nil"/>
            </w:tcBorders>
            <w:shd w:val="clear" w:color="auto" w:fill="auto"/>
            <w:noWrap/>
            <w:vAlign w:val="bottom"/>
            <w:hideMark/>
          </w:tcPr>
          <w:p w14:paraId="5F217E05"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w:t>
            </w:r>
          </w:p>
        </w:tc>
        <w:tc>
          <w:tcPr>
            <w:tcW w:w="0" w:type="auto"/>
            <w:tcBorders>
              <w:top w:val="nil"/>
              <w:left w:val="nil"/>
              <w:bottom w:val="single" w:sz="4" w:space="0" w:color="auto"/>
              <w:right w:val="nil"/>
            </w:tcBorders>
            <w:shd w:val="clear" w:color="auto" w:fill="auto"/>
            <w:noWrap/>
            <w:vAlign w:val="bottom"/>
            <w:hideMark/>
          </w:tcPr>
          <w:p w14:paraId="22EC7E27"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6.0 ± 0.7</w:t>
            </w:r>
          </w:p>
        </w:tc>
        <w:tc>
          <w:tcPr>
            <w:tcW w:w="0" w:type="auto"/>
            <w:tcBorders>
              <w:top w:val="nil"/>
              <w:left w:val="nil"/>
              <w:bottom w:val="single" w:sz="4" w:space="0" w:color="auto"/>
              <w:right w:val="nil"/>
            </w:tcBorders>
            <w:shd w:val="clear" w:color="auto" w:fill="auto"/>
            <w:noWrap/>
            <w:vAlign w:val="bottom"/>
            <w:hideMark/>
          </w:tcPr>
          <w:p w14:paraId="65B06D11" w14:textId="77777777" w:rsidR="001774F6" w:rsidRPr="008D612F" w:rsidRDefault="001774F6" w:rsidP="00A8103D">
            <w:pPr>
              <w:spacing w:after="0" w:line="240" w:lineRule="auto"/>
              <w:ind w:firstLine="0"/>
              <w:jc w:val="left"/>
              <w:rPr>
                <w:rFonts w:eastAsia="Times New Roman" w:cs="Times New Roman"/>
                <w:color w:val="000000"/>
                <w:sz w:val="16"/>
                <w:szCs w:val="16"/>
                <w:lang w:eastAsia="en-GB"/>
              </w:rPr>
            </w:pPr>
            <w:r w:rsidRPr="008D612F">
              <w:rPr>
                <w:rFonts w:eastAsia="Times New Roman" w:cs="Times New Roman"/>
                <w:color w:val="000000"/>
                <w:sz w:val="16"/>
                <w:szCs w:val="16"/>
                <w:lang w:eastAsia="en-GB"/>
              </w:rPr>
              <w:t>15.5–16.5</w:t>
            </w:r>
          </w:p>
        </w:tc>
      </w:tr>
    </w:tbl>
    <w:p w14:paraId="281B2222" w14:textId="58FC346C" w:rsidR="0072181E" w:rsidRPr="008D612F" w:rsidRDefault="001774F6" w:rsidP="00A861D6">
      <w:pPr>
        <w:pStyle w:val="normal2"/>
      </w:pPr>
      <w:r w:rsidRPr="008D612F">
        <w:t>DL, Double-Leg; SL, Single-Leg; PF, Plantarflexion; vGRF, Vertical Ground Reaction Force; CI, Confidence Interval.</w:t>
      </w:r>
    </w:p>
    <w:p w14:paraId="72868B15" w14:textId="77777777" w:rsidR="00DD6082" w:rsidRPr="008D612F" w:rsidRDefault="00DD6082" w:rsidP="00A861D6">
      <w:pPr>
        <w:pStyle w:val="normal2"/>
        <w:rPr>
          <w:lang w:val="en-US"/>
        </w:rPr>
        <w:sectPr w:rsidR="00DD6082" w:rsidRPr="008D612F" w:rsidSect="00335855">
          <w:pgSz w:w="16838" w:h="11906" w:orient="landscape"/>
          <w:pgMar w:top="1440" w:right="1440" w:bottom="1440" w:left="1440" w:header="708" w:footer="708" w:gutter="0"/>
          <w:lnNumType w:countBy="1" w:restart="continuous"/>
          <w:cols w:space="708"/>
          <w:docGrid w:linePitch="360"/>
        </w:sectPr>
      </w:pPr>
    </w:p>
    <w:p w14:paraId="60EFAAFF" w14:textId="1C42BAF3" w:rsidR="00A861D6" w:rsidRPr="008D612F" w:rsidRDefault="00A861D6" w:rsidP="00A861D6">
      <w:pPr>
        <w:pStyle w:val="Heading1"/>
        <w:rPr>
          <w:caps/>
          <w:lang w:val="en-US"/>
        </w:rPr>
      </w:pPr>
      <w:r w:rsidRPr="008D612F">
        <w:rPr>
          <w:lang w:val="en-US"/>
        </w:rPr>
        <w:lastRenderedPageBreak/>
        <w:t>FIGURES</w:t>
      </w:r>
    </w:p>
    <w:p w14:paraId="29A81E2D" w14:textId="3987EE1A" w:rsidR="00EA61D5" w:rsidRPr="008D612F" w:rsidRDefault="00D559BE" w:rsidP="00043DB4">
      <w:pPr>
        <w:pStyle w:val="normal2"/>
        <w:rPr>
          <w:b/>
          <w:shd w:val="clear" w:color="auto" w:fill="FFFFFF"/>
        </w:rPr>
      </w:pPr>
      <w:r w:rsidRPr="008D612F">
        <w:rPr>
          <w:noProof/>
        </w:rPr>
        <w:drawing>
          <wp:inline distT="0" distB="0" distL="0" distR="0" wp14:anchorId="0CF61E13" wp14:editId="6465C396">
            <wp:extent cx="5731510" cy="2000885"/>
            <wp:effectExtent l="0" t="0" r="2540" b="0"/>
            <wp:docPr id="2" name="Picture 2" descr="A group of men working in a factor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oup of men working in a factory&#10;&#10;Description automatically generated with low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2000885"/>
                    </a:xfrm>
                    <a:prstGeom prst="rect">
                      <a:avLst/>
                    </a:prstGeom>
                    <a:noFill/>
                    <a:ln>
                      <a:noFill/>
                    </a:ln>
                  </pic:spPr>
                </pic:pic>
              </a:graphicData>
            </a:graphic>
          </wp:inline>
        </w:drawing>
      </w:r>
    </w:p>
    <w:p w14:paraId="7AF3CE58" w14:textId="1929F6FE" w:rsidR="004A44D7" w:rsidRPr="008D612F" w:rsidRDefault="005A7F4C" w:rsidP="00043DB4">
      <w:pPr>
        <w:pStyle w:val="normal2"/>
        <w:rPr>
          <w:shd w:val="clear" w:color="auto" w:fill="FFFFFF"/>
        </w:rPr>
      </w:pPr>
      <w:r w:rsidRPr="008D612F">
        <w:rPr>
          <w:b/>
          <w:shd w:val="clear" w:color="auto" w:fill="FFFFFF"/>
        </w:rPr>
        <w:t>Figure 1.</w:t>
      </w:r>
      <w:r w:rsidRPr="008D612F">
        <w:rPr>
          <w:shd w:val="clear" w:color="auto" w:fill="FFFFFF"/>
        </w:rPr>
        <w:t xml:space="preserve"> (A) Bilateral squat (B) Unilateral squat (C) Bilateral standing </w:t>
      </w:r>
      <w:r w:rsidR="004E2B14" w:rsidRPr="008D612F">
        <w:rPr>
          <w:shd w:val="clear" w:color="auto" w:fill="FFFFFF"/>
        </w:rPr>
        <w:t>plantarflexion</w:t>
      </w:r>
      <w:r w:rsidRPr="008D612F">
        <w:rPr>
          <w:shd w:val="clear" w:color="auto" w:fill="FFFFFF"/>
        </w:rPr>
        <w:t xml:space="preserve"> (D) Unilateral standing </w:t>
      </w:r>
      <w:r w:rsidR="004E2B14" w:rsidRPr="008D612F">
        <w:rPr>
          <w:shd w:val="clear" w:color="auto" w:fill="FFFFFF"/>
        </w:rPr>
        <w:t>plantarflexion</w:t>
      </w:r>
      <w:r w:rsidRPr="008D612F">
        <w:rPr>
          <w:shd w:val="clear" w:color="auto" w:fill="FFFFFF"/>
        </w:rPr>
        <w:t xml:space="preserve"> (E) Bilateral seated </w:t>
      </w:r>
      <w:r w:rsidR="004E2B14" w:rsidRPr="008D612F">
        <w:rPr>
          <w:shd w:val="clear" w:color="auto" w:fill="FFFFFF"/>
        </w:rPr>
        <w:t>plantarflexion</w:t>
      </w:r>
      <w:r w:rsidRPr="008D612F">
        <w:rPr>
          <w:shd w:val="clear" w:color="auto" w:fill="FFFFFF"/>
        </w:rPr>
        <w:t xml:space="preserve"> (F) Unilateral seated </w:t>
      </w:r>
      <w:r w:rsidR="002D0C8F" w:rsidRPr="008D612F">
        <w:rPr>
          <w:shd w:val="clear" w:color="auto" w:fill="FFFFFF"/>
        </w:rPr>
        <w:t>plantarflexion</w:t>
      </w:r>
      <w:r w:rsidR="00AD34F0" w:rsidRPr="008D612F">
        <w:rPr>
          <w:shd w:val="clear" w:color="auto" w:fill="FFFFFF"/>
        </w:rPr>
        <w:t>.</w:t>
      </w:r>
      <w:r w:rsidR="004A44D7" w:rsidRPr="008D612F">
        <w:rPr>
          <w:shd w:val="clear" w:color="auto" w:fill="FFFFFF"/>
        </w:rPr>
        <w:br w:type="page"/>
      </w:r>
    </w:p>
    <w:p w14:paraId="759CBA91" w14:textId="2700797F" w:rsidR="004A44D7" w:rsidRPr="008D612F" w:rsidRDefault="00221342" w:rsidP="00013645">
      <w:pPr>
        <w:pStyle w:val="normal2"/>
        <w:rPr>
          <w:b/>
        </w:rPr>
      </w:pPr>
      <w:r w:rsidRPr="008D612F">
        <w:rPr>
          <w:noProof/>
        </w:rPr>
        <w:lastRenderedPageBreak/>
        <w:drawing>
          <wp:inline distT="0" distB="0" distL="0" distR="0" wp14:anchorId="4E90B64C" wp14:editId="454124E9">
            <wp:extent cx="5731510" cy="4249420"/>
            <wp:effectExtent l="0" t="0" r="254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249420"/>
                    </a:xfrm>
                    <a:prstGeom prst="rect">
                      <a:avLst/>
                    </a:prstGeom>
                    <a:noFill/>
                    <a:ln>
                      <a:noFill/>
                    </a:ln>
                  </pic:spPr>
                </pic:pic>
              </a:graphicData>
            </a:graphic>
          </wp:inline>
        </w:drawing>
      </w:r>
    </w:p>
    <w:p w14:paraId="4617960E" w14:textId="6C4D4FE3" w:rsidR="0010112E" w:rsidRPr="008D612F" w:rsidRDefault="00783F4A" w:rsidP="00013645">
      <w:pPr>
        <w:pStyle w:val="normal2"/>
      </w:pPr>
      <w:r w:rsidRPr="008D612F">
        <w:rPr>
          <w:b/>
        </w:rPr>
        <w:t>Figure 2.</w:t>
      </w:r>
      <w:r w:rsidRPr="008D612F">
        <w:t xml:space="preserve"> Box plots and individual test-retest </w:t>
      </w:r>
      <w:r w:rsidR="00A81EBB" w:rsidRPr="008D612F">
        <w:t>absolute</w:t>
      </w:r>
      <w:r w:rsidR="00274013" w:rsidRPr="008D612F">
        <w:t xml:space="preserve"> (A)</w:t>
      </w:r>
      <w:r w:rsidR="00A81EBB" w:rsidRPr="008D612F">
        <w:t>, net</w:t>
      </w:r>
      <w:r w:rsidR="00274013" w:rsidRPr="008D612F">
        <w:t xml:space="preserve"> (B)</w:t>
      </w:r>
      <w:r w:rsidR="00A81EBB" w:rsidRPr="008D612F">
        <w:t>, and relative</w:t>
      </w:r>
      <w:r w:rsidR="00274013" w:rsidRPr="008D612F">
        <w:t xml:space="preserve"> (C)</w:t>
      </w:r>
      <w:r w:rsidR="00A81EBB" w:rsidRPr="008D612F">
        <w:t xml:space="preserve"> </w:t>
      </w:r>
      <w:r w:rsidRPr="008D612F">
        <w:t>vertical ground reaction force data. DL, Double-Leg; SL, Single-Leg; PF, Plantarflexion; vGRF, Vertical Ground Reaction Force.</w:t>
      </w:r>
      <w:r w:rsidR="0010112E" w:rsidRPr="008D612F">
        <w:br w:type="page"/>
      </w:r>
    </w:p>
    <w:p w14:paraId="4D31EAE6" w14:textId="31B70241" w:rsidR="00FC28FE" w:rsidRPr="008D612F" w:rsidRDefault="00DB5A2C" w:rsidP="004E1B64">
      <w:pPr>
        <w:pStyle w:val="normal2"/>
      </w:pPr>
      <w:r w:rsidRPr="008D612F">
        <w:rPr>
          <w:noProof/>
        </w:rPr>
        <w:lastRenderedPageBreak/>
        <w:drawing>
          <wp:anchor distT="0" distB="0" distL="114300" distR="114300" simplePos="0" relativeHeight="251658240" behindDoc="1" locked="0" layoutInCell="1" allowOverlap="1" wp14:anchorId="574E2C9E" wp14:editId="3731D44F">
            <wp:simplePos x="0" y="0"/>
            <wp:positionH relativeFrom="column">
              <wp:posOffset>0</wp:posOffset>
            </wp:positionH>
            <wp:positionV relativeFrom="paragraph">
              <wp:posOffset>0</wp:posOffset>
            </wp:positionV>
            <wp:extent cx="2951480" cy="8863330"/>
            <wp:effectExtent l="0" t="0" r="1270" b="0"/>
            <wp:wrapTight wrapText="bothSides">
              <wp:wrapPolygon edited="0">
                <wp:start x="0" y="0"/>
                <wp:lineTo x="0" y="21541"/>
                <wp:lineTo x="21470" y="21541"/>
                <wp:lineTo x="21470" y="0"/>
                <wp:lineTo x="0" y="0"/>
              </wp:wrapPolygon>
            </wp:wrapTight>
            <wp:docPr id="4" name="Picture 4" descr="A picture containing text, sky,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sky, map&#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51480" cy="8863330"/>
                    </a:xfrm>
                    <a:prstGeom prst="rect">
                      <a:avLst/>
                    </a:prstGeom>
                    <a:noFill/>
                    <a:ln>
                      <a:noFill/>
                    </a:ln>
                  </pic:spPr>
                </pic:pic>
              </a:graphicData>
            </a:graphic>
            <wp14:sizeRelH relativeFrom="page">
              <wp14:pctWidth>0</wp14:pctWidth>
            </wp14:sizeRelH>
            <wp14:sizeRelV relativeFrom="page">
              <wp14:pctHeight>0</wp14:pctHeight>
            </wp14:sizeRelV>
          </wp:anchor>
        </w:drawing>
      </w:r>
      <w:r w:rsidR="005A7F4C" w:rsidRPr="008D612F">
        <w:rPr>
          <w:b/>
          <w:lang w:val="en-US"/>
        </w:rPr>
        <w:t xml:space="preserve">Figure </w:t>
      </w:r>
      <w:r w:rsidR="00783F4A" w:rsidRPr="008D612F">
        <w:rPr>
          <w:b/>
          <w:lang w:val="en-US"/>
        </w:rPr>
        <w:t>3</w:t>
      </w:r>
      <w:r w:rsidR="005A7F4C" w:rsidRPr="008D612F">
        <w:rPr>
          <w:b/>
          <w:lang w:val="en-US"/>
        </w:rPr>
        <w:t>.</w:t>
      </w:r>
      <w:r w:rsidR="005A7F4C" w:rsidRPr="008D612F">
        <w:rPr>
          <w:lang w:val="en-US"/>
        </w:rPr>
        <w:t xml:space="preserve"> </w:t>
      </w:r>
      <w:r w:rsidR="005A7F4C" w:rsidRPr="008D612F">
        <w:t xml:space="preserve">Box plots and individual differences in </w:t>
      </w:r>
      <w:r w:rsidR="00A81EBB" w:rsidRPr="008D612F">
        <w:t>absolute</w:t>
      </w:r>
      <w:r w:rsidR="00274013" w:rsidRPr="008D612F">
        <w:t xml:space="preserve"> (A)</w:t>
      </w:r>
      <w:r w:rsidR="00A81EBB" w:rsidRPr="008D612F">
        <w:t>, net</w:t>
      </w:r>
      <w:r w:rsidR="00274013" w:rsidRPr="008D612F">
        <w:t xml:space="preserve"> (B)</w:t>
      </w:r>
      <w:r w:rsidR="00A81EBB" w:rsidRPr="008D612F">
        <w:t>, and relative</w:t>
      </w:r>
      <w:r w:rsidR="00274013" w:rsidRPr="008D612F">
        <w:t xml:space="preserve"> (C)</w:t>
      </w:r>
      <w:r w:rsidR="00A81EBB" w:rsidRPr="008D612F">
        <w:t xml:space="preserve"> </w:t>
      </w:r>
      <w:r w:rsidR="005A7F4C" w:rsidRPr="008D612F">
        <w:t xml:space="preserve">vGRF </w:t>
      </w:r>
      <w:r w:rsidR="00274013" w:rsidRPr="008D612F">
        <w:t xml:space="preserve">between </w:t>
      </w:r>
      <w:r w:rsidR="005A7F4C" w:rsidRPr="008D612F">
        <w:t xml:space="preserve">unilateral </w:t>
      </w:r>
      <w:r w:rsidR="00274013" w:rsidRPr="008D612F">
        <w:t xml:space="preserve">and </w:t>
      </w:r>
      <w:r w:rsidR="005A7F4C" w:rsidRPr="008D612F">
        <w:t xml:space="preserve">bilateral test positions across the squat, standing </w:t>
      </w:r>
      <w:r w:rsidR="004E2B14" w:rsidRPr="008D612F">
        <w:t>plantarflexion</w:t>
      </w:r>
      <w:r w:rsidR="00354774" w:rsidRPr="008D612F">
        <w:t>,</w:t>
      </w:r>
      <w:r w:rsidR="005A7F4C" w:rsidRPr="008D612F">
        <w:t xml:space="preserve"> and seated </w:t>
      </w:r>
      <w:r w:rsidR="004E2B14" w:rsidRPr="008D612F">
        <w:t>plantarflexion</w:t>
      </w:r>
      <w:r w:rsidR="00274013" w:rsidRPr="008D612F">
        <w:t xml:space="preserve">. </w:t>
      </w:r>
      <w:r w:rsidR="005A7F4C" w:rsidRPr="008D612F">
        <w:t xml:space="preserve">DL, Double-Leg; SL, Single-Leg; PF, </w:t>
      </w:r>
      <w:r w:rsidR="004E2B14" w:rsidRPr="008D612F">
        <w:t>Plantarflexion</w:t>
      </w:r>
      <w:r w:rsidR="005A7F4C" w:rsidRPr="008D612F">
        <w:t xml:space="preserve">; vGRF, </w:t>
      </w:r>
      <w:r w:rsidR="00B32BB3" w:rsidRPr="008D612F">
        <w:t>Vertical Ground Reaction Force</w:t>
      </w:r>
      <w:r w:rsidR="005A7F4C" w:rsidRPr="008D612F">
        <w:t>.</w:t>
      </w:r>
      <w:r w:rsidR="00FC28FE" w:rsidRPr="008D612F">
        <w:br w:type="page"/>
      </w:r>
    </w:p>
    <w:p w14:paraId="4A95F936" w14:textId="3E9BAB8D" w:rsidR="00FC28FE" w:rsidRPr="008D612F" w:rsidRDefault="00FC28FE" w:rsidP="00FC28FE">
      <w:pPr>
        <w:pStyle w:val="Heading1"/>
        <w:rPr>
          <w:lang w:val="en-US"/>
        </w:rPr>
      </w:pPr>
      <w:r w:rsidRPr="008D612F">
        <w:lastRenderedPageBreak/>
        <w:t>DISCLOSURES</w:t>
      </w:r>
    </w:p>
    <w:p w14:paraId="768660AF" w14:textId="77777777" w:rsidR="00FC28FE" w:rsidRPr="008D612F" w:rsidRDefault="00FC28FE" w:rsidP="00FC28FE">
      <w:pPr>
        <w:pStyle w:val="normal2"/>
        <w:rPr>
          <w:lang w:val="en-US"/>
        </w:rPr>
      </w:pPr>
      <w:r w:rsidRPr="008D612F">
        <w:rPr>
          <w:b/>
          <w:lang w:val="en-US"/>
        </w:rPr>
        <w:t>ACKNOWLEDGEMENTS</w:t>
      </w:r>
      <w:r w:rsidRPr="008D612F">
        <w:rPr>
          <w:lang w:val="en-US"/>
        </w:rPr>
        <w:t xml:space="preserve"> The authors would like to thank the staff, artists, and friends of The Royal Ballet for participating in this research.</w:t>
      </w:r>
    </w:p>
    <w:p w14:paraId="1C381223" w14:textId="77777777" w:rsidR="00FC28FE" w:rsidRPr="008D612F" w:rsidRDefault="00FC28FE" w:rsidP="00FC28FE">
      <w:pPr>
        <w:pStyle w:val="normal2"/>
        <w:rPr>
          <w:lang w:val="en-US"/>
        </w:rPr>
      </w:pPr>
    </w:p>
    <w:p w14:paraId="2E1C863B" w14:textId="77777777" w:rsidR="00FC28FE" w:rsidRPr="008D612F" w:rsidRDefault="00FC28FE" w:rsidP="00FC28FE">
      <w:pPr>
        <w:pStyle w:val="normal2"/>
        <w:rPr>
          <w:shd w:val="clear" w:color="auto" w:fill="FFFFFF"/>
        </w:rPr>
      </w:pPr>
      <w:r w:rsidRPr="008D612F">
        <w:rPr>
          <w:b/>
          <w:lang w:val="en-US"/>
        </w:rPr>
        <w:t xml:space="preserve">CONTRIBUTORSHIP </w:t>
      </w:r>
      <w:r w:rsidRPr="008D612F">
        <w:rPr>
          <w:shd w:val="clear" w:color="auto" w:fill="FFFFFF"/>
        </w:rPr>
        <w:t>All authors contributed to the conception and design of the work. AM and JS completed the data analysis. AM wrote the first draft and prepared all revisions. All authors reviewed and edited drafts and approved the final manuscript.</w:t>
      </w:r>
    </w:p>
    <w:p w14:paraId="17566425" w14:textId="77777777" w:rsidR="00FC28FE" w:rsidRPr="008D612F" w:rsidRDefault="00FC28FE" w:rsidP="00FC28FE">
      <w:pPr>
        <w:pStyle w:val="normal2"/>
        <w:rPr>
          <w:b/>
          <w:caps/>
          <w:lang w:val="en-US"/>
        </w:rPr>
      </w:pPr>
    </w:p>
    <w:p w14:paraId="684CA9B1" w14:textId="77777777" w:rsidR="00FC28FE" w:rsidRPr="008D612F" w:rsidRDefault="00FC28FE" w:rsidP="00FC28FE">
      <w:pPr>
        <w:pStyle w:val="normal2"/>
        <w:rPr>
          <w:lang w:val="en-US"/>
        </w:rPr>
      </w:pPr>
      <w:r w:rsidRPr="008D612F">
        <w:rPr>
          <w:b/>
          <w:lang w:val="en-US"/>
        </w:rPr>
        <w:t>COMPETING INTERESTS</w:t>
      </w:r>
      <w:r w:rsidRPr="008D612F">
        <w:rPr>
          <w:lang w:val="en-US"/>
        </w:rPr>
        <w:t xml:space="preserve"> None of the authors have any conflicts of interest to declare.</w:t>
      </w:r>
    </w:p>
    <w:p w14:paraId="6016EBBA" w14:textId="77777777" w:rsidR="00FC28FE" w:rsidRPr="008D612F" w:rsidRDefault="00FC28FE" w:rsidP="00FC28FE">
      <w:pPr>
        <w:pStyle w:val="normal2"/>
        <w:rPr>
          <w:lang w:val="en-US"/>
        </w:rPr>
      </w:pPr>
    </w:p>
    <w:p w14:paraId="6A5E2525" w14:textId="77777777" w:rsidR="00FC28FE" w:rsidRPr="008D612F" w:rsidRDefault="00FC28FE" w:rsidP="00FC28FE">
      <w:pPr>
        <w:pStyle w:val="normal2"/>
        <w:rPr>
          <w:lang w:val="en-US"/>
        </w:rPr>
      </w:pPr>
      <w:r w:rsidRPr="008D612F">
        <w:rPr>
          <w:b/>
          <w:lang w:val="en-US"/>
        </w:rPr>
        <w:t>FUNDING</w:t>
      </w:r>
      <w:r w:rsidRPr="008D612F">
        <w:rPr>
          <w:b/>
          <w:caps/>
          <w:lang w:val="en-US"/>
        </w:rPr>
        <w:t xml:space="preserve"> </w:t>
      </w:r>
      <w:r w:rsidRPr="008D612F">
        <w:rPr>
          <w:lang w:val="en-US"/>
        </w:rPr>
        <w:t>No funding was received for the completion of this study which forms part of the lead author’s PhD research.</w:t>
      </w:r>
    </w:p>
    <w:p w14:paraId="38C3EFD5" w14:textId="77777777" w:rsidR="00FC28FE" w:rsidRPr="008D612F" w:rsidRDefault="00FC28FE" w:rsidP="00FC28FE">
      <w:pPr>
        <w:pStyle w:val="normal2"/>
        <w:rPr>
          <w:b/>
          <w:caps/>
          <w:lang w:val="en-US"/>
        </w:rPr>
      </w:pPr>
    </w:p>
    <w:p w14:paraId="4FD48DBA" w14:textId="77777777" w:rsidR="00FC28FE" w:rsidRPr="008D612F" w:rsidRDefault="00FC28FE" w:rsidP="00FC28FE">
      <w:pPr>
        <w:pStyle w:val="normal2"/>
        <w:rPr>
          <w:lang w:val="en-US"/>
        </w:rPr>
      </w:pPr>
      <w:r w:rsidRPr="008D612F">
        <w:rPr>
          <w:b/>
          <w:lang w:val="en-US"/>
        </w:rPr>
        <w:t>ETHICAL APPROVAL</w:t>
      </w:r>
      <w:r w:rsidRPr="008D612F">
        <w:rPr>
          <w:lang w:val="en-US"/>
        </w:rPr>
        <w:t xml:space="preserve"> St Mary’s University, Twickenham Ethics Committee provided ethical approval for this study, in accordance with the Declaration of Helsinki.</w:t>
      </w:r>
    </w:p>
    <w:p w14:paraId="284E001F" w14:textId="77777777" w:rsidR="00FC28FE" w:rsidRPr="008D612F" w:rsidRDefault="00FC28FE" w:rsidP="00FC28FE">
      <w:pPr>
        <w:pStyle w:val="normal2"/>
        <w:rPr>
          <w:caps/>
          <w:lang w:val="en-US"/>
        </w:rPr>
      </w:pPr>
    </w:p>
    <w:p w14:paraId="53678026" w14:textId="77777777" w:rsidR="00FC28FE" w:rsidRPr="008D612F" w:rsidRDefault="00FC28FE" w:rsidP="00FC28FE">
      <w:pPr>
        <w:pStyle w:val="normal2"/>
        <w:rPr>
          <w:lang w:val="en-US"/>
        </w:rPr>
      </w:pPr>
      <w:r w:rsidRPr="008D612F">
        <w:rPr>
          <w:b/>
          <w:lang w:val="en-US"/>
        </w:rPr>
        <w:t>PATIENT INVOLVEMENT</w:t>
      </w:r>
      <w:r w:rsidRPr="008D612F">
        <w:rPr>
          <w:lang w:val="en-US"/>
        </w:rPr>
        <w:t xml:space="preserve"> There was no patient or public involvement in the design, conduct or reporting of this study.</w:t>
      </w:r>
    </w:p>
    <w:p w14:paraId="44AC184E" w14:textId="77777777" w:rsidR="00FC28FE" w:rsidRPr="008D612F" w:rsidRDefault="00FC28FE" w:rsidP="00FC28FE">
      <w:pPr>
        <w:pStyle w:val="normal2"/>
        <w:rPr>
          <w:lang w:val="en-US"/>
        </w:rPr>
      </w:pPr>
    </w:p>
    <w:p w14:paraId="192D54C3" w14:textId="77777777" w:rsidR="00FC28FE" w:rsidRDefault="00FC28FE" w:rsidP="00FC28FE">
      <w:pPr>
        <w:pStyle w:val="normal2"/>
        <w:rPr>
          <w:lang w:val="en-US"/>
        </w:rPr>
      </w:pPr>
      <w:r w:rsidRPr="008D612F">
        <w:rPr>
          <w:b/>
          <w:lang w:val="en-US"/>
        </w:rPr>
        <w:t>DATA SHARING</w:t>
      </w:r>
      <w:r w:rsidRPr="008D612F">
        <w:rPr>
          <w:lang w:val="en-US"/>
        </w:rPr>
        <w:t xml:space="preserve"> No data are available.</w:t>
      </w:r>
    </w:p>
    <w:p w14:paraId="38E9CA1C" w14:textId="77777777" w:rsidR="00FC28FE" w:rsidRPr="00C27ACD" w:rsidRDefault="00FC28FE">
      <w:pPr>
        <w:pStyle w:val="normal2"/>
      </w:pPr>
    </w:p>
    <w:sectPr w:rsidR="00FC28FE" w:rsidRPr="00C27ACD" w:rsidSect="000C19C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731D68" w14:textId="77777777" w:rsidR="005C2D93" w:rsidRDefault="005C2D93" w:rsidP="003D36B4">
      <w:pPr>
        <w:spacing w:after="0" w:line="240" w:lineRule="auto"/>
      </w:pPr>
      <w:r>
        <w:separator/>
      </w:r>
    </w:p>
  </w:endnote>
  <w:endnote w:type="continuationSeparator" w:id="0">
    <w:p w14:paraId="1DECEBF0" w14:textId="77777777" w:rsidR="005C2D93" w:rsidRDefault="005C2D93" w:rsidP="003D36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813035"/>
      <w:docPartObj>
        <w:docPartGallery w:val="Page Numbers (Bottom of Page)"/>
        <w:docPartUnique/>
      </w:docPartObj>
    </w:sdtPr>
    <w:sdtEndPr>
      <w:rPr>
        <w:rFonts w:cs="Times New Roman"/>
        <w:szCs w:val="24"/>
      </w:rPr>
    </w:sdtEndPr>
    <w:sdtContent>
      <w:p w14:paraId="2D3EA424" w14:textId="429E68B7" w:rsidR="005B58FC" w:rsidRPr="005B58FC" w:rsidRDefault="005B58FC">
        <w:pPr>
          <w:pStyle w:val="Footer"/>
          <w:jc w:val="center"/>
          <w:rPr>
            <w:rFonts w:cs="Times New Roman"/>
            <w:szCs w:val="24"/>
          </w:rPr>
        </w:pPr>
        <w:r w:rsidRPr="005B58FC">
          <w:rPr>
            <w:rFonts w:cs="Times New Roman"/>
            <w:szCs w:val="24"/>
          </w:rPr>
          <w:fldChar w:fldCharType="begin"/>
        </w:r>
        <w:r w:rsidRPr="005B58FC">
          <w:rPr>
            <w:rFonts w:cs="Times New Roman"/>
            <w:szCs w:val="24"/>
          </w:rPr>
          <w:instrText xml:space="preserve"> PAGE   \* MERGEFORMAT </w:instrText>
        </w:r>
        <w:r w:rsidRPr="005B58FC">
          <w:rPr>
            <w:rFonts w:cs="Times New Roman"/>
            <w:szCs w:val="24"/>
          </w:rPr>
          <w:fldChar w:fldCharType="separate"/>
        </w:r>
        <w:r w:rsidRPr="005B58FC">
          <w:rPr>
            <w:rFonts w:cs="Times New Roman"/>
            <w:szCs w:val="24"/>
          </w:rPr>
          <w:t>2</w:t>
        </w:r>
        <w:r w:rsidRPr="005B58FC">
          <w:rPr>
            <w:rFonts w:cs="Times New Roman"/>
            <w:szCs w:val="24"/>
          </w:rPr>
          <w:fldChar w:fldCharType="end"/>
        </w:r>
      </w:p>
    </w:sdtContent>
  </w:sdt>
  <w:p w14:paraId="0DAF28EC" w14:textId="77777777" w:rsidR="005B58FC" w:rsidRDefault="005B58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9619BA" w14:textId="77777777" w:rsidR="005C2D93" w:rsidRDefault="005C2D93" w:rsidP="003D36B4">
      <w:pPr>
        <w:spacing w:after="0" w:line="240" w:lineRule="auto"/>
      </w:pPr>
      <w:r>
        <w:separator/>
      </w:r>
    </w:p>
  </w:footnote>
  <w:footnote w:type="continuationSeparator" w:id="0">
    <w:p w14:paraId="4639EB85" w14:textId="77777777" w:rsidR="005C2D93" w:rsidRDefault="005C2D93" w:rsidP="003D36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14AC2B" w14:textId="62EA7914" w:rsidR="00EB22E4" w:rsidRPr="00EB22E4" w:rsidRDefault="00EB22E4" w:rsidP="00EB22E4">
    <w:pPr>
      <w:pStyle w:val="Header"/>
      <w:ind w:firstLine="0"/>
      <w:rPr>
        <w:i/>
        <w:iCs/>
      </w:rPr>
    </w:pPr>
    <w:r w:rsidRPr="00EB22E4">
      <w:rPr>
        <w:i/>
        <w:iCs/>
      </w:rPr>
      <w:t>Accepted for publication in the Journal of Sport and Exercise Science; 21 April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E4F8B"/>
    <w:multiLevelType w:val="hybridMultilevel"/>
    <w:tmpl w:val="B99078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828693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UzNjE3MTQ2NjExNTdT0lEKTi0uzszPAykwNDSsBQAHux4kLgAAAA=="/>
  </w:docVars>
  <w:rsids>
    <w:rsidRoot w:val="00D6064C"/>
    <w:rsid w:val="00000470"/>
    <w:rsid w:val="0000079D"/>
    <w:rsid w:val="0000090A"/>
    <w:rsid w:val="00000B87"/>
    <w:rsid w:val="00000CA7"/>
    <w:rsid w:val="00001045"/>
    <w:rsid w:val="000010ED"/>
    <w:rsid w:val="00001275"/>
    <w:rsid w:val="0000127A"/>
    <w:rsid w:val="00001A97"/>
    <w:rsid w:val="00001BFF"/>
    <w:rsid w:val="0000206C"/>
    <w:rsid w:val="0000220A"/>
    <w:rsid w:val="00002374"/>
    <w:rsid w:val="0000237B"/>
    <w:rsid w:val="00002C13"/>
    <w:rsid w:val="0000392B"/>
    <w:rsid w:val="00003DA6"/>
    <w:rsid w:val="00003E97"/>
    <w:rsid w:val="0000416B"/>
    <w:rsid w:val="00004283"/>
    <w:rsid w:val="0000455E"/>
    <w:rsid w:val="00004575"/>
    <w:rsid w:val="000047DE"/>
    <w:rsid w:val="00004C3F"/>
    <w:rsid w:val="00004E5C"/>
    <w:rsid w:val="00004F2E"/>
    <w:rsid w:val="000051F3"/>
    <w:rsid w:val="0000529E"/>
    <w:rsid w:val="00005C29"/>
    <w:rsid w:val="00005CC6"/>
    <w:rsid w:val="00006579"/>
    <w:rsid w:val="00006BF8"/>
    <w:rsid w:val="00006D51"/>
    <w:rsid w:val="000073B0"/>
    <w:rsid w:val="0000742E"/>
    <w:rsid w:val="00007E55"/>
    <w:rsid w:val="00010243"/>
    <w:rsid w:val="00010620"/>
    <w:rsid w:val="00011345"/>
    <w:rsid w:val="00011A78"/>
    <w:rsid w:val="0001207A"/>
    <w:rsid w:val="00012743"/>
    <w:rsid w:val="000128A3"/>
    <w:rsid w:val="00012BEF"/>
    <w:rsid w:val="00012C76"/>
    <w:rsid w:val="0001339C"/>
    <w:rsid w:val="00013645"/>
    <w:rsid w:val="00013C42"/>
    <w:rsid w:val="00015BA5"/>
    <w:rsid w:val="00016738"/>
    <w:rsid w:val="00016768"/>
    <w:rsid w:val="00016BE5"/>
    <w:rsid w:val="0001739C"/>
    <w:rsid w:val="000173E2"/>
    <w:rsid w:val="000176B1"/>
    <w:rsid w:val="000178BC"/>
    <w:rsid w:val="00017AB2"/>
    <w:rsid w:val="00017B00"/>
    <w:rsid w:val="00017B29"/>
    <w:rsid w:val="00017D12"/>
    <w:rsid w:val="000203B9"/>
    <w:rsid w:val="0002064C"/>
    <w:rsid w:val="00020F5B"/>
    <w:rsid w:val="000214BA"/>
    <w:rsid w:val="00021B40"/>
    <w:rsid w:val="00021CD5"/>
    <w:rsid w:val="000221B7"/>
    <w:rsid w:val="00022658"/>
    <w:rsid w:val="000235DB"/>
    <w:rsid w:val="00023728"/>
    <w:rsid w:val="00023B13"/>
    <w:rsid w:val="00023B54"/>
    <w:rsid w:val="00023D0A"/>
    <w:rsid w:val="000241F0"/>
    <w:rsid w:val="00024373"/>
    <w:rsid w:val="0002441B"/>
    <w:rsid w:val="00024473"/>
    <w:rsid w:val="00024724"/>
    <w:rsid w:val="00024AD7"/>
    <w:rsid w:val="000251D0"/>
    <w:rsid w:val="00025991"/>
    <w:rsid w:val="00026D3A"/>
    <w:rsid w:val="00026D5B"/>
    <w:rsid w:val="00027DA8"/>
    <w:rsid w:val="0003045F"/>
    <w:rsid w:val="000306DF"/>
    <w:rsid w:val="000309C2"/>
    <w:rsid w:val="00031214"/>
    <w:rsid w:val="000316DC"/>
    <w:rsid w:val="00031B3A"/>
    <w:rsid w:val="00031C62"/>
    <w:rsid w:val="00032289"/>
    <w:rsid w:val="00032365"/>
    <w:rsid w:val="000331D5"/>
    <w:rsid w:val="00033B46"/>
    <w:rsid w:val="0003427B"/>
    <w:rsid w:val="00034EF9"/>
    <w:rsid w:val="00035725"/>
    <w:rsid w:val="00035875"/>
    <w:rsid w:val="00035D83"/>
    <w:rsid w:val="000362B8"/>
    <w:rsid w:val="00036564"/>
    <w:rsid w:val="00036B99"/>
    <w:rsid w:val="00036D4A"/>
    <w:rsid w:val="000379B7"/>
    <w:rsid w:val="00040565"/>
    <w:rsid w:val="00040952"/>
    <w:rsid w:val="00041994"/>
    <w:rsid w:val="00041B8F"/>
    <w:rsid w:val="00041D10"/>
    <w:rsid w:val="000421B5"/>
    <w:rsid w:val="00042855"/>
    <w:rsid w:val="00043034"/>
    <w:rsid w:val="00043B1D"/>
    <w:rsid w:val="00043C9B"/>
    <w:rsid w:val="00043DB4"/>
    <w:rsid w:val="0004412B"/>
    <w:rsid w:val="0004486D"/>
    <w:rsid w:val="0004499E"/>
    <w:rsid w:val="00044D6B"/>
    <w:rsid w:val="000455A1"/>
    <w:rsid w:val="000456FD"/>
    <w:rsid w:val="00045ADC"/>
    <w:rsid w:val="00045FD4"/>
    <w:rsid w:val="00046183"/>
    <w:rsid w:val="00046302"/>
    <w:rsid w:val="00046411"/>
    <w:rsid w:val="0004696A"/>
    <w:rsid w:val="00046CD9"/>
    <w:rsid w:val="000473B1"/>
    <w:rsid w:val="0005054C"/>
    <w:rsid w:val="00050AA4"/>
    <w:rsid w:val="00050FD4"/>
    <w:rsid w:val="0005109A"/>
    <w:rsid w:val="0005156A"/>
    <w:rsid w:val="000517EB"/>
    <w:rsid w:val="00051B73"/>
    <w:rsid w:val="0005291B"/>
    <w:rsid w:val="00052B17"/>
    <w:rsid w:val="000532AD"/>
    <w:rsid w:val="000535DF"/>
    <w:rsid w:val="00053D5B"/>
    <w:rsid w:val="00053E62"/>
    <w:rsid w:val="0005484F"/>
    <w:rsid w:val="00054A1B"/>
    <w:rsid w:val="00055076"/>
    <w:rsid w:val="00055A1F"/>
    <w:rsid w:val="00056360"/>
    <w:rsid w:val="0005637D"/>
    <w:rsid w:val="00056471"/>
    <w:rsid w:val="00056623"/>
    <w:rsid w:val="00056746"/>
    <w:rsid w:val="00056E2F"/>
    <w:rsid w:val="000573B2"/>
    <w:rsid w:val="000575FF"/>
    <w:rsid w:val="00057984"/>
    <w:rsid w:val="000579CC"/>
    <w:rsid w:val="00060319"/>
    <w:rsid w:val="00060473"/>
    <w:rsid w:val="000613A8"/>
    <w:rsid w:val="0006271E"/>
    <w:rsid w:val="00063FAC"/>
    <w:rsid w:val="0006451C"/>
    <w:rsid w:val="00064685"/>
    <w:rsid w:val="000649B6"/>
    <w:rsid w:val="00065072"/>
    <w:rsid w:val="0006538E"/>
    <w:rsid w:val="00065898"/>
    <w:rsid w:val="0006592C"/>
    <w:rsid w:val="00065F67"/>
    <w:rsid w:val="00066CCC"/>
    <w:rsid w:val="00066E27"/>
    <w:rsid w:val="000675BE"/>
    <w:rsid w:val="00067DF1"/>
    <w:rsid w:val="000700A6"/>
    <w:rsid w:val="000702A9"/>
    <w:rsid w:val="000703AA"/>
    <w:rsid w:val="000705A0"/>
    <w:rsid w:val="000706ED"/>
    <w:rsid w:val="0007078C"/>
    <w:rsid w:val="0007083E"/>
    <w:rsid w:val="00070ABF"/>
    <w:rsid w:val="00070E7B"/>
    <w:rsid w:val="000712C1"/>
    <w:rsid w:val="00071340"/>
    <w:rsid w:val="00071407"/>
    <w:rsid w:val="000714D4"/>
    <w:rsid w:val="00071D61"/>
    <w:rsid w:val="00071DE5"/>
    <w:rsid w:val="00071E5D"/>
    <w:rsid w:val="000727FC"/>
    <w:rsid w:val="00072E50"/>
    <w:rsid w:val="00073353"/>
    <w:rsid w:val="00073735"/>
    <w:rsid w:val="00073965"/>
    <w:rsid w:val="00073AD2"/>
    <w:rsid w:val="00073C84"/>
    <w:rsid w:val="000743DC"/>
    <w:rsid w:val="0007476D"/>
    <w:rsid w:val="00074CFF"/>
    <w:rsid w:val="0007584C"/>
    <w:rsid w:val="00075E0B"/>
    <w:rsid w:val="00076121"/>
    <w:rsid w:val="00076C39"/>
    <w:rsid w:val="0007715E"/>
    <w:rsid w:val="00077529"/>
    <w:rsid w:val="000779C2"/>
    <w:rsid w:val="00077DA8"/>
    <w:rsid w:val="00077F69"/>
    <w:rsid w:val="0008048D"/>
    <w:rsid w:val="000814E1"/>
    <w:rsid w:val="000817E0"/>
    <w:rsid w:val="00081912"/>
    <w:rsid w:val="00081A84"/>
    <w:rsid w:val="000822D8"/>
    <w:rsid w:val="0008230B"/>
    <w:rsid w:val="000826DB"/>
    <w:rsid w:val="0008281F"/>
    <w:rsid w:val="00082FF0"/>
    <w:rsid w:val="00083276"/>
    <w:rsid w:val="000835CE"/>
    <w:rsid w:val="00083BA7"/>
    <w:rsid w:val="00083F85"/>
    <w:rsid w:val="000841A5"/>
    <w:rsid w:val="00084284"/>
    <w:rsid w:val="0008461B"/>
    <w:rsid w:val="00084752"/>
    <w:rsid w:val="00084931"/>
    <w:rsid w:val="00084C05"/>
    <w:rsid w:val="00084DE6"/>
    <w:rsid w:val="00085557"/>
    <w:rsid w:val="00085573"/>
    <w:rsid w:val="00085677"/>
    <w:rsid w:val="00085DAD"/>
    <w:rsid w:val="00085ED0"/>
    <w:rsid w:val="00085F56"/>
    <w:rsid w:val="00086664"/>
    <w:rsid w:val="00087248"/>
    <w:rsid w:val="00087439"/>
    <w:rsid w:val="0008799F"/>
    <w:rsid w:val="00087F60"/>
    <w:rsid w:val="00090338"/>
    <w:rsid w:val="00090793"/>
    <w:rsid w:val="00091440"/>
    <w:rsid w:val="00091B69"/>
    <w:rsid w:val="00092DEB"/>
    <w:rsid w:val="00093D2C"/>
    <w:rsid w:val="00093EBE"/>
    <w:rsid w:val="00094153"/>
    <w:rsid w:val="00094251"/>
    <w:rsid w:val="00094307"/>
    <w:rsid w:val="00095F1C"/>
    <w:rsid w:val="000964D6"/>
    <w:rsid w:val="00096A40"/>
    <w:rsid w:val="0009701C"/>
    <w:rsid w:val="000972B1"/>
    <w:rsid w:val="000973D7"/>
    <w:rsid w:val="00097E29"/>
    <w:rsid w:val="000A00F6"/>
    <w:rsid w:val="000A0234"/>
    <w:rsid w:val="000A0F27"/>
    <w:rsid w:val="000A12C1"/>
    <w:rsid w:val="000A13CC"/>
    <w:rsid w:val="000A1417"/>
    <w:rsid w:val="000A1472"/>
    <w:rsid w:val="000A203C"/>
    <w:rsid w:val="000A20B9"/>
    <w:rsid w:val="000A27CA"/>
    <w:rsid w:val="000A3EAB"/>
    <w:rsid w:val="000A4A2B"/>
    <w:rsid w:val="000A4B56"/>
    <w:rsid w:val="000A5423"/>
    <w:rsid w:val="000A5A26"/>
    <w:rsid w:val="000A5D13"/>
    <w:rsid w:val="000A68A4"/>
    <w:rsid w:val="000A7174"/>
    <w:rsid w:val="000A720A"/>
    <w:rsid w:val="000A77A6"/>
    <w:rsid w:val="000B01F9"/>
    <w:rsid w:val="000B0461"/>
    <w:rsid w:val="000B17EA"/>
    <w:rsid w:val="000B1C51"/>
    <w:rsid w:val="000B1DF4"/>
    <w:rsid w:val="000B1F59"/>
    <w:rsid w:val="000B2A15"/>
    <w:rsid w:val="000B30DA"/>
    <w:rsid w:val="000B42A5"/>
    <w:rsid w:val="000B58AA"/>
    <w:rsid w:val="000B594D"/>
    <w:rsid w:val="000B5BD7"/>
    <w:rsid w:val="000B62FC"/>
    <w:rsid w:val="000B7004"/>
    <w:rsid w:val="000B738B"/>
    <w:rsid w:val="000B7626"/>
    <w:rsid w:val="000B7822"/>
    <w:rsid w:val="000B78F7"/>
    <w:rsid w:val="000B79DC"/>
    <w:rsid w:val="000B7BE1"/>
    <w:rsid w:val="000C06E7"/>
    <w:rsid w:val="000C0A6A"/>
    <w:rsid w:val="000C0D7A"/>
    <w:rsid w:val="000C17F0"/>
    <w:rsid w:val="000C18C2"/>
    <w:rsid w:val="000C19CE"/>
    <w:rsid w:val="000C26E2"/>
    <w:rsid w:val="000C281E"/>
    <w:rsid w:val="000C2A7C"/>
    <w:rsid w:val="000C2C79"/>
    <w:rsid w:val="000C2D85"/>
    <w:rsid w:val="000C375E"/>
    <w:rsid w:val="000C3EAC"/>
    <w:rsid w:val="000C425C"/>
    <w:rsid w:val="000C455E"/>
    <w:rsid w:val="000C4F24"/>
    <w:rsid w:val="000C5CE4"/>
    <w:rsid w:val="000C60EA"/>
    <w:rsid w:val="000C65A3"/>
    <w:rsid w:val="000C68C7"/>
    <w:rsid w:val="000C6C44"/>
    <w:rsid w:val="000C6CA9"/>
    <w:rsid w:val="000C6E28"/>
    <w:rsid w:val="000C723E"/>
    <w:rsid w:val="000C72FC"/>
    <w:rsid w:val="000C7A39"/>
    <w:rsid w:val="000C7BFE"/>
    <w:rsid w:val="000C7FEF"/>
    <w:rsid w:val="000D0A6B"/>
    <w:rsid w:val="000D0BE4"/>
    <w:rsid w:val="000D1712"/>
    <w:rsid w:val="000D1904"/>
    <w:rsid w:val="000D1D53"/>
    <w:rsid w:val="000D2149"/>
    <w:rsid w:val="000D21BA"/>
    <w:rsid w:val="000D2241"/>
    <w:rsid w:val="000D2ABA"/>
    <w:rsid w:val="000D2D7B"/>
    <w:rsid w:val="000D32A1"/>
    <w:rsid w:val="000D36D9"/>
    <w:rsid w:val="000D3A1B"/>
    <w:rsid w:val="000D3B19"/>
    <w:rsid w:val="000D3B3D"/>
    <w:rsid w:val="000D3BEC"/>
    <w:rsid w:val="000D40F3"/>
    <w:rsid w:val="000D49AB"/>
    <w:rsid w:val="000D4B64"/>
    <w:rsid w:val="000D538A"/>
    <w:rsid w:val="000D54A4"/>
    <w:rsid w:val="000D5B88"/>
    <w:rsid w:val="000D61D6"/>
    <w:rsid w:val="000D6418"/>
    <w:rsid w:val="000D64CA"/>
    <w:rsid w:val="000D675F"/>
    <w:rsid w:val="000D799A"/>
    <w:rsid w:val="000E01D1"/>
    <w:rsid w:val="000E12A4"/>
    <w:rsid w:val="000E1A54"/>
    <w:rsid w:val="000E3359"/>
    <w:rsid w:val="000E341D"/>
    <w:rsid w:val="000E3E5D"/>
    <w:rsid w:val="000E466F"/>
    <w:rsid w:val="000E46ED"/>
    <w:rsid w:val="000E46FF"/>
    <w:rsid w:val="000E480F"/>
    <w:rsid w:val="000E49F0"/>
    <w:rsid w:val="000E4C3C"/>
    <w:rsid w:val="000E4E66"/>
    <w:rsid w:val="000E5199"/>
    <w:rsid w:val="000E656A"/>
    <w:rsid w:val="000E6A29"/>
    <w:rsid w:val="000E7338"/>
    <w:rsid w:val="000E74EF"/>
    <w:rsid w:val="000E7890"/>
    <w:rsid w:val="000E7D66"/>
    <w:rsid w:val="000F040F"/>
    <w:rsid w:val="000F0638"/>
    <w:rsid w:val="000F0870"/>
    <w:rsid w:val="000F11E8"/>
    <w:rsid w:val="000F16BD"/>
    <w:rsid w:val="000F209F"/>
    <w:rsid w:val="000F24B4"/>
    <w:rsid w:val="000F2C0D"/>
    <w:rsid w:val="000F3B99"/>
    <w:rsid w:val="000F3C26"/>
    <w:rsid w:val="000F3CB0"/>
    <w:rsid w:val="000F47F5"/>
    <w:rsid w:val="000F4BB2"/>
    <w:rsid w:val="000F524D"/>
    <w:rsid w:val="000F5B44"/>
    <w:rsid w:val="000F5E05"/>
    <w:rsid w:val="000F61C2"/>
    <w:rsid w:val="000F632A"/>
    <w:rsid w:val="000F6E14"/>
    <w:rsid w:val="000F71AD"/>
    <w:rsid w:val="000F7432"/>
    <w:rsid w:val="000F75BE"/>
    <w:rsid w:val="000F77F8"/>
    <w:rsid w:val="000F7B31"/>
    <w:rsid w:val="000F7D0C"/>
    <w:rsid w:val="000F7EE0"/>
    <w:rsid w:val="0010001B"/>
    <w:rsid w:val="00100690"/>
    <w:rsid w:val="00100E1A"/>
    <w:rsid w:val="0010112E"/>
    <w:rsid w:val="00101B02"/>
    <w:rsid w:val="00101B59"/>
    <w:rsid w:val="00101EA2"/>
    <w:rsid w:val="001023CA"/>
    <w:rsid w:val="00102667"/>
    <w:rsid w:val="001028A5"/>
    <w:rsid w:val="00102CE7"/>
    <w:rsid w:val="0010375F"/>
    <w:rsid w:val="001040B1"/>
    <w:rsid w:val="00104CC8"/>
    <w:rsid w:val="00105EE5"/>
    <w:rsid w:val="00106095"/>
    <w:rsid w:val="001069D7"/>
    <w:rsid w:val="001073C0"/>
    <w:rsid w:val="00107A8D"/>
    <w:rsid w:val="00107ACA"/>
    <w:rsid w:val="00107F4E"/>
    <w:rsid w:val="001106A9"/>
    <w:rsid w:val="00111F7A"/>
    <w:rsid w:val="0011265E"/>
    <w:rsid w:val="00112926"/>
    <w:rsid w:val="00112BCE"/>
    <w:rsid w:val="00112F33"/>
    <w:rsid w:val="0011303B"/>
    <w:rsid w:val="00113414"/>
    <w:rsid w:val="0011377A"/>
    <w:rsid w:val="0011393A"/>
    <w:rsid w:val="00114171"/>
    <w:rsid w:val="00114523"/>
    <w:rsid w:val="001152D0"/>
    <w:rsid w:val="00115C71"/>
    <w:rsid w:val="00116411"/>
    <w:rsid w:val="001165DE"/>
    <w:rsid w:val="0011682B"/>
    <w:rsid w:val="00116D5B"/>
    <w:rsid w:val="00116FDE"/>
    <w:rsid w:val="00116FFC"/>
    <w:rsid w:val="0011770C"/>
    <w:rsid w:val="0011783F"/>
    <w:rsid w:val="00120388"/>
    <w:rsid w:val="001209A5"/>
    <w:rsid w:val="00121ECB"/>
    <w:rsid w:val="0012210D"/>
    <w:rsid w:val="001223BA"/>
    <w:rsid w:val="001226CA"/>
    <w:rsid w:val="00122E95"/>
    <w:rsid w:val="0012327F"/>
    <w:rsid w:val="001232F8"/>
    <w:rsid w:val="00123716"/>
    <w:rsid w:val="00123727"/>
    <w:rsid w:val="0012375F"/>
    <w:rsid w:val="001237DE"/>
    <w:rsid w:val="00123F11"/>
    <w:rsid w:val="00124077"/>
    <w:rsid w:val="0012427B"/>
    <w:rsid w:val="001250A2"/>
    <w:rsid w:val="001252AB"/>
    <w:rsid w:val="00125524"/>
    <w:rsid w:val="001260F6"/>
    <w:rsid w:val="00126411"/>
    <w:rsid w:val="001264B1"/>
    <w:rsid w:val="001264E5"/>
    <w:rsid w:val="001266D0"/>
    <w:rsid w:val="00126903"/>
    <w:rsid w:val="00126BCE"/>
    <w:rsid w:val="00126DD5"/>
    <w:rsid w:val="00127093"/>
    <w:rsid w:val="00127B55"/>
    <w:rsid w:val="0013006C"/>
    <w:rsid w:val="0013076B"/>
    <w:rsid w:val="00130D35"/>
    <w:rsid w:val="00130F38"/>
    <w:rsid w:val="00130F5B"/>
    <w:rsid w:val="00131298"/>
    <w:rsid w:val="00131B46"/>
    <w:rsid w:val="00131E9F"/>
    <w:rsid w:val="0013280A"/>
    <w:rsid w:val="00133084"/>
    <w:rsid w:val="00133269"/>
    <w:rsid w:val="001336B7"/>
    <w:rsid w:val="001339AE"/>
    <w:rsid w:val="00133C5A"/>
    <w:rsid w:val="001346DE"/>
    <w:rsid w:val="001347E9"/>
    <w:rsid w:val="00134A6C"/>
    <w:rsid w:val="00134BBD"/>
    <w:rsid w:val="00134BCA"/>
    <w:rsid w:val="00134FE5"/>
    <w:rsid w:val="00135308"/>
    <w:rsid w:val="00135460"/>
    <w:rsid w:val="00135ADC"/>
    <w:rsid w:val="00136395"/>
    <w:rsid w:val="00136863"/>
    <w:rsid w:val="001369B2"/>
    <w:rsid w:val="0013736E"/>
    <w:rsid w:val="00137D6D"/>
    <w:rsid w:val="00137E25"/>
    <w:rsid w:val="00140BD9"/>
    <w:rsid w:val="00140FAF"/>
    <w:rsid w:val="001415A2"/>
    <w:rsid w:val="00141692"/>
    <w:rsid w:val="00141773"/>
    <w:rsid w:val="001417A4"/>
    <w:rsid w:val="0014197D"/>
    <w:rsid w:val="00141A5B"/>
    <w:rsid w:val="001426CD"/>
    <w:rsid w:val="0014274C"/>
    <w:rsid w:val="00142C3D"/>
    <w:rsid w:val="00142E21"/>
    <w:rsid w:val="00143023"/>
    <w:rsid w:val="00143719"/>
    <w:rsid w:val="00143A0E"/>
    <w:rsid w:val="00143E8A"/>
    <w:rsid w:val="001441A4"/>
    <w:rsid w:val="00144759"/>
    <w:rsid w:val="00144A34"/>
    <w:rsid w:val="00144AE7"/>
    <w:rsid w:val="00144E0D"/>
    <w:rsid w:val="001460E2"/>
    <w:rsid w:val="00146415"/>
    <w:rsid w:val="00146AFC"/>
    <w:rsid w:val="00146E7A"/>
    <w:rsid w:val="00146E80"/>
    <w:rsid w:val="00151814"/>
    <w:rsid w:val="00151E47"/>
    <w:rsid w:val="001522F7"/>
    <w:rsid w:val="00152CC8"/>
    <w:rsid w:val="00152F9E"/>
    <w:rsid w:val="001538E2"/>
    <w:rsid w:val="001538FF"/>
    <w:rsid w:val="00153A11"/>
    <w:rsid w:val="00153A66"/>
    <w:rsid w:val="00153BBE"/>
    <w:rsid w:val="00153DA0"/>
    <w:rsid w:val="00153F27"/>
    <w:rsid w:val="001543D4"/>
    <w:rsid w:val="00154473"/>
    <w:rsid w:val="001545D4"/>
    <w:rsid w:val="001549FC"/>
    <w:rsid w:val="00154F3A"/>
    <w:rsid w:val="0015551E"/>
    <w:rsid w:val="00155578"/>
    <w:rsid w:val="001562D8"/>
    <w:rsid w:val="00156A7D"/>
    <w:rsid w:val="001573F3"/>
    <w:rsid w:val="00157C19"/>
    <w:rsid w:val="00160752"/>
    <w:rsid w:val="001607F1"/>
    <w:rsid w:val="0016167A"/>
    <w:rsid w:val="001617B7"/>
    <w:rsid w:val="00161829"/>
    <w:rsid w:val="001618E5"/>
    <w:rsid w:val="00161AAF"/>
    <w:rsid w:val="001621C3"/>
    <w:rsid w:val="0016257E"/>
    <w:rsid w:val="00162657"/>
    <w:rsid w:val="001627DB"/>
    <w:rsid w:val="00162B71"/>
    <w:rsid w:val="00162DC8"/>
    <w:rsid w:val="00163163"/>
    <w:rsid w:val="00163212"/>
    <w:rsid w:val="0016324D"/>
    <w:rsid w:val="00163708"/>
    <w:rsid w:val="00163F77"/>
    <w:rsid w:val="00164062"/>
    <w:rsid w:val="0016468F"/>
    <w:rsid w:val="00164919"/>
    <w:rsid w:val="00164B30"/>
    <w:rsid w:val="00165A16"/>
    <w:rsid w:val="00165ED1"/>
    <w:rsid w:val="00165FBE"/>
    <w:rsid w:val="00166494"/>
    <w:rsid w:val="00166AB8"/>
    <w:rsid w:val="00166FCD"/>
    <w:rsid w:val="0016767E"/>
    <w:rsid w:val="00167A4E"/>
    <w:rsid w:val="001705D2"/>
    <w:rsid w:val="00170B9C"/>
    <w:rsid w:val="00170DF1"/>
    <w:rsid w:val="00171324"/>
    <w:rsid w:val="001713F2"/>
    <w:rsid w:val="00171759"/>
    <w:rsid w:val="001718F5"/>
    <w:rsid w:val="00171B2A"/>
    <w:rsid w:val="001725E5"/>
    <w:rsid w:val="001727D6"/>
    <w:rsid w:val="00172DAC"/>
    <w:rsid w:val="00172E7F"/>
    <w:rsid w:val="00173085"/>
    <w:rsid w:val="001731EB"/>
    <w:rsid w:val="0017347B"/>
    <w:rsid w:val="00174500"/>
    <w:rsid w:val="001747D9"/>
    <w:rsid w:val="00174A34"/>
    <w:rsid w:val="001755C9"/>
    <w:rsid w:val="00175FB6"/>
    <w:rsid w:val="00175FDD"/>
    <w:rsid w:val="001760D4"/>
    <w:rsid w:val="00176672"/>
    <w:rsid w:val="00176691"/>
    <w:rsid w:val="0017699D"/>
    <w:rsid w:val="001769FC"/>
    <w:rsid w:val="00176A12"/>
    <w:rsid w:val="001771C9"/>
    <w:rsid w:val="001774F6"/>
    <w:rsid w:val="00177B09"/>
    <w:rsid w:val="00177C4F"/>
    <w:rsid w:val="00177D07"/>
    <w:rsid w:val="00177EA2"/>
    <w:rsid w:val="00180EFF"/>
    <w:rsid w:val="0018116A"/>
    <w:rsid w:val="001812AB"/>
    <w:rsid w:val="00181D62"/>
    <w:rsid w:val="00182AA0"/>
    <w:rsid w:val="00182B98"/>
    <w:rsid w:val="00182C18"/>
    <w:rsid w:val="00182CAD"/>
    <w:rsid w:val="00184170"/>
    <w:rsid w:val="001843FB"/>
    <w:rsid w:val="00184C4C"/>
    <w:rsid w:val="00184D1A"/>
    <w:rsid w:val="0018510D"/>
    <w:rsid w:val="001851D0"/>
    <w:rsid w:val="001854CB"/>
    <w:rsid w:val="0018585D"/>
    <w:rsid w:val="0018588B"/>
    <w:rsid w:val="00185A1E"/>
    <w:rsid w:val="00185C86"/>
    <w:rsid w:val="001863C3"/>
    <w:rsid w:val="00187261"/>
    <w:rsid w:val="001873E2"/>
    <w:rsid w:val="0018796B"/>
    <w:rsid w:val="00190A3E"/>
    <w:rsid w:val="0019121C"/>
    <w:rsid w:val="001914C4"/>
    <w:rsid w:val="0019213F"/>
    <w:rsid w:val="001921CA"/>
    <w:rsid w:val="0019280F"/>
    <w:rsid w:val="00193082"/>
    <w:rsid w:val="001939FB"/>
    <w:rsid w:val="00193C8F"/>
    <w:rsid w:val="001940A2"/>
    <w:rsid w:val="001942B5"/>
    <w:rsid w:val="0019439B"/>
    <w:rsid w:val="00194442"/>
    <w:rsid w:val="00194645"/>
    <w:rsid w:val="00195113"/>
    <w:rsid w:val="00195C38"/>
    <w:rsid w:val="00195D24"/>
    <w:rsid w:val="00195F19"/>
    <w:rsid w:val="0019618F"/>
    <w:rsid w:val="00196601"/>
    <w:rsid w:val="00196C10"/>
    <w:rsid w:val="0019737D"/>
    <w:rsid w:val="00197AB8"/>
    <w:rsid w:val="001A021F"/>
    <w:rsid w:val="001A0639"/>
    <w:rsid w:val="001A09FF"/>
    <w:rsid w:val="001A0D64"/>
    <w:rsid w:val="001A1823"/>
    <w:rsid w:val="001A186F"/>
    <w:rsid w:val="001A1DCA"/>
    <w:rsid w:val="001A1E56"/>
    <w:rsid w:val="001A2060"/>
    <w:rsid w:val="001A2312"/>
    <w:rsid w:val="001A268B"/>
    <w:rsid w:val="001A28CD"/>
    <w:rsid w:val="001A2B7B"/>
    <w:rsid w:val="001A2E5F"/>
    <w:rsid w:val="001A314C"/>
    <w:rsid w:val="001A323F"/>
    <w:rsid w:val="001A3A63"/>
    <w:rsid w:val="001A3EA6"/>
    <w:rsid w:val="001A3FCE"/>
    <w:rsid w:val="001A43E3"/>
    <w:rsid w:val="001A4694"/>
    <w:rsid w:val="001A4B18"/>
    <w:rsid w:val="001A5D9F"/>
    <w:rsid w:val="001A630E"/>
    <w:rsid w:val="001A6590"/>
    <w:rsid w:val="001A7368"/>
    <w:rsid w:val="001A7530"/>
    <w:rsid w:val="001A7688"/>
    <w:rsid w:val="001B0725"/>
    <w:rsid w:val="001B0B59"/>
    <w:rsid w:val="001B0E19"/>
    <w:rsid w:val="001B13DC"/>
    <w:rsid w:val="001B1F97"/>
    <w:rsid w:val="001B2627"/>
    <w:rsid w:val="001B2899"/>
    <w:rsid w:val="001B2D7B"/>
    <w:rsid w:val="001B2E4D"/>
    <w:rsid w:val="001B3094"/>
    <w:rsid w:val="001B33E1"/>
    <w:rsid w:val="001B3938"/>
    <w:rsid w:val="001B39C4"/>
    <w:rsid w:val="001B3F6D"/>
    <w:rsid w:val="001B4218"/>
    <w:rsid w:val="001B4283"/>
    <w:rsid w:val="001B43E2"/>
    <w:rsid w:val="001B4B21"/>
    <w:rsid w:val="001B51B4"/>
    <w:rsid w:val="001B5733"/>
    <w:rsid w:val="001B5D37"/>
    <w:rsid w:val="001B64D5"/>
    <w:rsid w:val="001B7543"/>
    <w:rsid w:val="001B757F"/>
    <w:rsid w:val="001B786B"/>
    <w:rsid w:val="001B7A34"/>
    <w:rsid w:val="001B7F88"/>
    <w:rsid w:val="001C08FB"/>
    <w:rsid w:val="001C0D4C"/>
    <w:rsid w:val="001C0F91"/>
    <w:rsid w:val="001C1434"/>
    <w:rsid w:val="001C169E"/>
    <w:rsid w:val="001C1A9A"/>
    <w:rsid w:val="001C29FE"/>
    <w:rsid w:val="001C2B58"/>
    <w:rsid w:val="001C2C5B"/>
    <w:rsid w:val="001C2DDB"/>
    <w:rsid w:val="001C311E"/>
    <w:rsid w:val="001C3C36"/>
    <w:rsid w:val="001C3D82"/>
    <w:rsid w:val="001C3F9F"/>
    <w:rsid w:val="001C455C"/>
    <w:rsid w:val="001C47D7"/>
    <w:rsid w:val="001C4A52"/>
    <w:rsid w:val="001C4E2E"/>
    <w:rsid w:val="001C56F5"/>
    <w:rsid w:val="001C571E"/>
    <w:rsid w:val="001C5A2D"/>
    <w:rsid w:val="001C6256"/>
    <w:rsid w:val="001C6875"/>
    <w:rsid w:val="001C68C3"/>
    <w:rsid w:val="001C6B14"/>
    <w:rsid w:val="001C73D4"/>
    <w:rsid w:val="001D09F2"/>
    <w:rsid w:val="001D0E32"/>
    <w:rsid w:val="001D109F"/>
    <w:rsid w:val="001D1E3C"/>
    <w:rsid w:val="001D27EB"/>
    <w:rsid w:val="001D2999"/>
    <w:rsid w:val="001D2ED5"/>
    <w:rsid w:val="001D30E6"/>
    <w:rsid w:val="001D32D6"/>
    <w:rsid w:val="001D4D29"/>
    <w:rsid w:val="001D4D9C"/>
    <w:rsid w:val="001D4F4B"/>
    <w:rsid w:val="001D4F68"/>
    <w:rsid w:val="001D5416"/>
    <w:rsid w:val="001D58DC"/>
    <w:rsid w:val="001D5B28"/>
    <w:rsid w:val="001D5D86"/>
    <w:rsid w:val="001D61E2"/>
    <w:rsid w:val="001D63E1"/>
    <w:rsid w:val="001D6665"/>
    <w:rsid w:val="001D6781"/>
    <w:rsid w:val="001D6A62"/>
    <w:rsid w:val="001D798C"/>
    <w:rsid w:val="001D7B56"/>
    <w:rsid w:val="001D7F3D"/>
    <w:rsid w:val="001D7FEF"/>
    <w:rsid w:val="001E004A"/>
    <w:rsid w:val="001E0712"/>
    <w:rsid w:val="001E0C91"/>
    <w:rsid w:val="001E1279"/>
    <w:rsid w:val="001E19E9"/>
    <w:rsid w:val="001E1C7E"/>
    <w:rsid w:val="001E297A"/>
    <w:rsid w:val="001E29F1"/>
    <w:rsid w:val="001E2BB4"/>
    <w:rsid w:val="001E3106"/>
    <w:rsid w:val="001E32B3"/>
    <w:rsid w:val="001E39D9"/>
    <w:rsid w:val="001E3B90"/>
    <w:rsid w:val="001E4471"/>
    <w:rsid w:val="001E45D4"/>
    <w:rsid w:val="001E491C"/>
    <w:rsid w:val="001E50A4"/>
    <w:rsid w:val="001E5D96"/>
    <w:rsid w:val="001E63A9"/>
    <w:rsid w:val="001E666B"/>
    <w:rsid w:val="001E687B"/>
    <w:rsid w:val="001E6DCC"/>
    <w:rsid w:val="001E6FC0"/>
    <w:rsid w:val="001E726B"/>
    <w:rsid w:val="001E73CA"/>
    <w:rsid w:val="001E7573"/>
    <w:rsid w:val="001F04A3"/>
    <w:rsid w:val="001F051D"/>
    <w:rsid w:val="001F0630"/>
    <w:rsid w:val="001F0DAD"/>
    <w:rsid w:val="001F1445"/>
    <w:rsid w:val="001F182C"/>
    <w:rsid w:val="001F1AF8"/>
    <w:rsid w:val="001F1BDC"/>
    <w:rsid w:val="001F27B4"/>
    <w:rsid w:val="001F30F7"/>
    <w:rsid w:val="001F3485"/>
    <w:rsid w:val="001F351E"/>
    <w:rsid w:val="001F3E0D"/>
    <w:rsid w:val="001F3F01"/>
    <w:rsid w:val="001F42E2"/>
    <w:rsid w:val="001F497D"/>
    <w:rsid w:val="001F5ACB"/>
    <w:rsid w:val="001F5F21"/>
    <w:rsid w:val="001F6295"/>
    <w:rsid w:val="001F63BA"/>
    <w:rsid w:val="001F63FE"/>
    <w:rsid w:val="001F690B"/>
    <w:rsid w:val="001F6965"/>
    <w:rsid w:val="001F6F7C"/>
    <w:rsid w:val="001F6F89"/>
    <w:rsid w:val="00200325"/>
    <w:rsid w:val="00200348"/>
    <w:rsid w:val="002008BA"/>
    <w:rsid w:val="002008FC"/>
    <w:rsid w:val="002009F5"/>
    <w:rsid w:val="00200AD4"/>
    <w:rsid w:val="00201317"/>
    <w:rsid w:val="00201BE8"/>
    <w:rsid w:val="00202010"/>
    <w:rsid w:val="0020250E"/>
    <w:rsid w:val="002025C4"/>
    <w:rsid w:val="00202A30"/>
    <w:rsid w:val="002035D5"/>
    <w:rsid w:val="00203776"/>
    <w:rsid w:val="00203865"/>
    <w:rsid w:val="00203E47"/>
    <w:rsid w:val="002040A5"/>
    <w:rsid w:val="002041C7"/>
    <w:rsid w:val="00204A2D"/>
    <w:rsid w:val="00204C4C"/>
    <w:rsid w:val="00204EAA"/>
    <w:rsid w:val="00205487"/>
    <w:rsid w:val="00205543"/>
    <w:rsid w:val="002056BD"/>
    <w:rsid w:val="00205AB8"/>
    <w:rsid w:val="00205FB2"/>
    <w:rsid w:val="00206506"/>
    <w:rsid w:val="00206645"/>
    <w:rsid w:val="00206B62"/>
    <w:rsid w:val="00207821"/>
    <w:rsid w:val="0020787B"/>
    <w:rsid w:val="00207887"/>
    <w:rsid w:val="002079D1"/>
    <w:rsid w:val="00207BD9"/>
    <w:rsid w:val="00210205"/>
    <w:rsid w:val="002107E9"/>
    <w:rsid w:val="00211F78"/>
    <w:rsid w:val="00212132"/>
    <w:rsid w:val="0021224C"/>
    <w:rsid w:val="00212348"/>
    <w:rsid w:val="0021238D"/>
    <w:rsid w:val="00212873"/>
    <w:rsid w:val="00212B03"/>
    <w:rsid w:val="00212F43"/>
    <w:rsid w:val="00213001"/>
    <w:rsid w:val="002135CB"/>
    <w:rsid w:val="00213C22"/>
    <w:rsid w:val="00214048"/>
    <w:rsid w:val="00214426"/>
    <w:rsid w:val="00214438"/>
    <w:rsid w:val="0021452E"/>
    <w:rsid w:val="0021457F"/>
    <w:rsid w:val="002148A3"/>
    <w:rsid w:val="00214B3C"/>
    <w:rsid w:val="002154EB"/>
    <w:rsid w:val="0021568D"/>
    <w:rsid w:val="00215C3D"/>
    <w:rsid w:val="00216CB3"/>
    <w:rsid w:val="00216EF8"/>
    <w:rsid w:val="0021718A"/>
    <w:rsid w:val="002171D9"/>
    <w:rsid w:val="002174CC"/>
    <w:rsid w:val="0021761A"/>
    <w:rsid w:val="002179A8"/>
    <w:rsid w:val="00217DF2"/>
    <w:rsid w:val="002202BE"/>
    <w:rsid w:val="002206C2"/>
    <w:rsid w:val="00220862"/>
    <w:rsid w:val="00220B4D"/>
    <w:rsid w:val="00220CBF"/>
    <w:rsid w:val="00220D83"/>
    <w:rsid w:val="00221342"/>
    <w:rsid w:val="002217D8"/>
    <w:rsid w:val="00222360"/>
    <w:rsid w:val="002223BC"/>
    <w:rsid w:val="0022279D"/>
    <w:rsid w:val="00222F58"/>
    <w:rsid w:val="00223480"/>
    <w:rsid w:val="0022365F"/>
    <w:rsid w:val="002239EF"/>
    <w:rsid w:val="00223C6D"/>
    <w:rsid w:val="00223D26"/>
    <w:rsid w:val="00224097"/>
    <w:rsid w:val="002240EA"/>
    <w:rsid w:val="0022458C"/>
    <w:rsid w:val="00224E65"/>
    <w:rsid w:val="00224F51"/>
    <w:rsid w:val="00225C53"/>
    <w:rsid w:val="002263F9"/>
    <w:rsid w:val="00226418"/>
    <w:rsid w:val="00226485"/>
    <w:rsid w:val="002265C0"/>
    <w:rsid w:val="00226C59"/>
    <w:rsid w:val="00226F24"/>
    <w:rsid w:val="00227209"/>
    <w:rsid w:val="0022766C"/>
    <w:rsid w:val="002304FE"/>
    <w:rsid w:val="00230666"/>
    <w:rsid w:val="00230680"/>
    <w:rsid w:val="002312C1"/>
    <w:rsid w:val="002313A0"/>
    <w:rsid w:val="00231494"/>
    <w:rsid w:val="002317DC"/>
    <w:rsid w:val="0023189F"/>
    <w:rsid w:val="00231C97"/>
    <w:rsid w:val="00231DBB"/>
    <w:rsid w:val="00231EDC"/>
    <w:rsid w:val="002323EC"/>
    <w:rsid w:val="00232C34"/>
    <w:rsid w:val="00232D00"/>
    <w:rsid w:val="00233626"/>
    <w:rsid w:val="00233D41"/>
    <w:rsid w:val="00234421"/>
    <w:rsid w:val="00234470"/>
    <w:rsid w:val="0023447B"/>
    <w:rsid w:val="00234504"/>
    <w:rsid w:val="002347C1"/>
    <w:rsid w:val="00234CF6"/>
    <w:rsid w:val="00236302"/>
    <w:rsid w:val="002363FE"/>
    <w:rsid w:val="00236497"/>
    <w:rsid w:val="00236665"/>
    <w:rsid w:val="00236672"/>
    <w:rsid w:val="00236B0E"/>
    <w:rsid w:val="00237A2E"/>
    <w:rsid w:val="00240476"/>
    <w:rsid w:val="00240D26"/>
    <w:rsid w:val="00240D28"/>
    <w:rsid w:val="00241222"/>
    <w:rsid w:val="00242489"/>
    <w:rsid w:val="00242491"/>
    <w:rsid w:val="0024254E"/>
    <w:rsid w:val="00242633"/>
    <w:rsid w:val="002433EF"/>
    <w:rsid w:val="0024419F"/>
    <w:rsid w:val="002452F0"/>
    <w:rsid w:val="002463CC"/>
    <w:rsid w:val="002468AE"/>
    <w:rsid w:val="00246CD0"/>
    <w:rsid w:val="00247302"/>
    <w:rsid w:val="00250C70"/>
    <w:rsid w:val="00250D93"/>
    <w:rsid w:val="00250DFF"/>
    <w:rsid w:val="00250FB2"/>
    <w:rsid w:val="002510AA"/>
    <w:rsid w:val="00251429"/>
    <w:rsid w:val="00251DF2"/>
    <w:rsid w:val="00252335"/>
    <w:rsid w:val="00252D3B"/>
    <w:rsid w:val="00252EEA"/>
    <w:rsid w:val="00253161"/>
    <w:rsid w:val="0025390D"/>
    <w:rsid w:val="00253CF9"/>
    <w:rsid w:val="00253E99"/>
    <w:rsid w:val="00254D32"/>
    <w:rsid w:val="002553E3"/>
    <w:rsid w:val="00255470"/>
    <w:rsid w:val="0025588B"/>
    <w:rsid w:val="00255972"/>
    <w:rsid w:val="00255E16"/>
    <w:rsid w:val="00256575"/>
    <w:rsid w:val="00256DA5"/>
    <w:rsid w:val="0025701B"/>
    <w:rsid w:val="00257223"/>
    <w:rsid w:val="002573EA"/>
    <w:rsid w:val="00260D88"/>
    <w:rsid w:val="00261098"/>
    <w:rsid w:val="00261289"/>
    <w:rsid w:val="00261B33"/>
    <w:rsid w:val="00261C5D"/>
    <w:rsid w:val="00261DCC"/>
    <w:rsid w:val="00261DEB"/>
    <w:rsid w:val="00261ED0"/>
    <w:rsid w:val="00261FB1"/>
    <w:rsid w:val="002623DE"/>
    <w:rsid w:val="00262791"/>
    <w:rsid w:val="00262937"/>
    <w:rsid w:val="00262996"/>
    <w:rsid w:val="00262E2F"/>
    <w:rsid w:val="00263915"/>
    <w:rsid w:val="00263C09"/>
    <w:rsid w:val="00263F05"/>
    <w:rsid w:val="0026400A"/>
    <w:rsid w:val="00264BF7"/>
    <w:rsid w:val="00264F24"/>
    <w:rsid w:val="0026523F"/>
    <w:rsid w:val="0026563C"/>
    <w:rsid w:val="002656D0"/>
    <w:rsid w:val="002659EC"/>
    <w:rsid w:val="00265BF4"/>
    <w:rsid w:val="00266F0F"/>
    <w:rsid w:val="00267221"/>
    <w:rsid w:val="00267395"/>
    <w:rsid w:val="00267FDB"/>
    <w:rsid w:val="00270177"/>
    <w:rsid w:val="002702F9"/>
    <w:rsid w:val="0027043C"/>
    <w:rsid w:val="0027135C"/>
    <w:rsid w:val="0027150D"/>
    <w:rsid w:val="0027188E"/>
    <w:rsid w:val="00271AAE"/>
    <w:rsid w:val="00272603"/>
    <w:rsid w:val="00272BCD"/>
    <w:rsid w:val="00272D15"/>
    <w:rsid w:val="002734B5"/>
    <w:rsid w:val="00273717"/>
    <w:rsid w:val="00273A41"/>
    <w:rsid w:val="00273D10"/>
    <w:rsid w:val="00274013"/>
    <w:rsid w:val="002741B5"/>
    <w:rsid w:val="00274970"/>
    <w:rsid w:val="00275589"/>
    <w:rsid w:val="00276562"/>
    <w:rsid w:val="00276E6B"/>
    <w:rsid w:val="002771DA"/>
    <w:rsid w:val="00277967"/>
    <w:rsid w:val="00277AB7"/>
    <w:rsid w:val="0028014E"/>
    <w:rsid w:val="00280494"/>
    <w:rsid w:val="00281B00"/>
    <w:rsid w:val="00281BB5"/>
    <w:rsid w:val="00282001"/>
    <w:rsid w:val="0028203C"/>
    <w:rsid w:val="00282380"/>
    <w:rsid w:val="00282750"/>
    <w:rsid w:val="00282B21"/>
    <w:rsid w:val="0028413E"/>
    <w:rsid w:val="002843A4"/>
    <w:rsid w:val="002845ED"/>
    <w:rsid w:val="00284684"/>
    <w:rsid w:val="00284AF7"/>
    <w:rsid w:val="00284BD2"/>
    <w:rsid w:val="00284F87"/>
    <w:rsid w:val="00285813"/>
    <w:rsid w:val="00286118"/>
    <w:rsid w:val="0028674E"/>
    <w:rsid w:val="00286C60"/>
    <w:rsid w:val="00286D89"/>
    <w:rsid w:val="002873A6"/>
    <w:rsid w:val="002903BB"/>
    <w:rsid w:val="0029090E"/>
    <w:rsid w:val="00290CCA"/>
    <w:rsid w:val="00290D6F"/>
    <w:rsid w:val="00290D7A"/>
    <w:rsid w:val="002910CE"/>
    <w:rsid w:val="002917CC"/>
    <w:rsid w:val="0029195A"/>
    <w:rsid w:val="00291BA6"/>
    <w:rsid w:val="00291C85"/>
    <w:rsid w:val="00291FCF"/>
    <w:rsid w:val="002920CF"/>
    <w:rsid w:val="00292166"/>
    <w:rsid w:val="0029230F"/>
    <w:rsid w:val="00292763"/>
    <w:rsid w:val="00292D0A"/>
    <w:rsid w:val="002932F8"/>
    <w:rsid w:val="0029366B"/>
    <w:rsid w:val="00293DC1"/>
    <w:rsid w:val="00293FAE"/>
    <w:rsid w:val="002942AF"/>
    <w:rsid w:val="00294B7F"/>
    <w:rsid w:val="00294E7C"/>
    <w:rsid w:val="00294E84"/>
    <w:rsid w:val="00294FF5"/>
    <w:rsid w:val="002951EF"/>
    <w:rsid w:val="0029585D"/>
    <w:rsid w:val="002959FD"/>
    <w:rsid w:val="00296297"/>
    <w:rsid w:val="00296816"/>
    <w:rsid w:val="002972F2"/>
    <w:rsid w:val="00297BA7"/>
    <w:rsid w:val="002A094F"/>
    <w:rsid w:val="002A0CB4"/>
    <w:rsid w:val="002A1442"/>
    <w:rsid w:val="002A1CC6"/>
    <w:rsid w:val="002A1D08"/>
    <w:rsid w:val="002A1D78"/>
    <w:rsid w:val="002A2014"/>
    <w:rsid w:val="002A2320"/>
    <w:rsid w:val="002A280B"/>
    <w:rsid w:val="002A2831"/>
    <w:rsid w:val="002A2A5C"/>
    <w:rsid w:val="002A2EC1"/>
    <w:rsid w:val="002A447A"/>
    <w:rsid w:val="002A4521"/>
    <w:rsid w:val="002A575D"/>
    <w:rsid w:val="002A5A90"/>
    <w:rsid w:val="002A5F06"/>
    <w:rsid w:val="002A6051"/>
    <w:rsid w:val="002A64D6"/>
    <w:rsid w:val="002A6A39"/>
    <w:rsid w:val="002A6C3A"/>
    <w:rsid w:val="002A6D34"/>
    <w:rsid w:val="002A772B"/>
    <w:rsid w:val="002A7A01"/>
    <w:rsid w:val="002A7DC0"/>
    <w:rsid w:val="002B0241"/>
    <w:rsid w:val="002B0E13"/>
    <w:rsid w:val="002B0E7F"/>
    <w:rsid w:val="002B1BF9"/>
    <w:rsid w:val="002B1E3A"/>
    <w:rsid w:val="002B2314"/>
    <w:rsid w:val="002B24C5"/>
    <w:rsid w:val="002B26C9"/>
    <w:rsid w:val="002B28FE"/>
    <w:rsid w:val="002B2989"/>
    <w:rsid w:val="002B2BB7"/>
    <w:rsid w:val="002B3870"/>
    <w:rsid w:val="002B3C45"/>
    <w:rsid w:val="002B404D"/>
    <w:rsid w:val="002B4F5F"/>
    <w:rsid w:val="002B62E8"/>
    <w:rsid w:val="002B650E"/>
    <w:rsid w:val="002B6954"/>
    <w:rsid w:val="002B6E4A"/>
    <w:rsid w:val="002B6F6C"/>
    <w:rsid w:val="002B7351"/>
    <w:rsid w:val="002B7A34"/>
    <w:rsid w:val="002B7BC1"/>
    <w:rsid w:val="002C06A2"/>
    <w:rsid w:val="002C0CBC"/>
    <w:rsid w:val="002C0E81"/>
    <w:rsid w:val="002C1F92"/>
    <w:rsid w:val="002C22BA"/>
    <w:rsid w:val="002C24E0"/>
    <w:rsid w:val="002C3A01"/>
    <w:rsid w:val="002C3CD9"/>
    <w:rsid w:val="002C3D1F"/>
    <w:rsid w:val="002C49E7"/>
    <w:rsid w:val="002C4E10"/>
    <w:rsid w:val="002C4E50"/>
    <w:rsid w:val="002C5763"/>
    <w:rsid w:val="002C633B"/>
    <w:rsid w:val="002C68CB"/>
    <w:rsid w:val="002C6C84"/>
    <w:rsid w:val="002C6CA5"/>
    <w:rsid w:val="002C6CB5"/>
    <w:rsid w:val="002C6EB9"/>
    <w:rsid w:val="002C712A"/>
    <w:rsid w:val="002C7314"/>
    <w:rsid w:val="002C7839"/>
    <w:rsid w:val="002D006E"/>
    <w:rsid w:val="002D0418"/>
    <w:rsid w:val="002D0632"/>
    <w:rsid w:val="002D07C7"/>
    <w:rsid w:val="002D0C8F"/>
    <w:rsid w:val="002D12EF"/>
    <w:rsid w:val="002D1394"/>
    <w:rsid w:val="002D19A8"/>
    <w:rsid w:val="002D2CA5"/>
    <w:rsid w:val="002D2E0E"/>
    <w:rsid w:val="002D3175"/>
    <w:rsid w:val="002D3FD8"/>
    <w:rsid w:val="002D4794"/>
    <w:rsid w:val="002D4879"/>
    <w:rsid w:val="002D492F"/>
    <w:rsid w:val="002D4C0C"/>
    <w:rsid w:val="002D517F"/>
    <w:rsid w:val="002D5468"/>
    <w:rsid w:val="002D5679"/>
    <w:rsid w:val="002D5AD5"/>
    <w:rsid w:val="002D5BAF"/>
    <w:rsid w:val="002D5BDC"/>
    <w:rsid w:val="002D5E9F"/>
    <w:rsid w:val="002D606D"/>
    <w:rsid w:val="002D688F"/>
    <w:rsid w:val="002D6892"/>
    <w:rsid w:val="002D6A25"/>
    <w:rsid w:val="002D72A1"/>
    <w:rsid w:val="002D77D9"/>
    <w:rsid w:val="002D7BC5"/>
    <w:rsid w:val="002D7E36"/>
    <w:rsid w:val="002E07B0"/>
    <w:rsid w:val="002E0CE7"/>
    <w:rsid w:val="002E0D6A"/>
    <w:rsid w:val="002E16EC"/>
    <w:rsid w:val="002E1745"/>
    <w:rsid w:val="002E1D67"/>
    <w:rsid w:val="002E2124"/>
    <w:rsid w:val="002E2B09"/>
    <w:rsid w:val="002E2B2E"/>
    <w:rsid w:val="002E2BE3"/>
    <w:rsid w:val="002E31E3"/>
    <w:rsid w:val="002E3253"/>
    <w:rsid w:val="002E433D"/>
    <w:rsid w:val="002E45A8"/>
    <w:rsid w:val="002E47BA"/>
    <w:rsid w:val="002E4B85"/>
    <w:rsid w:val="002E4BD7"/>
    <w:rsid w:val="002E4EFF"/>
    <w:rsid w:val="002E51B6"/>
    <w:rsid w:val="002E5A09"/>
    <w:rsid w:val="002E5C7C"/>
    <w:rsid w:val="002E5D47"/>
    <w:rsid w:val="002E5DF6"/>
    <w:rsid w:val="002E61E5"/>
    <w:rsid w:val="002E63E7"/>
    <w:rsid w:val="002E64A3"/>
    <w:rsid w:val="002E6E94"/>
    <w:rsid w:val="002E7169"/>
    <w:rsid w:val="002E7313"/>
    <w:rsid w:val="002E7767"/>
    <w:rsid w:val="002F044F"/>
    <w:rsid w:val="002F0651"/>
    <w:rsid w:val="002F0E8F"/>
    <w:rsid w:val="002F152F"/>
    <w:rsid w:val="002F28DC"/>
    <w:rsid w:val="002F295E"/>
    <w:rsid w:val="002F2A03"/>
    <w:rsid w:val="002F3110"/>
    <w:rsid w:val="002F3358"/>
    <w:rsid w:val="002F3A34"/>
    <w:rsid w:val="002F407A"/>
    <w:rsid w:val="002F43C0"/>
    <w:rsid w:val="002F467C"/>
    <w:rsid w:val="002F48D1"/>
    <w:rsid w:val="002F516F"/>
    <w:rsid w:val="002F67B1"/>
    <w:rsid w:val="002F6CE3"/>
    <w:rsid w:val="002F7D36"/>
    <w:rsid w:val="002F7F88"/>
    <w:rsid w:val="00300122"/>
    <w:rsid w:val="00300425"/>
    <w:rsid w:val="00300506"/>
    <w:rsid w:val="003007BA"/>
    <w:rsid w:val="00300B74"/>
    <w:rsid w:val="00301544"/>
    <w:rsid w:val="00302557"/>
    <w:rsid w:val="003027FC"/>
    <w:rsid w:val="00302F5B"/>
    <w:rsid w:val="0030340F"/>
    <w:rsid w:val="0030342A"/>
    <w:rsid w:val="00303560"/>
    <w:rsid w:val="00303899"/>
    <w:rsid w:val="0030442C"/>
    <w:rsid w:val="00304744"/>
    <w:rsid w:val="0030497C"/>
    <w:rsid w:val="003049F0"/>
    <w:rsid w:val="003049F2"/>
    <w:rsid w:val="00304F31"/>
    <w:rsid w:val="00305815"/>
    <w:rsid w:val="003059C2"/>
    <w:rsid w:val="00305A75"/>
    <w:rsid w:val="00306673"/>
    <w:rsid w:val="0030710C"/>
    <w:rsid w:val="00307854"/>
    <w:rsid w:val="0030796A"/>
    <w:rsid w:val="00310178"/>
    <w:rsid w:val="00310254"/>
    <w:rsid w:val="003102B6"/>
    <w:rsid w:val="00310971"/>
    <w:rsid w:val="00310CCB"/>
    <w:rsid w:val="00310E46"/>
    <w:rsid w:val="00310F27"/>
    <w:rsid w:val="00311007"/>
    <w:rsid w:val="0031100B"/>
    <w:rsid w:val="003111C6"/>
    <w:rsid w:val="003119EC"/>
    <w:rsid w:val="003127E5"/>
    <w:rsid w:val="00312A17"/>
    <w:rsid w:val="00312BE8"/>
    <w:rsid w:val="00312EDE"/>
    <w:rsid w:val="00313142"/>
    <w:rsid w:val="00313B66"/>
    <w:rsid w:val="003151CD"/>
    <w:rsid w:val="003151F7"/>
    <w:rsid w:val="00315846"/>
    <w:rsid w:val="00315C29"/>
    <w:rsid w:val="00315C62"/>
    <w:rsid w:val="00315C73"/>
    <w:rsid w:val="00316409"/>
    <w:rsid w:val="00317DE6"/>
    <w:rsid w:val="00317F51"/>
    <w:rsid w:val="003201D7"/>
    <w:rsid w:val="00320357"/>
    <w:rsid w:val="003207A6"/>
    <w:rsid w:val="0032080C"/>
    <w:rsid w:val="00320D17"/>
    <w:rsid w:val="00320E8D"/>
    <w:rsid w:val="00321692"/>
    <w:rsid w:val="0032192E"/>
    <w:rsid w:val="00321C04"/>
    <w:rsid w:val="00321EF5"/>
    <w:rsid w:val="0032232B"/>
    <w:rsid w:val="00322594"/>
    <w:rsid w:val="0032259B"/>
    <w:rsid w:val="003229B3"/>
    <w:rsid w:val="003229E0"/>
    <w:rsid w:val="00323695"/>
    <w:rsid w:val="003238C0"/>
    <w:rsid w:val="00324618"/>
    <w:rsid w:val="00324653"/>
    <w:rsid w:val="00324941"/>
    <w:rsid w:val="00324B13"/>
    <w:rsid w:val="00324CE1"/>
    <w:rsid w:val="00324D55"/>
    <w:rsid w:val="00324E1B"/>
    <w:rsid w:val="00325507"/>
    <w:rsid w:val="00325895"/>
    <w:rsid w:val="00325CDF"/>
    <w:rsid w:val="00326166"/>
    <w:rsid w:val="00326DAB"/>
    <w:rsid w:val="00326F16"/>
    <w:rsid w:val="00327831"/>
    <w:rsid w:val="003279A2"/>
    <w:rsid w:val="00327DE7"/>
    <w:rsid w:val="0033114F"/>
    <w:rsid w:val="00331171"/>
    <w:rsid w:val="003314D4"/>
    <w:rsid w:val="00331EFF"/>
    <w:rsid w:val="003320AB"/>
    <w:rsid w:val="00332595"/>
    <w:rsid w:val="003326AE"/>
    <w:rsid w:val="00332ED0"/>
    <w:rsid w:val="0033379A"/>
    <w:rsid w:val="00333840"/>
    <w:rsid w:val="00333980"/>
    <w:rsid w:val="00333D45"/>
    <w:rsid w:val="00333EC3"/>
    <w:rsid w:val="00334062"/>
    <w:rsid w:val="00334066"/>
    <w:rsid w:val="0033426D"/>
    <w:rsid w:val="00334804"/>
    <w:rsid w:val="00334CC0"/>
    <w:rsid w:val="00335855"/>
    <w:rsid w:val="00336AAC"/>
    <w:rsid w:val="00336B7D"/>
    <w:rsid w:val="00336E0F"/>
    <w:rsid w:val="003376E9"/>
    <w:rsid w:val="00340533"/>
    <w:rsid w:val="0034057B"/>
    <w:rsid w:val="0034073F"/>
    <w:rsid w:val="00341F2A"/>
    <w:rsid w:val="00342947"/>
    <w:rsid w:val="003435B7"/>
    <w:rsid w:val="003436EC"/>
    <w:rsid w:val="003440CE"/>
    <w:rsid w:val="0034416C"/>
    <w:rsid w:val="003441D3"/>
    <w:rsid w:val="0034439B"/>
    <w:rsid w:val="003445EF"/>
    <w:rsid w:val="00344CEC"/>
    <w:rsid w:val="00344FCC"/>
    <w:rsid w:val="00345BEC"/>
    <w:rsid w:val="00345C21"/>
    <w:rsid w:val="0034652C"/>
    <w:rsid w:val="003469EB"/>
    <w:rsid w:val="00346D22"/>
    <w:rsid w:val="00346E3F"/>
    <w:rsid w:val="00347430"/>
    <w:rsid w:val="0034763C"/>
    <w:rsid w:val="0035065C"/>
    <w:rsid w:val="003507BA"/>
    <w:rsid w:val="00350C15"/>
    <w:rsid w:val="0035137A"/>
    <w:rsid w:val="00351AF2"/>
    <w:rsid w:val="00351C6B"/>
    <w:rsid w:val="003523D6"/>
    <w:rsid w:val="0035243D"/>
    <w:rsid w:val="003528B2"/>
    <w:rsid w:val="00352A1C"/>
    <w:rsid w:val="00352C27"/>
    <w:rsid w:val="003536C8"/>
    <w:rsid w:val="003539AE"/>
    <w:rsid w:val="003545BB"/>
    <w:rsid w:val="00354774"/>
    <w:rsid w:val="00354BFC"/>
    <w:rsid w:val="00355F82"/>
    <w:rsid w:val="003560E9"/>
    <w:rsid w:val="003561E9"/>
    <w:rsid w:val="003564AB"/>
    <w:rsid w:val="003568BF"/>
    <w:rsid w:val="00356C7F"/>
    <w:rsid w:val="0035760C"/>
    <w:rsid w:val="0035762C"/>
    <w:rsid w:val="003579D5"/>
    <w:rsid w:val="00357A87"/>
    <w:rsid w:val="00357EDD"/>
    <w:rsid w:val="003603AD"/>
    <w:rsid w:val="00360565"/>
    <w:rsid w:val="0036068F"/>
    <w:rsid w:val="00360CD3"/>
    <w:rsid w:val="0036110B"/>
    <w:rsid w:val="0036126A"/>
    <w:rsid w:val="003619A9"/>
    <w:rsid w:val="00361D0F"/>
    <w:rsid w:val="00362294"/>
    <w:rsid w:val="0036263B"/>
    <w:rsid w:val="003626BB"/>
    <w:rsid w:val="00362D85"/>
    <w:rsid w:val="003633DB"/>
    <w:rsid w:val="0036364A"/>
    <w:rsid w:val="003648E0"/>
    <w:rsid w:val="00364936"/>
    <w:rsid w:val="00364F4B"/>
    <w:rsid w:val="00365429"/>
    <w:rsid w:val="00365529"/>
    <w:rsid w:val="0036565E"/>
    <w:rsid w:val="0036586C"/>
    <w:rsid w:val="00365A55"/>
    <w:rsid w:val="0036635E"/>
    <w:rsid w:val="00366361"/>
    <w:rsid w:val="003667A0"/>
    <w:rsid w:val="0036682D"/>
    <w:rsid w:val="00366A0F"/>
    <w:rsid w:val="00366A8D"/>
    <w:rsid w:val="00370703"/>
    <w:rsid w:val="00370AF0"/>
    <w:rsid w:val="00371BA0"/>
    <w:rsid w:val="003721B4"/>
    <w:rsid w:val="00372212"/>
    <w:rsid w:val="00372538"/>
    <w:rsid w:val="0037319E"/>
    <w:rsid w:val="0037350E"/>
    <w:rsid w:val="00373689"/>
    <w:rsid w:val="00373D10"/>
    <w:rsid w:val="00374DBB"/>
    <w:rsid w:val="00374F67"/>
    <w:rsid w:val="003750F1"/>
    <w:rsid w:val="00375731"/>
    <w:rsid w:val="00375784"/>
    <w:rsid w:val="003757A1"/>
    <w:rsid w:val="003757B1"/>
    <w:rsid w:val="00375AC7"/>
    <w:rsid w:val="00375E13"/>
    <w:rsid w:val="00376682"/>
    <w:rsid w:val="003770B8"/>
    <w:rsid w:val="00377520"/>
    <w:rsid w:val="003776BD"/>
    <w:rsid w:val="003777A0"/>
    <w:rsid w:val="00377AC8"/>
    <w:rsid w:val="00380BD4"/>
    <w:rsid w:val="00380D86"/>
    <w:rsid w:val="0038127B"/>
    <w:rsid w:val="00381681"/>
    <w:rsid w:val="0038175D"/>
    <w:rsid w:val="003821EC"/>
    <w:rsid w:val="0038220B"/>
    <w:rsid w:val="003826D6"/>
    <w:rsid w:val="00382AE7"/>
    <w:rsid w:val="00383006"/>
    <w:rsid w:val="00383257"/>
    <w:rsid w:val="003832EE"/>
    <w:rsid w:val="00383483"/>
    <w:rsid w:val="003834E8"/>
    <w:rsid w:val="00383988"/>
    <w:rsid w:val="00383F05"/>
    <w:rsid w:val="00384725"/>
    <w:rsid w:val="0038538D"/>
    <w:rsid w:val="00385473"/>
    <w:rsid w:val="00385E06"/>
    <w:rsid w:val="00386463"/>
    <w:rsid w:val="003864B4"/>
    <w:rsid w:val="0038661D"/>
    <w:rsid w:val="0038662A"/>
    <w:rsid w:val="00386761"/>
    <w:rsid w:val="003867CD"/>
    <w:rsid w:val="003877A1"/>
    <w:rsid w:val="0039014C"/>
    <w:rsid w:val="00390A5C"/>
    <w:rsid w:val="00390C8D"/>
    <w:rsid w:val="00390E30"/>
    <w:rsid w:val="0039169D"/>
    <w:rsid w:val="003916D5"/>
    <w:rsid w:val="00391A12"/>
    <w:rsid w:val="00391A54"/>
    <w:rsid w:val="00391E53"/>
    <w:rsid w:val="00392EF9"/>
    <w:rsid w:val="0039397C"/>
    <w:rsid w:val="003939D6"/>
    <w:rsid w:val="00393B65"/>
    <w:rsid w:val="00393C9F"/>
    <w:rsid w:val="0039418F"/>
    <w:rsid w:val="0039458B"/>
    <w:rsid w:val="00394DD2"/>
    <w:rsid w:val="0039503B"/>
    <w:rsid w:val="003954FD"/>
    <w:rsid w:val="00395755"/>
    <w:rsid w:val="003962F6"/>
    <w:rsid w:val="0039724C"/>
    <w:rsid w:val="00397622"/>
    <w:rsid w:val="003A0B84"/>
    <w:rsid w:val="003A1127"/>
    <w:rsid w:val="003A17B0"/>
    <w:rsid w:val="003A19BC"/>
    <w:rsid w:val="003A19E9"/>
    <w:rsid w:val="003A1ADB"/>
    <w:rsid w:val="003A1E91"/>
    <w:rsid w:val="003A203D"/>
    <w:rsid w:val="003A22D6"/>
    <w:rsid w:val="003A2C56"/>
    <w:rsid w:val="003A313C"/>
    <w:rsid w:val="003A33F2"/>
    <w:rsid w:val="003A3543"/>
    <w:rsid w:val="003A3735"/>
    <w:rsid w:val="003A3807"/>
    <w:rsid w:val="003A39CC"/>
    <w:rsid w:val="003A3C67"/>
    <w:rsid w:val="003A4279"/>
    <w:rsid w:val="003A4641"/>
    <w:rsid w:val="003A4649"/>
    <w:rsid w:val="003A46A5"/>
    <w:rsid w:val="003A4735"/>
    <w:rsid w:val="003A4FB1"/>
    <w:rsid w:val="003A6299"/>
    <w:rsid w:val="003A6673"/>
    <w:rsid w:val="003A6981"/>
    <w:rsid w:val="003A6AEE"/>
    <w:rsid w:val="003A6FA0"/>
    <w:rsid w:val="003A7114"/>
    <w:rsid w:val="003A723D"/>
    <w:rsid w:val="003A776E"/>
    <w:rsid w:val="003A7E6B"/>
    <w:rsid w:val="003A7EF0"/>
    <w:rsid w:val="003A7FF0"/>
    <w:rsid w:val="003B005A"/>
    <w:rsid w:val="003B048B"/>
    <w:rsid w:val="003B062D"/>
    <w:rsid w:val="003B0B89"/>
    <w:rsid w:val="003B0C10"/>
    <w:rsid w:val="003B0C3A"/>
    <w:rsid w:val="003B0DF9"/>
    <w:rsid w:val="003B0F21"/>
    <w:rsid w:val="003B1379"/>
    <w:rsid w:val="003B1409"/>
    <w:rsid w:val="003B2156"/>
    <w:rsid w:val="003B21A3"/>
    <w:rsid w:val="003B242A"/>
    <w:rsid w:val="003B2548"/>
    <w:rsid w:val="003B2591"/>
    <w:rsid w:val="003B339A"/>
    <w:rsid w:val="003B3DDD"/>
    <w:rsid w:val="003B4389"/>
    <w:rsid w:val="003B4AD1"/>
    <w:rsid w:val="003B51F2"/>
    <w:rsid w:val="003B54DB"/>
    <w:rsid w:val="003B5D4B"/>
    <w:rsid w:val="003B62F2"/>
    <w:rsid w:val="003B6449"/>
    <w:rsid w:val="003B76F7"/>
    <w:rsid w:val="003B7793"/>
    <w:rsid w:val="003B7AE2"/>
    <w:rsid w:val="003C00E7"/>
    <w:rsid w:val="003C03BA"/>
    <w:rsid w:val="003C0B5C"/>
    <w:rsid w:val="003C19E1"/>
    <w:rsid w:val="003C1A03"/>
    <w:rsid w:val="003C1CA5"/>
    <w:rsid w:val="003C1DBB"/>
    <w:rsid w:val="003C1E2C"/>
    <w:rsid w:val="003C22FF"/>
    <w:rsid w:val="003C238E"/>
    <w:rsid w:val="003C265C"/>
    <w:rsid w:val="003C2E02"/>
    <w:rsid w:val="003C32D3"/>
    <w:rsid w:val="003C36AA"/>
    <w:rsid w:val="003C3D29"/>
    <w:rsid w:val="003C442A"/>
    <w:rsid w:val="003C4B82"/>
    <w:rsid w:val="003C55A7"/>
    <w:rsid w:val="003C5E77"/>
    <w:rsid w:val="003C63FF"/>
    <w:rsid w:val="003C6680"/>
    <w:rsid w:val="003C6CE7"/>
    <w:rsid w:val="003C6E44"/>
    <w:rsid w:val="003C7DD7"/>
    <w:rsid w:val="003C7F93"/>
    <w:rsid w:val="003C7FA5"/>
    <w:rsid w:val="003D07E0"/>
    <w:rsid w:val="003D0E8E"/>
    <w:rsid w:val="003D21BF"/>
    <w:rsid w:val="003D2248"/>
    <w:rsid w:val="003D24EC"/>
    <w:rsid w:val="003D276A"/>
    <w:rsid w:val="003D2D83"/>
    <w:rsid w:val="003D31EE"/>
    <w:rsid w:val="003D340B"/>
    <w:rsid w:val="003D35D9"/>
    <w:rsid w:val="003D36B4"/>
    <w:rsid w:val="003D3D29"/>
    <w:rsid w:val="003D3FC5"/>
    <w:rsid w:val="003D4C1C"/>
    <w:rsid w:val="003D4FD6"/>
    <w:rsid w:val="003D5C0C"/>
    <w:rsid w:val="003D5CF2"/>
    <w:rsid w:val="003D5EA8"/>
    <w:rsid w:val="003D62F1"/>
    <w:rsid w:val="003D65FA"/>
    <w:rsid w:val="003D6BD5"/>
    <w:rsid w:val="003D6C6F"/>
    <w:rsid w:val="003D6D41"/>
    <w:rsid w:val="003E00A1"/>
    <w:rsid w:val="003E02AC"/>
    <w:rsid w:val="003E0719"/>
    <w:rsid w:val="003E0FF1"/>
    <w:rsid w:val="003E1625"/>
    <w:rsid w:val="003E1886"/>
    <w:rsid w:val="003E1C4D"/>
    <w:rsid w:val="003E21C9"/>
    <w:rsid w:val="003E2817"/>
    <w:rsid w:val="003E2BF0"/>
    <w:rsid w:val="003E311F"/>
    <w:rsid w:val="003E66C1"/>
    <w:rsid w:val="003E68BD"/>
    <w:rsid w:val="003E69FA"/>
    <w:rsid w:val="003E7D0E"/>
    <w:rsid w:val="003F005B"/>
    <w:rsid w:val="003F069E"/>
    <w:rsid w:val="003F0F33"/>
    <w:rsid w:val="003F105F"/>
    <w:rsid w:val="003F10C1"/>
    <w:rsid w:val="003F1683"/>
    <w:rsid w:val="003F28FD"/>
    <w:rsid w:val="003F2C20"/>
    <w:rsid w:val="003F34FF"/>
    <w:rsid w:val="003F36A6"/>
    <w:rsid w:val="003F4335"/>
    <w:rsid w:val="003F49C4"/>
    <w:rsid w:val="003F5CCA"/>
    <w:rsid w:val="003F60AE"/>
    <w:rsid w:val="003F64B7"/>
    <w:rsid w:val="003F6858"/>
    <w:rsid w:val="003F69BF"/>
    <w:rsid w:val="003F700F"/>
    <w:rsid w:val="003F7121"/>
    <w:rsid w:val="003F7491"/>
    <w:rsid w:val="003F7556"/>
    <w:rsid w:val="003F78AB"/>
    <w:rsid w:val="003F7E51"/>
    <w:rsid w:val="00400208"/>
    <w:rsid w:val="00400FB4"/>
    <w:rsid w:val="0040152F"/>
    <w:rsid w:val="004017E2"/>
    <w:rsid w:val="00401890"/>
    <w:rsid w:val="00401B0E"/>
    <w:rsid w:val="00401CAC"/>
    <w:rsid w:val="004021D3"/>
    <w:rsid w:val="00402DBE"/>
    <w:rsid w:val="00403738"/>
    <w:rsid w:val="0040381E"/>
    <w:rsid w:val="004040A5"/>
    <w:rsid w:val="00404BA0"/>
    <w:rsid w:val="0040544D"/>
    <w:rsid w:val="0040658E"/>
    <w:rsid w:val="00406E99"/>
    <w:rsid w:val="004071FD"/>
    <w:rsid w:val="0040779E"/>
    <w:rsid w:val="00410334"/>
    <w:rsid w:val="004106A8"/>
    <w:rsid w:val="0041077E"/>
    <w:rsid w:val="00410A1D"/>
    <w:rsid w:val="00410ACA"/>
    <w:rsid w:val="00411789"/>
    <w:rsid w:val="00411A8B"/>
    <w:rsid w:val="00411B6C"/>
    <w:rsid w:val="00411C79"/>
    <w:rsid w:val="0041232A"/>
    <w:rsid w:val="0041258E"/>
    <w:rsid w:val="00412B18"/>
    <w:rsid w:val="004134C0"/>
    <w:rsid w:val="004136E5"/>
    <w:rsid w:val="00413C32"/>
    <w:rsid w:val="00413D5E"/>
    <w:rsid w:val="00413DFA"/>
    <w:rsid w:val="00413E96"/>
    <w:rsid w:val="00413EC0"/>
    <w:rsid w:val="0041469D"/>
    <w:rsid w:val="0041507D"/>
    <w:rsid w:val="00415305"/>
    <w:rsid w:val="00415865"/>
    <w:rsid w:val="00416381"/>
    <w:rsid w:val="00417296"/>
    <w:rsid w:val="00417737"/>
    <w:rsid w:val="00417AE2"/>
    <w:rsid w:val="00417B3F"/>
    <w:rsid w:val="00417C5D"/>
    <w:rsid w:val="00417E8F"/>
    <w:rsid w:val="00420091"/>
    <w:rsid w:val="00420652"/>
    <w:rsid w:val="004217E3"/>
    <w:rsid w:val="00421B9A"/>
    <w:rsid w:val="00421C64"/>
    <w:rsid w:val="004221D5"/>
    <w:rsid w:val="00422D45"/>
    <w:rsid w:val="00422DB5"/>
    <w:rsid w:val="00423579"/>
    <w:rsid w:val="004238BF"/>
    <w:rsid w:val="00423D0B"/>
    <w:rsid w:val="00424DD7"/>
    <w:rsid w:val="00425277"/>
    <w:rsid w:val="004252CC"/>
    <w:rsid w:val="0042647C"/>
    <w:rsid w:val="004266CA"/>
    <w:rsid w:val="00426A8D"/>
    <w:rsid w:val="00426CA5"/>
    <w:rsid w:val="00426F27"/>
    <w:rsid w:val="004273BD"/>
    <w:rsid w:val="004277E4"/>
    <w:rsid w:val="004278C6"/>
    <w:rsid w:val="00427967"/>
    <w:rsid w:val="00427AF3"/>
    <w:rsid w:val="0043014C"/>
    <w:rsid w:val="004311C3"/>
    <w:rsid w:val="004318AF"/>
    <w:rsid w:val="004320BA"/>
    <w:rsid w:val="00432187"/>
    <w:rsid w:val="004325EA"/>
    <w:rsid w:val="00432CB5"/>
    <w:rsid w:val="004334B1"/>
    <w:rsid w:val="00433F9E"/>
    <w:rsid w:val="00433FF9"/>
    <w:rsid w:val="00435873"/>
    <w:rsid w:val="00435B41"/>
    <w:rsid w:val="00436B20"/>
    <w:rsid w:val="0043705D"/>
    <w:rsid w:val="00437990"/>
    <w:rsid w:val="00437B1C"/>
    <w:rsid w:val="004400F0"/>
    <w:rsid w:val="004408E4"/>
    <w:rsid w:val="00440994"/>
    <w:rsid w:val="004414E0"/>
    <w:rsid w:val="00441B27"/>
    <w:rsid w:val="00441BE6"/>
    <w:rsid w:val="00441C55"/>
    <w:rsid w:val="00442383"/>
    <w:rsid w:val="00442663"/>
    <w:rsid w:val="004437D0"/>
    <w:rsid w:val="00443B99"/>
    <w:rsid w:val="004447BA"/>
    <w:rsid w:val="00444A03"/>
    <w:rsid w:val="00444E43"/>
    <w:rsid w:val="00444F57"/>
    <w:rsid w:val="004452AE"/>
    <w:rsid w:val="00445F33"/>
    <w:rsid w:val="00445F50"/>
    <w:rsid w:val="00447337"/>
    <w:rsid w:val="0044790E"/>
    <w:rsid w:val="0044792B"/>
    <w:rsid w:val="00447DF5"/>
    <w:rsid w:val="0045092B"/>
    <w:rsid w:val="00450E2D"/>
    <w:rsid w:val="00450F28"/>
    <w:rsid w:val="00451283"/>
    <w:rsid w:val="00451E87"/>
    <w:rsid w:val="004524B0"/>
    <w:rsid w:val="0045280B"/>
    <w:rsid w:val="00453B84"/>
    <w:rsid w:val="00453C86"/>
    <w:rsid w:val="00454773"/>
    <w:rsid w:val="004547C3"/>
    <w:rsid w:val="00454CBA"/>
    <w:rsid w:val="004560FB"/>
    <w:rsid w:val="00456455"/>
    <w:rsid w:val="004569FF"/>
    <w:rsid w:val="00456F6D"/>
    <w:rsid w:val="004578CE"/>
    <w:rsid w:val="00457A42"/>
    <w:rsid w:val="00457D1F"/>
    <w:rsid w:val="00460A48"/>
    <w:rsid w:val="00461619"/>
    <w:rsid w:val="00461818"/>
    <w:rsid w:val="00462283"/>
    <w:rsid w:val="004623A6"/>
    <w:rsid w:val="004625BD"/>
    <w:rsid w:val="004640E1"/>
    <w:rsid w:val="004641BE"/>
    <w:rsid w:val="004646B2"/>
    <w:rsid w:val="00464C87"/>
    <w:rsid w:val="00465001"/>
    <w:rsid w:val="004656C9"/>
    <w:rsid w:val="004660F1"/>
    <w:rsid w:val="00466389"/>
    <w:rsid w:val="00467131"/>
    <w:rsid w:val="004672EE"/>
    <w:rsid w:val="00467388"/>
    <w:rsid w:val="004677F0"/>
    <w:rsid w:val="00467997"/>
    <w:rsid w:val="00470B46"/>
    <w:rsid w:val="0047140F"/>
    <w:rsid w:val="004715C1"/>
    <w:rsid w:val="004717E3"/>
    <w:rsid w:val="00471B25"/>
    <w:rsid w:val="00472D24"/>
    <w:rsid w:val="00472D6E"/>
    <w:rsid w:val="00472D97"/>
    <w:rsid w:val="00472DC6"/>
    <w:rsid w:val="00473228"/>
    <w:rsid w:val="0047373F"/>
    <w:rsid w:val="0047383D"/>
    <w:rsid w:val="00473845"/>
    <w:rsid w:val="00473C77"/>
    <w:rsid w:val="00473D1A"/>
    <w:rsid w:val="00474314"/>
    <w:rsid w:val="0047438C"/>
    <w:rsid w:val="00474D1C"/>
    <w:rsid w:val="00474D29"/>
    <w:rsid w:val="004757FA"/>
    <w:rsid w:val="00475F18"/>
    <w:rsid w:val="00476BD2"/>
    <w:rsid w:val="00476DBA"/>
    <w:rsid w:val="004775CD"/>
    <w:rsid w:val="004776C7"/>
    <w:rsid w:val="00480109"/>
    <w:rsid w:val="00480DC2"/>
    <w:rsid w:val="00480DEA"/>
    <w:rsid w:val="0048167B"/>
    <w:rsid w:val="00481875"/>
    <w:rsid w:val="004822BB"/>
    <w:rsid w:val="00482C72"/>
    <w:rsid w:val="004830F7"/>
    <w:rsid w:val="004835F7"/>
    <w:rsid w:val="0048404C"/>
    <w:rsid w:val="00484224"/>
    <w:rsid w:val="00484685"/>
    <w:rsid w:val="004848F8"/>
    <w:rsid w:val="004849DA"/>
    <w:rsid w:val="00485176"/>
    <w:rsid w:val="0048556F"/>
    <w:rsid w:val="004860FB"/>
    <w:rsid w:val="004861AD"/>
    <w:rsid w:val="00486B5A"/>
    <w:rsid w:val="00487020"/>
    <w:rsid w:val="004872FB"/>
    <w:rsid w:val="00487A97"/>
    <w:rsid w:val="00487C63"/>
    <w:rsid w:val="0049008E"/>
    <w:rsid w:val="004902E2"/>
    <w:rsid w:val="004903B3"/>
    <w:rsid w:val="00491307"/>
    <w:rsid w:val="0049184A"/>
    <w:rsid w:val="00491C61"/>
    <w:rsid w:val="00491D08"/>
    <w:rsid w:val="00491F49"/>
    <w:rsid w:val="0049205D"/>
    <w:rsid w:val="00492742"/>
    <w:rsid w:val="00492815"/>
    <w:rsid w:val="00492FC5"/>
    <w:rsid w:val="00493029"/>
    <w:rsid w:val="004938F4"/>
    <w:rsid w:val="00493D43"/>
    <w:rsid w:val="00494C2D"/>
    <w:rsid w:val="0049561E"/>
    <w:rsid w:val="0049572B"/>
    <w:rsid w:val="00495774"/>
    <w:rsid w:val="00495DE3"/>
    <w:rsid w:val="004962A1"/>
    <w:rsid w:val="00496EDC"/>
    <w:rsid w:val="00497737"/>
    <w:rsid w:val="00497CA9"/>
    <w:rsid w:val="00497E1E"/>
    <w:rsid w:val="00497FF6"/>
    <w:rsid w:val="004A0FD7"/>
    <w:rsid w:val="004A19E5"/>
    <w:rsid w:val="004A1B26"/>
    <w:rsid w:val="004A1F56"/>
    <w:rsid w:val="004A22EB"/>
    <w:rsid w:val="004A2496"/>
    <w:rsid w:val="004A2F13"/>
    <w:rsid w:val="004A2F1F"/>
    <w:rsid w:val="004A2F56"/>
    <w:rsid w:val="004A3225"/>
    <w:rsid w:val="004A3608"/>
    <w:rsid w:val="004A360B"/>
    <w:rsid w:val="004A36E7"/>
    <w:rsid w:val="004A39A3"/>
    <w:rsid w:val="004A3B92"/>
    <w:rsid w:val="004A43DA"/>
    <w:rsid w:val="004A44D7"/>
    <w:rsid w:val="004A4639"/>
    <w:rsid w:val="004A4722"/>
    <w:rsid w:val="004A4985"/>
    <w:rsid w:val="004A4DB2"/>
    <w:rsid w:val="004A5081"/>
    <w:rsid w:val="004A5256"/>
    <w:rsid w:val="004A57A0"/>
    <w:rsid w:val="004A5E86"/>
    <w:rsid w:val="004A5F54"/>
    <w:rsid w:val="004A6168"/>
    <w:rsid w:val="004A626D"/>
    <w:rsid w:val="004A6286"/>
    <w:rsid w:val="004A6F9A"/>
    <w:rsid w:val="004A7282"/>
    <w:rsid w:val="004A749D"/>
    <w:rsid w:val="004A74CB"/>
    <w:rsid w:val="004A7991"/>
    <w:rsid w:val="004A7BE9"/>
    <w:rsid w:val="004A7DB9"/>
    <w:rsid w:val="004B002A"/>
    <w:rsid w:val="004B06F1"/>
    <w:rsid w:val="004B127B"/>
    <w:rsid w:val="004B1B50"/>
    <w:rsid w:val="004B334D"/>
    <w:rsid w:val="004B3372"/>
    <w:rsid w:val="004B3B74"/>
    <w:rsid w:val="004B467A"/>
    <w:rsid w:val="004B4F6B"/>
    <w:rsid w:val="004B5476"/>
    <w:rsid w:val="004B56EC"/>
    <w:rsid w:val="004B5D40"/>
    <w:rsid w:val="004B6746"/>
    <w:rsid w:val="004B680B"/>
    <w:rsid w:val="004B6AE1"/>
    <w:rsid w:val="004B788A"/>
    <w:rsid w:val="004B7CAA"/>
    <w:rsid w:val="004C00E8"/>
    <w:rsid w:val="004C0ABE"/>
    <w:rsid w:val="004C0D15"/>
    <w:rsid w:val="004C1107"/>
    <w:rsid w:val="004C113D"/>
    <w:rsid w:val="004C15F3"/>
    <w:rsid w:val="004C18F2"/>
    <w:rsid w:val="004C1C29"/>
    <w:rsid w:val="004C1CB6"/>
    <w:rsid w:val="004C2171"/>
    <w:rsid w:val="004C2672"/>
    <w:rsid w:val="004C2761"/>
    <w:rsid w:val="004C28BB"/>
    <w:rsid w:val="004C2FDE"/>
    <w:rsid w:val="004C3606"/>
    <w:rsid w:val="004C3A00"/>
    <w:rsid w:val="004C41B7"/>
    <w:rsid w:val="004C48DD"/>
    <w:rsid w:val="004C4A72"/>
    <w:rsid w:val="004C5F15"/>
    <w:rsid w:val="004C672F"/>
    <w:rsid w:val="004C675E"/>
    <w:rsid w:val="004C7A05"/>
    <w:rsid w:val="004D0A7B"/>
    <w:rsid w:val="004D0F70"/>
    <w:rsid w:val="004D1B24"/>
    <w:rsid w:val="004D21D7"/>
    <w:rsid w:val="004D3009"/>
    <w:rsid w:val="004D3285"/>
    <w:rsid w:val="004D3A21"/>
    <w:rsid w:val="004D3D7D"/>
    <w:rsid w:val="004D4043"/>
    <w:rsid w:val="004D4684"/>
    <w:rsid w:val="004D4F96"/>
    <w:rsid w:val="004D545D"/>
    <w:rsid w:val="004D5E16"/>
    <w:rsid w:val="004D6A5C"/>
    <w:rsid w:val="004D6DBD"/>
    <w:rsid w:val="004D7068"/>
    <w:rsid w:val="004D746E"/>
    <w:rsid w:val="004D761E"/>
    <w:rsid w:val="004D7B5E"/>
    <w:rsid w:val="004E0995"/>
    <w:rsid w:val="004E15B1"/>
    <w:rsid w:val="004E1B64"/>
    <w:rsid w:val="004E1C8F"/>
    <w:rsid w:val="004E1FA7"/>
    <w:rsid w:val="004E2642"/>
    <w:rsid w:val="004E2797"/>
    <w:rsid w:val="004E29CE"/>
    <w:rsid w:val="004E2A39"/>
    <w:rsid w:val="004E2B14"/>
    <w:rsid w:val="004E31D5"/>
    <w:rsid w:val="004E3C1B"/>
    <w:rsid w:val="004E4C6F"/>
    <w:rsid w:val="004E4D64"/>
    <w:rsid w:val="004E4DBA"/>
    <w:rsid w:val="004E5474"/>
    <w:rsid w:val="004E5738"/>
    <w:rsid w:val="004E58BA"/>
    <w:rsid w:val="004E5BDD"/>
    <w:rsid w:val="004E669C"/>
    <w:rsid w:val="004E6AB1"/>
    <w:rsid w:val="004E6D55"/>
    <w:rsid w:val="004E7945"/>
    <w:rsid w:val="004F01CC"/>
    <w:rsid w:val="004F02C9"/>
    <w:rsid w:val="004F0496"/>
    <w:rsid w:val="004F0D59"/>
    <w:rsid w:val="004F1492"/>
    <w:rsid w:val="004F1AD4"/>
    <w:rsid w:val="004F1D88"/>
    <w:rsid w:val="004F24B1"/>
    <w:rsid w:val="004F3282"/>
    <w:rsid w:val="004F36C4"/>
    <w:rsid w:val="004F372A"/>
    <w:rsid w:val="004F3C9B"/>
    <w:rsid w:val="004F3F98"/>
    <w:rsid w:val="004F47B9"/>
    <w:rsid w:val="004F57CA"/>
    <w:rsid w:val="004F5A5F"/>
    <w:rsid w:val="004F637C"/>
    <w:rsid w:val="004F64CE"/>
    <w:rsid w:val="004F678E"/>
    <w:rsid w:val="004F6C14"/>
    <w:rsid w:val="004F6F29"/>
    <w:rsid w:val="004F7600"/>
    <w:rsid w:val="004F770C"/>
    <w:rsid w:val="004F772A"/>
    <w:rsid w:val="004F78EA"/>
    <w:rsid w:val="004F7C55"/>
    <w:rsid w:val="00500641"/>
    <w:rsid w:val="0050065B"/>
    <w:rsid w:val="005006FC"/>
    <w:rsid w:val="00500C90"/>
    <w:rsid w:val="00500FE4"/>
    <w:rsid w:val="00501436"/>
    <w:rsid w:val="00501469"/>
    <w:rsid w:val="00501754"/>
    <w:rsid w:val="005018B6"/>
    <w:rsid w:val="00501E2F"/>
    <w:rsid w:val="0050260E"/>
    <w:rsid w:val="00502E41"/>
    <w:rsid w:val="005039C5"/>
    <w:rsid w:val="0050413B"/>
    <w:rsid w:val="00504971"/>
    <w:rsid w:val="00504C5F"/>
    <w:rsid w:val="005051DE"/>
    <w:rsid w:val="00505614"/>
    <w:rsid w:val="00505738"/>
    <w:rsid w:val="00505D4E"/>
    <w:rsid w:val="00506110"/>
    <w:rsid w:val="00506282"/>
    <w:rsid w:val="00506C87"/>
    <w:rsid w:val="00506EA3"/>
    <w:rsid w:val="00506EC3"/>
    <w:rsid w:val="00506EFB"/>
    <w:rsid w:val="0050714C"/>
    <w:rsid w:val="00507A6D"/>
    <w:rsid w:val="0051010B"/>
    <w:rsid w:val="00510848"/>
    <w:rsid w:val="00510F50"/>
    <w:rsid w:val="005124D0"/>
    <w:rsid w:val="0051266A"/>
    <w:rsid w:val="00512D33"/>
    <w:rsid w:val="00512F35"/>
    <w:rsid w:val="00513709"/>
    <w:rsid w:val="005139AF"/>
    <w:rsid w:val="005143A8"/>
    <w:rsid w:val="00514797"/>
    <w:rsid w:val="00514C83"/>
    <w:rsid w:val="00514CB2"/>
    <w:rsid w:val="00514CC9"/>
    <w:rsid w:val="00514D49"/>
    <w:rsid w:val="005153BF"/>
    <w:rsid w:val="0051561E"/>
    <w:rsid w:val="00515886"/>
    <w:rsid w:val="0051648F"/>
    <w:rsid w:val="0051691E"/>
    <w:rsid w:val="00516B8B"/>
    <w:rsid w:val="00516B9B"/>
    <w:rsid w:val="00516C21"/>
    <w:rsid w:val="0051725B"/>
    <w:rsid w:val="00517459"/>
    <w:rsid w:val="00517545"/>
    <w:rsid w:val="00517AE5"/>
    <w:rsid w:val="00517E10"/>
    <w:rsid w:val="0052005C"/>
    <w:rsid w:val="005202B8"/>
    <w:rsid w:val="005206CF"/>
    <w:rsid w:val="00520BEC"/>
    <w:rsid w:val="00520F90"/>
    <w:rsid w:val="0052154E"/>
    <w:rsid w:val="0052168B"/>
    <w:rsid w:val="005217FE"/>
    <w:rsid w:val="00521816"/>
    <w:rsid w:val="00521B28"/>
    <w:rsid w:val="00521CCF"/>
    <w:rsid w:val="00522284"/>
    <w:rsid w:val="00522FD5"/>
    <w:rsid w:val="0052420F"/>
    <w:rsid w:val="0052435C"/>
    <w:rsid w:val="00524512"/>
    <w:rsid w:val="0052458D"/>
    <w:rsid w:val="00524678"/>
    <w:rsid w:val="0052482F"/>
    <w:rsid w:val="00524E68"/>
    <w:rsid w:val="0052574E"/>
    <w:rsid w:val="00525CF0"/>
    <w:rsid w:val="00525D0F"/>
    <w:rsid w:val="005262B1"/>
    <w:rsid w:val="005267CE"/>
    <w:rsid w:val="00526DDE"/>
    <w:rsid w:val="00526ED7"/>
    <w:rsid w:val="00527171"/>
    <w:rsid w:val="0052722B"/>
    <w:rsid w:val="00527787"/>
    <w:rsid w:val="00527BC4"/>
    <w:rsid w:val="00527C5A"/>
    <w:rsid w:val="00527D95"/>
    <w:rsid w:val="00527ECA"/>
    <w:rsid w:val="005305A3"/>
    <w:rsid w:val="005305DA"/>
    <w:rsid w:val="00530C17"/>
    <w:rsid w:val="00530E60"/>
    <w:rsid w:val="0053200E"/>
    <w:rsid w:val="005327C9"/>
    <w:rsid w:val="00532AAA"/>
    <w:rsid w:val="00532AE2"/>
    <w:rsid w:val="005334C5"/>
    <w:rsid w:val="00533BFA"/>
    <w:rsid w:val="00533EDF"/>
    <w:rsid w:val="0053428F"/>
    <w:rsid w:val="005345C8"/>
    <w:rsid w:val="0053517A"/>
    <w:rsid w:val="0053524E"/>
    <w:rsid w:val="005354BE"/>
    <w:rsid w:val="0053615E"/>
    <w:rsid w:val="0053661F"/>
    <w:rsid w:val="005369B3"/>
    <w:rsid w:val="00536AB2"/>
    <w:rsid w:val="00536AF7"/>
    <w:rsid w:val="00536DF6"/>
    <w:rsid w:val="005371DC"/>
    <w:rsid w:val="00537529"/>
    <w:rsid w:val="005376FE"/>
    <w:rsid w:val="00537902"/>
    <w:rsid w:val="00537A0B"/>
    <w:rsid w:val="00537B97"/>
    <w:rsid w:val="005402F5"/>
    <w:rsid w:val="005404FF"/>
    <w:rsid w:val="00540DD1"/>
    <w:rsid w:val="00540FDA"/>
    <w:rsid w:val="005416C1"/>
    <w:rsid w:val="00541712"/>
    <w:rsid w:val="0054175B"/>
    <w:rsid w:val="00541C39"/>
    <w:rsid w:val="00541FA5"/>
    <w:rsid w:val="00542738"/>
    <w:rsid w:val="00542FC7"/>
    <w:rsid w:val="00543941"/>
    <w:rsid w:val="00543E2D"/>
    <w:rsid w:val="00544359"/>
    <w:rsid w:val="00544C5B"/>
    <w:rsid w:val="00544D1D"/>
    <w:rsid w:val="00545011"/>
    <w:rsid w:val="005452C7"/>
    <w:rsid w:val="005458FA"/>
    <w:rsid w:val="005459B1"/>
    <w:rsid w:val="00546063"/>
    <w:rsid w:val="005462DD"/>
    <w:rsid w:val="00546520"/>
    <w:rsid w:val="005466EB"/>
    <w:rsid w:val="00546B5F"/>
    <w:rsid w:val="00547B4B"/>
    <w:rsid w:val="00547F06"/>
    <w:rsid w:val="005502CC"/>
    <w:rsid w:val="00550775"/>
    <w:rsid w:val="005512D3"/>
    <w:rsid w:val="0055155D"/>
    <w:rsid w:val="0055173F"/>
    <w:rsid w:val="00551B29"/>
    <w:rsid w:val="00551BEC"/>
    <w:rsid w:val="00552482"/>
    <w:rsid w:val="00552660"/>
    <w:rsid w:val="00552B1D"/>
    <w:rsid w:val="00553698"/>
    <w:rsid w:val="0055374D"/>
    <w:rsid w:val="00554D3F"/>
    <w:rsid w:val="00555101"/>
    <w:rsid w:val="00555247"/>
    <w:rsid w:val="00555462"/>
    <w:rsid w:val="00555916"/>
    <w:rsid w:val="00555A2C"/>
    <w:rsid w:val="00555CFA"/>
    <w:rsid w:val="00555D47"/>
    <w:rsid w:val="00555E68"/>
    <w:rsid w:val="0055657E"/>
    <w:rsid w:val="00556626"/>
    <w:rsid w:val="005566D1"/>
    <w:rsid w:val="00556E65"/>
    <w:rsid w:val="00557EF5"/>
    <w:rsid w:val="00560135"/>
    <w:rsid w:val="00560649"/>
    <w:rsid w:val="00560770"/>
    <w:rsid w:val="00560BDC"/>
    <w:rsid w:val="00561597"/>
    <w:rsid w:val="0056165B"/>
    <w:rsid w:val="00561C53"/>
    <w:rsid w:val="00562125"/>
    <w:rsid w:val="00562601"/>
    <w:rsid w:val="0056337B"/>
    <w:rsid w:val="005639FB"/>
    <w:rsid w:val="00563D51"/>
    <w:rsid w:val="00563F42"/>
    <w:rsid w:val="005646FA"/>
    <w:rsid w:val="00564739"/>
    <w:rsid w:val="005649C2"/>
    <w:rsid w:val="005652EF"/>
    <w:rsid w:val="005655DB"/>
    <w:rsid w:val="0056574F"/>
    <w:rsid w:val="00565D30"/>
    <w:rsid w:val="00565E7C"/>
    <w:rsid w:val="00566869"/>
    <w:rsid w:val="0056761B"/>
    <w:rsid w:val="00567780"/>
    <w:rsid w:val="005677F1"/>
    <w:rsid w:val="00570021"/>
    <w:rsid w:val="0057059C"/>
    <w:rsid w:val="00570750"/>
    <w:rsid w:val="005709E0"/>
    <w:rsid w:val="00570CA3"/>
    <w:rsid w:val="00570FC5"/>
    <w:rsid w:val="00571913"/>
    <w:rsid w:val="00571C66"/>
    <w:rsid w:val="005724B8"/>
    <w:rsid w:val="00572C8B"/>
    <w:rsid w:val="00573391"/>
    <w:rsid w:val="00573A93"/>
    <w:rsid w:val="00573B9A"/>
    <w:rsid w:val="00574425"/>
    <w:rsid w:val="00574463"/>
    <w:rsid w:val="00574B75"/>
    <w:rsid w:val="0057571B"/>
    <w:rsid w:val="0057654A"/>
    <w:rsid w:val="00576F4F"/>
    <w:rsid w:val="00577114"/>
    <w:rsid w:val="00577E5E"/>
    <w:rsid w:val="0058014D"/>
    <w:rsid w:val="00580978"/>
    <w:rsid w:val="00582DA3"/>
    <w:rsid w:val="00583449"/>
    <w:rsid w:val="005836E2"/>
    <w:rsid w:val="0058410A"/>
    <w:rsid w:val="00584395"/>
    <w:rsid w:val="00584AD9"/>
    <w:rsid w:val="005854EB"/>
    <w:rsid w:val="005856F2"/>
    <w:rsid w:val="005861AA"/>
    <w:rsid w:val="00586F95"/>
    <w:rsid w:val="005873A6"/>
    <w:rsid w:val="00587649"/>
    <w:rsid w:val="00587CBE"/>
    <w:rsid w:val="00587D1C"/>
    <w:rsid w:val="00587E08"/>
    <w:rsid w:val="005900A2"/>
    <w:rsid w:val="0059090E"/>
    <w:rsid w:val="00590D5A"/>
    <w:rsid w:val="0059175E"/>
    <w:rsid w:val="00591DDE"/>
    <w:rsid w:val="005921C1"/>
    <w:rsid w:val="00592313"/>
    <w:rsid w:val="00592D4A"/>
    <w:rsid w:val="00592DCF"/>
    <w:rsid w:val="00593108"/>
    <w:rsid w:val="00593153"/>
    <w:rsid w:val="005935E6"/>
    <w:rsid w:val="0059379B"/>
    <w:rsid w:val="0059390B"/>
    <w:rsid w:val="00594774"/>
    <w:rsid w:val="00594946"/>
    <w:rsid w:val="00594EE2"/>
    <w:rsid w:val="00594F54"/>
    <w:rsid w:val="005950C7"/>
    <w:rsid w:val="00595D9B"/>
    <w:rsid w:val="00596136"/>
    <w:rsid w:val="00596242"/>
    <w:rsid w:val="005963A6"/>
    <w:rsid w:val="005964AE"/>
    <w:rsid w:val="00597049"/>
    <w:rsid w:val="00597469"/>
    <w:rsid w:val="00597826"/>
    <w:rsid w:val="00597B38"/>
    <w:rsid w:val="00597D67"/>
    <w:rsid w:val="00597DFF"/>
    <w:rsid w:val="005A00A9"/>
    <w:rsid w:val="005A082E"/>
    <w:rsid w:val="005A0937"/>
    <w:rsid w:val="005A1E19"/>
    <w:rsid w:val="005A2801"/>
    <w:rsid w:val="005A28C7"/>
    <w:rsid w:val="005A3A3D"/>
    <w:rsid w:val="005A4228"/>
    <w:rsid w:val="005A4756"/>
    <w:rsid w:val="005A4E85"/>
    <w:rsid w:val="005A5049"/>
    <w:rsid w:val="005A50DA"/>
    <w:rsid w:val="005A5311"/>
    <w:rsid w:val="005A543D"/>
    <w:rsid w:val="005A5484"/>
    <w:rsid w:val="005A5FD7"/>
    <w:rsid w:val="005A6286"/>
    <w:rsid w:val="005A7193"/>
    <w:rsid w:val="005A719D"/>
    <w:rsid w:val="005A755F"/>
    <w:rsid w:val="005A76EA"/>
    <w:rsid w:val="005A7CA6"/>
    <w:rsid w:val="005A7F4C"/>
    <w:rsid w:val="005B00A4"/>
    <w:rsid w:val="005B00CE"/>
    <w:rsid w:val="005B0FE1"/>
    <w:rsid w:val="005B1173"/>
    <w:rsid w:val="005B1BC3"/>
    <w:rsid w:val="005B1E84"/>
    <w:rsid w:val="005B27F8"/>
    <w:rsid w:val="005B2CBB"/>
    <w:rsid w:val="005B3850"/>
    <w:rsid w:val="005B38B3"/>
    <w:rsid w:val="005B38D2"/>
    <w:rsid w:val="005B4027"/>
    <w:rsid w:val="005B42D3"/>
    <w:rsid w:val="005B44D8"/>
    <w:rsid w:val="005B4FA6"/>
    <w:rsid w:val="005B555F"/>
    <w:rsid w:val="005B55E5"/>
    <w:rsid w:val="005B58FC"/>
    <w:rsid w:val="005B5E7C"/>
    <w:rsid w:val="005B62C9"/>
    <w:rsid w:val="005B703D"/>
    <w:rsid w:val="005B73CC"/>
    <w:rsid w:val="005B73D5"/>
    <w:rsid w:val="005B7953"/>
    <w:rsid w:val="005B7A97"/>
    <w:rsid w:val="005B7ADD"/>
    <w:rsid w:val="005B7D97"/>
    <w:rsid w:val="005C016C"/>
    <w:rsid w:val="005C0421"/>
    <w:rsid w:val="005C0A95"/>
    <w:rsid w:val="005C2242"/>
    <w:rsid w:val="005C2524"/>
    <w:rsid w:val="005C2D93"/>
    <w:rsid w:val="005C2ECC"/>
    <w:rsid w:val="005C3028"/>
    <w:rsid w:val="005C358A"/>
    <w:rsid w:val="005C38E9"/>
    <w:rsid w:val="005C39BC"/>
    <w:rsid w:val="005C44C1"/>
    <w:rsid w:val="005C4863"/>
    <w:rsid w:val="005C4DE7"/>
    <w:rsid w:val="005C5402"/>
    <w:rsid w:val="005C60E0"/>
    <w:rsid w:val="005C62C4"/>
    <w:rsid w:val="005C64F2"/>
    <w:rsid w:val="005C6DB7"/>
    <w:rsid w:val="005C6E1B"/>
    <w:rsid w:val="005C70B7"/>
    <w:rsid w:val="005C70CC"/>
    <w:rsid w:val="005C71D9"/>
    <w:rsid w:val="005C7A95"/>
    <w:rsid w:val="005C7B22"/>
    <w:rsid w:val="005C7F22"/>
    <w:rsid w:val="005D007A"/>
    <w:rsid w:val="005D066B"/>
    <w:rsid w:val="005D1472"/>
    <w:rsid w:val="005D2021"/>
    <w:rsid w:val="005D228B"/>
    <w:rsid w:val="005D27DA"/>
    <w:rsid w:val="005D294C"/>
    <w:rsid w:val="005D2C53"/>
    <w:rsid w:val="005D2E37"/>
    <w:rsid w:val="005D2E7C"/>
    <w:rsid w:val="005D3479"/>
    <w:rsid w:val="005D3A21"/>
    <w:rsid w:val="005D4739"/>
    <w:rsid w:val="005D4C38"/>
    <w:rsid w:val="005D529B"/>
    <w:rsid w:val="005D5336"/>
    <w:rsid w:val="005D5806"/>
    <w:rsid w:val="005D589D"/>
    <w:rsid w:val="005D6726"/>
    <w:rsid w:val="005D6BEA"/>
    <w:rsid w:val="005D7007"/>
    <w:rsid w:val="005D70AA"/>
    <w:rsid w:val="005D71A6"/>
    <w:rsid w:val="005D72A3"/>
    <w:rsid w:val="005D74CF"/>
    <w:rsid w:val="005D751F"/>
    <w:rsid w:val="005D75F6"/>
    <w:rsid w:val="005D78AC"/>
    <w:rsid w:val="005E057F"/>
    <w:rsid w:val="005E077D"/>
    <w:rsid w:val="005E091E"/>
    <w:rsid w:val="005E12CD"/>
    <w:rsid w:val="005E2180"/>
    <w:rsid w:val="005E27DB"/>
    <w:rsid w:val="005E2B87"/>
    <w:rsid w:val="005E2DCA"/>
    <w:rsid w:val="005E2E5A"/>
    <w:rsid w:val="005E2F8B"/>
    <w:rsid w:val="005E318C"/>
    <w:rsid w:val="005E31DC"/>
    <w:rsid w:val="005E32E9"/>
    <w:rsid w:val="005E344E"/>
    <w:rsid w:val="005E3DB7"/>
    <w:rsid w:val="005E3DD1"/>
    <w:rsid w:val="005E46E4"/>
    <w:rsid w:val="005E4857"/>
    <w:rsid w:val="005E4B89"/>
    <w:rsid w:val="005E4BB7"/>
    <w:rsid w:val="005E542C"/>
    <w:rsid w:val="005E62E3"/>
    <w:rsid w:val="005E648E"/>
    <w:rsid w:val="005E6A72"/>
    <w:rsid w:val="005E6DC4"/>
    <w:rsid w:val="005E73A6"/>
    <w:rsid w:val="005E7A5E"/>
    <w:rsid w:val="005E7C72"/>
    <w:rsid w:val="005F0733"/>
    <w:rsid w:val="005F07CE"/>
    <w:rsid w:val="005F14D7"/>
    <w:rsid w:val="005F2971"/>
    <w:rsid w:val="005F2ABC"/>
    <w:rsid w:val="005F2B57"/>
    <w:rsid w:val="005F2B60"/>
    <w:rsid w:val="005F2BFC"/>
    <w:rsid w:val="005F2FE1"/>
    <w:rsid w:val="005F3023"/>
    <w:rsid w:val="005F3452"/>
    <w:rsid w:val="005F34A3"/>
    <w:rsid w:val="005F3807"/>
    <w:rsid w:val="005F3975"/>
    <w:rsid w:val="005F39A1"/>
    <w:rsid w:val="005F3CB4"/>
    <w:rsid w:val="005F41BC"/>
    <w:rsid w:val="005F42CE"/>
    <w:rsid w:val="005F4F2B"/>
    <w:rsid w:val="005F509C"/>
    <w:rsid w:val="005F5BCE"/>
    <w:rsid w:val="005F6296"/>
    <w:rsid w:val="005F6B49"/>
    <w:rsid w:val="005F7024"/>
    <w:rsid w:val="005F73CE"/>
    <w:rsid w:val="005F7692"/>
    <w:rsid w:val="005F76DF"/>
    <w:rsid w:val="005F7945"/>
    <w:rsid w:val="005F7BC0"/>
    <w:rsid w:val="005F7BF5"/>
    <w:rsid w:val="005F7C64"/>
    <w:rsid w:val="0060077F"/>
    <w:rsid w:val="00601471"/>
    <w:rsid w:val="006014D8"/>
    <w:rsid w:val="00601820"/>
    <w:rsid w:val="006018B4"/>
    <w:rsid w:val="0060194A"/>
    <w:rsid w:val="00601B0F"/>
    <w:rsid w:val="00601CE5"/>
    <w:rsid w:val="00601DC7"/>
    <w:rsid w:val="00602355"/>
    <w:rsid w:val="00602372"/>
    <w:rsid w:val="006023E6"/>
    <w:rsid w:val="0060295F"/>
    <w:rsid w:val="006037F7"/>
    <w:rsid w:val="00604F25"/>
    <w:rsid w:val="0060510B"/>
    <w:rsid w:val="0060578A"/>
    <w:rsid w:val="00605EC6"/>
    <w:rsid w:val="0060669F"/>
    <w:rsid w:val="00606DB0"/>
    <w:rsid w:val="00606FB8"/>
    <w:rsid w:val="0060719B"/>
    <w:rsid w:val="00607EEA"/>
    <w:rsid w:val="006105A2"/>
    <w:rsid w:val="00610621"/>
    <w:rsid w:val="00610994"/>
    <w:rsid w:val="00610C32"/>
    <w:rsid w:val="00611153"/>
    <w:rsid w:val="00611F79"/>
    <w:rsid w:val="0061305D"/>
    <w:rsid w:val="006130F2"/>
    <w:rsid w:val="0061326F"/>
    <w:rsid w:val="0061341D"/>
    <w:rsid w:val="006136AA"/>
    <w:rsid w:val="006148FD"/>
    <w:rsid w:val="00614B78"/>
    <w:rsid w:val="00614F0F"/>
    <w:rsid w:val="00615053"/>
    <w:rsid w:val="0061581E"/>
    <w:rsid w:val="00615861"/>
    <w:rsid w:val="00615879"/>
    <w:rsid w:val="00615ADD"/>
    <w:rsid w:val="00615B4A"/>
    <w:rsid w:val="006163AA"/>
    <w:rsid w:val="006164CA"/>
    <w:rsid w:val="006164CC"/>
    <w:rsid w:val="00616B1D"/>
    <w:rsid w:val="006177AC"/>
    <w:rsid w:val="0062020C"/>
    <w:rsid w:val="00620514"/>
    <w:rsid w:val="00620690"/>
    <w:rsid w:val="00620F7A"/>
    <w:rsid w:val="00621035"/>
    <w:rsid w:val="00621F29"/>
    <w:rsid w:val="006220A1"/>
    <w:rsid w:val="0062274B"/>
    <w:rsid w:val="0062275D"/>
    <w:rsid w:val="00622A36"/>
    <w:rsid w:val="00622DF0"/>
    <w:rsid w:val="0062319F"/>
    <w:rsid w:val="00623E14"/>
    <w:rsid w:val="00623FCD"/>
    <w:rsid w:val="00624C58"/>
    <w:rsid w:val="00624CB7"/>
    <w:rsid w:val="00624DA8"/>
    <w:rsid w:val="00625292"/>
    <w:rsid w:val="00626466"/>
    <w:rsid w:val="0062646F"/>
    <w:rsid w:val="0062656D"/>
    <w:rsid w:val="006265B4"/>
    <w:rsid w:val="00626DB3"/>
    <w:rsid w:val="00626E8C"/>
    <w:rsid w:val="00627447"/>
    <w:rsid w:val="00627A6C"/>
    <w:rsid w:val="00627CF8"/>
    <w:rsid w:val="00627D6E"/>
    <w:rsid w:val="00630103"/>
    <w:rsid w:val="00630863"/>
    <w:rsid w:val="00631C0C"/>
    <w:rsid w:val="00631C29"/>
    <w:rsid w:val="00632006"/>
    <w:rsid w:val="00632056"/>
    <w:rsid w:val="006320BF"/>
    <w:rsid w:val="006324AA"/>
    <w:rsid w:val="006327E9"/>
    <w:rsid w:val="00632DF3"/>
    <w:rsid w:val="00632E31"/>
    <w:rsid w:val="0063332F"/>
    <w:rsid w:val="006334F6"/>
    <w:rsid w:val="006336FA"/>
    <w:rsid w:val="006338FF"/>
    <w:rsid w:val="00634750"/>
    <w:rsid w:val="0063477C"/>
    <w:rsid w:val="0063483E"/>
    <w:rsid w:val="006357BB"/>
    <w:rsid w:val="00635C26"/>
    <w:rsid w:val="00636244"/>
    <w:rsid w:val="00637279"/>
    <w:rsid w:val="00637453"/>
    <w:rsid w:val="006374FC"/>
    <w:rsid w:val="006379B2"/>
    <w:rsid w:val="00637CD8"/>
    <w:rsid w:val="00637E2B"/>
    <w:rsid w:val="00640231"/>
    <w:rsid w:val="0064073F"/>
    <w:rsid w:val="006409E2"/>
    <w:rsid w:val="006413D8"/>
    <w:rsid w:val="00641654"/>
    <w:rsid w:val="006416F3"/>
    <w:rsid w:val="00641786"/>
    <w:rsid w:val="0064195C"/>
    <w:rsid w:val="00641F62"/>
    <w:rsid w:val="006421A1"/>
    <w:rsid w:val="00642352"/>
    <w:rsid w:val="00642DD8"/>
    <w:rsid w:val="00642EC4"/>
    <w:rsid w:val="00643CF1"/>
    <w:rsid w:val="006440E1"/>
    <w:rsid w:val="00644249"/>
    <w:rsid w:val="006442A5"/>
    <w:rsid w:val="006443E2"/>
    <w:rsid w:val="0064477F"/>
    <w:rsid w:val="0064493D"/>
    <w:rsid w:val="00644CE8"/>
    <w:rsid w:val="00644DEB"/>
    <w:rsid w:val="00645CCA"/>
    <w:rsid w:val="0064623F"/>
    <w:rsid w:val="00646D58"/>
    <w:rsid w:val="00646F5A"/>
    <w:rsid w:val="006471E3"/>
    <w:rsid w:val="006478C4"/>
    <w:rsid w:val="00647EED"/>
    <w:rsid w:val="00647F80"/>
    <w:rsid w:val="006505A6"/>
    <w:rsid w:val="00650AD7"/>
    <w:rsid w:val="00650D31"/>
    <w:rsid w:val="00651AF6"/>
    <w:rsid w:val="006524EA"/>
    <w:rsid w:val="00652554"/>
    <w:rsid w:val="00652DD0"/>
    <w:rsid w:val="00653147"/>
    <w:rsid w:val="00653343"/>
    <w:rsid w:val="0065392E"/>
    <w:rsid w:val="006539A8"/>
    <w:rsid w:val="00653A05"/>
    <w:rsid w:val="00653BC4"/>
    <w:rsid w:val="00653D58"/>
    <w:rsid w:val="0065422B"/>
    <w:rsid w:val="00654425"/>
    <w:rsid w:val="006544CA"/>
    <w:rsid w:val="0065462B"/>
    <w:rsid w:val="00655274"/>
    <w:rsid w:val="0065549E"/>
    <w:rsid w:val="00655552"/>
    <w:rsid w:val="0065571E"/>
    <w:rsid w:val="00655A68"/>
    <w:rsid w:val="00655C2E"/>
    <w:rsid w:val="00656225"/>
    <w:rsid w:val="0065629B"/>
    <w:rsid w:val="006562E5"/>
    <w:rsid w:val="00656391"/>
    <w:rsid w:val="00656722"/>
    <w:rsid w:val="00657290"/>
    <w:rsid w:val="006575BB"/>
    <w:rsid w:val="00657F66"/>
    <w:rsid w:val="00660343"/>
    <w:rsid w:val="00660353"/>
    <w:rsid w:val="0066067E"/>
    <w:rsid w:val="00660B82"/>
    <w:rsid w:val="00661513"/>
    <w:rsid w:val="00661DBE"/>
    <w:rsid w:val="00661F55"/>
    <w:rsid w:val="0066244C"/>
    <w:rsid w:val="00663970"/>
    <w:rsid w:val="00663AD6"/>
    <w:rsid w:val="00663E39"/>
    <w:rsid w:val="00664526"/>
    <w:rsid w:val="00664B18"/>
    <w:rsid w:val="00664E15"/>
    <w:rsid w:val="00665140"/>
    <w:rsid w:val="006651F7"/>
    <w:rsid w:val="00665C3E"/>
    <w:rsid w:val="006667DE"/>
    <w:rsid w:val="006674ED"/>
    <w:rsid w:val="006700C4"/>
    <w:rsid w:val="00670A0A"/>
    <w:rsid w:val="00670B54"/>
    <w:rsid w:val="00670DB9"/>
    <w:rsid w:val="00671082"/>
    <w:rsid w:val="00671691"/>
    <w:rsid w:val="006717CE"/>
    <w:rsid w:val="0067196F"/>
    <w:rsid w:val="006719E1"/>
    <w:rsid w:val="00672599"/>
    <w:rsid w:val="006725B4"/>
    <w:rsid w:val="00672CD6"/>
    <w:rsid w:val="006730D3"/>
    <w:rsid w:val="00673190"/>
    <w:rsid w:val="006731CD"/>
    <w:rsid w:val="006734CE"/>
    <w:rsid w:val="006750E4"/>
    <w:rsid w:val="006753C4"/>
    <w:rsid w:val="006753DB"/>
    <w:rsid w:val="006757C9"/>
    <w:rsid w:val="00676252"/>
    <w:rsid w:val="006767B9"/>
    <w:rsid w:val="00676A8E"/>
    <w:rsid w:val="00677E59"/>
    <w:rsid w:val="0068014A"/>
    <w:rsid w:val="00680475"/>
    <w:rsid w:val="00680C56"/>
    <w:rsid w:val="006811C6"/>
    <w:rsid w:val="006815DD"/>
    <w:rsid w:val="006816F4"/>
    <w:rsid w:val="006818C7"/>
    <w:rsid w:val="006827E6"/>
    <w:rsid w:val="00682C4E"/>
    <w:rsid w:val="00682D65"/>
    <w:rsid w:val="00683214"/>
    <w:rsid w:val="006834CB"/>
    <w:rsid w:val="00683E06"/>
    <w:rsid w:val="006844BD"/>
    <w:rsid w:val="006846E0"/>
    <w:rsid w:val="0068491B"/>
    <w:rsid w:val="00685186"/>
    <w:rsid w:val="006852C7"/>
    <w:rsid w:val="00685AD8"/>
    <w:rsid w:val="00685F1C"/>
    <w:rsid w:val="00686048"/>
    <w:rsid w:val="00686196"/>
    <w:rsid w:val="00686255"/>
    <w:rsid w:val="00686DE9"/>
    <w:rsid w:val="00687674"/>
    <w:rsid w:val="00690216"/>
    <w:rsid w:val="0069077C"/>
    <w:rsid w:val="0069090C"/>
    <w:rsid w:val="00690A87"/>
    <w:rsid w:val="00690DAB"/>
    <w:rsid w:val="00691031"/>
    <w:rsid w:val="0069130A"/>
    <w:rsid w:val="006917FF"/>
    <w:rsid w:val="00691A2D"/>
    <w:rsid w:val="00691A4A"/>
    <w:rsid w:val="0069240B"/>
    <w:rsid w:val="00692B92"/>
    <w:rsid w:val="00692E7B"/>
    <w:rsid w:val="006939BE"/>
    <w:rsid w:val="00693B74"/>
    <w:rsid w:val="0069439A"/>
    <w:rsid w:val="00694425"/>
    <w:rsid w:val="0069466A"/>
    <w:rsid w:val="0069493B"/>
    <w:rsid w:val="006956AC"/>
    <w:rsid w:val="0069573C"/>
    <w:rsid w:val="00696393"/>
    <w:rsid w:val="00697931"/>
    <w:rsid w:val="00697F02"/>
    <w:rsid w:val="00697F11"/>
    <w:rsid w:val="00697F52"/>
    <w:rsid w:val="006A0A89"/>
    <w:rsid w:val="006A0C28"/>
    <w:rsid w:val="006A0C3B"/>
    <w:rsid w:val="006A101E"/>
    <w:rsid w:val="006A11CF"/>
    <w:rsid w:val="006A1493"/>
    <w:rsid w:val="006A149A"/>
    <w:rsid w:val="006A1792"/>
    <w:rsid w:val="006A1B38"/>
    <w:rsid w:val="006A1BC4"/>
    <w:rsid w:val="006A1BE6"/>
    <w:rsid w:val="006A28C6"/>
    <w:rsid w:val="006A350D"/>
    <w:rsid w:val="006A4007"/>
    <w:rsid w:val="006A44D6"/>
    <w:rsid w:val="006A4629"/>
    <w:rsid w:val="006A4AB6"/>
    <w:rsid w:val="006A516C"/>
    <w:rsid w:val="006A53AD"/>
    <w:rsid w:val="006A5450"/>
    <w:rsid w:val="006A5798"/>
    <w:rsid w:val="006A5CD3"/>
    <w:rsid w:val="006A5D1D"/>
    <w:rsid w:val="006A6261"/>
    <w:rsid w:val="006A6376"/>
    <w:rsid w:val="006A63F7"/>
    <w:rsid w:val="006A7271"/>
    <w:rsid w:val="006A7CD1"/>
    <w:rsid w:val="006B0188"/>
    <w:rsid w:val="006B0661"/>
    <w:rsid w:val="006B0BBF"/>
    <w:rsid w:val="006B0FE4"/>
    <w:rsid w:val="006B1B62"/>
    <w:rsid w:val="006B2489"/>
    <w:rsid w:val="006B275A"/>
    <w:rsid w:val="006B2818"/>
    <w:rsid w:val="006B2AF6"/>
    <w:rsid w:val="006B30F0"/>
    <w:rsid w:val="006B351A"/>
    <w:rsid w:val="006B3C0D"/>
    <w:rsid w:val="006B3FA8"/>
    <w:rsid w:val="006B3FFC"/>
    <w:rsid w:val="006B406E"/>
    <w:rsid w:val="006B413B"/>
    <w:rsid w:val="006B469B"/>
    <w:rsid w:val="006B4D0D"/>
    <w:rsid w:val="006B4F44"/>
    <w:rsid w:val="006B5070"/>
    <w:rsid w:val="006B52DE"/>
    <w:rsid w:val="006B5358"/>
    <w:rsid w:val="006B558A"/>
    <w:rsid w:val="006B5E4A"/>
    <w:rsid w:val="006B5EF7"/>
    <w:rsid w:val="006B6671"/>
    <w:rsid w:val="006B6892"/>
    <w:rsid w:val="006B6C64"/>
    <w:rsid w:val="006B7572"/>
    <w:rsid w:val="006B780C"/>
    <w:rsid w:val="006C01FB"/>
    <w:rsid w:val="006C08EF"/>
    <w:rsid w:val="006C0A59"/>
    <w:rsid w:val="006C0AF9"/>
    <w:rsid w:val="006C0B1F"/>
    <w:rsid w:val="006C0C2A"/>
    <w:rsid w:val="006C0C36"/>
    <w:rsid w:val="006C1022"/>
    <w:rsid w:val="006C1499"/>
    <w:rsid w:val="006C17F9"/>
    <w:rsid w:val="006C1D9F"/>
    <w:rsid w:val="006C1F3E"/>
    <w:rsid w:val="006C2AE3"/>
    <w:rsid w:val="006C3360"/>
    <w:rsid w:val="006C3781"/>
    <w:rsid w:val="006C391B"/>
    <w:rsid w:val="006C3AEF"/>
    <w:rsid w:val="006C41A0"/>
    <w:rsid w:val="006C43E8"/>
    <w:rsid w:val="006C5470"/>
    <w:rsid w:val="006C58D2"/>
    <w:rsid w:val="006C5AEA"/>
    <w:rsid w:val="006C5B4B"/>
    <w:rsid w:val="006C5F91"/>
    <w:rsid w:val="006C6370"/>
    <w:rsid w:val="006C6528"/>
    <w:rsid w:val="006C669B"/>
    <w:rsid w:val="006C6720"/>
    <w:rsid w:val="006C6E13"/>
    <w:rsid w:val="006C6F38"/>
    <w:rsid w:val="006C7954"/>
    <w:rsid w:val="006C798B"/>
    <w:rsid w:val="006D0293"/>
    <w:rsid w:val="006D058F"/>
    <w:rsid w:val="006D085B"/>
    <w:rsid w:val="006D0ADB"/>
    <w:rsid w:val="006D0F75"/>
    <w:rsid w:val="006D1187"/>
    <w:rsid w:val="006D1E1D"/>
    <w:rsid w:val="006D1F6C"/>
    <w:rsid w:val="006D2353"/>
    <w:rsid w:val="006D2E1D"/>
    <w:rsid w:val="006D2EE6"/>
    <w:rsid w:val="006D3F9C"/>
    <w:rsid w:val="006D4083"/>
    <w:rsid w:val="006D44E8"/>
    <w:rsid w:val="006D467E"/>
    <w:rsid w:val="006D47A8"/>
    <w:rsid w:val="006D4D92"/>
    <w:rsid w:val="006D5575"/>
    <w:rsid w:val="006D59A6"/>
    <w:rsid w:val="006D59DC"/>
    <w:rsid w:val="006D616D"/>
    <w:rsid w:val="006D6416"/>
    <w:rsid w:val="006D6D0E"/>
    <w:rsid w:val="006D7A20"/>
    <w:rsid w:val="006D7A94"/>
    <w:rsid w:val="006D7C0C"/>
    <w:rsid w:val="006D7D31"/>
    <w:rsid w:val="006E010E"/>
    <w:rsid w:val="006E0227"/>
    <w:rsid w:val="006E02E0"/>
    <w:rsid w:val="006E03D3"/>
    <w:rsid w:val="006E0417"/>
    <w:rsid w:val="006E05E2"/>
    <w:rsid w:val="006E0623"/>
    <w:rsid w:val="006E064D"/>
    <w:rsid w:val="006E06E2"/>
    <w:rsid w:val="006E0707"/>
    <w:rsid w:val="006E09BC"/>
    <w:rsid w:val="006E0CB8"/>
    <w:rsid w:val="006E0E29"/>
    <w:rsid w:val="006E167D"/>
    <w:rsid w:val="006E1693"/>
    <w:rsid w:val="006E17B4"/>
    <w:rsid w:val="006E1D00"/>
    <w:rsid w:val="006E21BA"/>
    <w:rsid w:val="006E221C"/>
    <w:rsid w:val="006E25FD"/>
    <w:rsid w:val="006E2BE8"/>
    <w:rsid w:val="006E2C2E"/>
    <w:rsid w:val="006E2CF3"/>
    <w:rsid w:val="006E3023"/>
    <w:rsid w:val="006E3275"/>
    <w:rsid w:val="006E3A1D"/>
    <w:rsid w:val="006E3D38"/>
    <w:rsid w:val="006E40F6"/>
    <w:rsid w:val="006E41F1"/>
    <w:rsid w:val="006E4219"/>
    <w:rsid w:val="006E4377"/>
    <w:rsid w:val="006E44F1"/>
    <w:rsid w:val="006E4523"/>
    <w:rsid w:val="006E4883"/>
    <w:rsid w:val="006E4F57"/>
    <w:rsid w:val="006E50C7"/>
    <w:rsid w:val="006E54A8"/>
    <w:rsid w:val="006E59D5"/>
    <w:rsid w:val="006E5B4D"/>
    <w:rsid w:val="006E5E27"/>
    <w:rsid w:val="006E5EC4"/>
    <w:rsid w:val="006E6403"/>
    <w:rsid w:val="006E6928"/>
    <w:rsid w:val="006E6A7F"/>
    <w:rsid w:val="006E770A"/>
    <w:rsid w:val="006E7EA7"/>
    <w:rsid w:val="006F0319"/>
    <w:rsid w:val="006F0670"/>
    <w:rsid w:val="006F0E9E"/>
    <w:rsid w:val="006F0F29"/>
    <w:rsid w:val="006F145C"/>
    <w:rsid w:val="006F172E"/>
    <w:rsid w:val="006F18D0"/>
    <w:rsid w:val="006F1E58"/>
    <w:rsid w:val="006F2B08"/>
    <w:rsid w:val="006F2E4C"/>
    <w:rsid w:val="006F3268"/>
    <w:rsid w:val="006F385B"/>
    <w:rsid w:val="006F3CF7"/>
    <w:rsid w:val="006F438C"/>
    <w:rsid w:val="006F4413"/>
    <w:rsid w:val="006F45A5"/>
    <w:rsid w:val="006F48A7"/>
    <w:rsid w:val="006F4B2D"/>
    <w:rsid w:val="006F4DC7"/>
    <w:rsid w:val="006F5383"/>
    <w:rsid w:val="006F5A72"/>
    <w:rsid w:val="006F6014"/>
    <w:rsid w:val="006F6FB0"/>
    <w:rsid w:val="006F736D"/>
    <w:rsid w:val="006F775E"/>
    <w:rsid w:val="006F7C97"/>
    <w:rsid w:val="006F7E50"/>
    <w:rsid w:val="006F7F54"/>
    <w:rsid w:val="007002DA"/>
    <w:rsid w:val="00700711"/>
    <w:rsid w:val="0070099B"/>
    <w:rsid w:val="007011E4"/>
    <w:rsid w:val="00701704"/>
    <w:rsid w:val="00701DE5"/>
    <w:rsid w:val="007024EA"/>
    <w:rsid w:val="00702E19"/>
    <w:rsid w:val="0070300A"/>
    <w:rsid w:val="007040C5"/>
    <w:rsid w:val="007044F9"/>
    <w:rsid w:val="00704900"/>
    <w:rsid w:val="00704926"/>
    <w:rsid w:val="00704DA1"/>
    <w:rsid w:val="007055F8"/>
    <w:rsid w:val="007058EB"/>
    <w:rsid w:val="00705CF8"/>
    <w:rsid w:val="00705FC3"/>
    <w:rsid w:val="007067A8"/>
    <w:rsid w:val="0070692D"/>
    <w:rsid w:val="00706F9A"/>
    <w:rsid w:val="00707662"/>
    <w:rsid w:val="00707FA5"/>
    <w:rsid w:val="00710031"/>
    <w:rsid w:val="00710107"/>
    <w:rsid w:val="0071050C"/>
    <w:rsid w:val="00710B63"/>
    <w:rsid w:val="007117BE"/>
    <w:rsid w:val="00711AE6"/>
    <w:rsid w:val="007125C0"/>
    <w:rsid w:val="00712902"/>
    <w:rsid w:val="00712A18"/>
    <w:rsid w:val="00712C93"/>
    <w:rsid w:val="00712DCE"/>
    <w:rsid w:val="00713871"/>
    <w:rsid w:val="0071471D"/>
    <w:rsid w:val="00715A94"/>
    <w:rsid w:val="0071602E"/>
    <w:rsid w:val="007162BF"/>
    <w:rsid w:val="007163FF"/>
    <w:rsid w:val="0071654D"/>
    <w:rsid w:val="0071655F"/>
    <w:rsid w:val="007165F3"/>
    <w:rsid w:val="0071671D"/>
    <w:rsid w:val="00716B5F"/>
    <w:rsid w:val="00716F34"/>
    <w:rsid w:val="00717219"/>
    <w:rsid w:val="007174DF"/>
    <w:rsid w:val="0071757D"/>
    <w:rsid w:val="007175C6"/>
    <w:rsid w:val="007177E9"/>
    <w:rsid w:val="007178F4"/>
    <w:rsid w:val="00720B7F"/>
    <w:rsid w:val="00720B94"/>
    <w:rsid w:val="00720E22"/>
    <w:rsid w:val="00720F68"/>
    <w:rsid w:val="0072154E"/>
    <w:rsid w:val="0072181E"/>
    <w:rsid w:val="00721DEA"/>
    <w:rsid w:val="00722CCA"/>
    <w:rsid w:val="00723B87"/>
    <w:rsid w:val="00723DA4"/>
    <w:rsid w:val="00723E32"/>
    <w:rsid w:val="007245E2"/>
    <w:rsid w:val="00725052"/>
    <w:rsid w:val="0072530B"/>
    <w:rsid w:val="00725335"/>
    <w:rsid w:val="00725676"/>
    <w:rsid w:val="00725814"/>
    <w:rsid w:val="00725999"/>
    <w:rsid w:val="00725C86"/>
    <w:rsid w:val="00725E39"/>
    <w:rsid w:val="0072649C"/>
    <w:rsid w:val="00726934"/>
    <w:rsid w:val="0072711E"/>
    <w:rsid w:val="00727701"/>
    <w:rsid w:val="00727BB3"/>
    <w:rsid w:val="00727C9E"/>
    <w:rsid w:val="00727CEC"/>
    <w:rsid w:val="00727DB3"/>
    <w:rsid w:val="00727EFE"/>
    <w:rsid w:val="00727F0C"/>
    <w:rsid w:val="00730576"/>
    <w:rsid w:val="00731CEB"/>
    <w:rsid w:val="0073211B"/>
    <w:rsid w:val="00732F96"/>
    <w:rsid w:val="00733241"/>
    <w:rsid w:val="007338B8"/>
    <w:rsid w:val="00733CE4"/>
    <w:rsid w:val="00734B5A"/>
    <w:rsid w:val="00734E16"/>
    <w:rsid w:val="007350F7"/>
    <w:rsid w:val="00735308"/>
    <w:rsid w:val="00735344"/>
    <w:rsid w:val="00735567"/>
    <w:rsid w:val="00735919"/>
    <w:rsid w:val="00735ADA"/>
    <w:rsid w:val="00735EC1"/>
    <w:rsid w:val="00736674"/>
    <w:rsid w:val="00736B53"/>
    <w:rsid w:val="00737085"/>
    <w:rsid w:val="007375A0"/>
    <w:rsid w:val="007376C6"/>
    <w:rsid w:val="007378AE"/>
    <w:rsid w:val="0073799C"/>
    <w:rsid w:val="00740562"/>
    <w:rsid w:val="00740C54"/>
    <w:rsid w:val="00741547"/>
    <w:rsid w:val="007415EC"/>
    <w:rsid w:val="00741770"/>
    <w:rsid w:val="00741966"/>
    <w:rsid w:val="00741CAA"/>
    <w:rsid w:val="00741EBC"/>
    <w:rsid w:val="0074226B"/>
    <w:rsid w:val="007423C3"/>
    <w:rsid w:val="007424BE"/>
    <w:rsid w:val="00742CA6"/>
    <w:rsid w:val="00742FF9"/>
    <w:rsid w:val="007437B4"/>
    <w:rsid w:val="007437F9"/>
    <w:rsid w:val="00743C09"/>
    <w:rsid w:val="00743C29"/>
    <w:rsid w:val="007441AF"/>
    <w:rsid w:val="0074446B"/>
    <w:rsid w:val="00744A25"/>
    <w:rsid w:val="00744CA3"/>
    <w:rsid w:val="00745597"/>
    <w:rsid w:val="0074581D"/>
    <w:rsid w:val="007459B7"/>
    <w:rsid w:val="00745FD9"/>
    <w:rsid w:val="007461B9"/>
    <w:rsid w:val="007461FD"/>
    <w:rsid w:val="007472A1"/>
    <w:rsid w:val="007479EE"/>
    <w:rsid w:val="00750416"/>
    <w:rsid w:val="0075041A"/>
    <w:rsid w:val="00750BF4"/>
    <w:rsid w:val="00750C6A"/>
    <w:rsid w:val="00750DF0"/>
    <w:rsid w:val="00752BFE"/>
    <w:rsid w:val="00753DF4"/>
    <w:rsid w:val="0075445A"/>
    <w:rsid w:val="00754732"/>
    <w:rsid w:val="00754827"/>
    <w:rsid w:val="00754A3C"/>
    <w:rsid w:val="00754BBC"/>
    <w:rsid w:val="00754DC9"/>
    <w:rsid w:val="0075540A"/>
    <w:rsid w:val="00756757"/>
    <w:rsid w:val="007571D0"/>
    <w:rsid w:val="00757715"/>
    <w:rsid w:val="00757E60"/>
    <w:rsid w:val="0076023A"/>
    <w:rsid w:val="00760758"/>
    <w:rsid w:val="007608C7"/>
    <w:rsid w:val="00760C5E"/>
    <w:rsid w:val="00760D08"/>
    <w:rsid w:val="00760F7A"/>
    <w:rsid w:val="00761DFC"/>
    <w:rsid w:val="00762A10"/>
    <w:rsid w:val="00762CB4"/>
    <w:rsid w:val="0076370E"/>
    <w:rsid w:val="00763CD4"/>
    <w:rsid w:val="00764239"/>
    <w:rsid w:val="0076453E"/>
    <w:rsid w:val="00764EB5"/>
    <w:rsid w:val="00765401"/>
    <w:rsid w:val="00765555"/>
    <w:rsid w:val="00765829"/>
    <w:rsid w:val="0076657B"/>
    <w:rsid w:val="00766716"/>
    <w:rsid w:val="007671A9"/>
    <w:rsid w:val="00767323"/>
    <w:rsid w:val="00767BA4"/>
    <w:rsid w:val="00767D69"/>
    <w:rsid w:val="00770608"/>
    <w:rsid w:val="00770AC2"/>
    <w:rsid w:val="00770FBE"/>
    <w:rsid w:val="00771E95"/>
    <w:rsid w:val="00772688"/>
    <w:rsid w:val="0077358E"/>
    <w:rsid w:val="00773AA0"/>
    <w:rsid w:val="00773C88"/>
    <w:rsid w:val="007743C4"/>
    <w:rsid w:val="007744E3"/>
    <w:rsid w:val="00774891"/>
    <w:rsid w:val="00774A16"/>
    <w:rsid w:val="00774BD3"/>
    <w:rsid w:val="00774D10"/>
    <w:rsid w:val="00774DB6"/>
    <w:rsid w:val="0077574C"/>
    <w:rsid w:val="00775B29"/>
    <w:rsid w:val="00775DE7"/>
    <w:rsid w:val="00775F12"/>
    <w:rsid w:val="0077608E"/>
    <w:rsid w:val="0077683F"/>
    <w:rsid w:val="00776D0A"/>
    <w:rsid w:val="00776F31"/>
    <w:rsid w:val="00777590"/>
    <w:rsid w:val="00780002"/>
    <w:rsid w:val="007801F7"/>
    <w:rsid w:val="007809CD"/>
    <w:rsid w:val="00780BAA"/>
    <w:rsid w:val="00781317"/>
    <w:rsid w:val="007817AA"/>
    <w:rsid w:val="00781D43"/>
    <w:rsid w:val="00782F16"/>
    <w:rsid w:val="0078367C"/>
    <w:rsid w:val="00783F4A"/>
    <w:rsid w:val="007841FD"/>
    <w:rsid w:val="00785129"/>
    <w:rsid w:val="0078521D"/>
    <w:rsid w:val="00785E19"/>
    <w:rsid w:val="00786752"/>
    <w:rsid w:val="00787161"/>
    <w:rsid w:val="00790E51"/>
    <w:rsid w:val="00791557"/>
    <w:rsid w:val="00791BFF"/>
    <w:rsid w:val="00792072"/>
    <w:rsid w:val="00792761"/>
    <w:rsid w:val="007933E2"/>
    <w:rsid w:val="007937D6"/>
    <w:rsid w:val="00793939"/>
    <w:rsid w:val="00793ADC"/>
    <w:rsid w:val="00793C69"/>
    <w:rsid w:val="0079467B"/>
    <w:rsid w:val="00794D9A"/>
    <w:rsid w:val="00794FD7"/>
    <w:rsid w:val="00795240"/>
    <w:rsid w:val="007952D9"/>
    <w:rsid w:val="00796459"/>
    <w:rsid w:val="00796AC9"/>
    <w:rsid w:val="0079700B"/>
    <w:rsid w:val="0079762D"/>
    <w:rsid w:val="00797D43"/>
    <w:rsid w:val="00797F8D"/>
    <w:rsid w:val="007A13D0"/>
    <w:rsid w:val="007A262E"/>
    <w:rsid w:val="007A29DC"/>
    <w:rsid w:val="007A318D"/>
    <w:rsid w:val="007A351D"/>
    <w:rsid w:val="007A36E8"/>
    <w:rsid w:val="007A37B3"/>
    <w:rsid w:val="007A3B4E"/>
    <w:rsid w:val="007A3DD1"/>
    <w:rsid w:val="007A41AC"/>
    <w:rsid w:val="007A6082"/>
    <w:rsid w:val="007A612B"/>
    <w:rsid w:val="007A62AE"/>
    <w:rsid w:val="007A78F6"/>
    <w:rsid w:val="007A7B33"/>
    <w:rsid w:val="007A7B8E"/>
    <w:rsid w:val="007A7D35"/>
    <w:rsid w:val="007B0424"/>
    <w:rsid w:val="007B073D"/>
    <w:rsid w:val="007B0F04"/>
    <w:rsid w:val="007B0FFC"/>
    <w:rsid w:val="007B16B6"/>
    <w:rsid w:val="007B1736"/>
    <w:rsid w:val="007B1771"/>
    <w:rsid w:val="007B1BB9"/>
    <w:rsid w:val="007B27C8"/>
    <w:rsid w:val="007B2F0C"/>
    <w:rsid w:val="007B2F79"/>
    <w:rsid w:val="007B3D80"/>
    <w:rsid w:val="007B4096"/>
    <w:rsid w:val="007B47B1"/>
    <w:rsid w:val="007B47D3"/>
    <w:rsid w:val="007B500C"/>
    <w:rsid w:val="007B50BE"/>
    <w:rsid w:val="007B57AA"/>
    <w:rsid w:val="007B5B16"/>
    <w:rsid w:val="007B5EEC"/>
    <w:rsid w:val="007B60A8"/>
    <w:rsid w:val="007B60C3"/>
    <w:rsid w:val="007B6167"/>
    <w:rsid w:val="007B62C8"/>
    <w:rsid w:val="007B6306"/>
    <w:rsid w:val="007B686F"/>
    <w:rsid w:val="007B693F"/>
    <w:rsid w:val="007B69D8"/>
    <w:rsid w:val="007B6F45"/>
    <w:rsid w:val="007B703C"/>
    <w:rsid w:val="007B75F0"/>
    <w:rsid w:val="007C062F"/>
    <w:rsid w:val="007C06FB"/>
    <w:rsid w:val="007C089F"/>
    <w:rsid w:val="007C1061"/>
    <w:rsid w:val="007C15AE"/>
    <w:rsid w:val="007C1A40"/>
    <w:rsid w:val="007C1EF6"/>
    <w:rsid w:val="007C2494"/>
    <w:rsid w:val="007C285E"/>
    <w:rsid w:val="007C2AF7"/>
    <w:rsid w:val="007C2E46"/>
    <w:rsid w:val="007C2F23"/>
    <w:rsid w:val="007C4589"/>
    <w:rsid w:val="007C4962"/>
    <w:rsid w:val="007C512E"/>
    <w:rsid w:val="007C5AF8"/>
    <w:rsid w:val="007C5F45"/>
    <w:rsid w:val="007C6F7F"/>
    <w:rsid w:val="007C71F8"/>
    <w:rsid w:val="007C734E"/>
    <w:rsid w:val="007C7374"/>
    <w:rsid w:val="007C76B9"/>
    <w:rsid w:val="007C76C8"/>
    <w:rsid w:val="007C786F"/>
    <w:rsid w:val="007C7902"/>
    <w:rsid w:val="007C791D"/>
    <w:rsid w:val="007C7CAD"/>
    <w:rsid w:val="007C7DD1"/>
    <w:rsid w:val="007D025E"/>
    <w:rsid w:val="007D074A"/>
    <w:rsid w:val="007D09AB"/>
    <w:rsid w:val="007D0A06"/>
    <w:rsid w:val="007D0CE0"/>
    <w:rsid w:val="007D16ED"/>
    <w:rsid w:val="007D1D28"/>
    <w:rsid w:val="007D258E"/>
    <w:rsid w:val="007D2FB7"/>
    <w:rsid w:val="007D3254"/>
    <w:rsid w:val="007D3844"/>
    <w:rsid w:val="007D3D6F"/>
    <w:rsid w:val="007D4501"/>
    <w:rsid w:val="007D5111"/>
    <w:rsid w:val="007D59E1"/>
    <w:rsid w:val="007D5B30"/>
    <w:rsid w:val="007D5EA2"/>
    <w:rsid w:val="007D6169"/>
    <w:rsid w:val="007D61B3"/>
    <w:rsid w:val="007D638B"/>
    <w:rsid w:val="007D670B"/>
    <w:rsid w:val="007D6EA6"/>
    <w:rsid w:val="007D6EFB"/>
    <w:rsid w:val="007D7068"/>
    <w:rsid w:val="007D7276"/>
    <w:rsid w:val="007D7FD7"/>
    <w:rsid w:val="007E0000"/>
    <w:rsid w:val="007E0095"/>
    <w:rsid w:val="007E017B"/>
    <w:rsid w:val="007E04B7"/>
    <w:rsid w:val="007E0549"/>
    <w:rsid w:val="007E0B8F"/>
    <w:rsid w:val="007E116E"/>
    <w:rsid w:val="007E1C34"/>
    <w:rsid w:val="007E1CD6"/>
    <w:rsid w:val="007E2267"/>
    <w:rsid w:val="007E2BC5"/>
    <w:rsid w:val="007E3772"/>
    <w:rsid w:val="007E412F"/>
    <w:rsid w:val="007E4447"/>
    <w:rsid w:val="007E4714"/>
    <w:rsid w:val="007E4C11"/>
    <w:rsid w:val="007E52CD"/>
    <w:rsid w:val="007E5B8B"/>
    <w:rsid w:val="007E6679"/>
    <w:rsid w:val="007E70F5"/>
    <w:rsid w:val="007E73C7"/>
    <w:rsid w:val="007E7415"/>
    <w:rsid w:val="007E7DFD"/>
    <w:rsid w:val="007F0040"/>
    <w:rsid w:val="007F143D"/>
    <w:rsid w:val="007F1663"/>
    <w:rsid w:val="007F17C0"/>
    <w:rsid w:val="007F1EC0"/>
    <w:rsid w:val="007F2191"/>
    <w:rsid w:val="007F2EA7"/>
    <w:rsid w:val="007F3B8E"/>
    <w:rsid w:val="007F3EB2"/>
    <w:rsid w:val="007F4134"/>
    <w:rsid w:val="007F414A"/>
    <w:rsid w:val="007F45A5"/>
    <w:rsid w:val="007F47B8"/>
    <w:rsid w:val="007F4A40"/>
    <w:rsid w:val="007F5664"/>
    <w:rsid w:val="007F5D8E"/>
    <w:rsid w:val="007F5EF9"/>
    <w:rsid w:val="007F60B7"/>
    <w:rsid w:val="007F6168"/>
    <w:rsid w:val="007F62A9"/>
    <w:rsid w:val="007F6FC4"/>
    <w:rsid w:val="007F74C1"/>
    <w:rsid w:val="007F7A53"/>
    <w:rsid w:val="00800394"/>
    <w:rsid w:val="008004BD"/>
    <w:rsid w:val="00800569"/>
    <w:rsid w:val="00800C12"/>
    <w:rsid w:val="00800D31"/>
    <w:rsid w:val="008013DC"/>
    <w:rsid w:val="008018D5"/>
    <w:rsid w:val="00801E3A"/>
    <w:rsid w:val="00801F1D"/>
    <w:rsid w:val="008023AA"/>
    <w:rsid w:val="0080276A"/>
    <w:rsid w:val="008027EB"/>
    <w:rsid w:val="00802CCD"/>
    <w:rsid w:val="00803615"/>
    <w:rsid w:val="008038C1"/>
    <w:rsid w:val="00804350"/>
    <w:rsid w:val="00804646"/>
    <w:rsid w:val="00804D2D"/>
    <w:rsid w:val="0080511A"/>
    <w:rsid w:val="0080535F"/>
    <w:rsid w:val="008062D3"/>
    <w:rsid w:val="008063A7"/>
    <w:rsid w:val="008066FF"/>
    <w:rsid w:val="008072F5"/>
    <w:rsid w:val="008075EA"/>
    <w:rsid w:val="00807EF9"/>
    <w:rsid w:val="0081012F"/>
    <w:rsid w:val="00810777"/>
    <w:rsid w:val="00810A35"/>
    <w:rsid w:val="0081140F"/>
    <w:rsid w:val="008117D4"/>
    <w:rsid w:val="00812003"/>
    <w:rsid w:val="00812E4B"/>
    <w:rsid w:val="00812E5E"/>
    <w:rsid w:val="0081360E"/>
    <w:rsid w:val="00813BC5"/>
    <w:rsid w:val="008140AE"/>
    <w:rsid w:val="008140E9"/>
    <w:rsid w:val="0081413A"/>
    <w:rsid w:val="00814194"/>
    <w:rsid w:val="00814597"/>
    <w:rsid w:val="00814841"/>
    <w:rsid w:val="00814B7E"/>
    <w:rsid w:val="00814B9E"/>
    <w:rsid w:val="0081528A"/>
    <w:rsid w:val="008152E9"/>
    <w:rsid w:val="00815B49"/>
    <w:rsid w:val="00815CF7"/>
    <w:rsid w:val="00816BF7"/>
    <w:rsid w:val="00817125"/>
    <w:rsid w:val="00817311"/>
    <w:rsid w:val="008176C5"/>
    <w:rsid w:val="00820046"/>
    <w:rsid w:val="008205D0"/>
    <w:rsid w:val="0082093F"/>
    <w:rsid w:val="00820C16"/>
    <w:rsid w:val="00820EB2"/>
    <w:rsid w:val="00820F68"/>
    <w:rsid w:val="00821870"/>
    <w:rsid w:val="00821B67"/>
    <w:rsid w:val="008222B4"/>
    <w:rsid w:val="00822578"/>
    <w:rsid w:val="00822902"/>
    <w:rsid w:val="00822913"/>
    <w:rsid w:val="00823CCE"/>
    <w:rsid w:val="00823EB8"/>
    <w:rsid w:val="008249DD"/>
    <w:rsid w:val="00824A03"/>
    <w:rsid w:val="008253DA"/>
    <w:rsid w:val="008259ED"/>
    <w:rsid w:val="00825F3C"/>
    <w:rsid w:val="008261D6"/>
    <w:rsid w:val="00826277"/>
    <w:rsid w:val="00826C94"/>
    <w:rsid w:val="008271B8"/>
    <w:rsid w:val="00827377"/>
    <w:rsid w:val="008273C7"/>
    <w:rsid w:val="008277FC"/>
    <w:rsid w:val="00827E42"/>
    <w:rsid w:val="0083055B"/>
    <w:rsid w:val="0083098F"/>
    <w:rsid w:val="00830B68"/>
    <w:rsid w:val="008314EC"/>
    <w:rsid w:val="00832543"/>
    <w:rsid w:val="00832B63"/>
    <w:rsid w:val="00832D09"/>
    <w:rsid w:val="008335C8"/>
    <w:rsid w:val="008336D6"/>
    <w:rsid w:val="008337B1"/>
    <w:rsid w:val="0083433E"/>
    <w:rsid w:val="00834A58"/>
    <w:rsid w:val="00834FD0"/>
    <w:rsid w:val="00835269"/>
    <w:rsid w:val="0083629A"/>
    <w:rsid w:val="00836AAE"/>
    <w:rsid w:val="008370A8"/>
    <w:rsid w:val="008370E1"/>
    <w:rsid w:val="00837496"/>
    <w:rsid w:val="008374B4"/>
    <w:rsid w:val="00837578"/>
    <w:rsid w:val="00837776"/>
    <w:rsid w:val="008378C5"/>
    <w:rsid w:val="00837CD0"/>
    <w:rsid w:val="008401F2"/>
    <w:rsid w:val="00840547"/>
    <w:rsid w:val="0084075E"/>
    <w:rsid w:val="00840EEE"/>
    <w:rsid w:val="0084179F"/>
    <w:rsid w:val="00841B8E"/>
    <w:rsid w:val="00842097"/>
    <w:rsid w:val="008423D3"/>
    <w:rsid w:val="00842EE9"/>
    <w:rsid w:val="00842F28"/>
    <w:rsid w:val="008433CF"/>
    <w:rsid w:val="008435B3"/>
    <w:rsid w:val="008438C1"/>
    <w:rsid w:val="00843956"/>
    <w:rsid w:val="00844628"/>
    <w:rsid w:val="00845114"/>
    <w:rsid w:val="008457E5"/>
    <w:rsid w:val="00845ABD"/>
    <w:rsid w:val="00846532"/>
    <w:rsid w:val="00846600"/>
    <w:rsid w:val="00846742"/>
    <w:rsid w:val="00846E1F"/>
    <w:rsid w:val="008477E1"/>
    <w:rsid w:val="008479A0"/>
    <w:rsid w:val="00847E53"/>
    <w:rsid w:val="00847F53"/>
    <w:rsid w:val="00850640"/>
    <w:rsid w:val="008510E7"/>
    <w:rsid w:val="008510EA"/>
    <w:rsid w:val="00851217"/>
    <w:rsid w:val="0085152B"/>
    <w:rsid w:val="008517B2"/>
    <w:rsid w:val="0085211D"/>
    <w:rsid w:val="00852247"/>
    <w:rsid w:val="00852E33"/>
    <w:rsid w:val="008530E4"/>
    <w:rsid w:val="00853113"/>
    <w:rsid w:val="0085312C"/>
    <w:rsid w:val="00853245"/>
    <w:rsid w:val="00853957"/>
    <w:rsid w:val="00853C6D"/>
    <w:rsid w:val="00854183"/>
    <w:rsid w:val="00854542"/>
    <w:rsid w:val="0085489E"/>
    <w:rsid w:val="00854958"/>
    <w:rsid w:val="008554B1"/>
    <w:rsid w:val="008563A7"/>
    <w:rsid w:val="008566E5"/>
    <w:rsid w:val="00856D93"/>
    <w:rsid w:val="00857676"/>
    <w:rsid w:val="008576C2"/>
    <w:rsid w:val="00857807"/>
    <w:rsid w:val="00857A36"/>
    <w:rsid w:val="00857BC3"/>
    <w:rsid w:val="008600BC"/>
    <w:rsid w:val="00861280"/>
    <w:rsid w:val="008615CC"/>
    <w:rsid w:val="00861690"/>
    <w:rsid w:val="008616DD"/>
    <w:rsid w:val="008620CB"/>
    <w:rsid w:val="00862327"/>
    <w:rsid w:val="008623C5"/>
    <w:rsid w:val="0086263B"/>
    <w:rsid w:val="0086286D"/>
    <w:rsid w:val="00862EDB"/>
    <w:rsid w:val="008634CC"/>
    <w:rsid w:val="008639B4"/>
    <w:rsid w:val="00863AD8"/>
    <w:rsid w:val="00863CC0"/>
    <w:rsid w:val="0086474F"/>
    <w:rsid w:val="008651BC"/>
    <w:rsid w:val="00865B05"/>
    <w:rsid w:val="00865BCE"/>
    <w:rsid w:val="0086625D"/>
    <w:rsid w:val="00866467"/>
    <w:rsid w:val="00866F82"/>
    <w:rsid w:val="00867314"/>
    <w:rsid w:val="00867577"/>
    <w:rsid w:val="00867C74"/>
    <w:rsid w:val="0087023F"/>
    <w:rsid w:val="0087035C"/>
    <w:rsid w:val="00870372"/>
    <w:rsid w:val="008708F3"/>
    <w:rsid w:val="00870A5F"/>
    <w:rsid w:val="00870CF6"/>
    <w:rsid w:val="00870E81"/>
    <w:rsid w:val="00870F14"/>
    <w:rsid w:val="00870FEA"/>
    <w:rsid w:val="0087169D"/>
    <w:rsid w:val="00871CA4"/>
    <w:rsid w:val="00872854"/>
    <w:rsid w:val="008729E7"/>
    <w:rsid w:val="00872C64"/>
    <w:rsid w:val="00873C68"/>
    <w:rsid w:val="0087402A"/>
    <w:rsid w:val="008754AB"/>
    <w:rsid w:val="00875950"/>
    <w:rsid w:val="00875E8E"/>
    <w:rsid w:val="0087771B"/>
    <w:rsid w:val="008778D9"/>
    <w:rsid w:val="008779BC"/>
    <w:rsid w:val="00880185"/>
    <w:rsid w:val="008802FA"/>
    <w:rsid w:val="00882453"/>
    <w:rsid w:val="008828D6"/>
    <w:rsid w:val="008830BF"/>
    <w:rsid w:val="00883655"/>
    <w:rsid w:val="0088418D"/>
    <w:rsid w:val="00884427"/>
    <w:rsid w:val="00885023"/>
    <w:rsid w:val="00885387"/>
    <w:rsid w:val="00885CC5"/>
    <w:rsid w:val="00885DCF"/>
    <w:rsid w:val="00885FE6"/>
    <w:rsid w:val="008860EE"/>
    <w:rsid w:val="0088681D"/>
    <w:rsid w:val="00887080"/>
    <w:rsid w:val="0088713D"/>
    <w:rsid w:val="00887653"/>
    <w:rsid w:val="008876D4"/>
    <w:rsid w:val="00887C93"/>
    <w:rsid w:val="008901B4"/>
    <w:rsid w:val="008915B9"/>
    <w:rsid w:val="00891C28"/>
    <w:rsid w:val="008922FA"/>
    <w:rsid w:val="00893420"/>
    <w:rsid w:val="00893918"/>
    <w:rsid w:val="008943C0"/>
    <w:rsid w:val="00894E7A"/>
    <w:rsid w:val="0089515C"/>
    <w:rsid w:val="008951D3"/>
    <w:rsid w:val="00895374"/>
    <w:rsid w:val="00895CF3"/>
    <w:rsid w:val="00896D3C"/>
    <w:rsid w:val="00897127"/>
    <w:rsid w:val="0089745F"/>
    <w:rsid w:val="00897DD0"/>
    <w:rsid w:val="008A00B3"/>
    <w:rsid w:val="008A046B"/>
    <w:rsid w:val="008A06F7"/>
    <w:rsid w:val="008A0C0D"/>
    <w:rsid w:val="008A1260"/>
    <w:rsid w:val="008A13A6"/>
    <w:rsid w:val="008A14E1"/>
    <w:rsid w:val="008A173C"/>
    <w:rsid w:val="008A1A2B"/>
    <w:rsid w:val="008A26B5"/>
    <w:rsid w:val="008A2BB4"/>
    <w:rsid w:val="008A3457"/>
    <w:rsid w:val="008A3467"/>
    <w:rsid w:val="008A355E"/>
    <w:rsid w:val="008A3A6E"/>
    <w:rsid w:val="008A3ED7"/>
    <w:rsid w:val="008A3F4A"/>
    <w:rsid w:val="008A4614"/>
    <w:rsid w:val="008A4951"/>
    <w:rsid w:val="008A4A1A"/>
    <w:rsid w:val="008A4BDB"/>
    <w:rsid w:val="008A4DF4"/>
    <w:rsid w:val="008A4FE2"/>
    <w:rsid w:val="008A5382"/>
    <w:rsid w:val="008A5695"/>
    <w:rsid w:val="008A5BCF"/>
    <w:rsid w:val="008A69C6"/>
    <w:rsid w:val="008A6E5F"/>
    <w:rsid w:val="008A6FB6"/>
    <w:rsid w:val="008A7479"/>
    <w:rsid w:val="008A75FB"/>
    <w:rsid w:val="008A7D7E"/>
    <w:rsid w:val="008B006A"/>
    <w:rsid w:val="008B02C1"/>
    <w:rsid w:val="008B03F6"/>
    <w:rsid w:val="008B0428"/>
    <w:rsid w:val="008B044D"/>
    <w:rsid w:val="008B0626"/>
    <w:rsid w:val="008B1E27"/>
    <w:rsid w:val="008B2C98"/>
    <w:rsid w:val="008B2EA4"/>
    <w:rsid w:val="008B3658"/>
    <w:rsid w:val="008B39CA"/>
    <w:rsid w:val="008B3A80"/>
    <w:rsid w:val="008B3AD3"/>
    <w:rsid w:val="008B3E96"/>
    <w:rsid w:val="008B3F16"/>
    <w:rsid w:val="008B4690"/>
    <w:rsid w:val="008B47EF"/>
    <w:rsid w:val="008B49B0"/>
    <w:rsid w:val="008B4ABE"/>
    <w:rsid w:val="008B4E2C"/>
    <w:rsid w:val="008B5006"/>
    <w:rsid w:val="008B5599"/>
    <w:rsid w:val="008B5D83"/>
    <w:rsid w:val="008B600A"/>
    <w:rsid w:val="008B607D"/>
    <w:rsid w:val="008B6A9A"/>
    <w:rsid w:val="008B6B06"/>
    <w:rsid w:val="008B7450"/>
    <w:rsid w:val="008B76ED"/>
    <w:rsid w:val="008B79BF"/>
    <w:rsid w:val="008B7FD8"/>
    <w:rsid w:val="008C044C"/>
    <w:rsid w:val="008C081E"/>
    <w:rsid w:val="008C09EA"/>
    <w:rsid w:val="008C0ED7"/>
    <w:rsid w:val="008C1339"/>
    <w:rsid w:val="008C17DE"/>
    <w:rsid w:val="008C22B6"/>
    <w:rsid w:val="008C285C"/>
    <w:rsid w:val="008C2A43"/>
    <w:rsid w:val="008C2D00"/>
    <w:rsid w:val="008C34D6"/>
    <w:rsid w:val="008C3B2C"/>
    <w:rsid w:val="008C3F13"/>
    <w:rsid w:val="008C41A3"/>
    <w:rsid w:val="008C44E9"/>
    <w:rsid w:val="008C49F6"/>
    <w:rsid w:val="008C4FA0"/>
    <w:rsid w:val="008C509C"/>
    <w:rsid w:val="008C5250"/>
    <w:rsid w:val="008C55FD"/>
    <w:rsid w:val="008C5CF0"/>
    <w:rsid w:val="008C6E07"/>
    <w:rsid w:val="008C6F42"/>
    <w:rsid w:val="008C7B94"/>
    <w:rsid w:val="008C7D6A"/>
    <w:rsid w:val="008D01DB"/>
    <w:rsid w:val="008D114D"/>
    <w:rsid w:val="008D147F"/>
    <w:rsid w:val="008D1844"/>
    <w:rsid w:val="008D194F"/>
    <w:rsid w:val="008D19A4"/>
    <w:rsid w:val="008D2326"/>
    <w:rsid w:val="008D271E"/>
    <w:rsid w:val="008D3395"/>
    <w:rsid w:val="008D3E21"/>
    <w:rsid w:val="008D43E1"/>
    <w:rsid w:val="008D4689"/>
    <w:rsid w:val="008D4A07"/>
    <w:rsid w:val="008D4A7C"/>
    <w:rsid w:val="008D4F52"/>
    <w:rsid w:val="008D50CF"/>
    <w:rsid w:val="008D5336"/>
    <w:rsid w:val="008D612F"/>
    <w:rsid w:val="008D6F87"/>
    <w:rsid w:val="008D7001"/>
    <w:rsid w:val="008D73BD"/>
    <w:rsid w:val="008D79F9"/>
    <w:rsid w:val="008D7D01"/>
    <w:rsid w:val="008D7DBF"/>
    <w:rsid w:val="008E036F"/>
    <w:rsid w:val="008E0BB5"/>
    <w:rsid w:val="008E0C4F"/>
    <w:rsid w:val="008E1DC0"/>
    <w:rsid w:val="008E27ED"/>
    <w:rsid w:val="008E29C8"/>
    <w:rsid w:val="008E2D2B"/>
    <w:rsid w:val="008E31A5"/>
    <w:rsid w:val="008E3C6F"/>
    <w:rsid w:val="008E45E7"/>
    <w:rsid w:val="008E460D"/>
    <w:rsid w:val="008E4626"/>
    <w:rsid w:val="008E4754"/>
    <w:rsid w:val="008E47FF"/>
    <w:rsid w:val="008E48FD"/>
    <w:rsid w:val="008E4ACF"/>
    <w:rsid w:val="008E4C50"/>
    <w:rsid w:val="008E5007"/>
    <w:rsid w:val="008E504B"/>
    <w:rsid w:val="008E57F0"/>
    <w:rsid w:val="008E5899"/>
    <w:rsid w:val="008E58F5"/>
    <w:rsid w:val="008E5D80"/>
    <w:rsid w:val="008E5F94"/>
    <w:rsid w:val="008E6133"/>
    <w:rsid w:val="008E694E"/>
    <w:rsid w:val="008E6AEB"/>
    <w:rsid w:val="008E773F"/>
    <w:rsid w:val="008E77A6"/>
    <w:rsid w:val="008E7C67"/>
    <w:rsid w:val="008E7FEE"/>
    <w:rsid w:val="008F06E4"/>
    <w:rsid w:val="008F0775"/>
    <w:rsid w:val="008F0B5C"/>
    <w:rsid w:val="008F0E80"/>
    <w:rsid w:val="008F112F"/>
    <w:rsid w:val="008F1405"/>
    <w:rsid w:val="008F14F9"/>
    <w:rsid w:val="008F1596"/>
    <w:rsid w:val="008F18B3"/>
    <w:rsid w:val="008F1E00"/>
    <w:rsid w:val="008F2281"/>
    <w:rsid w:val="008F35CF"/>
    <w:rsid w:val="008F3911"/>
    <w:rsid w:val="008F3E4D"/>
    <w:rsid w:val="008F4173"/>
    <w:rsid w:val="008F4792"/>
    <w:rsid w:val="008F52F5"/>
    <w:rsid w:val="008F5606"/>
    <w:rsid w:val="008F5D16"/>
    <w:rsid w:val="008F66CD"/>
    <w:rsid w:val="008F6E68"/>
    <w:rsid w:val="008F71A7"/>
    <w:rsid w:val="00900E96"/>
    <w:rsid w:val="0090129D"/>
    <w:rsid w:val="00902A13"/>
    <w:rsid w:val="00903188"/>
    <w:rsid w:val="009033E5"/>
    <w:rsid w:val="00903815"/>
    <w:rsid w:val="00903F8C"/>
    <w:rsid w:val="00904023"/>
    <w:rsid w:val="0090455F"/>
    <w:rsid w:val="00904569"/>
    <w:rsid w:val="00904AB1"/>
    <w:rsid w:val="0090557B"/>
    <w:rsid w:val="00905829"/>
    <w:rsid w:val="00905B47"/>
    <w:rsid w:val="0090666A"/>
    <w:rsid w:val="00907CCA"/>
    <w:rsid w:val="009101E8"/>
    <w:rsid w:val="00910E3F"/>
    <w:rsid w:val="00911811"/>
    <w:rsid w:val="009124EC"/>
    <w:rsid w:val="009125DF"/>
    <w:rsid w:val="00912FA9"/>
    <w:rsid w:val="00912FBC"/>
    <w:rsid w:val="00913452"/>
    <w:rsid w:val="009138C7"/>
    <w:rsid w:val="00913B62"/>
    <w:rsid w:val="00913CDA"/>
    <w:rsid w:val="00913FF7"/>
    <w:rsid w:val="0091476C"/>
    <w:rsid w:val="00914CCE"/>
    <w:rsid w:val="009157CF"/>
    <w:rsid w:val="009162E5"/>
    <w:rsid w:val="009166A2"/>
    <w:rsid w:val="0091718A"/>
    <w:rsid w:val="009177A8"/>
    <w:rsid w:val="00917F7A"/>
    <w:rsid w:val="00920A68"/>
    <w:rsid w:val="00920FA8"/>
    <w:rsid w:val="00922055"/>
    <w:rsid w:val="00922338"/>
    <w:rsid w:val="00922AD1"/>
    <w:rsid w:val="00922B6F"/>
    <w:rsid w:val="00923880"/>
    <w:rsid w:val="00923CE2"/>
    <w:rsid w:val="00924141"/>
    <w:rsid w:val="00924188"/>
    <w:rsid w:val="00924D0F"/>
    <w:rsid w:val="0092543D"/>
    <w:rsid w:val="0092572A"/>
    <w:rsid w:val="009259E3"/>
    <w:rsid w:val="00925C5C"/>
    <w:rsid w:val="00925EAB"/>
    <w:rsid w:val="00926174"/>
    <w:rsid w:val="00926805"/>
    <w:rsid w:val="0092732C"/>
    <w:rsid w:val="0092734F"/>
    <w:rsid w:val="009275D9"/>
    <w:rsid w:val="0092775F"/>
    <w:rsid w:val="00927A84"/>
    <w:rsid w:val="00930116"/>
    <w:rsid w:val="00930264"/>
    <w:rsid w:val="00930334"/>
    <w:rsid w:val="009305D6"/>
    <w:rsid w:val="009306E7"/>
    <w:rsid w:val="00930788"/>
    <w:rsid w:val="009307A4"/>
    <w:rsid w:val="00930B44"/>
    <w:rsid w:val="00931A51"/>
    <w:rsid w:val="00931A90"/>
    <w:rsid w:val="00931FD4"/>
    <w:rsid w:val="0093261C"/>
    <w:rsid w:val="009337B4"/>
    <w:rsid w:val="00933AC6"/>
    <w:rsid w:val="00934C53"/>
    <w:rsid w:val="00934F1B"/>
    <w:rsid w:val="00935534"/>
    <w:rsid w:val="009357B1"/>
    <w:rsid w:val="0093604C"/>
    <w:rsid w:val="00936064"/>
    <w:rsid w:val="009361EE"/>
    <w:rsid w:val="00936293"/>
    <w:rsid w:val="009366B9"/>
    <w:rsid w:val="00936774"/>
    <w:rsid w:val="00936981"/>
    <w:rsid w:val="00936C43"/>
    <w:rsid w:val="0093704A"/>
    <w:rsid w:val="00937597"/>
    <w:rsid w:val="00937848"/>
    <w:rsid w:val="0093784B"/>
    <w:rsid w:val="00937C2F"/>
    <w:rsid w:val="00937C55"/>
    <w:rsid w:val="00937FED"/>
    <w:rsid w:val="009404BA"/>
    <w:rsid w:val="00940E93"/>
    <w:rsid w:val="00942010"/>
    <w:rsid w:val="0094230D"/>
    <w:rsid w:val="0094281E"/>
    <w:rsid w:val="0094297F"/>
    <w:rsid w:val="00942CC3"/>
    <w:rsid w:val="0094325D"/>
    <w:rsid w:val="0094332C"/>
    <w:rsid w:val="00943C1A"/>
    <w:rsid w:val="00944DA6"/>
    <w:rsid w:val="009459C0"/>
    <w:rsid w:val="009468F4"/>
    <w:rsid w:val="00946939"/>
    <w:rsid w:val="009470A8"/>
    <w:rsid w:val="009470B4"/>
    <w:rsid w:val="00947751"/>
    <w:rsid w:val="0094778F"/>
    <w:rsid w:val="00947BF2"/>
    <w:rsid w:val="00950127"/>
    <w:rsid w:val="0095121A"/>
    <w:rsid w:val="009518C7"/>
    <w:rsid w:val="009521E8"/>
    <w:rsid w:val="0095263E"/>
    <w:rsid w:val="00952688"/>
    <w:rsid w:val="00952E42"/>
    <w:rsid w:val="00953146"/>
    <w:rsid w:val="009541B9"/>
    <w:rsid w:val="00954731"/>
    <w:rsid w:val="0095489A"/>
    <w:rsid w:val="009548DA"/>
    <w:rsid w:val="00955310"/>
    <w:rsid w:val="00956006"/>
    <w:rsid w:val="0095719B"/>
    <w:rsid w:val="0095722F"/>
    <w:rsid w:val="009573D6"/>
    <w:rsid w:val="00957A1A"/>
    <w:rsid w:val="00957A3F"/>
    <w:rsid w:val="00960995"/>
    <w:rsid w:val="009614FC"/>
    <w:rsid w:val="00962152"/>
    <w:rsid w:val="00962C86"/>
    <w:rsid w:val="00962D26"/>
    <w:rsid w:val="00962D27"/>
    <w:rsid w:val="00962D5D"/>
    <w:rsid w:val="00962D97"/>
    <w:rsid w:val="0096375E"/>
    <w:rsid w:val="0096377B"/>
    <w:rsid w:val="00963D1F"/>
    <w:rsid w:val="00963FF9"/>
    <w:rsid w:val="009649E4"/>
    <w:rsid w:val="00964CC4"/>
    <w:rsid w:val="00964EBC"/>
    <w:rsid w:val="00964F37"/>
    <w:rsid w:val="009650E3"/>
    <w:rsid w:val="0096561E"/>
    <w:rsid w:val="00965F9A"/>
    <w:rsid w:val="00966753"/>
    <w:rsid w:val="00966A08"/>
    <w:rsid w:val="00966B34"/>
    <w:rsid w:val="00967016"/>
    <w:rsid w:val="009672D8"/>
    <w:rsid w:val="009673A0"/>
    <w:rsid w:val="0097009F"/>
    <w:rsid w:val="009703A2"/>
    <w:rsid w:val="00970444"/>
    <w:rsid w:val="009707EB"/>
    <w:rsid w:val="009710FB"/>
    <w:rsid w:val="00971129"/>
    <w:rsid w:val="00971584"/>
    <w:rsid w:val="00971C1D"/>
    <w:rsid w:val="00971FEE"/>
    <w:rsid w:val="00972578"/>
    <w:rsid w:val="00972598"/>
    <w:rsid w:val="0097267C"/>
    <w:rsid w:val="00972D95"/>
    <w:rsid w:val="00972F27"/>
    <w:rsid w:val="0097382A"/>
    <w:rsid w:val="00973CD2"/>
    <w:rsid w:val="00973E08"/>
    <w:rsid w:val="00974BF0"/>
    <w:rsid w:val="009750D6"/>
    <w:rsid w:val="009753C7"/>
    <w:rsid w:val="00975E4A"/>
    <w:rsid w:val="00976045"/>
    <w:rsid w:val="009769D4"/>
    <w:rsid w:val="00976A97"/>
    <w:rsid w:val="00976D48"/>
    <w:rsid w:val="009772C9"/>
    <w:rsid w:val="0097758A"/>
    <w:rsid w:val="00977A89"/>
    <w:rsid w:val="00977C0A"/>
    <w:rsid w:val="00980385"/>
    <w:rsid w:val="00980A4F"/>
    <w:rsid w:val="00980B8E"/>
    <w:rsid w:val="00980E7E"/>
    <w:rsid w:val="00981228"/>
    <w:rsid w:val="00981E05"/>
    <w:rsid w:val="009831A8"/>
    <w:rsid w:val="0098335D"/>
    <w:rsid w:val="009833DA"/>
    <w:rsid w:val="00983D8E"/>
    <w:rsid w:val="00984851"/>
    <w:rsid w:val="00984A63"/>
    <w:rsid w:val="00984C25"/>
    <w:rsid w:val="009850D4"/>
    <w:rsid w:val="0098612A"/>
    <w:rsid w:val="009865DD"/>
    <w:rsid w:val="009866AD"/>
    <w:rsid w:val="00986F59"/>
    <w:rsid w:val="00987913"/>
    <w:rsid w:val="00987B21"/>
    <w:rsid w:val="00987E3B"/>
    <w:rsid w:val="00990827"/>
    <w:rsid w:val="00990AEF"/>
    <w:rsid w:val="00990B1A"/>
    <w:rsid w:val="00991103"/>
    <w:rsid w:val="009912B8"/>
    <w:rsid w:val="00991BE7"/>
    <w:rsid w:val="009927C8"/>
    <w:rsid w:val="00992B59"/>
    <w:rsid w:val="00992EB8"/>
    <w:rsid w:val="00993D97"/>
    <w:rsid w:val="00994487"/>
    <w:rsid w:val="009946F7"/>
    <w:rsid w:val="0099475A"/>
    <w:rsid w:val="00994A03"/>
    <w:rsid w:val="00994BB4"/>
    <w:rsid w:val="00994C22"/>
    <w:rsid w:val="00994E3D"/>
    <w:rsid w:val="00994F40"/>
    <w:rsid w:val="009951EE"/>
    <w:rsid w:val="0099561D"/>
    <w:rsid w:val="0099656E"/>
    <w:rsid w:val="0099671B"/>
    <w:rsid w:val="00996C87"/>
    <w:rsid w:val="00996D92"/>
    <w:rsid w:val="00997EC7"/>
    <w:rsid w:val="009A0575"/>
    <w:rsid w:val="009A06BB"/>
    <w:rsid w:val="009A0C24"/>
    <w:rsid w:val="009A1302"/>
    <w:rsid w:val="009A1FA5"/>
    <w:rsid w:val="009A2282"/>
    <w:rsid w:val="009A2D86"/>
    <w:rsid w:val="009A33B6"/>
    <w:rsid w:val="009A39E9"/>
    <w:rsid w:val="009A3B62"/>
    <w:rsid w:val="009A3E64"/>
    <w:rsid w:val="009A3F20"/>
    <w:rsid w:val="009A4331"/>
    <w:rsid w:val="009A44BC"/>
    <w:rsid w:val="009A4654"/>
    <w:rsid w:val="009A47F7"/>
    <w:rsid w:val="009A4C09"/>
    <w:rsid w:val="009A4CE7"/>
    <w:rsid w:val="009A4ECB"/>
    <w:rsid w:val="009A596F"/>
    <w:rsid w:val="009A5B16"/>
    <w:rsid w:val="009A6168"/>
    <w:rsid w:val="009A6B29"/>
    <w:rsid w:val="009A70E5"/>
    <w:rsid w:val="009A7909"/>
    <w:rsid w:val="009A799D"/>
    <w:rsid w:val="009A7EE5"/>
    <w:rsid w:val="009B0149"/>
    <w:rsid w:val="009B1D57"/>
    <w:rsid w:val="009B26AA"/>
    <w:rsid w:val="009B2DBF"/>
    <w:rsid w:val="009B310A"/>
    <w:rsid w:val="009B333D"/>
    <w:rsid w:val="009B3B2D"/>
    <w:rsid w:val="009B3CFB"/>
    <w:rsid w:val="009B3EFA"/>
    <w:rsid w:val="009B49C5"/>
    <w:rsid w:val="009B4CBB"/>
    <w:rsid w:val="009B6275"/>
    <w:rsid w:val="009B725A"/>
    <w:rsid w:val="009B7376"/>
    <w:rsid w:val="009B743E"/>
    <w:rsid w:val="009B7659"/>
    <w:rsid w:val="009B7EEF"/>
    <w:rsid w:val="009C0B12"/>
    <w:rsid w:val="009C0F65"/>
    <w:rsid w:val="009C152F"/>
    <w:rsid w:val="009C19C0"/>
    <w:rsid w:val="009C2C6F"/>
    <w:rsid w:val="009C32E0"/>
    <w:rsid w:val="009C3330"/>
    <w:rsid w:val="009C380E"/>
    <w:rsid w:val="009C3F0F"/>
    <w:rsid w:val="009C3F40"/>
    <w:rsid w:val="009C3FA1"/>
    <w:rsid w:val="009C4006"/>
    <w:rsid w:val="009C52C8"/>
    <w:rsid w:val="009C5342"/>
    <w:rsid w:val="009C573B"/>
    <w:rsid w:val="009C58B4"/>
    <w:rsid w:val="009C5FBF"/>
    <w:rsid w:val="009C615A"/>
    <w:rsid w:val="009C6311"/>
    <w:rsid w:val="009C6800"/>
    <w:rsid w:val="009C704B"/>
    <w:rsid w:val="009C7376"/>
    <w:rsid w:val="009C7567"/>
    <w:rsid w:val="009C75CC"/>
    <w:rsid w:val="009C7C21"/>
    <w:rsid w:val="009C7EC7"/>
    <w:rsid w:val="009D02C6"/>
    <w:rsid w:val="009D0502"/>
    <w:rsid w:val="009D189C"/>
    <w:rsid w:val="009D1F17"/>
    <w:rsid w:val="009D2A36"/>
    <w:rsid w:val="009D310D"/>
    <w:rsid w:val="009D417C"/>
    <w:rsid w:val="009D57F7"/>
    <w:rsid w:val="009D590A"/>
    <w:rsid w:val="009D5DEA"/>
    <w:rsid w:val="009D6F9C"/>
    <w:rsid w:val="009D7472"/>
    <w:rsid w:val="009D7A83"/>
    <w:rsid w:val="009D7AAD"/>
    <w:rsid w:val="009D7B34"/>
    <w:rsid w:val="009E00DF"/>
    <w:rsid w:val="009E02CC"/>
    <w:rsid w:val="009E06C5"/>
    <w:rsid w:val="009E06D7"/>
    <w:rsid w:val="009E06DE"/>
    <w:rsid w:val="009E07A0"/>
    <w:rsid w:val="009E13DF"/>
    <w:rsid w:val="009E1C41"/>
    <w:rsid w:val="009E2496"/>
    <w:rsid w:val="009E3F31"/>
    <w:rsid w:val="009E442D"/>
    <w:rsid w:val="009E4677"/>
    <w:rsid w:val="009E4891"/>
    <w:rsid w:val="009E6172"/>
    <w:rsid w:val="009E6A69"/>
    <w:rsid w:val="009E6D46"/>
    <w:rsid w:val="009E6F6D"/>
    <w:rsid w:val="009E6FAC"/>
    <w:rsid w:val="009E75AA"/>
    <w:rsid w:val="009E7D1A"/>
    <w:rsid w:val="009F002C"/>
    <w:rsid w:val="009F0558"/>
    <w:rsid w:val="009F0FB0"/>
    <w:rsid w:val="009F1621"/>
    <w:rsid w:val="009F18F4"/>
    <w:rsid w:val="009F19E9"/>
    <w:rsid w:val="009F1D47"/>
    <w:rsid w:val="009F1FD7"/>
    <w:rsid w:val="009F2194"/>
    <w:rsid w:val="009F2D8B"/>
    <w:rsid w:val="009F3C0D"/>
    <w:rsid w:val="009F4156"/>
    <w:rsid w:val="009F42CC"/>
    <w:rsid w:val="009F4933"/>
    <w:rsid w:val="009F4FE3"/>
    <w:rsid w:val="009F5279"/>
    <w:rsid w:val="009F527D"/>
    <w:rsid w:val="009F53AB"/>
    <w:rsid w:val="009F62B4"/>
    <w:rsid w:val="009F6ADE"/>
    <w:rsid w:val="009F7728"/>
    <w:rsid w:val="00A002B5"/>
    <w:rsid w:val="00A005CD"/>
    <w:rsid w:val="00A005F0"/>
    <w:rsid w:val="00A0084F"/>
    <w:rsid w:val="00A00B5A"/>
    <w:rsid w:val="00A00D20"/>
    <w:rsid w:val="00A00DBC"/>
    <w:rsid w:val="00A01E7E"/>
    <w:rsid w:val="00A022A3"/>
    <w:rsid w:val="00A03331"/>
    <w:rsid w:val="00A03DBE"/>
    <w:rsid w:val="00A046C4"/>
    <w:rsid w:val="00A05027"/>
    <w:rsid w:val="00A050A4"/>
    <w:rsid w:val="00A051EA"/>
    <w:rsid w:val="00A0556D"/>
    <w:rsid w:val="00A0563A"/>
    <w:rsid w:val="00A05CB7"/>
    <w:rsid w:val="00A0738F"/>
    <w:rsid w:val="00A07645"/>
    <w:rsid w:val="00A078A9"/>
    <w:rsid w:val="00A1030A"/>
    <w:rsid w:val="00A10763"/>
    <w:rsid w:val="00A10981"/>
    <w:rsid w:val="00A10E54"/>
    <w:rsid w:val="00A11CFF"/>
    <w:rsid w:val="00A11D11"/>
    <w:rsid w:val="00A12AB7"/>
    <w:rsid w:val="00A12E04"/>
    <w:rsid w:val="00A1343D"/>
    <w:rsid w:val="00A137CE"/>
    <w:rsid w:val="00A13B06"/>
    <w:rsid w:val="00A141F8"/>
    <w:rsid w:val="00A147BA"/>
    <w:rsid w:val="00A14B00"/>
    <w:rsid w:val="00A14B8E"/>
    <w:rsid w:val="00A14E8B"/>
    <w:rsid w:val="00A15AA7"/>
    <w:rsid w:val="00A15CB2"/>
    <w:rsid w:val="00A15DE9"/>
    <w:rsid w:val="00A1701C"/>
    <w:rsid w:val="00A173ED"/>
    <w:rsid w:val="00A17443"/>
    <w:rsid w:val="00A20AA8"/>
    <w:rsid w:val="00A21318"/>
    <w:rsid w:val="00A21451"/>
    <w:rsid w:val="00A21576"/>
    <w:rsid w:val="00A2186B"/>
    <w:rsid w:val="00A226B9"/>
    <w:rsid w:val="00A2277B"/>
    <w:rsid w:val="00A22923"/>
    <w:rsid w:val="00A229BC"/>
    <w:rsid w:val="00A22A9A"/>
    <w:rsid w:val="00A233AC"/>
    <w:rsid w:val="00A24857"/>
    <w:rsid w:val="00A24C75"/>
    <w:rsid w:val="00A25D3E"/>
    <w:rsid w:val="00A26208"/>
    <w:rsid w:val="00A26791"/>
    <w:rsid w:val="00A267B2"/>
    <w:rsid w:val="00A26AD3"/>
    <w:rsid w:val="00A26CFB"/>
    <w:rsid w:val="00A272DC"/>
    <w:rsid w:val="00A2748A"/>
    <w:rsid w:val="00A301DA"/>
    <w:rsid w:val="00A302C1"/>
    <w:rsid w:val="00A306A8"/>
    <w:rsid w:val="00A30AC1"/>
    <w:rsid w:val="00A30CC4"/>
    <w:rsid w:val="00A3119C"/>
    <w:rsid w:val="00A3143D"/>
    <w:rsid w:val="00A31543"/>
    <w:rsid w:val="00A318A6"/>
    <w:rsid w:val="00A31979"/>
    <w:rsid w:val="00A31B39"/>
    <w:rsid w:val="00A321F1"/>
    <w:rsid w:val="00A3228A"/>
    <w:rsid w:val="00A32352"/>
    <w:rsid w:val="00A328A3"/>
    <w:rsid w:val="00A32CAC"/>
    <w:rsid w:val="00A33038"/>
    <w:rsid w:val="00A336C7"/>
    <w:rsid w:val="00A33C84"/>
    <w:rsid w:val="00A33DE7"/>
    <w:rsid w:val="00A3473E"/>
    <w:rsid w:val="00A347FD"/>
    <w:rsid w:val="00A352FC"/>
    <w:rsid w:val="00A3566D"/>
    <w:rsid w:val="00A35A5C"/>
    <w:rsid w:val="00A35B7B"/>
    <w:rsid w:val="00A35CB2"/>
    <w:rsid w:val="00A35CFB"/>
    <w:rsid w:val="00A35DD6"/>
    <w:rsid w:val="00A36CEC"/>
    <w:rsid w:val="00A373B0"/>
    <w:rsid w:val="00A400FE"/>
    <w:rsid w:val="00A4061A"/>
    <w:rsid w:val="00A40928"/>
    <w:rsid w:val="00A40C3D"/>
    <w:rsid w:val="00A41017"/>
    <w:rsid w:val="00A41151"/>
    <w:rsid w:val="00A416E2"/>
    <w:rsid w:val="00A42391"/>
    <w:rsid w:val="00A424B1"/>
    <w:rsid w:val="00A42959"/>
    <w:rsid w:val="00A433EC"/>
    <w:rsid w:val="00A43D3A"/>
    <w:rsid w:val="00A43F3B"/>
    <w:rsid w:val="00A44356"/>
    <w:rsid w:val="00A44535"/>
    <w:rsid w:val="00A44C85"/>
    <w:rsid w:val="00A45374"/>
    <w:rsid w:val="00A454C1"/>
    <w:rsid w:val="00A4599C"/>
    <w:rsid w:val="00A45EC4"/>
    <w:rsid w:val="00A46278"/>
    <w:rsid w:val="00A46676"/>
    <w:rsid w:val="00A46789"/>
    <w:rsid w:val="00A46DC8"/>
    <w:rsid w:val="00A47945"/>
    <w:rsid w:val="00A47D73"/>
    <w:rsid w:val="00A47E6E"/>
    <w:rsid w:val="00A50546"/>
    <w:rsid w:val="00A509F4"/>
    <w:rsid w:val="00A50AD3"/>
    <w:rsid w:val="00A50B12"/>
    <w:rsid w:val="00A50D48"/>
    <w:rsid w:val="00A514D7"/>
    <w:rsid w:val="00A51632"/>
    <w:rsid w:val="00A51783"/>
    <w:rsid w:val="00A51A69"/>
    <w:rsid w:val="00A5247B"/>
    <w:rsid w:val="00A52619"/>
    <w:rsid w:val="00A528A0"/>
    <w:rsid w:val="00A52E82"/>
    <w:rsid w:val="00A52E98"/>
    <w:rsid w:val="00A53392"/>
    <w:rsid w:val="00A53433"/>
    <w:rsid w:val="00A537BB"/>
    <w:rsid w:val="00A53EBC"/>
    <w:rsid w:val="00A541D1"/>
    <w:rsid w:val="00A54290"/>
    <w:rsid w:val="00A54F9D"/>
    <w:rsid w:val="00A551AD"/>
    <w:rsid w:val="00A55EEE"/>
    <w:rsid w:val="00A56292"/>
    <w:rsid w:val="00A56603"/>
    <w:rsid w:val="00A56703"/>
    <w:rsid w:val="00A56890"/>
    <w:rsid w:val="00A56CF8"/>
    <w:rsid w:val="00A571EA"/>
    <w:rsid w:val="00A5724C"/>
    <w:rsid w:val="00A574DA"/>
    <w:rsid w:val="00A57618"/>
    <w:rsid w:val="00A57F34"/>
    <w:rsid w:val="00A57F91"/>
    <w:rsid w:val="00A603AA"/>
    <w:rsid w:val="00A60FF0"/>
    <w:rsid w:val="00A616FF"/>
    <w:rsid w:val="00A61790"/>
    <w:rsid w:val="00A61EBE"/>
    <w:rsid w:val="00A61F17"/>
    <w:rsid w:val="00A625F9"/>
    <w:rsid w:val="00A627B1"/>
    <w:rsid w:val="00A635D2"/>
    <w:rsid w:val="00A63A14"/>
    <w:rsid w:val="00A641A6"/>
    <w:rsid w:val="00A64499"/>
    <w:rsid w:val="00A64B60"/>
    <w:rsid w:val="00A64EBB"/>
    <w:rsid w:val="00A65674"/>
    <w:rsid w:val="00A669A0"/>
    <w:rsid w:val="00A66F11"/>
    <w:rsid w:val="00A67201"/>
    <w:rsid w:val="00A67BEA"/>
    <w:rsid w:val="00A703D1"/>
    <w:rsid w:val="00A70DCC"/>
    <w:rsid w:val="00A71260"/>
    <w:rsid w:val="00A7149E"/>
    <w:rsid w:val="00A719EF"/>
    <w:rsid w:val="00A71AD4"/>
    <w:rsid w:val="00A71B97"/>
    <w:rsid w:val="00A71CD6"/>
    <w:rsid w:val="00A72741"/>
    <w:rsid w:val="00A72A17"/>
    <w:rsid w:val="00A72FB9"/>
    <w:rsid w:val="00A73755"/>
    <w:rsid w:val="00A7396A"/>
    <w:rsid w:val="00A73C8D"/>
    <w:rsid w:val="00A74008"/>
    <w:rsid w:val="00A74234"/>
    <w:rsid w:val="00A742EC"/>
    <w:rsid w:val="00A744BA"/>
    <w:rsid w:val="00A74811"/>
    <w:rsid w:val="00A75146"/>
    <w:rsid w:val="00A7563D"/>
    <w:rsid w:val="00A75918"/>
    <w:rsid w:val="00A75DAE"/>
    <w:rsid w:val="00A760A6"/>
    <w:rsid w:val="00A7662E"/>
    <w:rsid w:val="00A76865"/>
    <w:rsid w:val="00A76C24"/>
    <w:rsid w:val="00A800D3"/>
    <w:rsid w:val="00A802A0"/>
    <w:rsid w:val="00A80504"/>
    <w:rsid w:val="00A80773"/>
    <w:rsid w:val="00A80879"/>
    <w:rsid w:val="00A80C9F"/>
    <w:rsid w:val="00A81530"/>
    <w:rsid w:val="00A816C8"/>
    <w:rsid w:val="00A81A4D"/>
    <w:rsid w:val="00A81B70"/>
    <w:rsid w:val="00A81B98"/>
    <w:rsid w:val="00A81E6B"/>
    <w:rsid w:val="00A81EBB"/>
    <w:rsid w:val="00A82085"/>
    <w:rsid w:val="00A828F3"/>
    <w:rsid w:val="00A82B15"/>
    <w:rsid w:val="00A82D5C"/>
    <w:rsid w:val="00A8314F"/>
    <w:rsid w:val="00A83408"/>
    <w:rsid w:val="00A8363C"/>
    <w:rsid w:val="00A83664"/>
    <w:rsid w:val="00A83AD8"/>
    <w:rsid w:val="00A840B2"/>
    <w:rsid w:val="00A843F5"/>
    <w:rsid w:val="00A84525"/>
    <w:rsid w:val="00A847DC"/>
    <w:rsid w:val="00A84C8A"/>
    <w:rsid w:val="00A84CE5"/>
    <w:rsid w:val="00A84DA4"/>
    <w:rsid w:val="00A85408"/>
    <w:rsid w:val="00A85864"/>
    <w:rsid w:val="00A86018"/>
    <w:rsid w:val="00A861D6"/>
    <w:rsid w:val="00A865EE"/>
    <w:rsid w:val="00A8681B"/>
    <w:rsid w:val="00A86894"/>
    <w:rsid w:val="00A8697C"/>
    <w:rsid w:val="00A869EB"/>
    <w:rsid w:val="00A870A7"/>
    <w:rsid w:val="00A872B2"/>
    <w:rsid w:val="00A8743D"/>
    <w:rsid w:val="00A87DDF"/>
    <w:rsid w:val="00A91245"/>
    <w:rsid w:val="00A912A9"/>
    <w:rsid w:val="00A912E9"/>
    <w:rsid w:val="00A92756"/>
    <w:rsid w:val="00A92907"/>
    <w:rsid w:val="00A9292E"/>
    <w:rsid w:val="00A92968"/>
    <w:rsid w:val="00A92DC4"/>
    <w:rsid w:val="00A93266"/>
    <w:rsid w:val="00A937FA"/>
    <w:rsid w:val="00A94700"/>
    <w:rsid w:val="00A9472C"/>
    <w:rsid w:val="00A94A8F"/>
    <w:rsid w:val="00A95703"/>
    <w:rsid w:val="00A95958"/>
    <w:rsid w:val="00A95AC0"/>
    <w:rsid w:val="00A9628A"/>
    <w:rsid w:val="00A96A06"/>
    <w:rsid w:val="00A96C4E"/>
    <w:rsid w:val="00A96E0C"/>
    <w:rsid w:val="00A97318"/>
    <w:rsid w:val="00A976B1"/>
    <w:rsid w:val="00A978D9"/>
    <w:rsid w:val="00A97BF9"/>
    <w:rsid w:val="00AA03F0"/>
    <w:rsid w:val="00AA07BD"/>
    <w:rsid w:val="00AA07CF"/>
    <w:rsid w:val="00AA0983"/>
    <w:rsid w:val="00AA0D51"/>
    <w:rsid w:val="00AA1476"/>
    <w:rsid w:val="00AA18C2"/>
    <w:rsid w:val="00AA1E29"/>
    <w:rsid w:val="00AA208A"/>
    <w:rsid w:val="00AA2893"/>
    <w:rsid w:val="00AA2F10"/>
    <w:rsid w:val="00AA301E"/>
    <w:rsid w:val="00AA30F0"/>
    <w:rsid w:val="00AA35EB"/>
    <w:rsid w:val="00AA3631"/>
    <w:rsid w:val="00AA3A03"/>
    <w:rsid w:val="00AA3B29"/>
    <w:rsid w:val="00AA3F9B"/>
    <w:rsid w:val="00AA416D"/>
    <w:rsid w:val="00AA4D18"/>
    <w:rsid w:val="00AA5BBA"/>
    <w:rsid w:val="00AA646D"/>
    <w:rsid w:val="00AA6AC8"/>
    <w:rsid w:val="00AA7148"/>
    <w:rsid w:val="00AA75BB"/>
    <w:rsid w:val="00AB07B1"/>
    <w:rsid w:val="00AB0F8F"/>
    <w:rsid w:val="00AB1503"/>
    <w:rsid w:val="00AB1558"/>
    <w:rsid w:val="00AB1712"/>
    <w:rsid w:val="00AB3921"/>
    <w:rsid w:val="00AB45D9"/>
    <w:rsid w:val="00AB4622"/>
    <w:rsid w:val="00AB4982"/>
    <w:rsid w:val="00AB49A9"/>
    <w:rsid w:val="00AB4ABD"/>
    <w:rsid w:val="00AB4EF2"/>
    <w:rsid w:val="00AB5680"/>
    <w:rsid w:val="00AB66E8"/>
    <w:rsid w:val="00AB6C9C"/>
    <w:rsid w:val="00AB7EAE"/>
    <w:rsid w:val="00AC077D"/>
    <w:rsid w:val="00AC0FF9"/>
    <w:rsid w:val="00AC115D"/>
    <w:rsid w:val="00AC1C15"/>
    <w:rsid w:val="00AC20DB"/>
    <w:rsid w:val="00AC22CE"/>
    <w:rsid w:val="00AC291C"/>
    <w:rsid w:val="00AC2C53"/>
    <w:rsid w:val="00AC2CD9"/>
    <w:rsid w:val="00AC3EE1"/>
    <w:rsid w:val="00AC4213"/>
    <w:rsid w:val="00AC4246"/>
    <w:rsid w:val="00AC47B0"/>
    <w:rsid w:val="00AC4812"/>
    <w:rsid w:val="00AC4ADA"/>
    <w:rsid w:val="00AC58B7"/>
    <w:rsid w:val="00AC5955"/>
    <w:rsid w:val="00AC5B2C"/>
    <w:rsid w:val="00AC60E8"/>
    <w:rsid w:val="00AC6C16"/>
    <w:rsid w:val="00AC6C51"/>
    <w:rsid w:val="00AD0277"/>
    <w:rsid w:val="00AD03FE"/>
    <w:rsid w:val="00AD0B1A"/>
    <w:rsid w:val="00AD1596"/>
    <w:rsid w:val="00AD15B2"/>
    <w:rsid w:val="00AD161F"/>
    <w:rsid w:val="00AD178A"/>
    <w:rsid w:val="00AD1D0B"/>
    <w:rsid w:val="00AD2437"/>
    <w:rsid w:val="00AD2BA8"/>
    <w:rsid w:val="00AD31D7"/>
    <w:rsid w:val="00AD3346"/>
    <w:rsid w:val="00AD34F0"/>
    <w:rsid w:val="00AD40F4"/>
    <w:rsid w:val="00AD475A"/>
    <w:rsid w:val="00AD5681"/>
    <w:rsid w:val="00AD5D2C"/>
    <w:rsid w:val="00AD62F7"/>
    <w:rsid w:val="00AD65B2"/>
    <w:rsid w:val="00AD66A5"/>
    <w:rsid w:val="00AD7561"/>
    <w:rsid w:val="00AD77CE"/>
    <w:rsid w:val="00AD7D84"/>
    <w:rsid w:val="00AD7D95"/>
    <w:rsid w:val="00AD7F1D"/>
    <w:rsid w:val="00AD7F2A"/>
    <w:rsid w:val="00AE01B7"/>
    <w:rsid w:val="00AE0256"/>
    <w:rsid w:val="00AE035E"/>
    <w:rsid w:val="00AE06C0"/>
    <w:rsid w:val="00AE0A1B"/>
    <w:rsid w:val="00AE0AB0"/>
    <w:rsid w:val="00AE0D7A"/>
    <w:rsid w:val="00AE0EEF"/>
    <w:rsid w:val="00AE0F15"/>
    <w:rsid w:val="00AE0FBE"/>
    <w:rsid w:val="00AE1B1A"/>
    <w:rsid w:val="00AE1B3C"/>
    <w:rsid w:val="00AE1E92"/>
    <w:rsid w:val="00AE2E6E"/>
    <w:rsid w:val="00AE3599"/>
    <w:rsid w:val="00AE396E"/>
    <w:rsid w:val="00AE40CC"/>
    <w:rsid w:val="00AE40EE"/>
    <w:rsid w:val="00AE41CB"/>
    <w:rsid w:val="00AE499C"/>
    <w:rsid w:val="00AE4BFC"/>
    <w:rsid w:val="00AE4ECE"/>
    <w:rsid w:val="00AE50BD"/>
    <w:rsid w:val="00AE53BA"/>
    <w:rsid w:val="00AE5847"/>
    <w:rsid w:val="00AE5AF1"/>
    <w:rsid w:val="00AE5BB1"/>
    <w:rsid w:val="00AE7251"/>
    <w:rsid w:val="00AE7AB4"/>
    <w:rsid w:val="00AE7D81"/>
    <w:rsid w:val="00AF03E6"/>
    <w:rsid w:val="00AF0D14"/>
    <w:rsid w:val="00AF1043"/>
    <w:rsid w:val="00AF15DD"/>
    <w:rsid w:val="00AF1DD9"/>
    <w:rsid w:val="00AF2368"/>
    <w:rsid w:val="00AF26B1"/>
    <w:rsid w:val="00AF2C38"/>
    <w:rsid w:val="00AF3893"/>
    <w:rsid w:val="00AF3BB2"/>
    <w:rsid w:val="00AF41C1"/>
    <w:rsid w:val="00AF4251"/>
    <w:rsid w:val="00AF5401"/>
    <w:rsid w:val="00AF5620"/>
    <w:rsid w:val="00AF647B"/>
    <w:rsid w:val="00AF656D"/>
    <w:rsid w:val="00AF68C9"/>
    <w:rsid w:val="00AF7F40"/>
    <w:rsid w:val="00AF7F96"/>
    <w:rsid w:val="00B0020A"/>
    <w:rsid w:val="00B004B3"/>
    <w:rsid w:val="00B005D4"/>
    <w:rsid w:val="00B0080C"/>
    <w:rsid w:val="00B0087E"/>
    <w:rsid w:val="00B00BA6"/>
    <w:rsid w:val="00B015D8"/>
    <w:rsid w:val="00B017E5"/>
    <w:rsid w:val="00B02451"/>
    <w:rsid w:val="00B02851"/>
    <w:rsid w:val="00B029B1"/>
    <w:rsid w:val="00B031D5"/>
    <w:rsid w:val="00B04D7B"/>
    <w:rsid w:val="00B04DA6"/>
    <w:rsid w:val="00B05EE2"/>
    <w:rsid w:val="00B05FB0"/>
    <w:rsid w:val="00B06A8F"/>
    <w:rsid w:val="00B06F88"/>
    <w:rsid w:val="00B074CA"/>
    <w:rsid w:val="00B07AFD"/>
    <w:rsid w:val="00B07C5A"/>
    <w:rsid w:val="00B07D91"/>
    <w:rsid w:val="00B1013C"/>
    <w:rsid w:val="00B10251"/>
    <w:rsid w:val="00B106EF"/>
    <w:rsid w:val="00B10897"/>
    <w:rsid w:val="00B10B1D"/>
    <w:rsid w:val="00B10F6C"/>
    <w:rsid w:val="00B11653"/>
    <w:rsid w:val="00B11BFE"/>
    <w:rsid w:val="00B11F51"/>
    <w:rsid w:val="00B12622"/>
    <w:rsid w:val="00B12CEC"/>
    <w:rsid w:val="00B13AF8"/>
    <w:rsid w:val="00B13EF1"/>
    <w:rsid w:val="00B14129"/>
    <w:rsid w:val="00B14928"/>
    <w:rsid w:val="00B14B07"/>
    <w:rsid w:val="00B14C15"/>
    <w:rsid w:val="00B14E50"/>
    <w:rsid w:val="00B15C38"/>
    <w:rsid w:val="00B16631"/>
    <w:rsid w:val="00B16B39"/>
    <w:rsid w:val="00B16D45"/>
    <w:rsid w:val="00B16F0B"/>
    <w:rsid w:val="00B17489"/>
    <w:rsid w:val="00B1751A"/>
    <w:rsid w:val="00B17700"/>
    <w:rsid w:val="00B17E9A"/>
    <w:rsid w:val="00B20087"/>
    <w:rsid w:val="00B2086B"/>
    <w:rsid w:val="00B21147"/>
    <w:rsid w:val="00B21180"/>
    <w:rsid w:val="00B218FE"/>
    <w:rsid w:val="00B2205C"/>
    <w:rsid w:val="00B224C8"/>
    <w:rsid w:val="00B22B81"/>
    <w:rsid w:val="00B23214"/>
    <w:rsid w:val="00B24B0D"/>
    <w:rsid w:val="00B250FA"/>
    <w:rsid w:val="00B25BA1"/>
    <w:rsid w:val="00B25F79"/>
    <w:rsid w:val="00B26097"/>
    <w:rsid w:val="00B2645F"/>
    <w:rsid w:val="00B26623"/>
    <w:rsid w:val="00B266AC"/>
    <w:rsid w:val="00B26E70"/>
    <w:rsid w:val="00B2703D"/>
    <w:rsid w:val="00B27179"/>
    <w:rsid w:val="00B271C2"/>
    <w:rsid w:val="00B27510"/>
    <w:rsid w:val="00B27733"/>
    <w:rsid w:val="00B27D48"/>
    <w:rsid w:val="00B27DF2"/>
    <w:rsid w:val="00B27F5C"/>
    <w:rsid w:val="00B30950"/>
    <w:rsid w:val="00B315A9"/>
    <w:rsid w:val="00B31734"/>
    <w:rsid w:val="00B31B55"/>
    <w:rsid w:val="00B31CD7"/>
    <w:rsid w:val="00B32BB3"/>
    <w:rsid w:val="00B32F37"/>
    <w:rsid w:val="00B334D9"/>
    <w:rsid w:val="00B3357F"/>
    <w:rsid w:val="00B33DB4"/>
    <w:rsid w:val="00B33EE6"/>
    <w:rsid w:val="00B33F80"/>
    <w:rsid w:val="00B3421B"/>
    <w:rsid w:val="00B347AE"/>
    <w:rsid w:val="00B34DEF"/>
    <w:rsid w:val="00B3504F"/>
    <w:rsid w:val="00B35118"/>
    <w:rsid w:val="00B352CE"/>
    <w:rsid w:val="00B356E9"/>
    <w:rsid w:val="00B359D5"/>
    <w:rsid w:val="00B359F7"/>
    <w:rsid w:val="00B35DC2"/>
    <w:rsid w:val="00B373E6"/>
    <w:rsid w:val="00B376A1"/>
    <w:rsid w:val="00B37E5D"/>
    <w:rsid w:val="00B37F4B"/>
    <w:rsid w:val="00B4057C"/>
    <w:rsid w:val="00B40B1B"/>
    <w:rsid w:val="00B40B29"/>
    <w:rsid w:val="00B40E6C"/>
    <w:rsid w:val="00B40F4F"/>
    <w:rsid w:val="00B41E1D"/>
    <w:rsid w:val="00B41EEA"/>
    <w:rsid w:val="00B420C2"/>
    <w:rsid w:val="00B422D8"/>
    <w:rsid w:val="00B42598"/>
    <w:rsid w:val="00B43479"/>
    <w:rsid w:val="00B434ED"/>
    <w:rsid w:val="00B43A4B"/>
    <w:rsid w:val="00B43C0F"/>
    <w:rsid w:val="00B43FC9"/>
    <w:rsid w:val="00B44DFC"/>
    <w:rsid w:val="00B44F02"/>
    <w:rsid w:val="00B45008"/>
    <w:rsid w:val="00B452AD"/>
    <w:rsid w:val="00B45DB0"/>
    <w:rsid w:val="00B467D7"/>
    <w:rsid w:val="00B46C44"/>
    <w:rsid w:val="00B46CF5"/>
    <w:rsid w:val="00B470A9"/>
    <w:rsid w:val="00B478C3"/>
    <w:rsid w:val="00B50769"/>
    <w:rsid w:val="00B5102A"/>
    <w:rsid w:val="00B512AE"/>
    <w:rsid w:val="00B51BE4"/>
    <w:rsid w:val="00B51C3E"/>
    <w:rsid w:val="00B51FF0"/>
    <w:rsid w:val="00B52BD8"/>
    <w:rsid w:val="00B52E93"/>
    <w:rsid w:val="00B5301D"/>
    <w:rsid w:val="00B53250"/>
    <w:rsid w:val="00B5331E"/>
    <w:rsid w:val="00B53875"/>
    <w:rsid w:val="00B53898"/>
    <w:rsid w:val="00B539BD"/>
    <w:rsid w:val="00B53D3C"/>
    <w:rsid w:val="00B54155"/>
    <w:rsid w:val="00B549F9"/>
    <w:rsid w:val="00B55068"/>
    <w:rsid w:val="00B55B7B"/>
    <w:rsid w:val="00B5717B"/>
    <w:rsid w:val="00B573A2"/>
    <w:rsid w:val="00B57C2D"/>
    <w:rsid w:val="00B57F70"/>
    <w:rsid w:val="00B57FF2"/>
    <w:rsid w:val="00B602E6"/>
    <w:rsid w:val="00B60D7E"/>
    <w:rsid w:val="00B60DE1"/>
    <w:rsid w:val="00B6134F"/>
    <w:rsid w:val="00B61472"/>
    <w:rsid w:val="00B61A01"/>
    <w:rsid w:val="00B61B46"/>
    <w:rsid w:val="00B623A1"/>
    <w:rsid w:val="00B6240C"/>
    <w:rsid w:val="00B62790"/>
    <w:rsid w:val="00B62D54"/>
    <w:rsid w:val="00B62D73"/>
    <w:rsid w:val="00B630A9"/>
    <w:rsid w:val="00B636CE"/>
    <w:rsid w:val="00B64495"/>
    <w:rsid w:val="00B645ED"/>
    <w:rsid w:val="00B6495D"/>
    <w:rsid w:val="00B64A4E"/>
    <w:rsid w:val="00B64CF2"/>
    <w:rsid w:val="00B64D1D"/>
    <w:rsid w:val="00B64D20"/>
    <w:rsid w:val="00B64D58"/>
    <w:rsid w:val="00B64DFB"/>
    <w:rsid w:val="00B650CF"/>
    <w:rsid w:val="00B65226"/>
    <w:rsid w:val="00B65BAE"/>
    <w:rsid w:val="00B65D4E"/>
    <w:rsid w:val="00B66431"/>
    <w:rsid w:val="00B6744E"/>
    <w:rsid w:val="00B67CF6"/>
    <w:rsid w:val="00B67DC3"/>
    <w:rsid w:val="00B67E08"/>
    <w:rsid w:val="00B70198"/>
    <w:rsid w:val="00B70710"/>
    <w:rsid w:val="00B70AD4"/>
    <w:rsid w:val="00B71145"/>
    <w:rsid w:val="00B71B9D"/>
    <w:rsid w:val="00B71CD5"/>
    <w:rsid w:val="00B71E83"/>
    <w:rsid w:val="00B71FBE"/>
    <w:rsid w:val="00B723C3"/>
    <w:rsid w:val="00B7270A"/>
    <w:rsid w:val="00B72D53"/>
    <w:rsid w:val="00B73252"/>
    <w:rsid w:val="00B74048"/>
    <w:rsid w:val="00B74297"/>
    <w:rsid w:val="00B746FF"/>
    <w:rsid w:val="00B7495F"/>
    <w:rsid w:val="00B75074"/>
    <w:rsid w:val="00B756D9"/>
    <w:rsid w:val="00B75AE0"/>
    <w:rsid w:val="00B75D9C"/>
    <w:rsid w:val="00B76016"/>
    <w:rsid w:val="00B7618B"/>
    <w:rsid w:val="00B76D8A"/>
    <w:rsid w:val="00B7740D"/>
    <w:rsid w:val="00B7743F"/>
    <w:rsid w:val="00B77BA3"/>
    <w:rsid w:val="00B77F18"/>
    <w:rsid w:val="00B77FFE"/>
    <w:rsid w:val="00B80FE4"/>
    <w:rsid w:val="00B81316"/>
    <w:rsid w:val="00B817D3"/>
    <w:rsid w:val="00B81EFA"/>
    <w:rsid w:val="00B820C1"/>
    <w:rsid w:val="00B8223B"/>
    <w:rsid w:val="00B82370"/>
    <w:rsid w:val="00B82E2E"/>
    <w:rsid w:val="00B83063"/>
    <w:rsid w:val="00B84798"/>
    <w:rsid w:val="00B84821"/>
    <w:rsid w:val="00B84B30"/>
    <w:rsid w:val="00B85162"/>
    <w:rsid w:val="00B852AF"/>
    <w:rsid w:val="00B853CC"/>
    <w:rsid w:val="00B8564A"/>
    <w:rsid w:val="00B85FC6"/>
    <w:rsid w:val="00B868DF"/>
    <w:rsid w:val="00B87E58"/>
    <w:rsid w:val="00B9007A"/>
    <w:rsid w:val="00B90136"/>
    <w:rsid w:val="00B9060C"/>
    <w:rsid w:val="00B90882"/>
    <w:rsid w:val="00B909BA"/>
    <w:rsid w:val="00B90C35"/>
    <w:rsid w:val="00B91A3E"/>
    <w:rsid w:val="00B91F9D"/>
    <w:rsid w:val="00B92598"/>
    <w:rsid w:val="00B926BE"/>
    <w:rsid w:val="00B92C32"/>
    <w:rsid w:val="00B92DA1"/>
    <w:rsid w:val="00B92EB0"/>
    <w:rsid w:val="00B93927"/>
    <w:rsid w:val="00B95576"/>
    <w:rsid w:val="00B957CD"/>
    <w:rsid w:val="00B95EA1"/>
    <w:rsid w:val="00B96A65"/>
    <w:rsid w:val="00B96EAB"/>
    <w:rsid w:val="00B9728F"/>
    <w:rsid w:val="00B977B9"/>
    <w:rsid w:val="00B979E2"/>
    <w:rsid w:val="00BA0399"/>
    <w:rsid w:val="00BA07A7"/>
    <w:rsid w:val="00BA0979"/>
    <w:rsid w:val="00BA0FFB"/>
    <w:rsid w:val="00BA119E"/>
    <w:rsid w:val="00BA12E1"/>
    <w:rsid w:val="00BA22EC"/>
    <w:rsid w:val="00BA2F39"/>
    <w:rsid w:val="00BA300D"/>
    <w:rsid w:val="00BA339D"/>
    <w:rsid w:val="00BA3607"/>
    <w:rsid w:val="00BA364E"/>
    <w:rsid w:val="00BA3713"/>
    <w:rsid w:val="00BA3811"/>
    <w:rsid w:val="00BA3D65"/>
    <w:rsid w:val="00BA3DED"/>
    <w:rsid w:val="00BA40CE"/>
    <w:rsid w:val="00BA417A"/>
    <w:rsid w:val="00BA590E"/>
    <w:rsid w:val="00BA5A3D"/>
    <w:rsid w:val="00BA6031"/>
    <w:rsid w:val="00BA61B2"/>
    <w:rsid w:val="00BA656C"/>
    <w:rsid w:val="00BA673D"/>
    <w:rsid w:val="00BA69BD"/>
    <w:rsid w:val="00BA6A47"/>
    <w:rsid w:val="00BA6AAF"/>
    <w:rsid w:val="00BA6AFF"/>
    <w:rsid w:val="00BA6C1D"/>
    <w:rsid w:val="00BA71C7"/>
    <w:rsid w:val="00BA7947"/>
    <w:rsid w:val="00BA7FFE"/>
    <w:rsid w:val="00BB01AB"/>
    <w:rsid w:val="00BB01E3"/>
    <w:rsid w:val="00BB03FC"/>
    <w:rsid w:val="00BB0E57"/>
    <w:rsid w:val="00BB1478"/>
    <w:rsid w:val="00BB1560"/>
    <w:rsid w:val="00BB1902"/>
    <w:rsid w:val="00BB23FD"/>
    <w:rsid w:val="00BB2406"/>
    <w:rsid w:val="00BB328C"/>
    <w:rsid w:val="00BB3B3D"/>
    <w:rsid w:val="00BB3B82"/>
    <w:rsid w:val="00BB419A"/>
    <w:rsid w:val="00BB4537"/>
    <w:rsid w:val="00BB4611"/>
    <w:rsid w:val="00BB5200"/>
    <w:rsid w:val="00BB5771"/>
    <w:rsid w:val="00BB6664"/>
    <w:rsid w:val="00BB6844"/>
    <w:rsid w:val="00BB6C49"/>
    <w:rsid w:val="00BB6E9C"/>
    <w:rsid w:val="00BB73CE"/>
    <w:rsid w:val="00BB7A9E"/>
    <w:rsid w:val="00BC009B"/>
    <w:rsid w:val="00BC05AE"/>
    <w:rsid w:val="00BC0AE6"/>
    <w:rsid w:val="00BC0EC1"/>
    <w:rsid w:val="00BC1110"/>
    <w:rsid w:val="00BC130E"/>
    <w:rsid w:val="00BC2711"/>
    <w:rsid w:val="00BC3278"/>
    <w:rsid w:val="00BC3335"/>
    <w:rsid w:val="00BC35D7"/>
    <w:rsid w:val="00BC362D"/>
    <w:rsid w:val="00BC36F8"/>
    <w:rsid w:val="00BC3C36"/>
    <w:rsid w:val="00BC4597"/>
    <w:rsid w:val="00BC475B"/>
    <w:rsid w:val="00BC4954"/>
    <w:rsid w:val="00BC4A4D"/>
    <w:rsid w:val="00BC4CFF"/>
    <w:rsid w:val="00BC4ECF"/>
    <w:rsid w:val="00BC5098"/>
    <w:rsid w:val="00BC5413"/>
    <w:rsid w:val="00BC541E"/>
    <w:rsid w:val="00BC5B04"/>
    <w:rsid w:val="00BC6591"/>
    <w:rsid w:val="00BC65D5"/>
    <w:rsid w:val="00BC6AA1"/>
    <w:rsid w:val="00BC711F"/>
    <w:rsid w:val="00BC723B"/>
    <w:rsid w:val="00BC7E95"/>
    <w:rsid w:val="00BD0850"/>
    <w:rsid w:val="00BD1011"/>
    <w:rsid w:val="00BD1350"/>
    <w:rsid w:val="00BD1758"/>
    <w:rsid w:val="00BD17D2"/>
    <w:rsid w:val="00BD21A9"/>
    <w:rsid w:val="00BD27B8"/>
    <w:rsid w:val="00BD2BAD"/>
    <w:rsid w:val="00BD365A"/>
    <w:rsid w:val="00BD36CD"/>
    <w:rsid w:val="00BD3B28"/>
    <w:rsid w:val="00BD3DB8"/>
    <w:rsid w:val="00BD3EC8"/>
    <w:rsid w:val="00BD410A"/>
    <w:rsid w:val="00BD4267"/>
    <w:rsid w:val="00BD47AF"/>
    <w:rsid w:val="00BD4A60"/>
    <w:rsid w:val="00BD5227"/>
    <w:rsid w:val="00BD52C2"/>
    <w:rsid w:val="00BD5436"/>
    <w:rsid w:val="00BD5776"/>
    <w:rsid w:val="00BD5BBA"/>
    <w:rsid w:val="00BD6435"/>
    <w:rsid w:val="00BD7131"/>
    <w:rsid w:val="00BD7FF6"/>
    <w:rsid w:val="00BE04EA"/>
    <w:rsid w:val="00BE0E0C"/>
    <w:rsid w:val="00BE1399"/>
    <w:rsid w:val="00BE157E"/>
    <w:rsid w:val="00BE1D01"/>
    <w:rsid w:val="00BE22C2"/>
    <w:rsid w:val="00BE24FF"/>
    <w:rsid w:val="00BE28AF"/>
    <w:rsid w:val="00BE2A7E"/>
    <w:rsid w:val="00BE2AC1"/>
    <w:rsid w:val="00BE2E04"/>
    <w:rsid w:val="00BE30E5"/>
    <w:rsid w:val="00BE329D"/>
    <w:rsid w:val="00BE3349"/>
    <w:rsid w:val="00BE3A05"/>
    <w:rsid w:val="00BE3A2D"/>
    <w:rsid w:val="00BE3A43"/>
    <w:rsid w:val="00BE3B77"/>
    <w:rsid w:val="00BE3C44"/>
    <w:rsid w:val="00BE3E45"/>
    <w:rsid w:val="00BE4146"/>
    <w:rsid w:val="00BE4170"/>
    <w:rsid w:val="00BE44A8"/>
    <w:rsid w:val="00BE5473"/>
    <w:rsid w:val="00BE6C9B"/>
    <w:rsid w:val="00BE6EE4"/>
    <w:rsid w:val="00BE6FAE"/>
    <w:rsid w:val="00BE7680"/>
    <w:rsid w:val="00BE7931"/>
    <w:rsid w:val="00BE7D87"/>
    <w:rsid w:val="00BF01A5"/>
    <w:rsid w:val="00BF0904"/>
    <w:rsid w:val="00BF094C"/>
    <w:rsid w:val="00BF0AC7"/>
    <w:rsid w:val="00BF11D6"/>
    <w:rsid w:val="00BF2CB9"/>
    <w:rsid w:val="00BF2D8D"/>
    <w:rsid w:val="00BF2FA9"/>
    <w:rsid w:val="00BF3074"/>
    <w:rsid w:val="00BF3C1D"/>
    <w:rsid w:val="00BF3ECC"/>
    <w:rsid w:val="00BF41B2"/>
    <w:rsid w:val="00BF4CDA"/>
    <w:rsid w:val="00BF555C"/>
    <w:rsid w:val="00BF5BAE"/>
    <w:rsid w:val="00BF5E05"/>
    <w:rsid w:val="00BF61CF"/>
    <w:rsid w:val="00BF6262"/>
    <w:rsid w:val="00BF6263"/>
    <w:rsid w:val="00BF6398"/>
    <w:rsid w:val="00BF6453"/>
    <w:rsid w:val="00BF649F"/>
    <w:rsid w:val="00BF64E6"/>
    <w:rsid w:val="00BF67D1"/>
    <w:rsid w:val="00C0024A"/>
    <w:rsid w:val="00C0031E"/>
    <w:rsid w:val="00C007D5"/>
    <w:rsid w:val="00C00A19"/>
    <w:rsid w:val="00C00C9C"/>
    <w:rsid w:val="00C0111C"/>
    <w:rsid w:val="00C017E3"/>
    <w:rsid w:val="00C03949"/>
    <w:rsid w:val="00C03C57"/>
    <w:rsid w:val="00C03EBF"/>
    <w:rsid w:val="00C040D2"/>
    <w:rsid w:val="00C0441D"/>
    <w:rsid w:val="00C044F0"/>
    <w:rsid w:val="00C049AA"/>
    <w:rsid w:val="00C049C3"/>
    <w:rsid w:val="00C04A4C"/>
    <w:rsid w:val="00C05247"/>
    <w:rsid w:val="00C0538D"/>
    <w:rsid w:val="00C056C9"/>
    <w:rsid w:val="00C05D94"/>
    <w:rsid w:val="00C05F8C"/>
    <w:rsid w:val="00C06384"/>
    <w:rsid w:val="00C06451"/>
    <w:rsid w:val="00C065ED"/>
    <w:rsid w:val="00C0680E"/>
    <w:rsid w:val="00C06877"/>
    <w:rsid w:val="00C06E23"/>
    <w:rsid w:val="00C070B0"/>
    <w:rsid w:val="00C105C7"/>
    <w:rsid w:val="00C10697"/>
    <w:rsid w:val="00C10D5C"/>
    <w:rsid w:val="00C112DC"/>
    <w:rsid w:val="00C11309"/>
    <w:rsid w:val="00C118ED"/>
    <w:rsid w:val="00C12716"/>
    <w:rsid w:val="00C12A14"/>
    <w:rsid w:val="00C12BB3"/>
    <w:rsid w:val="00C13665"/>
    <w:rsid w:val="00C13A57"/>
    <w:rsid w:val="00C14449"/>
    <w:rsid w:val="00C14AC7"/>
    <w:rsid w:val="00C14F87"/>
    <w:rsid w:val="00C14FD5"/>
    <w:rsid w:val="00C1570A"/>
    <w:rsid w:val="00C1587A"/>
    <w:rsid w:val="00C158D8"/>
    <w:rsid w:val="00C15CB9"/>
    <w:rsid w:val="00C1672A"/>
    <w:rsid w:val="00C167D5"/>
    <w:rsid w:val="00C168A9"/>
    <w:rsid w:val="00C16D1C"/>
    <w:rsid w:val="00C1707E"/>
    <w:rsid w:val="00C17893"/>
    <w:rsid w:val="00C17E5A"/>
    <w:rsid w:val="00C200DE"/>
    <w:rsid w:val="00C22013"/>
    <w:rsid w:val="00C22C08"/>
    <w:rsid w:val="00C22C0A"/>
    <w:rsid w:val="00C232C4"/>
    <w:rsid w:val="00C23478"/>
    <w:rsid w:val="00C2392B"/>
    <w:rsid w:val="00C2470B"/>
    <w:rsid w:val="00C2474F"/>
    <w:rsid w:val="00C249CE"/>
    <w:rsid w:val="00C24BF0"/>
    <w:rsid w:val="00C25612"/>
    <w:rsid w:val="00C256B8"/>
    <w:rsid w:val="00C256BD"/>
    <w:rsid w:val="00C25712"/>
    <w:rsid w:val="00C267A9"/>
    <w:rsid w:val="00C268B9"/>
    <w:rsid w:val="00C26A39"/>
    <w:rsid w:val="00C26B73"/>
    <w:rsid w:val="00C26BDD"/>
    <w:rsid w:val="00C2727C"/>
    <w:rsid w:val="00C27634"/>
    <w:rsid w:val="00C27966"/>
    <w:rsid w:val="00C27ACD"/>
    <w:rsid w:val="00C27F1A"/>
    <w:rsid w:val="00C30123"/>
    <w:rsid w:val="00C301FB"/>
    <w:rsid w:val="00C3021C"/>
    <w:rsid w:val="00C30739"/>
    <w:rsid w:val="00C30956"/>
    <w:rsid w:val="00C31225"/>
    <w:rsid w:val="00C31506"/>
    <w:rsid w:val="00C317AC"/>
    <w:rsid w:val="00C3191C"/>
    <w:rsid w:val="00C32325"/>
    <w:rsid w:val="00C3247E"/>
    <w:rsid w:val="00C32758"/>
    <w:rsid w:val="00C32884"/>
    <w:rsid w:val="00C329E2"/>
    <w:rsid w:val="00C32E1C"/>
    <w:rsid w:val="00C330DB"/>
    <w:rsid w:val="00C339BD"/>
    <w:rsid w:val="00C34387"/>
    <w:rsid w:val="00C346D8"/>
    <w:rsid w:val="00C347DC"/>
    <w:rsid w:val="00C348B9"/>
    <w:rsid w:val="00C348C0"/>
    <w:rsid w:val="00C34DE4"/>
    <w:rsid w:val="00C34E30"/>
    <w:rsid w:val="00C3505C"/>
    <w:rsid w:val="00C35128"/>
    <w:rsid w:val="00C3585E"/>
    <w:rsid w:val="00C35A53"/>
    <w:rsid w:val="00C35BE0"/>
    <w:rsid w:val="00C36101"/>
    <w:rsid w:val="00C370C3"/>
    <w:rsid w:val="00C37AB5"/>
    <w:rsid w:val="00C37B5D"/>
    <w:rsid w:val="00C37D24"/>
    <w:rsid w:val="00C40333"/>
    <w:rsid w:val="00C421E8"/>
    <w:rsid w:val="00C4222E"/>
    <w:rsid w:val="00C426BA"/>
    <w:rsid w:val="00C42748"/>
    <w:rsid w:val="00C4382E"/>
    <w:rsid w:val="00C43ABF"/>
    <w:rsid w:val="00C43ACD"/>
    <w:rsid w:val="00C442DA"/>
    <w:rsid w:val="00C444E4"/>
    <w:rsid w:val="00C44CF0"/>
    <w:rsid w:val="00C44E88"/>
    <w:rsid w:val="00C45399"/>
    <w:rsid w:val="00C45668"/>
    <w:rsid w:val="00C45A52"/>
    <w:rsid w:val="00C45D96"/>
    <w:rsid w:val="00C461A7"/>
    <w:rsid w:val="00C46A42"/>
    <w:rsid w:val="00C502AD"/>
    <w:rsid w:val="00C50B3C"/>
    <w:rsid w:val="00C50ED6"/>
    <w:rsid w:val="00C5223C"/>
    <w:rsid w:val="00C52AA3"/>
    <w:rsid w:val="00C52D7F"/>
    <w:rsid w:val="00C52DB2"/>
    <w:rsid w:val="00C531F8"/>
    <w:rsid w:val="00C532A3"/>
    <w:rsid w:val="00C533FC"/>
    <w:rsid w:val="00C53493"/>
    <w:rsid w:val="00C54924"/>
    <w:rsid w:val="00C5557A"/>
    <w:rsid w:val="00C557EB"/>
    <w:rsid w:val="00C5593C"/>
    <w:rsid w:val="00C55FF8"/>
    <w:rsid w:val="00C570D4"/>
    <w:rsid w:val="00C57305"/>
    <w:rsid w:val="00C5774A"/>
    <w:rsid w:val="00C60343"/>
    <w:rsid w:val="00C607A2"/>
    <w:rsid w:val="00C60998"/>
    <w:rsid w:val="00C61177"/>
    <w:rsid w:val="00C6124F"/>
    <w:rsid w:val="00C615F7"/>
    <w:rsid w:val="00C61A52"/>
    <w:rsid w:val="00C61FAA"/>
    <w:rsid w:val="00C628EC"/>
    <w:rsid w:val="00C62FBB"/>
    <w:rsid w:val="00C631CD"/>
    <w:rsid w:val="00C637EA"/>
    <w:rsid w:val="00C63856"/>
    <w:rsid w:val="00C63B8A"/>
    <w:rsid w:val="00C64074"/>
    <w:rsid w:val="00C64166"/>
    <w:rsid w:val="00C6441E"/>
    <w:rsid w:val="00C6481F"/>
    <w:rsid w:val="00C64A29"/>
    <w:rsid w:val="00C65A6F"/>
    <w:rsid w:val="00C65FAC"/>
    <w:rsid w:val="00C6651C"/>
    <w:rsid w:val="00C66836"/>
    <w:rsid w:val="00C66FC1"/>
    <w:rsid w:val="00C67FB4"/>
    <w:rsid w:val="00C70B0B"/>
    <w:rsid w:val="00C70ED0"/>
    <w:rsid w:val="00C7175E"/>
    <w:rsid w:val="00C717BA"/>
    <w:rsid w:val="00C72725"/>
    <w:rsid w:val="00C72768"/>
    <w:rsid w:val="00C72F97"/>
    <w:rsid w:val="00C7330D"/>
    <w:rsid w:val="00C7350F"/>
    <w:rsid w:val="00C737A7"/>
    <w:rsid w:val="00C740DA"/>
    <w:rsid w:val="00C747A8"/>
    <w:rsid w:val="00C749B4"/>
    <w:rsid w:val="00C74AF2"/>
    <w:rsid w:val="00C74B72"/>
    <w:rsid w:val="00C7564B"/>
    <w:rsid w:val="00C77898"/>
    <w:rsid w:val="00C77A8A"/>
    <w:rsid w:val="00C77FC9"/>
    <w:rsid w:val="00C81536"/>
    <w:rsid w:val="00C8158B"/>
    <w:rsid w:val="00C81AB1"/>
    <w:rsid w:val="00C82908"/>
    <w:rsid w:val="00C829B8"/>
    <w:rsid w:val="00C82B27"/>
    <w:rsid w:val="00C82BB9"/>
    <w:rsid w:val="00C82D3E"/>
    <w:rsid w:val="00C82E48"/>
    <w:rsid w:val="00C833D5"/>
    <w:rsid w:val="00C8340A"/>
    <w:rsid w:val="00C839F0"/>
    <w:rsid w:val="00C83A1F"/>
    <w:rsid w:val="00C8424A"/>
    <w:rsid w:val="00C84484"/>
    <w:rsid w:val="00C845FB"/>
    <w:rsid w:val="00C84A9B"/>
    <w:rsid w:val="00C84EA1"/>
    <w:rsid w:val="00C8508A"/>
    <w:rsid w:val="00C85196"/>
    <w:rsid w:val="00C85BAE"/>
    <w:rsid w:val="00C85FED"/>
    <w:rsid w:val="00C8600F"/>
    <w:rsid w:val="00C86411"/>
    <w:rsid w:val="00C868D0"/>
    <w:rsid w:val="00C86907"/>
    <w:rsid w:val="00C86916"/>
    <w:rsid w:val="00C8692B"/>
    <w:rsid w:val="00C86AB6"/>
    <w:rsid w:val="00C86D64"/>
    <w:rsid w:val="00C86EAB"/>
    <w:rsid w:val="00C87128"/>
    <w:rsid w:val="00C8743B"/>
    <w:rsid w:val="00C87823"/>
    <w:rsid w:val="00C87D1F"/>
    <w:rsid w:val="00C87DB5"/>
    <w:rsid w:val="00C904FB"/>
    <w:rsid w:val="00C90A6E"/>
    <w:rsid w:val="00C90AA4"/>
    <w:rsid w:val="00C90EAA"/>
    <w:rsid w:val="00C91A45"/>
    <w:rsid w:val="00C91DB8"/>
    <w:rsid w:val="00C91F27"/>
    <w:rsid w:val="00C923C2"/>
    <w:rsid w:val="00C924EF"/>
    <w:rsid w:val="00C92FAE"/>
    <w:rsid w:val="00C931AE"/>
    <w:rsid w:val="00C936FC"/>
    <w:rsid w:val="00C9387D"/>
    <w:rsid w:val="00C93953"/>
    <w:rsid w:val="00C93A7F"/>
    <w:rsid w:val="00C94058"/>
    <w:rsid w:val="00C94732"/>
    <w:rsid w:val="00C94B1F"/>
    <w:rsid w:val="00C95411"/>
    <w:rsid w:val="00C96A7A"/>
    <w:rsid w:val="00C96CF9"/>
    <w:rsid w:val="00C97421"/>
    <w:rsid w:val="00C976A2"/>
    <w:rsid w:val="00C977A6"/>
    <w:rsid w:val="00C979B8"/>
    <w:rsid w:val="00CA0431"/>
    <w:rsid w:val="00CA0B14"/>
    <w:rsid w:val="00CA0C63"/>
    <w:rsid w:val="00CA123A"/>
    <w:rsid w:val="00CA16AA"/>
    <w:rsid w:val="00CA1BC4"/>
    <w:rsid w:val="00CA2F75"/>
    <w:rsid w:val="00CA2F8D"/>
    <w:rsid w:val="00CA3118"/>
    <w:rsid w:val="00CA32AF"/>
    <w:rsid w:val="00CA3976"/>
    <w:rsid w:val="00CA3B20"/>
    <w:rsid w:val="00CA3F59"/>
    <w:rsid w:val="00CA43B5"/>
    <w:rsid w:val="00CA5001"/>
    <w:rsid w:val="00CA5BD5"/>
    <w:rsid w:val="00CA5EF8"/>
    <w:rsid w:val="00CA5F46"/>
    <w:rsid w:val="00CA614C"/>
    <w:rsid w:val="00CA6300"/>
    <w:rsid w:val="00CA6F4D"/>
    <w:rsid w:val="00CA763F"/>
    <w:rsid w:val="00CB0367"/>
    <w:rsid w:val="00CB0515"/>
    <w:rsid w:val="00CB0622"/>
    <w:rsid w:val="00CB0F9F"/>
    <w:rsid w:val="00CB1317"/>
    <w:rsid w:val="00CB16A6"/>
    <w:rsid w:val="00CB29D7"/>
    <w:rsid w:val="00CB2AF6"/>
    <w:rsid w:val="00CB367E"/>
    <w:rsid w:val="00CB3DA3"/>
    <w:rsid w:val="00CB3E13"/>
    <w:rsid w:val="00CB3EEA"/>
    <w:rsid w:val="00CB3F51"/>
    <w:rsid w:val="00CB40DA"/>
    <w:rsid w:val="00CB45B3"/>
    <w:rsid w:val="00CB4635"/>
    <w:rsid w:val="00CB4EE4"/>
    <w:rsid w:val="00CB517E"/>
    <w:rsid w:val="00CB53DB"/>
    <w:rsid w:val="00CB5853"/>
    <w:rsid w:val="00CB5AEC"/>
    <w:rsid w:val="00CB6196"/>
    <w:rsid w:val="00CB68F7"/>
    <w:rsid w:val="00CB6909"/>
    <w:rsid w:val="00CB6DDD"/>
    <w:rsid w:val="00CB7101"/>
    <w:rsid w:val="00CB7342"/>
    <w:rsid w:val="00CB7754"/>
    <w:rsid w:val="00CB7A68"/>
    <w:rsid w:val="00CC17F9"/>
    <w:rsid w:val="00CC18A7"/>
    <w:rsid w:val="00CC19B8"/>
    <w:rsid w:val="00CC3486"/>
    <w:rsid w:val="00CC3DD2"/>
    <w:rsid w:val="00CC4580"/>
    <w:rsid w:val="00CC499B"/>
    <w:rsid w:val="00CC4B09"/>
    <w:rsid w:val="00CC5B63"/>
    <w:rsid w:val="00CC5F3B"/>
    <w:rsid w:val="00CC6613"/>
    <w:rsid w:val="00CC66C4"/>
    <w:rsid w:val="00CC7114"/>
    <w:rsid w:val="00CC74C5"/>
    <w:rsid w:val="00CC7CAB"/>
    <w:rsid w:val="00CD0351"/>
    <w:rsid w:val="00CD03CA"/>
    <w:rsid w:val="00CD07E3"/>
    <w:rsid w:val="00CD0956"/>
    <w:rsid w:val="00CD0B16"/>
    <w:rsid w:val="00CD0E50"/>
    <w:rsid w:val="00CD1571"/>
    <w:rsid w:val="00CD2235"/>
    <w:rsid w:val="00CD2870"/>
    <w:rsid w:val="00CD2F87"/>
    <w:rsid w:val="00CD2F9C"/>
    <w:rsid w:val="00CD3225"/>
    <w:rsid w:val="00CD492A"/>
    <w:rsid w:val="00CD4BC3"/>
    <w:rsid w:val="00CD4CA4"/>
    <w:rsid w:val="00CD4D4F"/>
    <w:rsid w:val="00CD4ECD"/>
    <w:rsid w:val="00CD4FED"/>
    <w:rsid w:val="00CD51AF"/>
    <w:rsid w:val="00CD5665"/>
    <w:rsid w:val="00CD5B04"/>
    <w:rsid w:val="00CD5F8A"/>
    <w:rsid w:val="00CD6513"/>
    <w:rsid w:val="00CD7523"/>
    <w:rsid w:val="00CD7D9A"/>
    <w:rsid w:val="00CD7EFE"/>
    <w:rsid w:val="00CE0561"/>
    <w:rsid w:val="00CE0A0E"/>
    <w:rsid w:val="00CE0EC6"/>
    <w:rsid w:val="00CE1125"/>
    <w:rsid w:val="00CE1DA4"/>
    <w:rsid w:val="00CE29E0"/>
    <w:rsid w:val="00CE2A29"/>
    <w:rsid w:val="00CE3A27"/>
    <w:rsid w:val="00CE3AC9"/>
    <w:rsid w:val="00CE3C18"/>
    <w:rsid w:val="00CE3CE2"/>
    <w:rsid w:val="00CE41E1"/>
    <w:rsid w:val="00CE4F21"/>
    <w:rsid w:val="00CE5347"/>
    <w:rsid w:val="00CE54BC"/>
    <w:rsid w:val="00CE5A01"/>
    <w:rsid w:val="00CE64DC"/>
    <w:rsid w:val="00CE6553"/>
    <w:rsid w:val="00CE6B05"/>
    <w:rsid w:val="00CE6E6B"/>
    <w:rsid w:val="00CE6FC0"/>
    <w:rsid w:val="00CE795F"/>
    <w:rsid w:val="00CE7E3C"/>
    <w:rsid w:val="00CE7EAE"/>
    <w:rsid w:val="00CF06C9"/>
    <w:rsid w:val="00CF07E8"/>
    <w:rsid w:val="00CF0984"/>
    <w:rsid w:val="00CF10B2"/>
    <w:rsid w:val="00CF19C8"/>
    <w:rsid w:val="00CF2619"/>
    <w:rsid w:val="00CF30C1"/>
    <w:rsid w:val="00CF3887"/>
    <w:rsid w:val="00CF3970"/>
    <w:rsid w:val="00CF52ED"/>
    <w:rsid w:val="00CF54D5"/>
    <w:rsid w:val="00CF5529"/>
    <w:rsid w:val="00CF5653"/>
    <w:rsid w:val="00CF6034"/>
    <w:rsid w:val="00CF6359"/>
    <w:rsid w:val="00CF64E5"/>
    <w:rsid w:val="00CF69BC"/>
    <w:rsid w:val="00CF6A7E"/>
    <w:rsid w:val="00CF729F"/>
    <w:rsid w:val="00CF77A8"/>
    <w:rsid w:val="00CF7BF5"/>
    <w:rsid w:val="00CF7F5B"/>
    <w:rsid w:val="00D002FB"/>
    <w:rsid w:val="00D003D8"/>
    <w:rsid w:val="00D00430"/>
    <w:rsid w:val="00D017BD"/>
    <w:rsid w:val="00D01CC6"/>
    <w:rsid w:val="00D03679"/>
    <w:rsid w:val="00D0396F"/>
    <w:rsid w:val="00D03B1E"/>
    <w:rsid w:val="00D03F80"/>
    <w:rsid w:val="00D04032"/>
    <w:rsid w:val="00D04C45"/>
    <w:rsid w:val="00D051C4"/>
    <w:rsid w:val="00D051DC"/>
    <w:rsid w:val="00D055AC"/>
    <w:rsid w:val="00D05765"/>
    <w:rsid w:val="00D05D45"/>
    <w:rsid w:val="00D068B4"/>
    <w:rsid w:val="00D06A9A"/>
    <w:rsid w:val="00D0708E"/>
    <w:rsid w:val="00D10822"/>
    <w:rsid w:val="00D10983"/>
    <w:rsid w:val="00D11980"/>
    <w:rsid w:val="00D127F6"/>
    <w:rsid w:val="00D13651"/>
    <w:rsid w:val="00D13896"/>
    <w:rsid w:val="00D14921"/>
    <w:rsid w:val="00D15B1B"/>
    <w:rsid w:val="00D166A6"/>
    <w:rsid w:val="00D167F4"/>
    <w:rsid w:val="00D16A1B"/>
    <w:rsid w:val="00D1798A"/>
    <w:rsid w:val="00D17C9C"/>
    <w:rsid w:val="00D2026E"/>
    <w:rsid w:val="00D2047E"/>
    <w:rsid w:val="00D20726"/>
    <w:rsid w:val="00D20D79"/>
    <w:rsid w:val="00D20F9A"/>
    <w:rsid w:val="00D21605"/>
    <w:rsid w:val="00D21AD1"/>
    <w:rsid w:val="00D22A22"/>
    <w:rsid w:val="00D237EE"/>
    <w:rsid w:val="00D23B6A"/>
    <w:rsid w:val="00D23F41"/>
    <w:rsid w:val="00D23FBB"/>
    <w:rsid w:val="00D242D7"/>
    <w:rsid w:val="00D249D7"/>
    <w:rsid w:val="00D24AB5"/>
    <w:rsid w:val="00D2582B"/>
    <w:rsid w:val="00D25BDE"/>
    <w:rsid w:val="00D26776"/>
    <w:rsid w:val="00D26B76"/>
    <w:rsid w:val="00D26F3B"/>
    <w:rsid w:val="00D2717A"/>
    <w:rsid w:val="00D276EF"/>
    <w:rsid w:val="00D27C8A"/>
    <w:rsid w:val="00D3051F"/>
    <w:rsid w:val="00D30625"/>
    <w:rsid w:val="00D30638"/>
    <w:rsid w:val="00D30D2D"/>
    <w:rsid w:val="00D30EDB"/>
    <w:rsid w:val="00D310D8"/>
    <w:rsid w:val="00D31773"/>
    <w:rsid w:val="00D31BC8"/>
    <w:rsid w:val="00D3224A"/>
    <w:rsid w:val="00D32B02"/>
    <w:rsid w:val="00D34082"/>
    <w:rsid w:val="00D342EE"/>
    <w:rsid w:val="00D34CFE"/>
    <w:rsid w:val="00D34D4B"/>
    <w:rsid w:val="00D34D94"/>
    <w:rsid w:val="00D35704"/>
    <w:rsid w:val="00D359D6"/>
    <w:rsid w:val="00D35E48"/>
    <w:rsid w:val="00D36062"/>
    <w:rsid w:val="00D3622C"/>
    <w:rsid w:val="00D367F9"/>
    <w:rsid w:val="00D36BEC"/>
    <w:rsid w:val="00D37487"/>
    <w:rsid w:val="00D374DB"/>
    <w:rsid w:val="00D3763E"/>
    <w:rsid w:val="00D37829"/>
    <w:rsid w:val="00D37BC8"/>
    <w:rsid w:val="00D37E59"/>
    <w:rsid w:val="00D40046"/>
    <w:rsid w:val="00D4046A"/>
    <w:rsid w:val="00D409E8"/>
    <w:rsid w:val="00D40B1C"/>
    <w:rsid w:val="00D40C53"/>
    <w:rsid w:val="00D40E8A"/>
    <w:rsid w:val="00D411A4"/>
    <w:rsid w:val="00D4163F"/>
    <w:rsid w:val="00D41AC2"/>
    <w:rsid w:val="00D42366"/>
    <w:rsid w:val="00D4246F"/>
    <w:rsid w:val="00D42B84"/>
    <w:rsid w:val="00D4346E"/>
    <w:rsid w:val="00D43634"/>
    <w:rsid w:val="00D438EF"/>
    <w:rsid w:val="00D43A55"/>
    <w:rsid w:val="00D43CEF"/>
    <w:rsid w:val="00D43F56"/>
    <w:rsid w:val="00D4498C"/>
    <w:rsid w:val="00D44AA0"/>
    <w:rsid w:val="00D44FCC"/>
    <w:rsid w:val="00D45141"/>
    <w:rsid w:val="00D4520E"/>
    <w:rsid w:val="00D459CD"/>
    <w:rsid w:val="00D45D16"/>
    <w:rsid w:val="00D46262"/>
    <w:rsid w:val="00D47272"/>
    <w:rsid w:val="00D47990"/>
    <w:rsid w:val="00D47B20"/>
    <w:rsid w:val="00D47B5E"/>
    <w:rsid w:val="00D500D7"/>
    <w:rsid w:val="00D50269"/>
    <w:rsid w:val="00D503FF"/>
    <w:rsid w:val="00D505DE"/>
    <w:rsid w:val="00D50DF5"/>
    <w:rsid w:val="00D51C6D"/>
    <w:rsid w:val="00D51D32"/>
    <w:rsid w:val="00D52377"/>
    <w:rsid w:val="00D53048"/>
    <w:rsid w:val="00D533FC"/>
    <w:rsid w:val="00D534F2"/>
    <w:rsid w:val="00D53556"/>
    <w:rsid w:val="00D537C4"/>
    <w:rsid w:val="00D53BD3"/>
    <w:rsid w:val="00D53E86"/>
    <w:rsid w:val="00D54037"/>
    <w:rsid w:val="00D54CBA"/>
    <w:rsid w:val="00D54D23"/>
    <w:rsid w:val="00D55588"/>
    <w:rsid w:val="00D55810"/>
    <w:rsid w:val="00D5598A"/>
    <w:rsid w:val="00D559BE"/>
    <w:rsid w:val="00D55F8D"/>
    <w:rsid w:val="00D5603B"/>
    <w:rsid w:val="00D5649B"/>
    <w:rsid w:val="00D570C1"/>
    <w:rsid w:val="00D57990"/>
    <w:rsid w:val="00D57C17"/>
    <w:rsid w:val="00D6064C"/>
    <w:rsid w:val="00D609E5"/>
    <w:rsid w:val="00D60C7F"/>
    <w:rsid w:val="00D60FBB"/>
    <w:rsid w:val="00D614AF"/>
    <w:rsid w:val="00D62334"/>
    <w:rsid w:val="00D62B43"/>
    <w:rsid w:val="00D6306C"/>
    <w:rsid w:val="00D632FF"/>
    <w:rsid w:val="00D63ED8"/>
    <w:rsid w:val="00D6437A"/>
    <w:rsid w:val="00D64EBE"/>
    <w:rsid w:val="00D6544F"/>
    <w:rsid w:val="00D65CF8"/>
    <w:rsid w:val="00D65D80"/>
    <w:rsid w:val="00D65E86"/>
    <w:rsid w:val="00D66056"/>
    <w:rsid w:val="00D66526"/>
    <w:rsid w:val="00D6667F"/>
    <w:rsid w:val="00D6672D"/>
    <w:rsid w:val="00D6737B"/>
    <w:rsid w:val="00D6775E"/>
    <w:rsid w:val="00D7014A"/>
    <w:rsid w:val="00D705E5"/>
    <w:rsid w:val="00D705E7"/>
    <w:rsid w:val="00D70A96"/>
    <w:rsid w:val="00D70B13"/>
    <w:rsid w:val="00D71204"/>
    <w:rsid w:val="00D71341"/>
    <w:rsid w:val="00D71428"/>
    <w:rsid w:val="00D718A4"/>
    <w:rsid w:val="00D71F77"/>
    <w:rsid w:val="00D731C3"/>
    <w:rsid w:val="00D7366A"/>
    <w:rsid w:val="00D7381B"/>
    <w:rsid w:val="00D73914"/>
    <w:rsid w:val="00D739C3"/>
    <w:rsid w:val="00D73E65"/>
    <w:rsid w:val="00D740F3"/>
    <w:rsid w:val="00D74615"/>
    <w:rsid w:val="00D74669"/>
    <w:rsid w:val="00D74715"/>
    <w:rsid w:val="00D7474F"/>
    <w:rsid w:val="00D767B6"/>
    <w:rsid w:val="00D76A46"/>
    <w:rsid w:val="00D7702B"/>
    <w:rsid w:val="00D802C6"/>
    <w:rsid w:val="00D80381"/>
    <w:rsid w:val="00D807DE"/>
    <w:rsid w:val="00D808AB"/>
    <w:rsid w:val="00D8091A"/>
    <w:rsid w:val="00D809AB"/>
    <w:rsid w:val="00D81419"/>
    <w:rsid w:val="00D8258F"/>
    <w:rsid w:val="00D82E8A"/>
    <w:rsid w:val="00D83606"/>
    <w:rsid w:val="00D83BCE"/>
    <w:rsid w:val="00D83D75"/>
    <w:rsid w:val="00D849B4"/>
    <w:rsid w:val="00D84B3B"/>
    <w:rsid w:val="00D84C3F"/>
    <w:rsid w:val="00D852B7"/>
    <w:rsid w:val="00D852E6"/>
    <w:rsid w:val="00D8560C"/>
    <w:rsid w:val="00D85894"/>
    <w:rsid w:val="00D858F6"/>
    <w:rsid w:val="00D85BD6"/>
    <w:rsid w:val="00D86BE7"/>
    <w:rsid w:val="00D86C22"/>
    <w:rsid w:val="00D86C82"/>
    <w:rsid w:val="00D86CDD"/>
    <w:rsid w:val="00D871FE"/>
    <w:rsid w:val="00D87EB2"/>
    <w:rsid w:val="00D905DD"/>
    <w:rsid w:val="00D9062B"/>
    <w:rsid w:val="00D907B3"/>
    <w:rsid w:val="00D90A1F"/>
    <w:rsid w:val="00D90C85"/>
    <w:rsid w:val="00D91391"/>
    <w:rsid w:val="00D91544"/>
    <w:rsid w:val="00D91596"/>
    <w:rsid w:val="00D91B35"/>
    <w:rsid w:val="00D91E35"/>
    <w:rsid w:val="00D9327E"/>
    <w:rsid w:val="00D94744"/>
    <w:rsid w:val="00D947AD"/>
    <w:rsid w:val="00D9496C"/>
    <w:rsid w:val="00D951A4"/>
    <w:rsid w:val="00D956C2"/>
    <w:rsid w:val="00D95787"/>
    <w:rsid w:val="00D95899"/>
    <w:rsid w:val="00D95C57"/>
    <w:rsid w:val="00D95DA0"/>
    <w:rsid w:val="00D96116"/>
    <w:rsid w:val="00D961CD"/>
    <w:rsid w:val="00D9678F"/>
    <w:rsid w:val="00D969C8"/>
    <w:rsid w:val="00D974F4"/>
    <w:rsid w:val="00D976E5"/>
    <w:rsid w:val="00D97732"/>
    <w:rsid w:val="00D9784E"/>
    <w:rsid w:val="00D97FCA"/>
    <w:rsid w:val="00DA041D"/>
    <w:rsid w:val="00DA0693"/>
    <w:rsid w:val="00DA0849"/>
    <w:rsid w:val="00DA0C96"/>
    <w:rsid w:val="00DA115F"/>
    <w:rsid w:val="00DA12AC"/>
    <w:rsid w:val="00DA1638"/>
    <w:rsid w:val="00DA193C"/>
    <w:rsid w:val="00DA1C05"/>
    <w:rsid w:val="00DA1FE3"/>
    <w:rsid w:val="00DA2FFA"/>
    <w:rsid w:val="00DA349C"/>
    <w:rsid w:val="00DA3533"/>
    <w:rsid w:val="00DA3747"/>
    <w:rsid w:val="00DA40C4"/>
    <w:rsid w:val="00DA4952"/>
    <w:rsid w:val="00DA4B66"/>
    <w:rsid w:val="00DA4D91"/>
    <w:rsid w:val="00DA4F6A"/>
    <w:rsid w:val="00DA5747"/>
    <w:rsid w:val="00DA5C57"/>
    <w:rsid w:val="00DA6105"/>
    <w:rsid w:val="00DA64DD"/>
    <w:rsid w:val="00DB06A0"/>
    <w:rsid w:val="00DB0A19"/>
    <w:rsid w:val="00DB124C"/>
    <w:rsid w:val="00DB1304"/>
    <w:rsid w:val="00DB16E2"/>
    <w:rsid w:val="00DB18DF"/>
    <w:rsid w:val="00DB19E0"/>
    <w:rsid w:val="00DB1AEA"/>
    <w:rsid w:val="00DB2A4A"/>
    <w:rsid w:val="00DB2BB8"/>
    <w:rsid w:val="00DB31A0"/>
    <w:rsid w:val="00DB36A0"/>
    <w:rsid w:val="00DB3C9C"/>
    <w:rsid w:val="00DB3E2A"/>
    <w:rsid w:val="00DB42B5"/>
    <w:rsid w:val="00DB4886"/>
    <w:rsid w:val="00DB4D12"/>
    <w:rsid w:val="00DB5805"/>
    <w:rsid w:val="00DB5A2C"/>
    <w:rsid w:val="00DB63F3"/>
    <w:rsid w:val="00DB67ED"/>
    <w:rsid w:val="00DB68AE"/>
    <w:rsid w:val="00DB71B6"/>
    <w:rsid w:val="00DB73BF"/>
    <w:rsid w:val="00DB7661"/>
    <w:rsid w:val="00DB776F"/>
    <w:rsid w:val="00DC0905"/>
    <w:rsid w:val="00DC1508"/>
    <w:rsid w:val="00DC2C6A"/>
    <w:rsid w:val="00DC2D0D"/>
    <w:rsid w:val="00DC2FB6"/>
    <w:rsid w:val="00DC310E"/>
    <w:rsid w:val="00DC5BA7"/>
    <w:rsid w:val="00DC5BB3"/>
    <w:rsid w:val="00DC5F5A"/>
    <w:rsid w:val="00DC62AE"/>
    <w:rsid w:val="00DC646D"/>
    <w:rsid w:val="00DC648E"/>
    <w:rsid w:val="00DC660C"/>
    <w:rsid w:val="00DC6831"/>
    <w:rsid w:val="00DC6DE1"/>
    <w:rsid w:val="00DC6F74"/>
    <w:rsid w:val="00DC7223"/>
    <w:rsid w:val="00DC7A2D"/>
    <w:rsid w:val="00DC7E59"/>
    <w:rsid w:val="00DC7FA8"/>
    <w:rsid w:val="00DD004C"/>
    <w:rsid w:val="00DD069E"/>
    <w:rsid w:val="00DD12ED"/>
    <w:rsid w:val="00DD1A6B"/>
    <w:rsid w:val="00DD1CA6"/>
    <w:rsid w:val="00DD1CC0"/>
    <w:rsid w:val="00DD1EA4"/>
    <w:rsid w:val="00DD1F29"/>
    <w:rsid w:val="00DD2815"/>
    <w:rsid w:val="00DD29D3"/>
    <w:rsid w:val="00DD2A89"/>
    <w:rsid w:val="00DD2D83"/>
    <w:rsid w:val="00DD31AF"/>
    <w:rsid w:val="00DD3AC7"/>
    <w:rsid w:val="00DD421B"/>
    <w:rsid w:val="00DD437B"/>
    <w:rsid w:val="00DD4BCE"/>
    <w:rsid w:val="00DD4F5F"/>
    <w:rsid w:val="00DD52A0"/>
    <w:rsid w:val="00DD53CE"/>
    <w:rsid w:val="00DD5973"/>
    <w:rsid w:val="00DD5C76"/>
    <w:rsid w:val="00DD6082"/>
    <w:rsid w:val="00DD6397"/>
    <w:rsid w:val="00DD686A"/>
    <w:rsid w:val="00DD6BA3"/>
    <w:rsid w:val="00DD6CF7"/>
    <w:rsid w:val="00DD6DE3"/>
    <w:rsid w:val="00DD6E40"/>
    <w:rsid w:val="00DD73CE"/>
    <w:rsid w:val="00DD743F"/>
    <w:rsid w:val="00DE0010"/>
    <w:rsid w:val="00DE0297"/>
    <w:rsid w:val="00DE0497"/>
    <w:rsid w:val="00DE04D0"/>
    <w:rsid w:val="00DE0F60"/>
    <w:rsid w:val="00DE1A65"/>
    <w:rsid w:val="00DE2043"/>
    <w:rsid w:val="00DE25C2"/>
    <w:rsid w:val="00DE2705"/>
    <w:rsid w:val="00DE2DE7"/>
    <w:rsid w:val="00DE482E"/>
    <w:rsid w:val="00DE4AF9"/>
    <w:rsid w:val="00DE4B4A"/>
    <w:rsid w:val="00DE54CA"/>
    <w:rsid w:val="00DE5CE3"/>
    <w:rsid w:val="00DE5E37"/>
    <w:rsid w:val="00DE6115"/>
    <w:rsid w:val="00DE631F"/>
    <w:rsid w:val="00DE6427"/>
    <w:rsid w:val="00DE68EF"/>
    <w:rsid w:val="00DE6B34"/>
    <w:rsid w:val="00DE7160"/>
    <w:rsid w:val="00DE74E0"/>
    <w:rsid w:val="00DE7F01"/>
    <w:rsid w:val="00DF00E7"/>
    <w:rsid w:val="00DF0219"/>
    <w:rsid w:val="00DF073E"/>
    <w:rsid w:val="00DF08F0"/>
    <w:rsid w:val="00DF091B"/>
    <w:rsid w:val="00DF0A0D"/>
    <w:rsid w:val="00DF0C1A"/>
    <w:rsid w:val="00DF0ECA"/>
    <w:rsid w:val="00DF1742"/>
    <w:rsid w:val="00DF17FB"/>
    <w:rsid w:val="00DF184C"/>
    <w:rsid w:val="00DF1B31"/>
    <w:rsid w:val="00DF2201"/>
    <w:rsid w:val="00DF2361"/>
    <w:rsid w:val="00DF2630"/>
    <w:rsid w:val="00DF378F"/>
    <w:rsid w:val="00DF3B65"/>
    <w:rsid w:val="00DF42C2"/>
    <w:rsid w:val="00DF4CB9"/>
    <w:rsid w:val="00DF5639"/>
    <w:rsid w:val="00DF5660"/>
    <w:rsid w:val="00DF58B9"/>
    <w:rsid w:val="00DF695F"/>
    <w:rsid w:val="00DF6A8E"/>
    <w:rsid w:val="00DF76D5"/>
    <w:rsid w:val="00DF7C2D"/>
    <w:rsid w:val="00E0075C"/>
    <w:rsid w:val="00E01083"/>
    <w:rsid w:val="00E010A3"/>
    <w:rsid w:val="00E014D7"/>
    <w:rsid w:val="00E01FF1"/>
    <w:rsid w:val="00E0209D"/>
    <w:rsid w:val="00E024F1"/>
    <w:rsid w:val="00E025AB"/>
    <w:rsid w:val="00E030FB"/>
    <w:rsid w:val="00E03B57"/>
    <w:rsid w:val="00E03B88"/>
    <w:rsid w:val="00E03C4B"/>
    <w:rsid w:val="00E03EB9"/>
    <w:rsid w:val="00E0402C"/>
    <w:rsid w:val="00E04431"/>
    <w:rsid w:val="00E04EAC"/>
    <w:rsid w:val="00E04F9E"/>
    <w:rsid w:val="00E053E1"/>
    <w:rsid w:val="00E0550B"/>
    <w:rsid w:val="00E0573C"/>
    <w:rsid w:val="00E059AD"/>
    <w:rsid w:val="00E05B9E"/>
    <w:rsid w:val="00E05DF8"/>
    <w:rsid w:val="00E06187"/>
    <w:rsid w:val="00E0697B"/>
    <w:rsid w:val="00E06A9A"/>
    <w:rsid w:val="00E06D05"/>
    <w:rsid w:val="00E072E2"/>
    <w:rsid w:val="00E07BE1"/>
    <w:rsid w:val="00E1004F"/>
    <w:rsid w:val="00E105AB"/>
    <w:rsid w:val="00E10ABB"/>
    <w:rsid w:val="00E10ABE"/>
    <w:rsid w:val="00E10E64"/>
    <w:rsid w:val="00E111B6"/>
    <w:rsid w:val="00E11491"/>
    <w:rsid w:val="00E11535"/>
    <w:rsid w:val="00E117F4"/>
    <w:rsid w:val="00E1227E"/>
    <w:rsid w:val="00E12BFB"/>
    <w:rsid w:val="00E12D0A"/>
    <w:rsid w:val="00E13342"/>
    <w:rsid w:val="00E134D9"/>
    <w:rsid w:val="00E1352D"/>
    <w:rsid w:val="00E13686"/>
    <w:rsid w:val="00E136AD"/>
    <w:rsid w:val="00E138A2"/>
    <w:rsid w:val="00E142EC"/>
    <w:rsid w:val="00E1483B"/>
    <w:rsid w:val="00E14EA9"/>
    <w:rsid w:val="00E15099"/>
    <w:rsid w:val="00E15D32"/>
    <w:rsid w:val="00E16544"/>
    <w:rsid w:val="00E16A8E"/>
    <w:rsid w:val="00E16B2C"/>
    <w:rsid w:val="00E17303"/>
    <w:rsid w:val="00E1770F"/>
    <w:rsid w:val="00E177D2"/>
    <w:rsid w:val="00E17967"/>
    <w:rsid w:val="00E17EF1"/>
    <w:rsid w:val="00E21C55"/>
    <w:rsid w:val="00E229A2"/>
    <w:rsid w:val="00E22AD0"/>
    <w:rsid w:val="00E22BD2"/>
    <w:rsid w:val="00E2472D"/>
    <w:rsid w:val="00E24B44"/>
    <w:rsid w:val="00E253CF"/>
    <w:rsid w:val="00E25572"/>
    <w:rsid w:val="00E2579B"/>
    <w:rsid w:val="00E25AE5"/>
    <w:rsid w:val="00E25C48"/>
    <w:rsid w:val="00E26B24"/>
    <w:rsid w:val="00E2719D"/>
    <w:rsid w:val="00E2745F"/>
    <w:rsid w:val="00E27A75"/>
    <w:rsid w:val="00E302A1"/>
    <w:rsid w:val="00E3049D"/>
    <w:rsid w:val="00E3070D"/>
    <w:rsid w:val="00E3074B"/>
    <w:rsid w:val="00E30B8B"/>
    <w:rsid w:val="00E31A18"/>
    <w:rsid w:val="00E32392"/>
    <w:rsid w:val="00E32F46"/>
    <w:rsid w:val="00E33225"/>
    <w:rsid w:val="00E33233"/>
    <w:rsid w:val="00E339AD"/>
    <w:rsid w:val="00E33DFD"/>
    <w:rsid w:val="00E342A2"/>
    <w:rsid w:val="00E34546"/>
    <w:rsid w:val="00E34E40"/>
    <w:rsid w:val="00E34ECB"/>
    <w:rsid w:val="00E35044"/>
    <w:rsid w:val="00E35269"/>
    <w:rsid w:val="00E352BE"/>
    <w:rsid w:val="00E353FC"/>
    <w:rsid w:val="00E35F29"/>
    <w:rsid w:val="00E365D8"/>
    <w:rsid w:val="00E36B8B"/>
    <w:rsid w:val="00E36FDF"/>
    <w:rsid w:val="00E37DF5"/>
    <w:rsid w:val="00E402F4"/>
    <w:rsid w:val="00E40760"/>
    <w:rsid w:val="00E4080F"/>
    <w:rsid w:val="00E40C5A"/>
    <w:rsid w:val="00E40E68"/>
    <w:rsid w:val="00E41149"/>
    <w:rsid w:val="00E433F0"/>
    <w:rsid w:val="00E434C9"/>
    <w:rsid w:val="00E44156"/>
    <w:rsid w:val="00E44293"/>
    <w:rsid w:val="00E44AE6"/>
    <w:rsid w:val="00E45A44"/>
    <w:rsid w:val="00E463F1"/>
    <w:rsid w:val="00E46A5B"/>
    <w:rsid w:val="00E476E2"/>
    <w:rsid w:val="00E4778E"/>
    <w:rsid w:val="00E5018C"/>
    <w:rsid w:val="00E50CF7"/>
    <w:rsid w:val="00E51868"/>
    <w:rsid w:val="00E51A38"/>
    <w:rsid w:val="00E52130"/>
    <w:rsid w:val="00E524F9"/>
    <w:rsid w:val="00E528F4"/>
    <w:rsid w:val="00E52B14"/>
    <w:rsid w:val="00E53ADB"/>
    <w:rsid w:val="00E53F6C"/>
    <w:rsid w:val="00E53FF5"/>
    <w:rsid w:val="00E54027"/>
    <w:rsid w:val="00E5499D"/>
    <w:rsid w:val="00E54C61"/>
    <w:rsid w:val="00E54D53"/>
    <w:rsid w:val="00E54DB2"/>
    <w:rsid w:val="00E5515A"/>
    <w:rsid w:val="00E55D53"/>
    <w:rsid w:val="00E55EC9"/>
    <w:rsid w:val="00E56C45"/>
    <w:rsid w:val="00E574CC"/>
    <w:rsid w:val="00E57F29"/>
    <w:rsid w:val="00E60085"/>
    <w:rsid w:val="00E60303"/>
    <w:rsid w:val="00E6066D"/>
    <w:rsid w:val="00E606B0"/>
    <w:rsid w:val="00E60A53"/>
    <w:rsid w:val="00E611EC"/>
    <w:rsid w:val="00E61406"/>
    <w:rsid w:val="00E61414"/>
    <w:rsid w:val="00E61663"/>
    <w:rsid w:val="00E62A95"/>
    <w:rsid w:val="00E62EDD"/>
    <w:rsid w:val="00E6317C"/>
    <w:rsid w:val="00E631FC"/>
    <w:rsid w:val="00E63287"/>
    <w:rsid w:val="00E633F7"/>
    <w:rsid w:val="00E6359B"/>
    <w:rsid w:val="00E63DE1"/>
    <w:rsid w:val="00E646E6"/>
    <w:rsid w:val="00E64719"/>
    <w:rsid w:val="00E64F42"/>
    <w:rsid w:val="00E65D9F"/>
    <w:rsid w:val="00E65FD5"/>
    <w:rsid w:val="00E669AC"/>
    <w:rsid w:val="00E66ECD"/>
    <w:rsid w:val="00E67390"/>
    <w:rsid w:val="00E7027A"/>
    <w:rsid w:val="00E702DE"/>
    <w:rsid w:val="00E70919"/>
    <w:rsid w:val="00E709CA"/>
    <w:rsid w:val="00E70AE3"/>
    <w:rsid w:val="00E70B6D"/>
    <w:rsid w:val="00E70C22"/>
    <w:rsid w:val="00E71110"/>
    <w:rsid w:val="00E7195A"/>
    <w:rsid w:val="00E71BA6"/>
    <w:rsid w:val="00E723DD"/>
    <w:rsid w:val="00E7258D"/>
    <w:rsid w:val="00E7262D"/>
    <w:rsid w:val="00E72951"/>
    <w:rsid w:val="00E7299E"/>
    <w:rsid w:val="00E732AB"/>
    <w:rsid w:val="00E73806"/>
    <w:rsid w:val="00E74446"/>
    <w:rsid w:val="00E746BF"/>
    <w:rsid w:val="00E74716"/>
    <w:rsid w:val="00E74971"/>
    <w:rsid w:val="00E757EC"/>
    <w:rsid w:val="00E75922"/>
    <w:rsid w:val="00E761F9"/>
    <w:rsid w:val="00E76C93"/>
    <w:rsid w:val="00E76E06"/>
    <w:rsid w:val="00E76E3D"/>
    <w:rsid w:val="00E76FA0"/>
    <w:rsid w:val="00E77B1B"/>
    <w:rsid w:val="00E77C24"/>
    <w:rsid w:val="00E77E17"/>
    <w:rsid w:val="00E8032A"/>
    <w:rsid w:val="00E80C6E"/>
    <w:rsid w:val="00E813B4"/>
    <w:rsid w:val="00E81576"/>
    <w:rsid w:val="00E81BCF"/>
    <w:rsid w:val="00E8246C"/>
    <w:rsid w:val="00E82576"/>
    <w:rsid w:val="00E82662"/>
    <w:rsid w:val="00E82999"/>
    <w:rsid w:val="00E82ABA"/>
    <w:rsid w:val="00E82EEB"/>
    <w:rsid w:val="00E83537"/>
    <w:rsid w:val="00E83827"/>
    <w:rsid w:val="00E83A5A"/>
    <w:rsid w:val="00E83CA0"/>
    <w:rsid w:val="00E83F47"/>
    <w:rsid w:val="00E845C1"/>
    <w:rsid w:val="00E84789"/>
    <w:rsid w:val="00E84C2B"/>
    <w:rsid w:val="00E85147"/>
    <w:rsid w:val="00E856C8"/>
    <w:rsid w:val="00E858FE"/>
    <w:rsid w:val="00E85960"/>
    <w:rsid w:val="00E86B48"/>
    <w:rsid w:val="00E86FB1"/>
    <w:rsid w:val="00E872EB"/>
    <w:rsid w:val="00E878E8"/>
    <w:rsid w:val="00E87BEF"/>
    <w:rsid w:val="00E90054"/>
    <w:rsid w:val="00E9011A"/>
    <w:rsid w:val="00E90262"/>
    <w:rsid w:val="00E9075B"/>
    <w:rsid w:val="00E9127A"/>
    <w:rsid w:val="00E9152F"/>
    <w:rsid w:val="00E9165D"/>
    <w:rsid w:val="00E9191D"/>
    <w:rsid w:val="00E91A04"/>
    <w:rsid w:val="00E91D07"/>
    <w:rsid w:val="00E925E5"/>
    <w:rsid w:val="00E927F8"/>
    <w:rsid w:val="00E92CB0"/>
    <w:rsid w:val="00E93E33"/>
    <w:rsid w:val="00E94EEA"/>
    <w:rsid w:val="00E953A5"/>
    <w:rsid w:val="00E95BFB"/>
    <w:rsid w:val="00E9690E"/>
    <w:rsid w:val="00E96E93"/>
    <w:rsid w:val="00E96EAF"/>
    <w:rsid w:val="00E96EF7"/>
    <w:rsid w:val="00E96EFA"/>
    <w:rsid w:val="00E97C1B"/>
    <w:rsid w:val="00EA033E"/>
    <w:rsid w:val="00EA03DC"/>
    <w:rsid w:val="00EA0600"/>
    <w:rsid w:val="00EA07E1"/>
    <w:rsid w:val="00EA0AFB"/>
    <w:rsid w:val="00EA1102"/>
    <w:rsid w:val="00EA1A1E"/>
    <w:rsid w:val="00EA2B0B"/>
    <w:rsid w:val="00EA303F"/>
    <w:rsid w:val="00EA332E"/>
    <w:rsid w:val="00EA3616"/>
    <w:rsid w:val="00EA3757"/>
    <w:rsid w:val="00EA3950"/>
    <w:rsid w:val="00EA3A81"/>
    <w:rsid w:val="00EA4CD5"/>
    <w:rsid w:val="00EA4FC0"/>
    <w:rsid w:val="00EA5772"/>
    <w:rsid w:val="00EA5B55"/>
    <w:rsid w:val="00EA61D5"/>
    <w:rsid w:val="00EA63F5"/>
    <w:rsid w:val="00EA6BA2"/>
    <w:rsid w:val="00EA6FC2"/>
    <w:rsid w:val="00EA78A5"/>
    <w:rsid w:val="00EB0236"/>
    <w:rsid w:val="00EB0FD3"/>
    <w:rsid w:val="00EB1419"/>
    <w:rsid w:val="00EB19A4"/>
    <w:rsid w:val="00EB1A81"/>
    <w:rsid w:val="00EB22E4"/>
    <w:rsid w:val="00EB300E"/>
    <w:rsid w:val="00EB3291"/>
    <w:rsid w:val="00EB3B56"/>
    <w:rsid w:val="00EB3E50"/>
    <w:rsid w:val="00EB474E"/>
    <w:rsid w:val="00EB4917"/>
    <w:rsid w:val="00EB4E02"/>
    <w:rsid w:val="00EB505E"/>
    <w:rsid w:val="00EB517C"/>
    <w:rsid w:val="00EB51E1"/>
    <w:rsid w:val="00EB5749"/>
    <w:rsid w:val="00EB5D8F"/>
    <w:rsid w:val="00EB65D8"/>
    <w:rsid w:val="00EB697F"/>
    <w:rsid w:val="00EB701D"/>
    <w:rsid w:val="00EB755B"/>
    <w:rsid w:val="00EB756A"/>
    <w:rsid w:val="00EB7599"/>
    <w:rsid w:val="00EB75E2"/>
    <w:rsid w:val="00EB7967"/>
    <w:rsid w:val="00EC09DE"/>
    <w:rsid w:val="00EC0CCC"/>
    <w:rsid w:val="00EC0D97"/>
    <w:rsid w:val="00EC1260"/>
    <w:rsid w:val="00EC150F"/>
    <w:rsid w:val="00EC1CF8"/>
    <w:rsid w:val="00EC1FDC"/>
    <w:rsid w:val="00EC211B"/>
    <w:rsid w:val="00EC223C"/>
    <w:rsid w:val="00EC241D"/>
    <w:rsid w:val="00EC2448"/>
    <w:rsid w:val="00EC258E"/>
    <w:rsid w:val="00EC25AA"/>
    <w:rsid w:val="00EC2615"/>
    <w:rsid w:val="00EC2684"/>
    <w:rsid w:val="00EC29B0"/>
    <w:rsid w:val="00EC2C72"/>
    <w:rsid w:val="00EC2C8C"/>
    <w:rsid w:val="00EC2E69"/>
    <w:rsid w:val="00EC349F"/>
    <w:rsid w:val="00EC3551"/>
    <w:rsid w:val="00EC3AAE"/>
    <w:rsid w:val="00EC3C6C"/>
    <w:rsid w:val="00EC46E0"/>
    <w:rsid w:val="00EC5A76"/>
    <w:rsid w:val="00EC5F51"/>
    <w:rsid w:val="00EC65B3"/>
    <w:rsid w:val="00EC6AD9"/>
    <w:rsid w:val="00EC72F2"/>
    <w:rsid w:val="00ED0643"/>
    <w:rsid w:val="00ED14D3"/>
    <w:rsid w:val="00ED17E0"/>
    <w:rsid w:val="00ED1810"/>
    <w:rsid w:val="00ED2A6A"/>
    <w:rsid w:val="00ED3075"/>
    <w:rsid w:val="00ED332E"/>
    <w:rsid w:val="00ED3624"/>
    <w:rsid w:val="00ED3C67"/>
    <w:rsid w:val="00ED3CB9"/>
    <w:rsid w:val="00ED42DB"/>
    <w:rsid w:val="00ED46B6"/>
    <w:rsid w:val="00ED54A6"/>
    <w:rsid w:val="00ED561A"/>
    <w:rsid w:val="00ED5CF7"/>
    <w:rsid w:val="00ED5D66"/>
    <w:rsid w:val="00ED650D"/>
    <w:rsid w:val="00ED7390"/>
    <w:rsid w:val="00ED79F8"/>
    <w:rsid w:val="00EE08E5"/>
    <w:rsid w:val="00EE117C"/>
    <w:rsid w:val="00EE130C"/>
    <w:rsid w:val="00EE1931"/>
    <w:rsid w:val="00EE1ECF"/>
    <w:rsid w:val="00EE2069"/>
    <w:rsid w:val="00EE218D"/>
    <w:rsid w:val="00EE366E"/>
    <w:rsid w:val="00EE3BCC"/>
    <w:rsid w:val="00EE4B55"/>
    <w:rsid w:val="00EE4FBF"/>
    <w:rsid w:val="00EE5382"/>
    <w:rsid w:val="00EE5671"/>
    <w:rsid w:val="00EE585B"/>
    <w:rsid w:val="00EE5F0D"/>
    <w:rsid w:val="00EE5F2A"/>
    <w:rsid w:val="00EE6230"/>
    <w:rsid w:val="00EE7305"/>
    <w:rsid w:val="00EE753E"/>
    <w:rsid w:val="00EE7846"/>
    <w:rsid w:val="00EE79B0"/>
    <w:rsid w:val="00EE7C3F"/>
    <w:rsid w:val="00EE7D60"/>
    <w:rsid w:val="00EF0103"/>
    <w:rsid w:val="00EF0C2F"/>
    <w:rsid w:val="00EF0CFC"/>
    <w:rsid w:val="00EF0D15"/>
    <w:rsid w:val="00EF0E1E"/>
    <w:rsid w:val="00EF1086"/>
    <w:rsid w:val="00EF1C9A"/>
    <w:rsid w:val="00EF1CE2"/>
    <w:rsid w:val="00EF1F2E"/>
    <w:rsid w:val="00EF2707"/>
    <w:rsid w:val="00EF2F91"/>
    <w:rsid w:val="00EF34E0"/>
    <w:rsid w:val="00EF3B19"/>
    <w:rsid w:val="00EF3C82"/>
    <w:rsid w:val="00EF3CF3"/>
    <w:rsid w:val="00EF4401"/>
    <w:rsid w:val="00EF48B4"/>
    <w:rsid w:val="00EF49EF"/>
    <w:rsid w:val="00EF5045"/>
    <w:rsid w:val="00EF5D12"/>
    <w:rsid w:val="00EF5F24"/>
    <w:rsid w:val="00EF6083"/>
    <w:rsid w:val="00EF60B7"/>
    <w:rsid w:val="00EF62A7"/>
    <w:rsid w:val="00EF6D7E"/>
    <w:rsid w:val="00EF709E"/>
    <w:rsid w:val="00EF71CF"/>
    <w:rsid w:val="00EF7396"/>
    <w:rsid w:val="00EF7EE3"/>
    <w:rsid w:val="00EF7F7C"/>
    <w:rsid w:val="00F00273"/>
    <w:rsid w:val="00F00DD9"/>
    <w:rsid w:val="00F0124C"/>
    <w:rsid w:val="00F014D4"/>
    <w:rsid w:val="00F0157B"/>
    <w:rsid w:val="00F018D9"/>
    <w:rsid w:val="00F01A6A"/>
    <w:rsid w:val="00F022EC"/>
    <w:rsid w:val="00F0289F"/>
    <w:rsid w:val="00F02C71"/>
    <w:rsid w:val="00F02FC8"/>
    <w:rsid w:val="00F0306E"/>
    <w:rsid w:val="00F031EA"/>
    <w:rsid w:val="00F03944"/>
    <w:rsid w:val="00F03AC9"/>
    <w:rsid w:val="00F03BFE"/>
    <w:rsid w:val="00F03C7F"/>
    <w:rsid w:val="00F03E7B"/>
    <w:rsid w:val="00F03ED4"/>
    <w:rsid w:val="00F0400C"/>
    <w:rsid w:val="00F04586"/>
    <w:rsid w:val="00F0461B"/>
    <w:rsid w:val="00F04994"/>
    <w:rsid w:val="00F04D05"/>
    <w:rsid w:val="00F04F95"/>
    <w:rsid w:val="00F0504B"/>
    <w:rsid w:val="00F0513E"/>
    <w:rsid w:val="00F05B5B"/>
    <w:rsid w:val="00F062CD"/>
    <w:rsid w:val="00F06464"/>
    <w:rsid w:val="00F06DB9"/>
    <w:rsid w:val="00F071FA"/>
    <w:rsid w:val="00F07462"/>
    <w:rsid w:val="00F074A6"/>
    <w:rsid w:val="00F07F30"/>
    <w:rsid w:val="00F1001F"/>
    <w:rsid w:val="00F100B5"/>
    <w:rsid w:val="00F10D58"/>
    <w:rsid w:val="00F10DBA"/>
    <w:rsid w:val="00F1170E"/>
    <w:rsid w:val="00F11755"/>
    <w:rsid w:val="00F11E57"/>
    <w:rsid w:val="00F12276"/>
    <w:rsid w:val="00F12970"/>
    <w:rsid w:val="00F130F1"/>
    <w:rsid w:val="00F13165"/>
    <w:rsid w:val="00F1388F"/>
    <w:rsid w:val="00F138F3"/>
    <w:rsid w:val="00F14F33"/>
    <w:rsid w:val="00F15CD7"/>
    <w:rsid w:val="00F15ED9"/>
    <w:rsid w:val="00F1618F"/>
    <w:rsid w:val="00F1664E"/>
    <w:rsid w:val="00F16BFC"/>
    <w:rsid w:val="00F17913"/>
    <w:rsid w:val="00F17F02"/>
    <w:rsid w:val="00F207A3"/>
    <w:rsid w:val="00F214A3"/>
    <w:rsid w:val="00F218A2"/>
    <w:rsid w:val="00F218F9"/>
    <w:rsid w:val="00F22EE0"/>
    <w:rsid w:val="00F23390"/>
    <w:rsid w:val="00F23DA7"/>
    <w:rsid w:val="00F23E42"/>
    <w:rsid w:val="00F24662"/>
    <w:rsid w:val="00F24723"/>
    <w:rsid w:val="00F24854"/>
    <w:rsid w:val="00F24BCF"/>
    <w:rsid w:val="00F24ECD"/>
    <w:rsid w:val="00F250C9"/>
    <w:rsid w:val="00F25330"/>
    <w:rsid w:val="00F2542D"/>
    <w:rsid w:val="00F2565F"/>
    <w:rsid w:val="00F2615F"/>
    <w:rsid w:val="00F26AEB"/>
    <w:rsid w:val="00F26E09"/>
    <w:rsid w:val="00F26EC2"/>
    <w:rsid w:val="00F271B6"/>
    <w:rsid w:val="00F27389"/>
    <w:rsid w:val="00F275DA"/>
    <w:rsid w:val="00F2764C"/>
    <w:rsid w:val="00F27B3A"/>
    <w:rsid w:val="00F27B44"/>
    <w:rsid w:val="00F301B0"/>
    <w:rsid w:val="00F30369"/>
    <w:rsid w:val="00F30DEB"/>
    <w:rsid w:val="00F30F07"/>
    <w:rsid w:val="00F31661"/>
    <w:rsid w:val="00F31AE2"/>
    <w:rsid w:val="00F31E33"/>
    <w:rsid w:val="00F32052"/>
    <w:rsid w:val="00F32340"/>
    <w:rsid w:val="00F3265E"/>
    <w:rsid w:val="00F32B4D"/>
    <w:rsid w:val="00F33399"/>
    <w:rsid w:val="00F3349F"/>
    <w:rsid w:val="00F33A1C"/>
    <w:rsid w:val="00F3408F"/>
    <w:rsid w:val="00F34CEE"/>
    <w:rsid w:val="00F3511C"/>
    <w:rsid w:val="00F36913"/>
    <w:rsid w:val="00F36CB0"/>
    <w:rsid w:val="00F36D5F"/>
    <w:rsid w:val="00F36FC9"/>
    <w:rsid w:val="00F37A01"/>
    <w:rsid w:val="00F37C21"/>
    <w:rsid w:val="00F40092"/>
    <w:rsid w:val="00F403C0"/>
    <w:rsid w:val="00F40671"/>
    <w:rsid w:val="00F40761"/>
    <w:rsid w:val="00F4085B"/>
    <w:rsid w:val="00F41891"/>
    <w:rsid w:val="00F41961"/>
    <w:rsid w:val="00F41AFD"/>
    <w:rsid w:val="00F42205"/>
    <w:rsid w:val="00F4269D"/>
    <w:rsid w:val="00F42887"/>
    <w:rsid w:val="00F43420"/>
    <w:rsid w:val="00F43AD0"/>
    <w:rsid w:val="00F43B05"/>
    <w:rsid w:val="00F43C91"/>
    <w:rsid w:val="00F44292"/>
    <w:rsid w:val="00F44AEA"/>
    <w:rsid w:val="00F44E04"/>
    <w:rsid w:val="00F45289"/>
    <w:rsid w:val="00F4573B"/>
    <w:rsid w:val="00F460A7"/>
    <w:rsid w:val="00F46812"/>
    <w:rsid w:val="00F46923"/>
    <w:rsid w:val="00F473AC"/>
    <w:rsid w:val="00F475A1"/>
    <w:rsid w:val="00F47A87"/>
    <w:rsid w:val="00F47E89"/>
    <w:rsid w:val="00F50A41"/>
    <w:rsid w:val="00F50B45"/>
    <w:rsid w:val="00F510DC"/>
    <w:rsid w:val="00F5135D"/>
    <w:rsid w:val="00F51450"/>
    <w:rsid w:val="00F51CB9"/>
    <w:rsid w:val="00F51DC0"/>
    <w:rsid w:val="00F522B3"/>
    <w:rsid w:val="00F52977"/>
    <w:rsid w:val="00F529E7"/>
    <w:rsid w:val="00F52E18"/>
    <w:rsid w:val="00F52E96"/>
    <w:rsid w:val="00F5344D"/>
    <w:rsid w:val="00F53641"/>
    <w:rsid w:val="00F54197"/>
    <w:rsid w:val="00F54BA1"/>
    <w:rsid w:val="00F55BE7"/>
    <w:rsid w:val="00F55CD3"/>
    <w:rsid w:val="00F55E5C"/>
    <w:rsid w:val="00F56104"/>
    <w:rsid w:val="00F564A2"/>
    <w:rsid w:val="00F56625"/>
    <w:rsid w:val="00F56B53"/>
    <w:rsid w:val="00F57085"/>
    <w:rsid w:val="00F575D8"/>
    <w:rsid w:val="00F577CF"/>
    <w:rsid w:val="00F57B2D"/>
    <w:rsid w:val="00F57CC6"/>
    <w:rsid w:val="00F57F49"/>
    <w:rsid w:val="00F60950"/>
    <w:rsid w:val="00F6117C"/>
    <w:rsid w:val="00F61245"/>
    <w:rsid w:val="00F61850"/>
    <w:rsid w:val="00F619E6"/>
    <w:rsid w:val="00F61B46"/>
    <w:rsid w:val="00F62238"/>
    <w:rsid w:val="00F62A69"/>
    <w:rsid w:val="00F62C52"/>
    <w:rsid w:val="00F63B47"/>
    <w:rsid w:val="00F63F26"/>
    <w:rsid w:val="00F63FCF"/>
    <w:rsid w:val="00F6412A"/>
    <w:rsid w:val="00F6425F"/>
    <w:rsid w:val="00F64455"/>
    <w:rsid w:val="00F64598"/>
    <w:rsid w:val="00F648C2"/>
    <w:rsid w:val="00F652A8"/>
    <w:rsid w:val="00F654B9"/>
    <w:rsid w:val="00F661CC"/>
    <w:rsid w:val="00F670B6"/>
    <w:rsid w:val="00F67212"/>
    <w:rsid w:val="00F6733D"/>
    <w:rsid w:val="00F701E9"/>
    <w:rsid w:val="00F70248"/>
    <w:rsid w:val="00F70411"/>
    <w:rsid w:val="00F7055A"/>
    <w:rsid w:val="00F710B6"/>
    <w:rsid w:val="00F710D0"/>
    <w:rsid w:val="00F7146F"/>
    <w:rsid w:val="00F71C0F"/>
    <w:rsid w:val="00F722A4"/>
    <w:rsid w:val="00F7269C"/>
    <w:rsid w:val="00F7280B"/>
    <w:rsid w:val="00F72861"/>
    <w:rsid w:val="00F72C1C"/>
    <w:rsid w:val="00F73F63"/>
    <w:rsid w:val="00F73F85"/>
    <w:rsid w:val="00F740E2"/>
    <w:rsid w:val="00F74932"/>
    <w:rsid w:val="00F75064"/>
    <w:rsid w:val="00F75CE7"/>
    <w:rsid w:val="00F75EE8"/>
    <w:rsid w:val="00F76899"/>
    <w:rsid w:val="00F76CC1"/>
    <w:rsid w:val="00F77059"/>
    <w:rsid w:val="00F77243"/>
    <w:rsid w:val="00F773B7"/>
    <w:rsid w:val="00F77C5C"/>
    <w:rsid w:val="00F8015D"/>
    <w:rsid w:val="00F8054B"/>
    <w:rsid w:val="00F80BAB"/>
    <w:rsid w:val="00F813D5"/>
    <w:rsid w:val="00F83AAC"/>
    <w:rsid w:val="00F83CB2"/>
    <w:rsid w:val="00F8408F"/>
    <w:rsid w:val="00F844E2"/>
    <w:rsid w:val="00F84FD4"/>
    <w:rsid w:val="00F8514C"/>
    <w:rsid w:val="00F852FE"/>
    <w:rsid w:val="00F85B1D"/>
    <w:rsid w:val="00F85CF8"/>
    <w:rsid w:val="00F85EB7"/>
    <w:rsid w:val="00F85FC8"/>
    <w:rsid w:val="00F86147"/>
    <w:rsid w:val="00F86E4C"/>
    <w:rsid w:val="00F908F0"/>
    <w:rsid w:val="00F90BC5"/>
    <w:rsid w:val="00F90EF1"/>
    <w:rsid w:val="00F916F0"/>
    <w:rsid w:val="00F91F4E"/>
    <w:rsid w:val="00F91FA2"/>
    <w:rsid w:val="00F92893"/>
    <w:rsid w:val="00F92C0F"/>
    <w:rsid w:val="00F93687"/>
    <w:rsid w:val="00F9397B"/>
    <w:rsid w:val="00F93B37"/>
    <w:rsid w:val="00F93ECF"/>
    <w:rsid w:val="00F93FBB"/>
    <w:rsid w:val="00F9503F"/>
    <w:rsid w:val="00F9516F"/>
    <w:rsid w:val="00F961E5"/>
    <w:rsid w:val="00F9647F"/>
    <w:rsid w:val="00F9673E"/>
    <w:rsid w:val="00F96879"/>
    <w:rsid w:val="00F96E08"/>
    <w:rsid w:val="00F97297"/>
    <w:rsid w:val="00F973F5"/>
    <w:rsid w:val="00F9751B"/>
    <w:rsid w:val="00F97913"/>
    <w:rsid w:val="00F97A5E"/>
    <w:rsid w:val="00FA00B6"/>
    <w:rsid w:val="00FA0189"/>
    <w:rsid w:val="00FA0A98"/>
    <w:rsid w:val="00FA0E01"/>
    <w:rsid w:val="00FA1695"/>
    <w:rsid w:val="00FA16FD"/>
    <w:rsid w:val="00FA184E"/>
    <w:rsid w:val="00FA22EB"/>
    <w:rsid w:val="00FA2692"/>
    <w:rsid w:val="00FA2708"/>
    <w:rsid w:val="00FA3843"/>
    <w:rsid w:val="00FA4D7B"/>
    <w:rsid w:val="00FA5278"/>
    <w:rsid w:val="00FA58A4"/>
    <w:rsid w:val="00FA596A"/>
    <w:rsid w:val="00FA637D"/>
    <w:rsid w:val="00FA6449"/>
    <w:rsid w:val="00FA6BF3"/>
    <w:rsid w:val="00FA6E35"/>
    <w:rsid w:val="00FA7B29"/>
    <w:rsid w:val="00FA7EEF"/>
    <w:rsid w:val="00FB03B8"/>
    <w:rsid w:val="00FB0E53"/>
    <w:rsid w:val="00FB10D4"/>
    <w:rsid w:val="00FB1325"/>
    <w:rsid w:val="00FB186E"/>
    <w:rsid w:val="00FB1B63"/>
    <w:rsid w:val="00FB2CA6"/>
    <w:rsid w:val="00FB3487"/>
    <w:rsid w:val="00FB3BA0"/>
    <w:rsid w:val="00FB3C75"/>
    <w:rsid w:val="00FB3E77"/>
    <w:rsid w:val="00FB4943"/>
    <w:rsid w:val="00FB5207"/>
    <w:rsid w:val="00FB5279"/>
    <w:rsid w:val="00FB55E1"/>
    <w:rsid w:val="00FB5C76"/>
    <w:rsid w:val="00FB606C"/>
    <w:rsid w:val="00FB635D"/>
    <w:rsid w:val="00FB670A"/>
    <w:rsid w:val="00FB6992"/>
    <w:rsid w:val="00FB6999"/>
    <w:rsid w:val="00FB7DD4"/>
    <w:rsid w:val="00FC0031"/>
    <w:rsid w:val="00FC0572"/>
    <w:rsid w:val="00FC08A5"/>
    <w:rsid w:val="00FC0CF3"/>
    <w:rsid w:val="00FC1340"/>
    <w:rsid w:val="00FC1689"/>
    <w:rsid w:val="00FC1709"/>
    <w:rsid w:val="00FC1F38"/>
    <w:rsid w:val="00FC28FE"/>
    <w:rsid w:val="00FC3F1A"/>
    <w:rsid w:val="00FC41A3"/>
    <w:rsid w:val="00FC46F0"/>
    <w:rsid w:val="00FC4E4C"/>
    <w:rsid w:val="00FC527C"/>
    <w:rsid w:val="00FC565D"/>
    <w:rsid w:val="00FC5782"/>
    <w:rsid w:val="00FC720E"/>
    <w:rsid w:val="00FC7703"/>
    <w:rsid w:val="00FC79A1"/>
    <w:rsid w:val="00FC7ACC"/>
    <w:rsid w:val="00FC7AEC"/>
    <w:rsid w:val="00FD005D"/>
    <w:rsid w:val="00FD06D5"/>
    <w:rsid w:val="00FD0BE1"/>
    <w:rsid w:val="00FD1129"/>
    <w:rsid w:val="00FD1263"/>
    <w:rsid w:val="00FD1E70"/>
    <w:rsid w:val="00FD2C35"/>
    <w:rsid w:val="00FD2D63"/>
    <w:rsid w:val="00FD3025"/>
    <w:rsid w:val="00FD3350"/>
    <w:rsid w:val="00FD41BC"/>
    <w:rsid w:val="00FD47B7"/>
    <w:rsid w:val="00FD4926"/>
    <w:rsid w:val="00FD4ECC"/>
    <w:rsid w:val="00FD4F2C"/>
    <w:rsid w:val="00FD4FCD"/>
    <w:rsid w:val="00FD52AC"/>
    <w:rsid w:val="00FD5359"/>
    <w:rsid w:val="00FD5419"/>
    <w:rsid w:val="00FD5796"/>
    <w:rsid w:val="00FD6375"/>
    <w:rsid w:val="00FD6772"/>
    <w:rsid w:val="00FD6AF9"/>
    <w:rsid w:val="00FD6FED"/>
    <w:rsid w:val="00FD7180"/>
    <w:rsid w:val="00FD76AA"/>
    <w:rsid w:val="00FD7A7C"/>
    <w:rsid w:val="00FE0E10"/>
    <w:rsid w:val="00FE1641"/>
    <w:rsid w:val="00FE192B"/>
    <w:rsid w:val="00FE1FFA"/>
    <w:rsid w:val="00FE242D"/>
    <w:rsid w:val="00FE2D54"/>
    <w:rsid w:val="00FE2E2F"/>
    <w:rsid w:val="00FE32F3"/>
    <w:rsid w:val="00FE3349"/>
    <w:rsid w:val="00FE3F51"/>
    <w:rsid w:val="00FE3FF5"/>
    <w:rsid w:val="00FE44E2"/>
    <w:rsid w:val="00FE475D"/>
    <w:rsid w:val="00FE4A8D"/>
    <w:rsid w:val="00FE51BB"/>
    <w:rsid w:val="00FE51E1"/>
    <w:rsid w:val="00FE52F2"/>
    <w:rsid w:val="00FE54C4"/>
    <w:rsid w:val="00FE561B"/>
    <w:rsid w:val="00FE5640"/>
    <w:rsid w:val="00FE5C71"/>
    <w:rsid w:val="00FE6037"/>
    <w:rsid w:val="00FE6306"/>
    <w:rsid w:val="00FE651D"/>
    <w:rsid w:val="00FE7247"/>
    <w:rsid w:val="00FE7496"/>
    <w:rsid w:val="00FE7711"/>
    <w:rsid w:val="00FE7BDF"/>
    <w:rsid w:val="00FE7C56"/>
    <w:rsid w:val="00FE7EC7"/>
    <w:rsid w:val="00FF003C"/>
    <w:rsid w:val="00FF02AB"/>
    <w:rsid w:val="00FF0706"/>
    <w:rsid w:val="00FF082D"/>
    <w:rsid w:val="00FF0A82"/>
    <w:rsid w:val="00FF0B27"/>
    <w:rsid w:val="00FF100E"/>
    <w:rsid w:val="00FF227E"/>
    <w:rsid w:val="00FF2514"/>
    <w:rsid w:val="00FF2B33"/>
    <w:rsid w:val="00FF2EA5"/>
    <w:rsid w:val="00FF3316"/>
    <w:rsid w:val="00FF3347"/>
    <w:rsid w:val="00FF3915"/>
    <w:rsid w:val="00FF4041"/>
    <w:rsid w:val="00FF4D04"/>
    <w:rsid w:val="00FF5412"/>
    <w:rsid w:val="00FF54C6"/>
    <w:rsid w:val="00FF55C3"/>
    <w:rsid w:val="00FF57E7"/>
    <w:rsid w:val="00FF5830"/>
    <w:rsid w:val="00FF5B49"/>
    <w:rsid w:val="00FF5BFB"/>
    <w:rsid w:val="00FF5EFD"/>
    <w:rsid w:val="00FF6001"/>
    <w:rsid w:val="00FF6143"/>
    <w:rsid w:val="00FF6BC6"/>
    <w:rsid w:val="00FF6D1B"/>
    <w:rsid w:val="00FF77A3"/>
    <w:rsid w:val="00FF77F6"/>
    <w:rsid w:val="00FF7834"/>
    <w:rsid w:val="00FF7A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4438FA"/>
  <w15:chartTrackingRefBased/>
  <w15:docId w15:val="{15C0ECCF-B41D-41F6-9237-DBB215FEC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A350D"/>
    <w:pPr>
      <w:spacing w:line="480" w:lineRule="auto"/>
      <w:ind w:firstLine="567"/>
      <w:jc w:val="both"/>
    </w:pPr>
    <w:rPr>
      <w:rFonts w:ascii="Times New Roman" w:hAnsi="Times New Roman"/>
      <w:sz w:val="24"/>
    </w:rPr>
  </w:style>
  <w:style w:type="paragraph" w:styleId="Heading1">
    <w:name w:val="heading 1"/>
    <w:basedOn w:val="Normal"/>
    <w:next w:val="Normal"/>
    <w:link w:val="Heading1Char"/>
    <w:uiPriority w:val="9"/>
    <w:qFormat/>
    <w:rsid w:val="006A350D"/>
    <w:pPr>
      <w:keepNext/>
      <w:keepLines/>
      <w:spacing w:before="240" w:after="240"/>
      <w:ind w:firstLine="0"/>
      <w:jc w:val="left"/>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A350D"/>
    <w:pPr>
      <w:keepNext/>
      <w:keepLines/>
      <w:spacing w:before="280" w:after="240"/>
      <w:ind w:firstLine="0"/>
      <w:jc w:val="left"/>
      <w:outlineLvl w:val="1"/>
    </w:pPr>
    <w:rPr>
      <w:rFonts w:eastAsiaTheme="majorEastAsia" w:cstheme="majorBidi"/>
      <w:b/>
      <w:i/>
      <w:sz w:val="28"/>
      <w:szCs w:val="26"/>
    </w:rPr>
  </w:style>
  <w:style w:type="paragraph" w:styleId="Heading3">
    <w:name w:val="heading 3"/>
    <w:basedOn w:val="Normal"/>
    <w:next w:val="Normal"/>
    <w:link w:val="Heading3Char"/>
    <w:uiPriority w:val="9"/>
    <w:unhideWhenUsed/>
    <w:qFormat/>
    <w:rsid w:val="006A350D"/>
    <w:pPr>
      <w:keepNext/>
      <w:keepLines/>
      <w:spacing w:before="160" w:after="120"/>
      <w:ind w:firstLine="0"/>
      <w:outlineLvl w:val="2"/>
    </w:pPr>
    <w:rPr>
      <w:rFonts w:eastAsiaTheme="majorEastAsia" w:cstheme="majorBidi"/>
      <w:i/>
      <w:szCs w:val="24"/>
    </w:rPr>
  </w:style>
  <w:style w:type="paragraph" w:styleId="Heading4">
    <w:name w:val="heading 4"/>
    <w:basedOn w:val="Normal"/>
    <w:next w:val="Normal"/>
    <w:link w:val="Heading4Char"/>
    <w:uiPriority w:val="9"/>
    <w:semiHidden/>
    <w:unhideWhenUsed/>
    <w:qFormat/>
    <w:rsid w:val="006E05E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Title01"/>
    <w:uiPriority w:val="1"/>
    <w:qFormat/>
    <w:rsid w:val="00FF003C"/>
    <w:pPr>
      <w:spacing w:after="0" w:line="240" w:lineRule="auto"/>
    </w:pPr>
    <w:rPr>
      <w:rFonts w:ascii="Times New Roman" w:hAnsi="Times New Roman"/>
      <w:b/>
      <w:noProof/>
      <w:sz w:val="36"/>
    </w:rPr>
  </w:style>
  <w:style w:type="character" w:customStyle="1" w:styleId="Heading1Char">
    <w:name w:val="Heading 1 Char"/>
    <w:basedOn w:val="DefaultParagraphFont"/>
    <w:link w:val="Heading1"/>
    <w:uiPriority w:val="9"/>
    <w:rsid w:val="006A350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6A350D"/>
    <w:rPr>
      <w:rFonts w:ascii="Times New Roman" w:eastAsiaTheme="majorEastAsia" w:hAnsi="Times New Roman" w:cstheme="majorBidi"/>
      <w:b/>
      <w:i/>
      <w:sz w:val="28"/>
      <w:szCs w:val="26"/>
    </w:rPr>
  </w:style>
  <w:style w:type="paragraph" w:styleId="BalloonText">
    <w:name w:val="Balloon Text"/>
    <w:basedOn w:val="Normal"/>
    <w:link w:val="BalloonTextChar"/>
    <w:uiPriority w:val="99"/>
    <w:semiHidden/>
    <w:unhideWhenUsed/>
    <w:rsid w:val="00CD5F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5F8A"/>
    <w:rPr>
      <w:rFonts w:ascii="Segoe UI" w:hAnsi="Segoe UI" w:cs="Segoe UI"/>
      <w:noProof/>
      <w:sz w:val="18"/>
      <w:szCs w:val="18"/>
    </w:rPr>
  </w:style>
  <w:style w:type="paragraph" w:styleId="ListParagraph">
    <w:name w:val="List Paragraph"/>
    <w:basedOn w:val="Normal"/>
    <w:uiPriority w:val="34"/>
    <w:qFormat/>
    <w:rsid w:val="000C17F0"/>
    <w:pPr>
      <w:ind w:left="720"/>
      <w:contextualSpacing/>
    </w:pPr>
  </w:style>
  <w:style w:type="character" w:styleId="Hyperlink">
    <w:name w:val="Hyperlink"/>
    <w:basedOn w:val="DefaultParagraphFont"/>
    <w:uiPriority w:val="99"/>
    <w:unhideWhenUsed/>
    <w:rsid w:val="000C17F0"/>
    <w:rPr>
      <w:color w:val="0563C1" w:themeColor="hyperlink"/>
      <w:u w:val="single"/>
    </w:rPr>
  </w:style>
  <w:style w:type="character" w:customStyle="1" w:styleId="Heading4Char">
    <w:name w:val="Heading 4 Char"/>
    <w:basedOn w:val="DefaultParagraphFont"/>
    <w:link w:val="Heading4"/>
    <w:uiPriority w:val="9"/>
    <w:semiHidden/>
    <w:rsid w:val="006E05E2"/>
    <w:rPr>
      <w:rFonts w:asciiTheme="majorHAnsi" w:eastAsiaTheme="majorEastAsia" w:hAnsiTheme="majorHAnsi" w:cstheme="majorBidi"/>
      <w:i/>
      <w:iCs/>
      <w:noProof/>
      <w:color w:val="2F5496" w:themeColor="accent1" w:themeShade="BF"/>
    </w:rPr>
  </w:style>
  <w:style w:type="character" w:styleId="LineNumber">
    <w:name w:val="line number"/>
    <w:basedOn w:val="DefaultParagraphFont"/>
    <w:uiPriority w:val="99"/>
    <w:semiHidden/>
    <w:unhideWhenUsed/>
    <w:rsid w:val="008A4FE2"/>
  </w:style>
  <w:style w:type="paragraph" w:styleId="Header">
    <w:name w:val="header"/>
    <w:basedOn w:val="Normal"/>
    <w:link w:val="HeaderChar"/>
    <w:uiPriority w:val="99"/>
    <w:unhideWhenUsed/>
    <w:rsid w:val="003D36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36B4"/>
    <w:rPr>
      <w:noProof/>
    </w:rPr>
  </w:style>
  <w:style w:type="paragraph" w:styleId="Footer">
    <w:name w:val="footer"/>
    <w:basedOn w:val="Normal"/>
    <w:link w:val="FooterChar"/>
    <w:uiPriority w:val="99"/>
    <w:unhideWhenUsed/>
    <w:rsid w:val="003D36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36B4"/>
    <w:rPr>
      <w:noProof/>
    </w:rPr>
  </w:style>
  <w:style w:type="character" w:styleId="PlaceholderText">
    <w:name w:val="Placeholder Text"/>
    <w:basedOn w:val="DefaultParagraphFont"/>
    <w:uiPriority w:val="99"/>
    <w:semiHidden/>
    <w:rsid w:val="00153BBE"/>
    <w:rPr>
      <w:color w:val="808080"/>
    </w:rPr>
  </w:style>
  <w:style w:type="paragraph" w:styleId="HTMLPreformatted">
    <w:name w:val="HTML Preformatted"/>
    <w:basedOn w:val="Normal"/>
    <w:link w:val="HTMLPreformattedChar"/>
    <w:uiPriority w:val="99"/>
    <w:semiHidden/>
    <w:unhideWhenUsed/>
    <w:rsid w:val="00FC4E4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C4E4C"/>
    <w:rPr>
      <w:rFonts w:ascii="Consolas" w:hAnsi="Consolas"/>
      <w:noProof/>
      <w:sz w:val="20"/>
      <w:szCs w:val="20"/>
    </w:rPr>
  </w:style>
  <w:style w:type="character" w:styleId="CommentReference">
    <w:name w:val="annotation reference"/>
    <w:basedOn w:val="DefaultParagraphFont"/>
    <w:uiPriority w:val="99"/>
    <w:unhideWhenUsed/>
    <w:rsid w:val="00F43C91"/>
    <w:rPr>
      <w:sz w:val="16"/>
      <w:szCs w:val="16"/>
    </w:rPr>
  </w:style>
  <w:style w:type="paragraph" w:styleId="CommentText">
    <w:name w:val="annotation text"/>
    <w:basedOn w:val="Normal"/>
    <w:link w:val="CommentTextChar"/>
    <w:uiPriority w:val="99"/>
    <w:unhideWhenUsed/>
    <w:rsid w:val="00F43C91"/>
    <w:pPr>
      <w:spacing w:line="240" w:lineRule="auto"/>
    </w:pPr>
    <w:rPr>
      <w:sz w:val="20"/>
      <w:szCs w:val="20"/>
    </w:rPr>
  </w:style>
  <w:style w:type="character" w:customStyle="1" w:styleId="CommentTextChar">
    <w:name w:val="Comment Text Char"/>
    <w:basedOn w:val="DefaultParagraphFont"/>
    <w:link w:val="CommentText"/>
    <w:uiPriority w:val="99"/>
    <w:rsid w:val="00F43C91"/>
    <w:rPr>
      <w:noProof/>
      <w:sz w:val="20"/>
      <w:szCs w:val="20"/>
    </w:rPr>
  </w:style>
  <w:style w:type="paragraph" w:styleId="CommentSubject">
    <w:name w:val="annotation subject"/>
    <w:basedOn w:val="CommentText"/>
    <w:next w:val="CommentText"/>
    <w:link w:val="CommentSubjectChar"/>
    <w:uiPriority w:val="99"/>
    <w:semiHidden/>
    <w:unhideWhenUsed/>
    <w:rsid w:val="00F43C91"/>
    <w:rPr>
      <w:b/>
      <w:bCs/>
    </w:rPr>
  </w:style>
  <w:style w:type="character" w:customStyle="1" w:styleId="CommentSubjectChar">
    <w:name w:val="Comment Subject Char"/>
    <w:basedOn w:val="CommentTextChar"/>
    <w:link w:val="CommentSubject"/>
    <w:uiPriority w:val="99"/>
    <w:semiHidden/>
    <w:rsid w:val="00F43C91"/>
    <w:rPr>
      <w:b/>
      <w:bCs/>
      <w:noProof/>
      <w:sz w:val="20"/>
      <w:szCs w:val="20"/>
    </w:rPr>
  </w:style>
  <w:style w:type="character" w:customStyle="1" w:styleId="Heading3Char">
    <w:name w:val="Heading 3 Char"/>
    <w:basedOn w:val="DefaultParagraphFont"/>
    <w:link w:val="Heading3"/>
    <w:uiPriority w:val="9"/>
    <w:rsid w:val="006A350D"/>
    <w:rPr>
      <w:rFonts w:ascii="Times New Roman" w:eastAsiaTheme="majorEastAsia" w:hAnsi="Times New Roman" w:cstheme="majorBidi"/>
      <w:i/>
      <w:sz w:val="24"/>
      <w:szCs w:val="24"/>
    </w:rPr>
  </w:style>
  <w:style w:type="paragraph" w:styleId="DocumentMap">
    <w:name w:val="Document Map"/>
    <w:basedOn w:val="Normal"/>
    <w:link w:val="DocumentMapChar"/>
    <w:uiPriority w:val="99"/>
    <w:semiHidden/>
    <w:unhideWhenUsed/>
    <w:rsid w:val="00A67201"/>
    <w:pPr>
      <w:spacing w:after="0" w:line="240" w:lineRule="auto"/>
    </w:pPr>
    <w:rPr>
      <w:rFonts w:cs="Times New Roman"/>
      <w:szCs w:val="24"/>
    </w:rPr>
  </w:style>
  <w:style w:type="character" w:customStyle="1" w:styleId="DocumentMapChar">
    <w:name w:val="Document Map Char"/>
    <w:basedOn w:val="DefaultParagraphFont"/>
    <w:link w:val="DocumentMap"/>
    <w:uiPriority w:val="99"/>
    <w:semiHidden/>
    <w:rsid w:val="00A67201"/>
    <w:rPr>
      <w:rFonts w:ascii="Times New Roman" w:hAnsi="Times New Roman" w:cs="Times New Roman"/>
      <w:noProof/>
      <w:sz w:val="24"/>
      <w:szCs w:val="24"/>
    </w:rPr>
  </w:style>
  <w:style w:type="paragraph" w:styleId="Revision">
    <w:name w:val="Revision"/>
    <w:hidden/>
    <w:uiPriority w:val="99"/>
    <w:semiHidden/>
    <w:rsid w:val="00A67201"/>
    <w:pPr>
      <w:spacing w:after="0" w:line="240" w:lineRule="auto"/>
    </w:pPr>
    <w:rPr>
      <w:noProof/>
    </w:rPr>
  </w:style>
  <w:style w:type="table" w:styleId="TableGrid">
    <w:name w:val="Table Grid"/>
    <w:basedOn w:val="TableNormal"/>
    <w:uiPriority w:val="39"/>
    <w:rsid w:val="001D30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cell">
    <w:name w:val="textcell"/>
    <w:basedOn w:val="DefaultParagraphFont"/>
    <w:rsid w:val="009E6A69"/>
  </w:style>
  <w:style w:type="character" w:styleId="UnresolvedMention">
    <w:name w:val="Unresolved Mention"/>
    <w:basedOn w:val="DefaultParagraphFont"/>
    <w:uiPriority w:val="99"/>
    <w:rsid w:val="00261098"/>
    <w:rPr>
      <w:color w:val="605E5C"/>
      <w:shd w:val="clear" w:color="auto" w:fill="E1DFDD"/>
    </w:rPr>
  </w:style>
  <w:style w:type="paragraph" w:styleId="NormalWeb">
    <w:name w:val="Normal (Web)"/>
    <w:basedOn w:val="Normal"/>
    <w:uiPriority w:val="99"/>
    <w:unhideWhenUsed/>
    <w:rsid w:val="00F661CC"/>
    <w:pPr>
      <w:spacing w:before="100" w:beforeAutospacing="1" w:after="100" w:afterAutospacing="1" w:line="240" w:lineRule="auto"/>
    </w:pPr>
    <w:rPr>
      <w:rFonts w:eastAsia="Times New Roman" w:cs="Times New Roman"/>
      <w:szCs w:val="24"/>
      <w:lang w:eastAsia="en-GB"/>
    </w:rPr>
  </w:style>
  <w:style w:type="character" w:customStyle="1" w:styleId="cf01">
    <w:name w:val="cf01"/>
    <w:basedOn w:val="DefaultParagraphFont"/>
    <w:rsid w:val="00F661CC"/>
    <w:rPr>
      <w:rFonts w:ascii="Segoe UI" w:hAnsi="Segoe UI" w:cs="Segoe UI" w:hint="default"/>
      <w:sz w:val="18"/>
      <w:szCs w:val="18"/>
    </w:rPr>
  </w:style>
  <w:style w:type="paragraph" w:customStyle="1" w:styleId="references">
    <w:name w:val="references"/>
    <w:basedOn w:val="Normal"/>
    <w:next w:val="Normal"/>
    <w:qFormat/>
    <w:rsid w:val="00370AF0"/>
    <w:pPr>
      <w:widowControl w:val="0"/>
      <w:autoSpaceDE w:val="0"/>
      <w:autoSpaceDN w:val="0"/>
      <w:adjustRightInd w:val="0"/>
      <w:spacing w:line="240" w:lineRule="auto"/>
      <w:ind w:left="567" w:hanging="567"/>
    </w:pPr>
    <w:rPr>
      <w:rFonts w:cs="Times New Roman"/>
      <w:noProof/>
      <w:szCs w:val="24"/>
    </w:rPr>
  </w:style>
  <w:style w:type="paragraph" w:customStyle="1" w:styleId="normal2">
    <w:name w:val="normal 2"/>
    <w:basedOn w:val="Normal"/>
    <w:link w:val="normal2Char"/>
    <w:qFormat/>
    <w:rsid w:val="00C85FED"/>
    <w:pPr>
      <w:spacing w:after="0" w:line="240" w:lineRule="auto"/>
      <w:ind w:firstLine="0"/>
    </w:pPr>
    <w:rPr>
      <w:rFonts w:eastAsia="Arial" w:cs="Times New Roman"/>
      <w:sz w:val="20"/>
      <w:szCs w:val="24"/>
    </w:rPr>
  </w:style>
  <w:style w:type="character" w:customStyle="1" w:styleId="normal2Char">
    <w:name w:val="normal 2 Char"/>
    <w:basedOn w:val="DefaultParagraphFont"/>
    <w:link w:val="normal2"/>
    <w:rsid w:val="00C85FED"/>
    <w:rPr>
      <w:rFonts w:ascii="Times New Roman" w:eastAsia="Arial" w:hAnsi="Times New Roman" w:cs="Times New Roman"/>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24462">
      <w:bodyDiv w:val="1"/>
      <w:marLeft w:val="0"/>
      <w:marRight w:val="0"/>
      <w:marTop w:val="0"/>
      <w:marBottom w:val="0"/>
      <w:divBdr>
        <w:top w:val="none" w:sz="0" w:space="0" w:color="auto"/>
        <w:left w:val="none" w:sz="0" w:space="0" w:color="auto"/>
        <w:bottom w:val="none" w:sz="0" w:space="0" w:color="auto"/>
        <w:right w:val="none" w:sz="0" w:space="0" w:color="auto"/>
      </w:divBdr>
    </w:div>
    <w:div w:id="53815979">
      <w:bodyDiv w:val="1"/>
      <w:marLeft w:val="0"/>
      <w:marRight w:val="0"/>
      <w:marTop w:val="0"/>
      <w:marBottom w:val="0"/>
      <w:divBdr>
        <w:top w:val="none" w:sz="0" w:space="0" w:color="auto"/>
        <w:left w:val="none" w:sz="0" w:space="0" w:color="auto"/>
        <w:bottom w:val="none" w:sz="0" w:space="0" w:color="auto"/>
        <w:right w:val="none" w:sz="0" w:space="0" w:color="auto"/>
      </w:divBdr>
    </w:div>
    <w:div w:id="91247831">
      <w:bodyDiv w:val="1"/>
      <w:marLeft w:val="0"/>
      <w:marRight w:val="0"/>
      <w:marTop w:val="0"/>
      <w:marBottom w:val="0"/>
      <w:divBdr>
        <w:top w:val="none" w:sz="0" w:space="0" w:color="auto"/>
        <w:left w:val="none" w:sz="0" w:space="0" w:color="auto"/>
        <w:bottom w:val="none" w:sz="0" w:space="0" w:color="auto"/>
        <w:right w:val="none" w:sz="0" w:space="0" w:color="auto"/>
      </w:divBdr>
    </w:div>
    <w:div w:id="96171049">
      <w:bodyDiv w:val="1"/>
      <w:marLeft w:val="0"/>
      <w:marRight w:val="0"/>
      <w:marTop w:val="0"/>
      <w:marBottom w:val="0"/>
      <w:divBdr>
        <w:top w:val="none" w:sz="0" w:space="0" w:color="auto"/>
        <w:left w:val="none" w:sz="0" w:space="0" w:color="auto"/>
        <w:bottom w:val="none" w:sz="0" w:space="0" w:color="auto"/>
        <w:right w:val="none" w:sz="0" w:space="0" w:color="auto"/>
      </w:divBdr>
    </w:div>
    <w:div w:id="285232964">
      <w:bodyDiv w:val="1"/>
      <w:marLeft w:val="0"/>
      <w:marRight w:val="0"/>
      <w:marTop w:val="0"/>
      <w:marBottom w:val="0"/>
      <w:divBdr>
        <w:top w:val="none" w:sz="0" w:space="0" w:color="auto"/>
        <w:left w:val="none" w:sz="0" w:space="0" w:color="auto"/>
        <w:bottom w:val="none" w:sz="0" w:space="0" w:color="auto"/>
        <w:right w:val="none" w:sz="0" w:space="0" w:color="auto"/>
      </w:divBdr>
    </w:div>
    <w:div w:id="532883759">
      <w:bodyDiv w:val="1"/>
      <w:marLeft w:val="0"/>
      <w:marRight w:val="0"/>
      <w:marTop w:val="0"/>
      <w:marBottom w:val="0"/>
      <w:divBdr>
        <w:top w:val="none" w:sz="0" w:space="0" w:color="auto"/>
        <w:left w:val="none" w:sz="0" w:space="0" w:color="auto"/>
        <w:bottom w:val="none" w:sz="0" w:space="0" w:color="auto"/>
        <w:right w:val="none" w:sz="0" w:space="0" w:color="auto"/>
      </w:divBdr>
      <w:divsChild>
        <w:div w:id="43718939">
          <w:marLeft w:val="0"/>
          <w:marRight w:val="0"/>
          <w:marTop w:val="15"/>
          <w:marBottom w:val="0"/>
          <w:divBdr>
            <w:top w:val="none" w:sz="0" w:space="0" w:color="auto"/>
            <w:left w:val="none" w:sz="0" w:space="0" w:color="auto"/>
            <w:bottom w:val="none" w:sz="0" w:space="0" w:color="auto"/>
            <w:right w:val="none" w:sz="0" w:space="0" w:color="auto"/>
          </w:divBdr>
          <w:divsChild>
            <w:div w:id="734202367">
              <w:marLeft w:val="0"/>
              <w:marRight w:val="0"/>
              <w:marTop w:val="0"/>
              <w:marBottom w:val="0"/>
              <w:divBdr>
                <w:top w:val="none" w:sz="0" w:space="0" w:color="auto"/>
                <w:left w:val="none" w:sz="0" w:space="0" w:color="auto"/>
                <w:bottom w:val="none" w:sz="0" w:space="0" w:color="auto"/>
                <w:right w:val="none" w:sz="0" w:space="0" w:color="auto"/>
              </w:divBdr>
            </w:div>
          </w:divsChild>
        </w:div>
        <w:div w:id="356935124">
          <w:marLeft w:val="0"/>
          <w:marRight w:val="0"/>
          <w:marTop w:val="15"/>
          <w:marBottom w:val="0"/>
          <w:divBdr>
            <w:top w:val="none" w:sz="0" w:space="0" w:color="auto"/>
            <w:left w:val="none" w:sz="0" w:space="0" w:color="auto"/>
            <w:bottom w:val="none" w:sz="0" w:space="0" w:color="auto"/>
            <w:right w:val="none" w:sz="0" w:space="0" w:color="auto"/>
          </w:divBdr>
          <w:divsChild>
            <w:div w:id="1095203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570035">
      <w:bodyDiv w:val="1"/>
      <w:marLeft w:val="0"/>
      <w:marRight w:val="0"/>
      <w:marTop w:val="0"/>
      <w:marBottom w:val="0"/>
      <w:divBdr>
        <w:top w:val="none" w:sz="0" w:space="0" w:color="auto"/>
        <w:left w:val="none" w:sz="0" w:space="0" w:color="auto"/>
        <w:bottom w:val="none" w:sz="0" w:space="0" w:color="auto"/>
        <w:right w:val="none" w:sz="0" w:space="0" w:color="auto"/>
      </w:divBdr>
    </w:div>
    <w:div w:id="642083697">
      <w:bodyDiv w:val="1"/>
      <w:marLeft w:val="0"/>
      <w:marRight w:val="0"/>
      <w:marTop w:val="0"/>
      <w:marBottom w:val="0"/>
      <w:divBdr>
        <w:top w:val="none" w:sz="0" w:space="0" w:color="auto"/>
        <w:left w:val="none" w:sz="0" w:space="0" w:color="auto"/>
        <w:bottom w:val="none" w:sz="0" w:space="0" w:color="auto"/>
        <w:right w:val="none" w:sz="0" w:space="0" w:color="auto"/>
      </w:divBdr>
    </w:div>
    <w:div w:id="820346799">
      <w:bodyDiv w:val="1"/>
      <w:marLeft w:val="0"/>
      <w:marRight w:val="0"/>
      <w:marTop w:val="0"/>
      <w:marBottom w:val="0"/>
      <w:divBdr>
        <w:top w:val="none" w:sz="0" w:space="0" w:color="auto"/>
        <w:left w:val="none" w:sz="0" w:space="0" w:color="auto"/>
        <w:bottom w:val="none" w:sz="0" w:space="0" w:color="auto"/>
        <w:right w:val="none" w:sz="0" w:space="0" w:color="auto"/>
      </w:divBdr>
    </w:div>
    <w:div w:id="841090284">
      <w:bodyDiv w:val="1"/>
      <w:marLeft w:val="0"/>
      <w:marRight w:val="0"/>
      <w:marTop w:val="0"/>
      <w:marBottom w:val="0"/>
      <w:divBdr>
        <w:top w:val="none" w:sz="0" w:space="0" w:color="auto"/>
        <w:left w:val="none" w:sz="0" w:space="0" w:color="auto"/>
        <w:bottom w:val="none" w:sz="0" w:space="0" w:color="auto"/>
        <w:right w:val="none" w:sz="0" w:space="0" w:color="auto"/>
      </w:divBdr>
    </w:div>
    <w:div w:id="887036478">
      <w:bodyDiv w:val="1"/>
      <w:marLeft w:val="0"/>
      <w:marRight w:val="0"/>
      <w:marTop w:val="0"/>
      <w:marBottom w:val="0"/>
      <w:divBdr>
        <w:top w:val="none" w:sz="0" w:space="0" w:color="auto"/>
        <w:left w:val="none" w:sz="0" w:space="0" w:color="auto"/>
        <w:bottom w:val="none" w:sz="0" w:space="0" w:color="auto"/>
        <w:right w:val="none" w:sz="0" w:space="0" w:color="auto"/>
      </w:divBdr>
    </w:div>
    <w:div w:id="909541005">
      <w:bodyDiv w:val="1"/>
      <w:marLeft w:val="0"/>
      <w:marRight w:val="0"/>
      <w:marTop w:val="0"/>
      <w:marBottom w:val="0"/>
      <w:divBdr>
        <w:top w:val="none" w:sz="0" w:space="0" w:color="auto"/>
        <w:left w:val="none" w:sz="0" w:space="0" w:color="auto"/>
        <w:bottom w:val="none" w:sz="0" w:space="0" w:color="auto"/>
        <w:right w:val="none" w:sz="0" w:space="0" w:color="auto"/>
      </w:divBdr>
    </w:div>
    <w:div w:id="982125250">
      <w:bodyDiv w:val="1"/>
      <w:marLeft w:val="0"/>
      <w:marRight w:val="0"/>
      <w:marTop w:val="0"/>
      <w:marBottom w:val="0"/>
      <w:divBdr>
        <w:top w:val="none" w:sz="0" w:space="0" w:color="auto"/>
        <w:left w:val="none" w:sz="0" w:space="0" w:color="auto"/>
        <w:bottom w:val="none" w:sz="0" w:space="0" w:color="auto"/>
        <w:right w:val="none" w:sz="0" w:space="0" w:color="auto"/>
      </w:divBdr>
    </w:div>
    <w:div w:id="1145246533">
      <w:bodyDiv w:val="1"/>
      <w:marLeft w:val="0"/>
      <w:marRight w:val="0"/>
      <w:marTop w:val="0"/>
      <w:marBottom w:val="0"/>
      <w:divBdr>
        <w:top w:val="none" w:sz="0" w:space="0" w:color="auto"/>
        <w:left w:val="none" w:sz="0" w:space="0" w:color="auto"/>
        <w:bottom w:val="none" w:sz="0" w:space="0" w:color="auto"/>
        <w:right w:val="none" w:sz="0" w:space="0" w:color="auto"/>
      </w:divBdr>
    </w:div>
    <w:div w:id="1206025419">
      <w:bodyDiv w:val="1"/>
      <w:marLeft w:val="0"/>
      <w:marRight w:val="0"/>
      <w:marTop w:val="0"/>
      <w:marBottom w:val="0"/>
      <w:divBdr>
        <w:top w:val="none" w:sz="0" w:space="0" w:color="auto"/>
        <w:left w:val="none" w:sz="0" w:space="0" w:color="auto"/>
        <w:bottom w:val="none" w:sz="0" w:space="0" w:color="auto"/>
        <w:right w:val="none" w:sz="0" w:space="0" w:color="auto"/>
      </w:divBdr>
    </w:div>
    <w:div w:id="1260261538">
      <w:bodyDiv w:val="1"/>
      <w:marLeft w:val="0"/>
      <w:marRight w:val="0"/>
      <w:marTop w:val="0"/>
      <w:marBottom w:val="0"/>
      <w:divBdr>
        <w:top w:val="none" w:sz="0" w:space="0" w:color="auto"/>
        <w:left w:val="none" w:sz="0" w:space="0" w:color="auto"/>
        <w:bottom w:val="none" w:sz="0" w:space="0" w:color="auto"/>
        <w:right w:val="none" w:sz="0" w:space="0" w:color="auto"/>
      </w:divBdr>
    </w:div>
    <w:div w:id="1311515446">
      <w:bodyDiv w:val="1"/>
      <w:marLeft w:val="0"/>
      <w:marRight w:val="0"/>
      <w:marTop w:val="0"/>
      <w:marBottom w:val="0"/>
      <w:divBdr>
        <w:top w:val="none" w:sz="0" w:space="0" w:color="auto"/>
        <w:left w:val="none" w:sz="0" w:space="0" w:color="auto"/>
        <w:bottom w:val="none" w:sz="0" w:space="0" w:color="auto"/>
        <w:right w:val="none" w:sz="0" w:space="0" w:color="auto"/>
      </w:divBdr>
    </w:div>
    <w:div w:id="1420981624">
      <w:bodyDiv w:val="1"/>
      <w:marLeft w:val="0"/>
      <w:marRight w:val="0"/>
      <w:marTop w:val="0"/>
      <w:marBottom w:val="0"/>
      <w:divBdr>
        <w:top w:val="none" w:sz="0" w:space="0" w:color="auto"/>
        <w:left w:val="none" w:sz="0" w:space="0" w:color="auto"/>
        <w:bottom w:val="none" w:sz="0" w:space="0" w:color="auto"/>
        <w:right w:val="none" w:sz="0" w:space="0" w:color="auto"/>
      </w:divBdr>
    </w:div>
    <w:div w:id="1445618061">
      <w:bodyDiv w:val="1"/>
      <w:marLeft w:val="0"/>
      <w:marRight w:val="0"/>
      <w:marTop w:val="0"/>
      <w:marBottom w:val="0"/>
      <w:divBdr>
        <w:top w:val="none" w:sz="0" w:space="0" w:color="auto"/>
        <w:left w:val="none" w:sz="0" w:space="0" w:color="auto"/>
        <w:bottom w:val="none" w:sz="0" w:space="0" w:color="auto"/>
        <w:right w:val="none" w:sz="0" w:space="0" w:color="auto"/>
      </w:divBdr>
    </w:div>
    <w:div w:id="1486357960">
      <w:bodyDiv w:val="1"/>
      <w:marLeft w:val="0"/>
      <w:marRight w:val="0"/>
      <w:marTop w:val="0"/>
      <w:marBottom w:val="0"/>
      <w:divBdr>
        <w:top w:val="none" w:sz="0" w:space="0" w:color="auto"/>
        <w:left w:val="none" w:sz="0" w:space="0" w:color="auto"/>
        <w:bottom w:val="none" w:sz="0" w:space="0" w:color="auto"/>
        <w:right w:val="none" w:sz="0" w:space="0" w:color="auto"/>
      </w:divBdr>
      <w:divsChild>
        <w:div w:id="1042249976">
          <w:marLeft w:val="0"/>
          <w:marRight w:val="0"/>
          <w:marTop w:val="15"/>
          <w:marBottom w:val="0"/>
          <w:divBdr>
            <w:top w:val="none" w:sz="0" w:space="0" w:color="auto"/>
            <w:left w:val="none" w:sz="0" w:space="0" w:color="auto"/>
            <w:bottom w:val="none" w:sz="0" w:space="0" w:color="auto"/>
            <w:right w:val="none" w:sz="0" w:space="0" w:color="auto"/>
          </w:divBdr>
          <w:divsChild>
            <w:div w:id="403450891">
              <w:marLeft w:val="0"/>
              <w:marRight w:val="0"/>
              <w:marTop w:val="0"/>
              <w:marBottom w:val="0"/>
              <w:divBdr>
                <w:top w:val="none" w:sz="0" w:space="0" w:color="auto"/>
                <w:left w:val="none" w:sz="0" w:space="0" w:color="auto"/>
                <w:bottom w:val="none" w:sz="0" w:space="0" w:color="auto"/>
                <w:right w:val="none" w:sz="0" w:space="0" w:color="auto"/>
              </w:divBdr>
            </w:div>
          </w:divsChild>
        </w:div>
        <w:div w:id="74671500">
          <w:marLeft w:val="0"/>
          <w:marRight w:val="0"/>
          <w:marTop w:val="15"/>
          <w:marBottom w:val="0"/>
          <w:divBdr>
            <w:top w:val="none" w:sz="0" w:space="0" w:color="auto"/>
            <w:left w:val="none" w:sz="0" w:space="0" w:color="auto"/>
            <w:bottom w:val="none" w:sz="0" w:space="0" w:color="auto"/>
            <w:right w:val="none" w:sz="0" w:space="0" w:color="auto"/>
          </w:divBdr>
          <w:divsChild>
            <w:div w:id="184262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885855">
      <w:bodyDiv w:val="1"/>
      <w:marLeft w:val="0"/>
      <w:marRight w:val="0"/>
      <w:marTop w:val="0"/>
      <w:marBottom w:val="0"/>
      <w:divBdr>
        <w:top w:val="none" w:sz="0" w:space="0" w:color="auto"/>
        <w:left w:val="none" w:sz="0" w:space="0" w:color="auto"/>
        <w:bottom w:val="none" w:sz="0" w:space="0" w:color="auto"/>
        <w:right w:val="none" w:sz="0" w:space="0" w:color="auto"/>
      </w:divBdr>
    </w:div>
    <w:div w:id="1504975642">
      <w:bodyDiv w:val="1"/>
      <w:marLeft w:val="0"/>
      <w:marRight w:val="0"/>
      <w:marTop w:val="0"/>
      <w:marBottom w:val="0"/>
      <w:divBdr>
        <w:top w:val="none" w:sz="0" w:space="0" w:color="auto"/>
        <w:left w:val="none" w:sz="0" w:space="0" w:color="auto"/>
        <w:bottom w:val="none" w:sz="0" w:space="0" w:color="auto"/>
        <w:right w:val="none" w:sz="0" w:space="0" w:color="auto"/>
      </w:divBdr>
    </w:div>
    <w:div w:id="1505900282">
      <w:bodyDiv w:val="1"/>
      <w:marLeft w:val="0"/>
      <w:marRight w:val="0"/>
      <w:marTop w:val="0"/>
      <w:marBottom w:val="0"/>
      <w:divBdr>
        <w:top w:val="none" w:sz="0" w:space="0" w:color="auto"/>
        <w:left w:val="none" w:sz="0" w:space="0" w:color="auto"/>
        <w:bottom w:val="none" w:sz="0" w:space="0" w:color="auto"/>
        <w:right w:val="none" w:sz="0" w:space="0" w:color="auto"/>
      </w:divBdr>
    </w:div>
    <w:div w:id="1511605499">
      <w:bodyDiv w:val="1"/>
      <w:marLeft w:val="0"/>
      <w:marRight w:val="0"/>
      <w:marTop w:val="0"/>
      <w:marBottom w:val="0"/>
      <w:divBdr>
        <w:top w:val="none" w:sz="0" w:space="0" w:color="auto"/>
        <w:left w:val="none" w:sz="0" w:space="0" w:color="auto"/>
        <w:bottom w:val="none" w:sz="0" w:space="0" w:color="auto"/>
        <w:right w:val="none" w:sz="0" w:space="0" w:color="auto"/>
      </w:divBdr>
    </w:div>
    <w:div w:id="1695155795">
      <w:bodyDiv w:val="1"/>
      <w:marLeft w:val="0"/>
      <w:marRight w:val="0"/>
      <w:marTop w:val="0"/>
      <w:marBottom w:val="0"/>
      <w:divBdr>
        <w:top w:val="none" w:sz="0" w:space="0" w:color="auto"/>
        <w:left w:val="none" w:sz="0" w:space="0" w:color="auto"/>
        <w:bottom w:val="none" w:sz="0" w:space="0" w:color="auto"/>
        <w:right w:val="none" w:sz="0" w:space="0" w:color="auto"/>
      </w:divBdr>
    </w:div>
    <w:div w:id="1695230540">
      <w:bodyDiv w:val="1"/>
      <w:marLeft w:val="0"/>
      <w:marRight w:val="0"/>
      <w:marTop w:val="0"/>
      <w:marBottom w:val="0"/>
      <w:divBdr>
        <w:top w:val="none" w:sz="0" w:space="0" w:color="auto"/>
        <w:left w:val="none" w:sz="0" w:space="0" w:color="auto"/>
        <w:bottom w:val="none" w:sz="0" w:space="0" w:color="auto"/>
        <w:right w:val="none" w:sz="0" w:space="0" w:color="auto"/>
      </w:divBdr>
    </w:div>
    <w:div w:id="1765107227">
      <w:bodyDiv w:val="1"/>
      <w:marLeft w:val="0"/>
      <w:marRight w:val="0"/>
      <w:marTop w:val="0"/>
      <w:marBottom w:val="0"/>
      <w:divBdr>
        <w:top w:val="none" w:sz="0" w:space="0" w:color="auto"/>
        <w:left w:val="none" w:sz="0" w:space="0" w:color="auto"/>
        <w:bottom w:val="none" w:sz="0" w:space="0" w:color="auto"/>
        <w:right w:val="none" w:sz="0" w:space="0" w:color="auto"/>
      </w:divBdr>
    </w:div>
    <w:div w:id="1793599023">
      <w:bodyDiv w:val="1"/>
      <w:marLeft w:val="0"/>
      <w:marRight w:val="0"/>
      <w:marTop w:val="0"/>
      <w:marBottom w:val="0"/>
      <w:divBdr>
        <w:top w:val="none" w:sz="0" w:space="0" w:color="auto"/>
        <w:left w:val="none" w:sz="0" w:space="0" w:color="auto"/>
        <w:bottom w:val="none" w:sz="0" w:space="0" w:color="auto"/>
        <w:right w:val="none" w:sz="0" w:space="0" w:color="auto"/>
      </w:divBdr>
    </w:div>
    <w:div w:id="1815297550">
      <w:bodyDiv w:val="1"/>
      <w:marLeft w:val="0"/>
      <w:marRight w:val="0"/>
      <w:marTop w:val="0"/>
      <w:marBottom w:val="0"/>
      <w:divBdr>
        <w:top w:val="none" w:sz="0" w:space="0" w:color="auto"/>
        <w:left w:val="none" w:sz="0" w:space="0" w:color="auto"/>
        <w:bottom w:val="none" w:sz="0" w:space="0" w:color="auto"/>
        <w:right w:val="none" w:sz="0" w:space="0" w:color="auto"/>
      </w:divBdr>
    </w:div>
    <w:div w:id="1817410614">
      <w:bodyDiv w:val="1"/>
      <w:marLeft w:val="0"/>
      <w:marRight w:val="0"/>
      <w:marTop w:val="0"/>
      <w:marBottom w:val="0"/>
      <w:divBdr>
        <w:top w:val="none" w:sz="0" w:space="0" w:color="auto"/>
        <w:left w:val="none" w:sz="0" w:space="0" w:color="auto"/>
        <w:bottom w:val="none" w:sz="0" w:space="0" w:color="auto"/>
        <w:right w:val="none" w:sz="0" w:space="0" w:color="auto"/>
      </w:divBdr>
    </w:div>
    <w:div w:id="1817531283">
      <w:bodyDiv w:val="1"/>
      <w:marLeft w:val="0"/>
      <w:marRight w:val="0"/>
      <w:marTop w:val="0"/>
      <w:marBottom w:val="0"/>
      <w:divBdr>
        <w:top w:val="none" w:sz="0" w:space="0" w:color="auto"/>
        <w:left w:val="none" w:sz="0" w:space="0" w:color="auto"/>
        <w:bottom w:val="none" w:sz="0" w:space="0" w:color="auto"/>
        <w:right w:val="none" w:sz="0" w:space="0" w:color="auto"/>
      </w:divBdr>
    </w:div>
    <w:div w:id="1823081353">
      <w:bodyDiv w:val="1"/>
      <w:marLeft w:val="0"/>
      <w:marRight w:val="0"/>
      <w:marTop w:val="0"/>
      <w:marBottom w:val="0"/>
      <w:divBdr>
        <w:top w:val="none" w:sz="0" w:space="0" w:color="auto"/>
        <w:left w:val="none" w:sz="0" w:space="0" w:color="auto"/>
        <w:bottom w:val="none" w:sz="0" w:space="0" w:color="auto"/>
        <w:right w:val="none" w:sz="0" w:space="0" w:color="auto"/>
      </w:divBdr>
    </w:div>
    <w:div w:id="1870339745">
      <w:bodyDiv w:val="1"/>
      <w:marLeft w:val="0"/>
      <w:marRight w:val="0"/>
      <w:marTop w:val="0"/>
      <w:marBottom w:val="0"/>
      <w:divBdr>
        <w:top w:val="none" w:sz="0" w:space="0" w:color="auto"/>
        <w:left w:val="none" w:sz="0" w:space="0" w:color="auto"/>
        <w:bottom w:val="none" w:sz="0" w:space="0" w:color="auto"/>
        <w:right w:val="none" w:sz="0" w:space="0" w:color="auto"/>
      </w:divBdr>
    </w:div>
    <w:div w:id="1925608670">
      <w:bodyDiv w:val="1"/>
      <w:marLeft w:val="0"/>
      <w:marRight w:val="0"/>
      <w:marTop w:val="0"/>
      <w:marBottom w:val="0"/>
      <w:divBdr>
        <w:top w:val="none" w:sz="0" w:space="0" w:color="auto"/>
        <w:left w:val="none" w:sz="0" w:space="0" w:color="auto"/>
        <w:bottom w:val="none" w:sz="0" w:space="0" w:color="auto"/>
        <w:right w:val="none" w:sz="0" w:space="0" w:color="auto"/>
      </w:divBdr>
    </w:div>
    <w:div w:id="1959407159">
      <w:bodyDiv w:val="1"/>
      <w:marLeft w:val="0"/>
      <w:marRight w:val="0"/>
      <w:marTop w:val="0"/>
      <w:marBottom w:val="0"/>
      <w:divBdr>
        <w:top w:val="none" w:sz="0" w:space="0" w:color="auto"/>
        <w:left w:val="none" w:sz="0" w:space="0" w:color="auto"/>
        <w:bottom w:val="none" w:sz="0" w:space="0" w:color="auto"/>
        <w:right w:val="none" w:sz="0" w:space="0" w:color="auto"/>
      </w:divBdr>
    </w:div>
    <w:div w:id="1982690398">
      <w:bodyDiv w:val="1"/>
      <w:marLeft w:val="0"/>
      <w:marRight w:val="0"/>
      <w:marTop w:val="0"/>
      <w:marBottom w:val="0"/>
      <w:divBdr>
        <w:top w:val="none" w:sz="0" w:space="0" w:color="auto"/>
        <w:left w:val="none" w:sz="0" w:space="0" w:color="auto"/>
        <w:bottom w:val="none" w:sz="0" w:space="0" w:color="auto"/>
        <w:right w:val="none" w:sz="0" w:space="0" w:color="auto"/>
      </w:divBdr>
    </w:div>
    <w:div w:id="2047096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tiussi.adam@gmail.com"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C30AD9-2ED7-3E43-ABC8-5F2F9AEFF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27568</Words>
  <Characters>157139</Characters>
  <Application>Microsoft Office Word</Application>
  <DocSecurity>0</DocSecurity>
  <Lines>1309</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Mattiussi</dc:creator>
  <cp:keywords/>
  <dc:description/>
  <cp:lastModifiedBy>Charles Pedlar</cp:lastModifiedBy>
  <cp:revision>2</cp:revision>
  <dcterms:created xsi:type="dcterms:W3CDTF">2022-04-21T09:10:00Z</dcterms:created>
  <dcterms:modified xsi:type="dcterms:W3CDTF">2022-04-21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501023201/JSSM</vt:lpwstr>
  </property>
  <property fmtid="{D5CDD505-2E9C-101B-9397-08002B2CF9AE}" pid="11" name="Mendeley Recent Style Name 4_1">
    <vt:lpwstr>Cite Them Right 10th edition - Harvard - Adam Mattiussi</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electromyography-and-kinesiology</vt:lpwstr>
  </property>
  <property fmtid="{D5CDD505-2E9C-101B-9397-08002B2CF9AE}" pid="15" name="Mendeley Recent Style Name 6_1">
    <vt:lpwstr>Journal of Electromyography and Kinesiology</vt:lpwstr>
  </property>
  <property fmtid="{D5CDD505-2E9C-101B-9397-08002B2CF9AE}" pid="16" name="Mendeley Recent Style Id 7_1">
    <vt:lpwstr>https://csl.mendeley.com/styles/501023201/JSSM</vt:lpwstr>
  </property>
  <property fmtid="{D5CDD505-2E9C-101B-9397-08002B2CF9AE}" pid="17" name="Mendeley Recent Style Name 7_1">
    <vt:lpwstr>Journal of Sports Science and Medicine</vt:lpwstr>
  </property>
  <property fmtid="{D5CDD505-2E9C-101B-9397-08002B2CF9AE}" pid="18" name="Mendeley Recent Style Id 8_1">
    <vt:lpwstr>http://www.zotero.org/styles/journal-of-strength-and-conditioning-research</vt:lpwstr>
  </property>
  <property fmtid="{D5CDD505-2E9C-101B-9397-08002B2CF9AE}" pid="19" name="Mendeley Recent Style Name 8_1">
    <vt:lpwstr>Journal of Strength and Conditioning Research</vt:lpwstr>
  </property>
  <property fmtid="{D5CDD505-2E9C-101B-9397-08002B2CF9AE}" pid="20" name="Mendeley Recent Style Id 9_1">
    <vt:lpwstr>http://www.zotero.org/styles/sports-medicine</vt:lpwstr>
  </property>
  <property fmtid="{D5CDD505-2E9C-101B-9397-08002B2CF9AE}" pid="21" name="Mendeley Recent Style Name 9_1">
    <vt:lpwstr>Sports Medicine</vt:lpwstr>
  </property>
  <property fmtid="{D5CDD505-2E9C-101B-9397-08002B2CF9AE}" pid="22" name="Mendeley Document_1">
    <vt:lpwstr>True</vt:lpwstr>
  </property>
  <property fmtid="{D5CDD505-2E9C-101B-9397-08002B2CF9AE}" pid="23" name="Mendeley Unique User Id_1">
    <vt:lpwstr>5620e1af-804b-3855-a82f-b3dc94b5b4ec</vt:lpwstr>
  </property>
  <property fmtid="{D5CDD505-2E9C-101B-9397-08002B2CF9AE}" pid="24" name="Mendeley Citation Style_1">
    <vt:lpwstr>http://www.zotero.org/styles/apa</vt:lpwstr>
  </property>
</Properties>
</file>